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F75741" w14:textId="77777777" w:rsidR="001A6746" w:rsidRDefault="001A6746" w:rsidP="000662A5">
      <w:pPr>
        <w:pStyle w:val="Title"/>
      </w:pPr>
    </w:p>
    <w:p w14:paraId="12DB1AEE" w14:textId="77777777" w:rsidR="001A6746" w:rsidRDefault="001A6746" w:rsidP="000662A5">
      <w:pPr>
        <w:pStyle w:val="Title"/>
      </w:pPr>
    </w:p>
    <w:p w14:paraId="02EEE071" w14:textId="77777777" w:rsidR="00B474EE" w:rsidRDefault="00B474EE" w:rsidP="00B474EE"/>
    <w:p w14:paraId="25F84E89" w14:textId="77777777" w:rsidR="00B474EE" w:rsidRPr="00B474EE" w:rsidRDefault="00B474EE" w:rsidP="00B474EE"/>
    <w:p w14:paraId="3B8FE63F" w14:textId="77777777" w:rsidR="000662A5" w:rsidRDefault="000662A5" w:rsidP="000662A5">
      <w:pPr>
        <w:pStyle w:val="Title"/>
      </w:pPr>
    </w:p>
    <w:p w14:paraId="5CDEBF8B" w14:textId="77777777" w:rsidR="000662A5" w:rsidRDefault="000662A5" w:rsidP="000662A5">
      <w:pPr>
        <w:pStyle w:val="Title"/>
      </w:pPr>
    </w:p>
    <w:p w14:paraId="707BE95D" w14:textId="77777777" w:rsidR="000662A5" w:rsidRDefault="000662A5" w:rsidP="000662A5">
      <w:pPr>
        <w:pStyle w:val="Title"/>
      </w:pPr>
    </w:p>
    <w:p w14:paraId="442ECB2F" w14:textId="42812BD9" w:rsidR="000662A5" w:rsidRPr="000662A5" w:rsidRDefault="002002BA" w:rsidP="000662A5">
      <w:pPr>
        <w:pStyle w:val="Title"/>
      </w:pPr>
      <w:r w:rsidRPr="000662A5">
        <w:t>Development of an in-silico pipeline for assessing specificity of dengue virus genotyping via conventional PCR assay</w:t>
      </w:r>
    </w:p>
    <w:p w14:paraId="6DFDE3C4" w14:textId="77777777" w:rsidR="000662A5" w:rsidRDefault="000662A5" w:rsidP="000662A5">
      <w:pPr>
        <w:pStyle w:val="Title"/>
      </w:pPr>
    </w:p>
    <w:p w14:paraId="0F8E93D4" w14:textId="77777777" w:rsidR="000662A5" w:rsidRDefault="000662A5" w:rsidP="000662A5">
      <w:pPr>
        <w:pStyle w:val="Title"/>
      </w:pPr>
    </w:p>
    <w:p w14:paraId="3CC5FCF8" w14:textId="77777777" w:rsidR="000662A5" w:rsidRDefault="000662A5" w:rsidP="000662A5">
      <w:pPr>
        <w:pStyle w:val="Title"/>
      </w:pPr>
    </w:p>
    <w:p w14:paraId="4E4FA0E0" w14:textId="77777777" w:rsidR="000662A5" w:rsidRDefault="000662A5" w:rsidP="000662A5">
      <w:pPr>
        <w:pStyle w:val="Title"/>
      </w:pPr>
    </w:p>
    <w:p w14:paraId="0702316E" w14:textId="77777777" w:rsidR="000662A5" w:rsidRDefault="000662A5" w:rsidP="000662A5">
      <w:pPr>
        <w:pStyle w:val="Title"/>
      </w:pPr>
    </w:p>
    <w:p w14:paraId="7AA4C66B" w14:textId="5CB48434" w:rsidR="001A6746" w:rsidRPr="000662A5" w:rsidRDefault="000662A5" w:rsidP="000662A5">
      <w:pPr>
        <w:pStyle w:val="Title"/>
        <w:rPr>
          <w:sz w:val="56"/>
          <w:szCs w:val="56"/>
        </w:rPr>
      </w:pPr>
      <w:r w:rsidRPr="000662A5">
        <w:rPr>
          <w:sz w:val="36"/>
          <w:szCs w:val="36"/>
        </w:rPr>
        <w:t>Nelson Krisanto – 23203786</w:t>
      </w:r>
      <w:r w:rsidR="001A6746" w:rsidRPr="000662A5">
        <w:rPr>
          <w:sz w:val="56"/>
          <w:szCs w:val="56"/>
        </w:rPr>
        <w:br w:type="page"/>
      </w:r>
    </w:p>
    <w:sdt>
      <w:sdtPr>
        <w:rPr>
          <w:rFonts w:eastAsiaTheme="minorEastAsia" w:cstheme="minorBidi"/>
          <w:color w:val="auto"/>
          <w:kern w:val="2"/>
          <w:sz w:val="22"/>
          <w:szCs w:val="22"/>
          <w:lang w:val="en-ID" w:eastAsia="zh-TW"/>
          <w14:ligatures w14:val="standardContextual"/>
        </w:rPr>
        <w:id w:val="1244682148"/>
        <w:docPartObj>
          <w:docPartGallery w:val="Table of Contents"/>
          <w:docPartUnique/>
        </w:docPartObj>
      </w:sdtPr>
      <w:sdtEndPr>
        <w:rPr>
          <w:b/>
          <w:bCs/>
          <w:noProof/>
        </w:rPr>
      </w:sdtEndPr>
      <w:sdtContent>
        <w:p w14:paraId="1E5CEC49" w14:textId="77777777" w:rsidR="001A6746" w:rsidRDefault="001A6746" w:rsidP="001A6746">
          <w:pPr>
            <w:pStyle w:val="TOCHeading"/>
          </w:pPr>
          <w:r>
            <w:t>Table of contents</w:t>
          </w:r>
        </w:p>
        <w:p w14:paraId="7CB2096A" w14:textId="0446A9BB" w:rsidR="00440796" w:rsidRDefault="001A6746">
          <w:pPr>
            <w:pStyle w:val="TOC1"/>
            <w:tabs>
              <w:tab w:val="right" w:leader="dot" w:pos="9016"/>
            </w:tabs>
            <w:rPr>
              <w:rFonts w:asciiTheme="minorHAnsi" w:hAnsiTheme="minorHAnsi"/>
              <w:noProof/>
            </w:rPr>
          </w:pPr>
          <w:r>
            <w:fldChar w:fldCharType="begin"/>
          </w:r>
          <w:r>
            <w:instrText xml:space="preserve"> TOC \o "1-3" \h \z \u </w:instrText>
          </w:r>
          <w:r>
            <w:fldChar w:fldCharType="separate"/>
          </w:r>
          <w:hyperlink w:anchor="_Toc172928055" w:history="1">
            <w:r w:rsidR="00440796" w:rsidRPr="00CC7903">
              <w:rPr>
                <w:rStyle w:val="Hyperlink"/>
                <w:noProof/>
              </w:rPr>
              <w:t>Introduction</w:t>
            </w:r>
            <w:r w:rsidR="00440796">
              <w:rPr>
                <w:noProof/>
                <w:webHidden/>
              </w:rPr>
              <w:tab/>
            </w:r>
            <w:r w:rsidR="00440796">
              <w:rPr>
                <w:noProof/>
                <w:webHidden/>
              </w:rPr>
              <w:fldChar w:fldCharType="begin"/>
            </w:r>
            <w:r w:rsidR="00440796">
              <w:rPr>
                <w:noProof/>
                <w:webHidden/>
              </w:rPr>
              <w:instrText xml:space="preserve"> PAGEREF _Toc172928055 \h </w:instrText>
            </w:r>
            <w:r w:rsidR="00440796">
              <w:rPr>
                <w:noProof/>
                <w:webHidden/>
              </w:rPr>
            </w:r>
            <w:r w:rsidR="00440796">
              <w:rPr>
                <w:noProof/>
                <w:webHidden/>
              </w:rPr>
              <w:fldChar w:fldCharType="separate"/>
            </w:r>
            <w:r w:rsidR="002331AB">
              <w:rPr>
                <w:noProof/>
                <w:webHidden/>
              </w:rPr>
              <w:t>6</w:t>
            </w:r>
            <w:r w:rsidR="00440796">
              <w:rPr>
                <w:noProof/>
                <w:webHidden/>
              </w:rPr>
              <w:fldChar w:fldCharType="end"/>
            </w:r>
          </w:hyperlink>
        </w:p>
        <w:p w14:paraId="55203592" w14:textId="09326A24" w:rsidR="00440796" w:rsidRDefault="00440796">
          <w:pPr>
            <w:pStyle w:val="TOC2"/>
            <w:tabs>
              <w:tab w:val="right" w:leader="dot" w:pos="9016"/>
            </w:tabs>
            <w:rPr>
              <w:rFonts w:asciiTheme="minorHAnsi" w:hAnsiTheme="minorHAnsi"/>
              <w:noProof/>
            </w:rPr>
          </w:pPr>
          <w:hyperlink w:anchor="_Toc172928056" w:history="1">
            <w:r w:rsidRPr="00CC7903">
              <w:rPr>
                <w:rStyle w:val="Hyperlink"/>
                <w:noProof/>
              </w:rPr>
              <w:t>Dengue virus</w:t>
            </w:r>
            <w:r>
              <w:rPr>
                <w:noProof/>
                <w:webHidden/>
              </w:rPr>
              <w:tab/>
            </w:r>
            <w:r>
              <w:rPr>
                <w:noProof/>
                <w:webHidden/>
              </w:rPr>
              <w:fldChar w:fldCharType="begin"/>
            </w:r>
            <w:r>
              <w:rPr>
                <w:noProof/>
                <w:webHidden/>
              </w:rPr>
              <w:instrText xml:space="preserve"> PAGEREF _Toc172928056 \h </w:instrText>
            </w:r>
            <w:r>
              <w:rPr>
                <w:noProof/>
                <w:webHidden/>
              </w:rPr>
            </w:r>
            <w:r>
              <w:rPr>
                <w:noProof/>
                <w:webHidden/>
              </w:rPr>
              <w:fldChar w:fldCharType="separate"/>
            </w:r>
            <w:r w:rsidR="002331AB">
              <w:rPr>
                <w:noProof/>
                <w:webHidden/>
              </w:rPr>
              <w:t>6</w:t>
            </w:r>
            <w:r>
              <w:rPr>
                <w:noProof/>
                <w:webHidden/>
              </w:rPr>
              <w:fldChar w:fldCharType="end"/>
            </w:r>
          </w:hyperlink>
        </w:p>
        <w:p w14:paraId="4FB40ADD" w14:textId="2A2FA7D3" w:rsidR="00440796" w:rsidRDefault="00440796">
          <w:pPr>
            <w:pStyle w:val="TOC3"/>
            <w:tabs>
              <w:tab w:val="right" w:leader="dot" w:pos="9016"/>
            </w:tabs>
            <w:rPr>
              <w:rFonts w:asciiTheme="minorHAnsi" w:hAnsiTheme="minorHAnsi"/>
              <w:noProof/>
            </w:rPr>
          </w:pPr>
          <w:hyperlink w:anchor="_Toc172928057" w:history="1">
            <w:r w:rsidRPr="00CC7903">
              <w:rPr>
                <w:rStyle w:val="Hyperlink"/>
                <w:noProof/>
              </w:rPr>
              <w:t>Taxonomic classification of Flaviviridae family</w:t>
            </w:r>
            <w:r>
              <w:rPr>
                <w:noProof/>
                <w:webHidden/>
              </w:rPr>
              <w:tab/>
            </w:r>
            <w:r>
              <w:rPr>
                <w:noProof/>
                <w:webHidden/>
              </w:rPr>
              <w:fldChar w:fldCharType="begin"/>
            </w:r>
            <w:r>
              <w:rPr>
                <w:noProof/>
                <w:webHidden/>
              </w:rPr>
              <w:instrText xml:space="preserve"> PAGEREF _Toc172928057 \h </w:instrText>
            </w:r>
            <w:r>
              <w:rPr>
                <w:noProof/>
                <w:webHidden/>
              </w:rPr>
            </w:r>
            <w:r>
              <w:rPr>
                <w:noProof/>
                <w:webHidden/>
              </w:rPr>
              <w:fldChar w:fldCharType="separate"/>
            </w:r>
            <w:r w:rsidR="002331AB">
              <w:rPr>
                <w:noProof/>
                <w:webHidden/>
              </w:rPr>
              <w:t>6</w:t>
            </w:r>
            <w:r>
              <w:rPr>
                <w:noProof/>
                <w:webHidden/>
              </w:rPr>
              <w:fldChar w:fldCharType="end"/>
            </w:r>
          </w:hyperlink>
        </w:p>
        <w:p w14:paraId="49119E8B" w14:textId="783D07EE" w:rsidR="00440796" w:rsidRDefault="00440796">
          <w:pPr>
            <w:pStyle w:val="TOC3"/>
            <w:tabs>
              <w:tab w:val="right" w:leader="dot" w:pos="9016"/>
            </w:tabs>
            <w:rPr>
              <w:rFonts w:asciiTheme="minorHAnsi" w:hAnsiTheme="minorHAnsi"/>
              <w:noProof/>
            </w:rPr>
          </w:pPr>
          <w:hyperlink w:anchor="_Toc172928058" w:history="1">
            <w:r w:rsidRPr="00CC7903">
              <w:rPr>
                <w:rStyle w:val="Hyperlink"/>
                <w:noProof/>
              </w:rPr>
              <w:t>Dengue virus discovery and genus classification</w:t>
            </w:r>
            <w:r>
              <w:rPr>
                <w:noProof/>
                <w:webHidden/>
              </w:rPr>
              <w:tab/>
            </w:r>
            <w:r>
              <w:rPr>
                <w:noProof/>
                <w:webHidden/>
              </w:rPr>
              <w:fldChar w:fldCharType="begin"/>
            </w:r>
            <w:r>
              <w:rPr>
                <w:noProof/>
                <w:webHidden/>
              </w:rPr>
              <w:instrText xml:space="preserve"> PAGEREF _Toc172928058 \h </w:instrText>
            </w:r>
            <w:r>
              <w:rPr>
                <w:noProof/>
                <w:webHidden/>
              </w:rPr>
            </w:r>
            <w:r>
              <w:rPr>
                <w:noProof/>
                <w:webHidden/>
              </w:rPr>
              <w:fldChar w:fldCharType="separate"/>
            </w:r>
            <w:r w:rsidR="002331AB">
              <w:rPr>
                <w:noProof/>
                <w:webHidden/>
              </w:rPr>
              <w:t>7</w:t>
            </w:r>
            <w:r>
              <w:rPr>
                <w:noProof/>
                <w:webHidden/>
              </w:rPr>
              <w:fldChar w:fldCharType="end"/>
            </w:r>
          </w:hyperlink>
        </w:p>
        <w:p w14:paraId="43FC27AB" w14:textId="6128FA71" w:rsidR="00440796" w:rsidRDefault="00440796">
          <w:pPr>
            <w:pStyle w:val="TOC3"/>
            <w:tabs>
              <w:tab w:val="right" w:leader="dot" w:pos="9016"/>
            </w:tabs>
            <w:rPr>
              <w:rFonts w:asciiTheme="minorHAnsi" w:hAnsiTheme="minorHAnsi"/>
              <w:noProof/>
            </w:rPr>
          </w:pPr>
          <w:hyperlink w:anchor="_Toc172928059" w:history="1">
            <w:r w:rsidRPr="00CC7903">
              <w:rPr>
                <w:rStyle w:val="Hyperlink"/>
                <w:noProof/>
              </w:rPr>
              <w:t>Dengue virus non-structural and structural proteins</w:t>
            </w:r>
            <w:r>
              <w:rPr>
                <w:noProof/>
                <w:webHidden/>
              </w:rPr>
              <w:tab/>
            </w:r>
            <w:r>
              <w:rPr>
                <w:noProof/>
                <w:webHidden/>
              </w:rPr>
              <w:fldChar w:fldCharType="begin"/>
            </w:r>
            <w:r>
              <w:rPr>
                <w:noProof/>
                <w:webHidden/>
              </w:rPr>
              <w:instrText xml:space="preserve"> PAGEREF _Toc172928059 \h </w:instrText>
            </w:r>
            <w:r>
              <w:rPr>
                <w:noProof/>
                <w:webHidden/>
              </w:rPr>
            </w:r>
            <w:r>
              <w:rPr>
                <w:noProof/>
                <w:webHidden/>
              </w:rPr>
              <w:fldChar w:fldCharType="separate"/>
            </w:r>
            <w:r w:rsidR="002331AB">
              <w:rPr>
                <w:noProof/>
                <w:webHidden/>
              </w:rPr>
              <w:t>9</w:t>
            </w:r>
            <w:r>
              <w:rPr>
                <w:noProof/>
                <w:webHidden/>
              </w:rPr>
              <w:fldChar w:fldCharType="end"/>
            </w:r>
          </w:hyperlink>
        </w:p>
        <w:p w14:paraId="3B8A978C" w14:textId="748DDF09" w:rsidR="00440796" w:rsidRDefault="00440796">
          <w:pPr>
            <w:pStyle w:val="TOC2"/>
            <w:tabs>
              <w:tab w:val="right" w:leader="dot" w:pos="9016"/>
            </w:tabs>
            <w:rPr>
              <w:rFonts w:asciiTheme="minorHAnsi" w:hAnsiTheme="minorHAnsi"/>
              <w:noProof/>
            </w:rPr>
          </w:pPr>
          <w:hyperlink w:anchor="_Toc172928060" w:history="1">
            <w:r w:rsidRPr="00CC7903">
              <w:rPr>
                <w:rStyle w:val="Hyperlink"/>
                <w:noProof/>
              </w:rPr>
              <w:t>Dengue virus Epidemiology</w:t>
            </w:r>
            <w:r>
              <w:rPr>
                <w:noProof/>
                <w:webHidden/>
              </w:rPr>
              <w:tab/>
            </w:r>
            <w:r>
              <w:rPr>
                <w:noProof/>
                <w:webHidden/>
              </w:rPr>
              <w:fldChar w:fldCharType="begin"/>
            </w:r>
            <w:r>
              <w:rPr>
                <w:noProof/>
                <w:webHidden/>
              </w:rPr>
              <w:instrText xml:space="preserve"> PAGEREF _Toc172928060 \h </w:instrText>
            </w:r>
            <w:r>
              <w:rPr>
                <w:noProof/>
                <w:webHidden/>
              </w:rPr>
            </w:r>
            <w:r>
              <w:rPr>
                <w:noProof/>
                <w:webHidden/>
              </w:rPr>
              <w:fldChar w:fldCharType="separate"/>
            </w:r>
            <w:r w:rsidR="002331AB">
              <w:rPr>
                <w:noProof/>
                <w:webHidden/>
              </w:rPr>
              <w:t>11</w:t>
            </w:r>
            <w:r>
              <w:rPr>
                <w:noProof/>
                <w:webHidden/>
              </w:rPr>
              <w:fldChar w:fldCharType="end"/>
            </w:r>
          </w:hyperlink>
        </w:p>
        <w:p w14:paraId="4EE4BA30" w14:textId="30143C6A" w:rsidR="00440796" w:rsidRDefault="00440796">
          <w:pPr>
            <w:pStyle w:val="TOC3"/>
            <w:tabs>
              <w:tab w:val="right" w:leader="dot" w:pos="9016"/>
            </w:tabs>
            <w:rPr>
              <w:rFonts w:asciiTheme="minorHAnsi" w:hAnsiTheme="minorHAnsi"/>
              <w:noProof/>
            </w:rPr>
          </w:pPr>
          <w:hyperlink w:anchor="_Toc172928061" w:history="1">
            <w:r w:rsidRPr="00CC7903">
              <w:rPr>
                <w:rStyle w:val="Hyperlink"/>
                <w:noProof/>
              </w:rPr>
              <w:t>Transmission routes of infection</w:t>
            </w:r>
            <w:r>
              <w:rPr>
                <w:noProof/>
                <w:webHidden/>
              </w:rPr>
              <w:tab/>
            </w:r>
            <w:r>
              <w:rPr>
                <w:noProof/>
                <w:webHidden/>
              </w:rPr>
              <w:fldChar w:fldCharType="begin"/>
            </w:r>
            <w:r>
              <w:rPr>
                <w:noProof/>
                <w:webHidden/>
              </w:rPr>
              <w:instrText xml:space="preserve"> PAGEREF _Toc172928061 \h </w:instrText>
            </w:r>
            <w:r>
              <w:rPr>
                <w:noProof/>
                <w:webHidden/>
              </w:rPr>
            </w:r>
            <w:r>
              <w:rPr>
                <w:noProof/>
                <w:webHidden/>
              </w:rPr>
              <w:fldChar w:fldCharType="separate"/>
            </w:r>
            <w:r w:rsidR="002331AB">
              <w:rPr>
                <w:noProof/>
                <w:webHidden/>
              </w:rPr>
              <w:t>11</w:t>
            </w:r>
            <w:r>
              <w:rPr>
                <w:noProof/>
                <w:webHidden/>
              </w:rPr>
              <w:fldChar w:fldCharType="end"/>
            </w:r>
          </w:hyperlink>
        </w:p>
        <w:p w14:paraId="37C7A598" w14:textId="2CBB85D8" w:rsidR="00440796" w:rsidRDefault="00440796">
          <w:pPr>
            <w:pStyle w:val="TOC3"/>
            <w:tabs>
              <w:tab w:val="right" w:leader="dot" w:pos="9016"/>
            </w:tabs>
            <w:rPr>
              <w:rFonts w:asciiTheme="minorHAnsi" w:hAnsiTheme="minorHAnsi"/>
              <w:noProof/>
            </w:rPr>
          </w:pPr>
          <w:hyperlink w:anchor="_Toc172928062" w:history="1">
            <w:r w:rsidRPr="00CC7903">
              <w:rPr>
                <w:rStyle w:val="Hyperlink"/>
                <w:noProof/>
              </w:rPr>
              <w:t>Prevention</w:t>
            </w:r>
            <w:r>
              <w:rPr>
                <w:noProof/>
                <w:webHidden/>
              </w:rPr>
              <w:tab/>
            </w:r>
            <w:r>
              <w:rPr>
                <w:noProof/>
                <w:webHidden/>
              </w:rPr>
              <w:fldChar w:fldCharType="begin"/>
            </w:r>
            <w:r>
              <w:rPr>
                <w:noProof/>
                <w:webHidden/>
              </w:rPr>
              <w:instrText xml:space="preserve"> PAGEREF _Toc172928062 \h </w:instrText>
            </w:r>
            <w:r>
              <w:rPr>
                <w:noProof/>
                <w:webHidden/>
              </w:rPr>
            </w:r>
            <w:r>
              <w:rPr>
                <w:noProof/>
                <w:webHidden/>
              </w:rPr>
              <w:fldChar w:fldCharType="separate"/>
            </w:r>
            <w:r w:rsidR="002331AB">
              <w:rPr>
                <w:noProof/>
                <w:webHidden/>
              </w:rPr>
              <w:t>13</w:t>
            </w:r>
            <w:r>
              <w:rPr>
                <w:noProof/>
                <w:webHidden/>
              </w:rPr>
              <w:fldChar w:fldCharType="end"/>
            </w:r>
          </w:hyperlink>
        </w:p>
        <w:p w14:paraId="0128901D" w14:textId="7B063B98" w:rsidR="00440796" w:rsidRDefault="00440796">
          <w:pPr>
            <w:pStyle w:val="TOC3"/>
            <w:tabs>
              <w:tab w:val="right" w:leader="dot" w:pos="9016"/>
            </w:tabs>
            <w:rPr>
              <w:rFonts w:asciiTheme="minorHAnsi" w:hAnsiTheme="minorHAnsi"/>
              <w:noProof/>
            </w:rPr>
          </w:pPr>
          <w:hyperlink w:anchor="_Toc172928063" w:history="1">
            <w:r w:rsidRPr="00CC7903">
              <w:rPr>
                <w:rStyle w:val="Hyperlink"/>
                <w:noProof/>
              </w:rPr>
              <w:t>Illness</w:t>
            </w:r>
            <w:r>
              <w:rPr>
                <w:noProof/>
                <w:webHidden/>
              </w:rPr>
              <w:tab/>
            </w:r>
            <w:r>
              <w:rPr>
                <w:noProof/>
                <w:webHidden/>
              </w:rPr>
              <w:fldChar w:fldCharType="begin"/>
            </w:r>
            <w:r>
              <w:rPr>
                <w:noProof/>
                <w:webHidden/>
              </w:rPr>
              <w:instrText xml:space="preserve"> PAGEREF _Toc172928063 \h </w:instrText>
            </w:r>
            <w:r>
              <w:rPr>
                <w:noProof/>
                <w:webHidden/>
              </w:rPr>
            </w:r>
            <w:r>
              <w:rPr>
                <w:noProof/>
                <w:webHidden/>
              </w:rPr>
              <w:fldChar w:fldCharType="separate"/>
            </w:r>
            <w:r w:rsidR="002331AB">
              <w:rPr>
                <w:noProof/>
                <w:webHidden/>
              </w:rPr>
              <w:t>15</w:t>
            </w:r>
            <w:r>
              <w:rPr>
                <w:noProof/>
                <w:webHidden/>
              </w:rPr>
              <w:fldChar w:fldCharType="end"/>
            </w:r>
          </w:hyperlink>
        </w:p>
        <w:p w14:paraId="0C2D5E7D" w14:textId="7BFA2BE9" w:rsidR="00440796" w:rsidRDefault="00440796">
          <w:pPr>
            <w:pStyle w:val="TOC3"/>
            <w:tabs>
              <w:tab w:val="right" w:leader="dot" w:pos="9016"/>
            </w:tabs>
            <w:rPr>
              <w:rFonts w:asciiTheme="minorHAnsi" w:hAnsiTheme="minorHAnsi"/>
              <w:noProof/>
            </w:rPr>
          </w:pPr>
          <w:hyperlink w:anchor="_Toc172928064" w:history="1">
            <w:r w:rsidRPr="00CC7903">
              <w:rPr>
                <w:rStyle w:val="Hyperlink"/>
                <w:noProof/>
              </w:rPr>
              <w:t>Viral Shedding</w:t>
            </w:r>
            <w:r>
              <w:rPr>
                <w:noProof/>
                <w:webHidden/>
              </w:rPr>
              <w:tab/>
            </w:r>
            <w:r>
              <w:rPr>
                <w:noProof/>
                <w:webHidden/>
              </w:rPr>
              <w:fldChar w:fldCharType="begin"/>
            </w:r>
            <w:r>
              <w:rPr>
                <w:noProof/>
                <w:webHidden/>
              </w:rPr>
              <w:instrText xml:space="preserve"> PAGEREF _Toc172928064 \h </w:instrText>
            </w:r>
            <w:r>
              <w:rPr>
                <w:noProof/>
                <w:webHidden/>
              </w:rPr>
            </w:r>
            <w:r>
              <w:rPr>
                <w:noProof/>
                <w:webHidden/>
              </w:rPr>
              <w:fldChar w:fldCharType="separate"/>
            </w:r>
            <w:r w:rsidR="002331AB">
              <w:rPr>
                <w:noProof/>
                <w:webHidden/>
              </w:rPr>
              <w:t>16</w:t>
            </w:r>
            <w:r>
              <w:rPr>
                <w:noProof/>
                <w:webHidden/>
              </w:rPr>
              <w:fldChar w:fldCharType="end"/>
            </w:r>
          </w:hyperlink>
        </w:p>
        <w:p w14:paraId="438E8C7F" w14:textId="35FAC179" w:rsidR="00440796" w:rsidRDefault="00440796">
          <w:pPr>
            <w:pStyle w:val="TOC3"/>
            <w:tabs>
              <w:tab w:val="right" w:leader="dot" w:pos="9016"/>
            </w:tabs>
            <w:rPr>
              <w:rFonts w:asciiTheme="minorHAnsi" w:hAnsiTheme="minorHAnsi"/>
              <w:noProof/>
            </w:rPr>
          </w:pPr>
          <w:hyperlink w:anchor="_Toc172928065" w:history="1">
            <w:r w:rsidRPr="00CC7903">
              <w:rPr>
                <w:rStyle w:val="Hyperlink"/>
                <w:noProof/>
              </w:rPr>
              <w:t>Infectivity</w:t>
            </w:r>
            <w:r>
              <w:rPr>
                <w:noProof/>
                <w:webHidden/>
              </w:rPr>
              <w:tab/>
            </w:r>
            <w:r>
              <w:rPr>
                <w:noProof/>
                <w:webHidden/>
              </w:rPr>
              <w:fldChar w:fldCharType="begin"/>
            </w:r>
            <w:r>
              <w:rPr>
                <w:noProof/>
                <w:webHidden/>
              </w:rPr>
              <w:instrText xml:space="preserve"> PAGEREF _Toc172928065 \h </w:instrText>
            </w:r>
            <w:r>
              <w:rPr>
                <w:noProof/>
                <w:webHidden/>
              </w:rPr>
            </w:r>
            <w:r>
              <w:rPr>
                <w:noProof/>
                <w:webHidden/>
              </w:rPr>
              <w:fldChar w:fldCharType="separate"/>
            </w:r>
            <w:r w:rsidR="002331AB">
              <w:rPr>
                <w:noProof/>
                <w:webHidden/>
              </w:rPr>
              <w:t>17</w:t>
            </w:r>
            <w:r>
              <w:rPr>
                <w:noProof/>
                <w:webHidden/>
              </w:rPr>
              <w:fldChar w:fldCharType="end"/>
            </w:r>
          </w:hyperlink>
        </w:p>
        <w:p w14:paraId="4EB0B41F" w14:textId="111E2F80" w:rsidR="00440796" w:rsidRDefault="00440796">
          <w:pPr>
            <w:pStyle w:val="TOC2"/>
            <w:tabs>
              <w:tab w:val="right" w:leader="dot" w:pos="9016"/>
            </w:tabs>
            <w:rPr>
              <w:rFonts w:asciiTheme="minorHAnsi" w:hAnsiTheme="minorHAnsi"/>
              <w:noProof/>
            </w:rPr>
          </w:pPr>
          <w:hyperlink w:anchor="_Toc172928066" w:history="1">
            <w:r w:rsidRPr="00CC7903">
              <w:rPr>
                <w:rStyle w:val="Hyperlink"/>
                <w:noProof/>
              </w:rPr>
              <w:t>Detection and molecular characterisation</w:t>
            </w:r>
            <w:r>
              <w:rPr>
                <w:noProof/>
                <w:webHidden/>
              </w:rPr>
              <w:tab/>
            </w:r>
            <w:r>
              <w:rPr>
                <w:noProof/>
                <w:webHidden/>
              </w:rPr>
              <w:fldChar w:fldCharType="begin"/>
            </w:r>
            <w:r>
              <w:rPr>
                <w:noProof/>
                <w:webHidden/>
              </w:rPr>
              <w:instrText xml:space="preserve"> PAGEREF _Toc172928066 \h </w:instrText>
            </w:r>
            <w:r>
              <w:rPr>
                <w:noProof/>
                <w:webHidden/>
              </w:rPr>
            </w:r>
            <w:r>
              <w:rPr>
                <w:noProof/>
                <w:webHidden/>
              </w:rPr>
              <w:fldChar w:fldCharType="separate"/>
            </w:r>
            <w:r w:rsidR="002331AB">
              <w:rPr>
                <w:noProof/>
                <w:webHidden/>
              </w:rPr>
              <w:t>18</w:t>
            </w:r>
            <w:r>
              <w:rPr>
                <w:noProof/>
                <w:webHidden/>
              </w:rPr>
              <w:fldChar w:fldCharType="end"/>
            </w:r>
          </w:hyperlink>
        </w:p>
        <w:p w14:paraId="6BFAF275" w14:textId="7A56BAB7" w:rsidR="00440796" w:rsidRDefault="00440796">
          <w:pPr>
            <w:pStyle w:val="TOC1"/>
            <w:tabs>
              <w:tab w:val="right" w:leader="dot" w:pos="9016"/>
            </w:tabs>
            <w:rPr>
              <w:rFonts w:asciiTheme="minorHAnsi" w:hAnsiTheme="minorHAnsi"/>
              <w:noProof/>
            </w:rPr>
          </w:pPr>
          <w:hyperlink w:anchor="_Toc172928067" w:history="1">
            <w:r w:rsidRPr="00CC7903">
              <w:rPr>
                <w:rStyle w:val="Hyperlink"/>
                <w:noProof/>
              </w:rPr>
              <w:t>Materials and Methods</w:t>
            </w:r>
            <w:r>
              <w:rPr>
                <w:noProof/>
                <w:webHidden/>
              </w:rPr>
              <w:tab/>
            </w:r>
            <w:r>
              <w:rPr>
                <w:noProof/>
                <w:webHidden/>
              </w:rPr>
              <w:fldChar w:fldCharType="begin"/>
            </w:r>
            <w:r>
              <w:rPr>
                <w:noProof/>
                <w:webHidden/>
              </w:rPr>
              <w:instrText xml:space="preserve"> PAGEREF _Toc172928067 \h </w:instrText>
            </w:r>
            <w:r>
              <w:rPr>
                <w:noProof/>
                <w:webHidden/>
              </w:rPr>
            </w:r>
            <w:r>
              <w:rPr>
                <w:noProof/>
                <w:webHidden/>
              </w:rPr>
              <w:fldChar w:fldCharType="separate"/>
            </w:r>
            <w:r w:rsidR="002331AB">
              <w:rPr>
                <w:noProof/>
                <w:webHidden/>
              </w:rPr>
              <w:t>19</w:t>
            </w:r>
            <w:r>
              <w:rPr>
                <w:noProof/>
                <w:webHidden/>
              </w:rPr>
              <w:fldChar w:fldCharType="end"/>
            </w:r>
          </w:hyperlink>
        </w:p>
        <w:p w14:paraId="1534739C" w14:textId="5328DE41" w:rsidR="00440796" w:rsidRDefault="00440796">
          <w:pPr>
            <w:pStyle w:val="TOC2"/>
            <w:tabs>
              <w:tab w:val="right" w:leader="dot" w:pos="9016"/>
            </w:tabs>
            <w:rPr>
              <w:rFonts w:asciiTheme="minorHAnsi" w:hAnsiTheme="minorHAnsi"/>
              <w:noProof/>
            </w:rPr>
          </w:pPr>
          <w:hyperlink w:anchor="_Toc172928068" w:history="1">
            <w:r w:rsidRPr="00CC7903">
              <w:rPr>
                <w:rStyle w:val="Hyperlink"/>
                <w:noProof/>
              </w:rPr>
              <w:t>Execution Environment</w:t>
            </w:r>
            <w:r>
              <w:rPr>
                <w:noProof/>
                <w:webHidden/>
              </w:rPr>
              <w:tab/>
            </w:r>
            <w:r>
              <w:rPr>
                <w:noProof/>
                <w:webHidden/>
              </w:rPr>
              <w:fldChar w:fldCharType="begin"/>
            </w:r>
            <w:r>
              <w:rPr>
                <w:noProof/>
                <w:webHidden/>
              </w:rPr>
              <w:instrText xml:space="preserve"> PAGEREF _Toc172928068 \h </w:instrText>
            </w:r>
            <w:r>
              <w:rPr>
                <w:noProof/>
                <w:webHidden/>
              </w:rPr>
            </w:r>
            <w:r>
              <w:rPr>
                <w:noProof/>
                <w:webHidden/>
              </w:rPr>
              <w:fldChar w:fldCharType="separate"/>
            </w:r>
            <w:r w:rsidR="002331AB">
              <w:rPr>
                <w:noProof/>
                <w:webHidden/>
              </w:rPr>
              <w:t>19</w:t>
            </w:r>
            <w:r>
              <w:rPr>
                <w:noProof/>
                <w:webHidden/>
              </w:rPr>
              <w:fldChar w:fldCharType="end"/>
            </w:r>
          </w:hyperlink>
        </w:p>
        <w:p w14:paraId="1843D9F4" w14:textId="653AE280" w:rsidR="00440796" w:rsidRDefault="00440796">
          <w:pPr>
            <w:pStyle w:val="TOC3"/>
            <w:tabs>
              <w:tab w:val="right" w:leader="dot" w:pos="9016"/>
            </w:tabs>
            <w:rPr>
              <w:rFonts w:asciiTheme="minorHAnsi" w:hAnsiTheme="minorHAnsi"/>
              <w:noProof/>
            </w:rPr>
          </w:pPr>
          <w:hyperlink w:anchor="_Toc172928069" w:history="1">
            <w:r w:rsidRPr="00CC7903">
              <w:rPr>
                <w:rStyle w:val="Hyperlink"/>
                <w:noProof/>
              </w:rPr>
              <w:t>CPU Information:</w:t>
            </w:r>
            <w:r>
              <w:rPr>
                <w:noProof/>
                <w:webHidden/>
              </w:rPr>
              <w:tab/>
            </w:r>
            <w:r>
              <w:rPr>
                <w:noProof/>
                <w:webHidden/>
              </w:rPr>
              <w:fldChar w:fldCharType="begin"/>
            </w:r>
            <w:r>
              <w:rPr>
                <w:noProof/>
                <w:webHidden/>
              </w:rPr>
              <w:instrText xml:space="preserve"> PAGEREF _Toc172928069 \h </w:instrText>
            </w:r>
            <w:r>
              <w:rPr>
                <w:noProof/>
                <w:webHidden/>
              </w:rPr>
            </w:r>
            <w:r>
              <w:rPr>
                <w:noProof/>
                <w:webHidden/>
              </w:rPr>
              <w:fldChar w:fldCharType="separate"/>
            </w:r>
            <w:r w:rsidR="002331AB">
              <w:rPr>
                <w:noProof/>
                <w:webHidden/>
              </w:rPr>
              <w:t>20</w:t>
            </w:r>
            <w:r>
              <w:rPr>
                <w:noProof/>
                <w:webHidden/>
              </w:rPr>
              <w:fldChar w:fldCharType="end"/>
            </w:r>
          </w:hyperlink>
        </w:p>
        <w:p w14:paraId="7E0D148B" w14:textId="4D1E45F2" w:rsidR="00440796" w:rsidRDefault="00440796">
          <w:pPr>
            <w:pStyle w:val="TOC3"/>
            <w:tabs>
              <w:tab w:val="right" w:leader="dot" w:pos="9016"/>
            </w:tabs>
            <w:rPr>
              <w:rFonts w:asciiTheme="minorHAnsi" w:hAnsiTheme="minorHAnsi"/>
              <w:noProof/>
            </w:rPr>
          </w:pPr>
          <w:hyperlink w:anchor="_Toc172928070" w:history="1">
            <w:r w:rsidRPr="00CC7903">
              <w:rPr>
                <w:rStyle w:val="Hyperlink"/>
                <w:noProof/>
              </w:rPr>
              <w:t>Network Configuration:</w:t>
            </w:r>
            <w:r>
              <w:rPr>
                <w:noProof/>
                <w:webHidden/>
              </w:rPr>
              <w:tab/>
            </w:r>
            <w:r>
              <w:rPr>
                <w:noProof/>
                <w:webHidden/>
              </w:rPr>
              <w:fldChar w:fldCharType="begin"/>
            </w:r>
            <w:r>
              <w:rPr>
                <w:noProof/>
                <w:webHidden/>
              </w:rPr>
              <w:instrText xml:space="preserve"> PAGEREF _Toc172928070 \h </w:instrText>
            </w:r>
            <w:r>
              <w:rPr>
                <w:noProof/>
                <w:webHidden/>
              </w:rPr>
            </w:r>
            <w:r>
              <w:rPr>
                <w:noProof/>
                <w:webHidden/>
              </w:rPr>
              <w:fldChar w:fldCharType="separate"/>
            </w:r>
            <w:r w:rsidR="002331AB">
              <w:rPr>
                <w:noProof/>
                <w:webHidden/>
              </w:rPr>
              <w:t>20</w:t>
            </w:r>
            <w:r>
              <w:rPr>
                <w:noProof/>
                <w:webHidden/>
              </w:rPr>
              <w:fldChar w:fldCharType="end"/>
            </w:r>
          </w:hyperlink>
        </w:p>
        <w:p w14:paraId="56DA0D75" w14:textId="25218984" w:rsidR="00440796" w:rsidRDefault="00440796">
          <w:pPr>
            <w:pStyle w:val="TOC2"/>
            <w:tabs>
              <w:tab w:val="right" w:leader="dot" w:pos="9016"/>
            </w:tabs>
            <w:rPr>
              <w:rFonts w:asciiTheme="minorHAnsi" w:hAnsiTheme="minorHAnsi"/>
              <w:noProof/>
            </w:rPr>
          </w:pPr>
          <w:hyperlink w:anchor="_Toc172928071" w:history="1">
            <w:r w:rsidRPr="00CC7903">
              <w:rPr>
                <w:rStyle w:val="Hyperlink"/>
                <w:noProof/>
              </w:rPr>
              <w:t>Developing an in-house Dengue virus genotyping pipeline</w:t>
            </w:r>
            <w:r>
              <w:rPr>
                <w:noProof/>
                <w:webHidden/>
              </w:rPr>
              <w:tab/>
            </w:r>
            <w:r>
              <w:rPr>
                <w:noProof/>
                <w:webHidden/>
              </w:rPr>
              <w:fldChar w:fldCharType="begin"/>
            </w:r>
            <w:r>
              <w:rPr>
                <w:noProof/>
                <w:webHidden/>
              </w:rPr>
              <w:instrText xml:space="preserve"> PAGEREF _Toc172928071 \h </w:instrText>
            </w:r>
            <w:r>
              <w:rPr>
                <w:noProof/>
                <w:webHidden/>
              </w:rPr>
            </w:r>
            <w:r>
              <w:rPr>
                <w:noProof/>
                <w:webHidden/>
              </w:rPr>
              <w:fldChar w:fldCharType="separate"/>
            </w:r>
            <w:r w:rsidR="002331AB">
              <w:rPr>
                <w:noProof/>
                <w:webHidden/>
              </w:rPr>
              <w:t>23</w:t>
            </w:r>
            <w:r>
              <w:rPr>
                <w:noProof/>
                <w:webHidden/>
              </w:rPr>
              <w:fldChar w:fldCharType="end"/>
            </w:r>
          </w:hyperlink>
        </w:p>
        <w:p w14:paraId="0643302D" w14:textId="68D94B4E" w:rsidR="00440796" w:rsidRDefault="00440796">
          <w:pPr>
            <w:pStyle w:val="TOC3"/>
            <w:tabs>
              <w:tab w:val="right" w:leader="dot" w:pos="9016"/>
            </w:tabs>
            <w:rPr>
              <w:rFonts w:asciiTheme="minorHAnsi" w:hAnsiTheme="minorHAnsi"/>
              <w:noProof/>
            </w:rPr>
          </w:pPr>
          <w:hyperlink w:anchor="_Toc172928072" w:history="1">
            <w:r w:rsidRPr="00CC7903">
              <w:rPr>
                <w:rStyle w:val="Hyperlink"/>
                <w:rFonts w:asciiTheme="majorHAnsi" w:hAnsiTheme="majorHAnsi"/>
                <w:noProof/>
              </w:rPr>
              <w:t>Fetching Dengue virus Sequences</w:t>
            </w:r>
            <w:r>
              <w:rPr>
                <w:noProof/>
                <w:webHidden/>
              </w:rPr>
              <w:tab/>
            </w:r>
            <w:r>
              <w:rPr>
                <w:noProof/>
                <w:webHidden/>
              </w:rPr>
              <w:fldChar w:fldCharType="begin"/>
            </w:r>
            <w:r>
              <w:rPr>
                <w:noProof/>
                <w:webHidden/>
              </w:rPr>
              <w:instrText xml:space="preserve"> PAGEREF _Toc172928072 \h </w:instrText>
            </w:r>
            <w:r>
              <w:rPr>
                <w:noProof/>
                <w:webHidden/>
              </w:rPr>
            </w:r>
            <w:r>
              <w:rPr>
                <w:noProof/>
                <w:webHidden/>
              </w:rPr>
              <w:fldChar w:fldCharType="separate"/>
            </w:r>
            <w:r w:rsidR="002331AB">
              <w:rPr>
                <w:noProof/>
                <w:webHidden/>
              </w:rPr>
              <w:t>23</w:t>
            </w:r>
            <w:r>
              <w:rPr>
                <w:noProof/>
                <w:webHidden/>
              </w:rPr>
              <w:fldChar w:fldCharType="end"/>
            </w:r>
          </w:hyperlink>
        </w:p>
        <w:p w14:paraId="5A9BECB0" w14:textId="4BC51166" w:rsidR="00440796" w:rsidRDefault="00440796">
          <w:pPr>
            <w:pStyle w:val="TOC3"/>
            <w:tabs>
              <w:tab w:val="right" w:leader="dot" w:pos="9016"/>
            </w:tabs>
            <w:rPr>
              <w:rFonts w:asciiTheme="minorHAnsi" w:hAnsiTheme="minorHAnsi"/>
              <w:noProof/>
            </w:rPr>
          </w:pPr>
          <w:hyperlink w:anchor="_Toc172928073" w:history="1">
            <w:r w:rsidRPr="00CC7903">
              <w:rPr>
                <w:rStyle w:val="Hyperlink"/>
                <w:noProof/>
              </w:rPr>
              <w:t>Clustering Dengue virus Sequences</w:t>
            </w:r>
            <w:r>
              <w:rPr>
                <w:noProof/>
                <w:webHidden/>
              </w:rPr>
              <w:tab/>
            </w:r>
            <w:r>
              <w:rPr>
                <w:noProof/>
                <w:webHidden/>
              </w:rPr>
              <w:fldChar w:fldCharType="begin"/>
            </w:r>
            <w:r>
              <w:rPr>
                <w:noProof/>
                <w:webHidden/>
              </w:rPr>
              <w:instrText xml:space="preserve"> PAGEREF _Toc172928073 \h </w:instrText>
            </w:r>
            <w:r>
              <w:rPr>
                <w:noProof/>
                <w:webHidden/>
              </w:rPr>
            </w:r>
            <w:r>
              <w:rPr>
                <w:noProof/>
                <w:webHidden/>
              </w:rPr>
              <w:fldChar w:fldCharType="separate"/>
            </w:r>
            <w:r w:rsidR="002331AB">
              <w:rPr>
                <w:noProof/>
                <w:webHidden/>
              </w:rPr>
              <w:t>23</w:t>
            </w:r>
            <w:r>
              <w:rPr>
                <w:noProof/>
                <w:webHidden/>
              </w:rPr>
              <w:fldChar w:fldCharType="end"/>
            </w:r>
          </w:hyperlink>
        </w:p>
        <w:p w14:paraId="2AD3FA93" w14:textId="4BA3D6E6" w:rsidR="00440796" w:rsidRDefault="00440796">
          <w:pPr>
            <w:pStyle w:val="TOC3"/>
            <w:tabs>
              <w:tab w:val="right" w:leader="dot" w:pos="9016"/>
            </w:tabs>
            <w:rPr>
              <w:rFonts w:asciiTheme="minorHAnsi" w:hAnsiTheme="minorHAnsi"/>
              <w:noProof/>
            </w:rPr>
          </w:pPr>
          <w:hyperlink w:anchor="_Toc172928074" w:history="1">
            <w:r w:rsidRPr="00CC7903">
              <w:rPr>
                <w:rStyle w:val="Hyperlink"/>
                <w:noProof/>
              </w:rPr>
              <w:t>Fetching Orthoflavivirus Sequences</w:t>
            </w:r>
            <w:r>
              <w:rPr>
                <w:noProof/>
                <w:webHidden/>
              </w:rPr>
              <w:tab/>
            </w:r>
            <w:r>
              <w:rPr>
                <w:noProof/>
                <w:webHidden/>
              </w:rPr>
              <w:fldChar w:fldCharType="begin"/>
            </w:r>
            <w:r>
              <w:rPr>
                <w:noProof/>
                <w:webHidden/>
              </w:rPr>
              <w:instrText xml:space="preserve"> PAGEREF _Toc172928074 \h </w:instrText>
            </w:r>
            <w:r>
              <w:rPr>
                <w:noProof/>
                <w:webHidden/>
              </w:rPr>
            </w:r>
            <w:r>
              <w:rPr>
                <w:noProof/>
                <w:webHidden/>
              </w:rPr>
              <w:fldChar w:fldCharType="separate"/>
            </w:r>
            <w:r w:rsidR="002331AB">
              <w:rPr>
                <w:noProof/>
                <w:webHidden/>
              </w:rPr>
              <w:t>23</w:t>
            </w:r>
            <w:r>
              <w:rPr>
                <w:noProof/>
                <w:webHidden/>
              </w:rPr>
              <w:fldChar w:fldCharType="end"/>
            </w:r>
          </w:hyperlink>
        </w:p>
        <w:p w14:paraId="21409CB1" w14:textId="03133174" w:rsidR="00440796" w:rsidRDefault="00440796">
          <w:pPr>
            <w:pStyle w:val="TOC3"/>
            <w:tabs>
              <w:tab w:val="right" w:leader="dot" w:pos="9016"/>
            </w:tabs>
            <w:rPr>
              <w:rFonts w:asciiTheme="minorHAnsi" w:hAnsiTheme="minorHAnsi"/>
              <w:noProof/>
            </w:rPr>
          </w:pPr>
          <w:hyperlink w:anchor="_Toc172928075" w:history="1">
            <w:r w:rsidRPr="00CC7903">
              <w:rPr>
                <w:rStyle w:val="Hyperlink"/>
                <w:noProof/>
              </w:rPr>
              <w:t>Assigning Taxonomy Using Genome Detective</w:t>
            </w:r>
            <w:r>
              <w:rPr>
                <w:noProof/>
                <w:webHidden/>
              </w:rPr>
              <w:tab/>
            </w:r>
            <w:r>
              <w:rPr>
                <w:noProof/>
                <w:webHidden/>
              </w:rPr>
              <w:fldChar w:fldCharType="begin"/>
            </w:r>
            <w:r>
              <w:rPr>
                <w:noProof/>
                <w:webHidden/>
              </w:rPr>
              <w:instrText xml:space="preserve"> PAGEREF _Toc172928075 \h </w:instrText>
            </w:r>
            <w:r>
              <w:rPr>
                <w:noProof/>
                <w:webHidden/>
              </w:rPr>
            </w:r>
            <w:r>
              <w:rPr>
                <w:noProof/>
                <w:webHidden/>
              </w:rPr>
              <w:fldChar w:fldCharType="separate"/>
            </w:r>
            <w:r w:rsidR="002331AB">
              <w:rPr>
                <w:noProof/>
                <w:webHidden/>
              </w:rPr>
              <w:t>24</w:t>
            </w:r>
            <w:r>
              <w:rPr>
                <w:noProof/>
                <w:webHidden/>
              </w:rPr>
              <w:fldChar w:fldCharType="end"/>
            </w:r>
          </w:hyperlink>
        </w:p>
        <w:p w14:paraId="46C7EA1F" w14:textId="128B00C3" w:rsidR="00440796" w:rsidRDefault="00440796">
          <w:pPr>
            <w:pStyle w:val="TOC3"/>
            <w:tabs>
              <w:tab w:val="right" w:leader="dot" w:pos="9016"/>
            </w:tabs>
            <w:rPr>
              <w:rFonts w:asciiTheme="minorHAnsi" w:hAnsiTheme="minorHAnsi"/>
              <w:noProof/>
            </w:rPr>
          </w:pPr>
          <w:hyperlink w:anchor="_Toc172928076" w:history="1">
            <w:r w:rsidRPr="00CC7903">
              <w:rPr>
                <w:rStyle w:val="Hyperlink"/>
                <w:noProof/>
              </w:rPr>
              <w:t>Generating VADR Amplicons</w:t>
            </w:r>
            <w:r>
              <w:rPr>
                <w:noProof/>
                <w:webHidden/>
              </w:rPr>
              <w:tab/>
            </w:r>
            <w:r>
              <w:rPr>
                <w:noProof/>
                <w:webHidden/>
              </w:rPr>
              <w:fldChar w:fldCharType="begin"/>
            </w:r>
            <w:r>
              <w:rPr>
                <w:noProof/>
                <w:webHidden/>
              </w:rPr>
              <w:instrText xml:space="preserve"> PAGEREF _Toc172928076 \h </w:instrText>
            </w:r>
            <w:r>
              <w:rPr>
                <w:noProof/>
                <w:webHidden/>
              </w:rPr>
            </w:r>
            <w:r>
              <w:rPr>
                <w:noProof/>
                <w:webHidden/>
              </w:rPr>
              <w:fldChar w:fldCharType="separate"/>
            </w:r>
            <w:r w:rsidR="002331AB">
              <w:rPr>
                <w:noProof/>
                <w:webHidden/>
              </w:rPr>
              <w:t>24</w:t>
            </w:r>
            <w:r>
              <w:rPr>
                <w:noProof/>
                <w:webHidden/>
              </w:rPr>
              <w:fldChar w:fldCharType="end"/>
            </w:r>
          </w:hyperlink>
        </w:p>
        <w:p w14:paraId="7E6D8D76" w14:textId="62C0771A" w:rsidR="00440796" w:rsidRDefault="00440796">
          <w:pPr>
            <w:pStyle w:val="TOC3"/>
            <w:tabs>
              <w:tab w:val="right" w:leader="dot" w:pos="9016"/>
            </w:tabs>
            <w:rPr>
              <w:rFonts w:asciiTheme="minorHAnsi" w:hAnsiTheme="minorHAnsi"/>
              <w:noProof/>
            </w:rPr>
          </w:pPr>
          <w:hyperlink w:anchor="_Toc172928077" w:history="1">
            <w:r w:rsidRPr="00CC7903">
              <w:rPr>
                <w:rStyle w:val="Hyperlink"/>
                <w:noProof/>
              </w:rPr>
              <w:t>Extracting VADR Amplicons</w:t>
            </w:r>
            <w:r>
              <w:rPr>
                <w:noProof/>
                <w:webHidden/>
              </w:rPr>
              <w:tab/>
            </w:r>
            <w:r>
              <w:rPr>
                <w:noProof/>
                <w:webHidden/>
              </w:rPr>
              <w:fldChar w:fldCharType="begin"/>
            </w:r>
            <w:r>
              <w:rPr>
                <w:noProof/>
                <w:webHidden/>
              </w:rPr>
              <w:instrText xml:space="preserve"> PAGEREF _Toc172928077 \h </w:instrText>
            </w:r>
            <w:r>
              <w:rPr>
                <w:noProof/>
                <w:webHidden/>
              </w:rPr>
            </w:r>
            <w:r>
              <w:rPr>
                <w:noProof/>
                <w:webHidden/>
              </w:rPr>
              <w:fldChar w:fldCharType="separate"/>
            </w:r>
            <w:r w:rsidR="002331AB">
              <w:rPr>
                <w:noProof/>
                <w:webHidden/>
              </w:rPr>
              <w:t>25</w:t>
            </w:r>
            <w:r>
              <w:rPr>
                <w:noProof/>
                <w:webHidden/>
              </w:rPr>
              <w:fldChar w:fldCharType="end"/>
            </w:r>
          </w:hyperlink>
        </w:p>
        <w:p w14:paraId="4BD8DEC7" w14:textId="58C9F9CF" w:rsidR="00440796" w:rsidRDefault="00440796">
          <w:pPr>
            <w:pStyle w:val="TOC3"/>
            <w:tabs>
              <w:tab w:val="right" w:leader="dot" w:pos="9016"/>
            </w:tabs>
            <w:rPr>
              <w:rFonts w:asciiTheme="minorHAnsi" w:hAnsiTheme="minorHAnsi"/>
              <w:noProof/>
            </w:rPr>
          </w:pPr>
          <w:hyperlink w:anchor="_Toc172928078" w:history="1">
            <w:r w:rsidRPr="00CC7903">
              <w:rPr>
                <w:rStyle w:val="Hyperlink"/>
                <w:rFonts w:asciiTheme="majorHAnsi" w:hAnsiTheme="majorHAnsi"/>
                <w:noProof/>
              </w:rPr>
              <w:t>Creating Taxonomy Database</w:t>
            </w:r>
            <w:r>
              <w:rPr>
                <w:noProof/>
                <w:webHidden/>
              </w:rPr>
              <w:tab/>
            </w:r>
            <w:r>
              <w:rPr>
                <w:noProof/>
                <w:webHidden/>
              </w:rPr>
              <w:fldChar w:fldCharType="begin"/>
            </w:r>
            <w:r>
              <w:rPr>
                <w:noProof/>
                <w:webHidden/>
              </w:rPr>
              <w:instrText xml:space="preserve"> PAGEREF _Toc172928078 \h </w:instrText>
            </w:r>
            <w:r>
              <w:rPr>
                <w:noProof/>
                <w:webHidden/>
              </w:rPr>
            </w:r>
            <w:r>
              <w:rPr>
                <w:noProof/>
                <w:webHidden/>
              </w:rPr>
              <w:fldChar w:fldCharType="separate"/>
            </w:r>
            <w:r w:rsidR="002331AB">
              <w:rPr>
                <w:noProof/>
                <w:webHidden/>
              </w:rPr>
              <w:t>25</w:t>
            </w:r>
            <w:r>
              <w:rPr>
                <w:noProof/>
                <w:webHidden/>
              </w:rPr>
              <w:fldChar w:fldCharType="end"/>
            </w:r>
          </w:hyperlink>
        </w:p>
        <w:p w14:paraId="59E75C52" w14:textId="17EF1065" w:rsidR="00440796" w:rsidRDefault="00440796">
          <w:pPr>
            <w:pStyle w:val="TOC3"/>
            <w:tabs>
              <w:tab w:val="right" w:leader="dot" w:pos="9016"/>
            </w:tabs>
            <w:rPr>
              <w:rFonts w:asciiTheme="minorHAnsi" w:hAnsiTheme="minorHAnsi"/>
              <w:noProof/>
            </w:rPr>
          </w:pPr>
          <w:hyperlink w:anchor="_Toc172928079" w:history="1">
            <w:r w:rsidRPr="00CC7903">
              <w:rPr>
                <w:rStyle w:val="Hyperlink"/>
                <w:noProof/>
              </w:rPr>
              <w:t>Converting and Creating BLAST Database</w:t>
            </w:r>
            <w:r>
              <w:rPr>
                <w:noProof/>
                <w:webHidden/>
              </w:rPr>
              <w:tab/>
            </w:r>
            <w:r>
              <w:rPr>
                <w:noProof/>
                <w:webHidden/>
              </w:rPr>
              <w:fldChar w:fldCharType="begin"/>
            </w:r>
            <w:r>
              <w:rPr>
                <w:noProof/>
                <w:webHidden/>
              </w:rPr>
              <w:instrText xml:space="preserve"> PAGEREF _Toc172928079 \h </w:instrText>
            </w:r>
            <w:r>
              <w:rPr>
                <w:noProof/>
                <w:webHidden/>
              </w:rPr>
            </w:r>
            <w:r>
              <w:rPr>
                <w:noProof/>
                <w:webHidden/>
              </w:rPr>
              <w:fldChar w:fldCharType="separate"/>
            </w:r>
            <w:r w:rsidR="002331AB">
              <w:rPr>
                <w:noProof/>
                <w:webHidden/>
              </w:rPr>
              <w:t>26</w:t>
            </w:r>
            <w:r>
              <w:rPr>
                <w:noProof/>
                <w:webHidden/>
              </w:rPr>
              <w:fldChar w:fldCharType="end"/>
            </w:r>
          </w:hyperlink>
        </w:p>
        <w:p w14:paraId="1BCDA270" w14:textId="4EED9780" w:rsidR="00440796" w:rsidRDefault="00440796">
          <w:pPr>
            <w:pStyle w:val="TOC3"/>
            <w:tabs>
              <w:tab w:val="right" w:leader="dot" w:pos="9016"/>
            </w:tabs>
            <w:rPr>
              <w:rFonts w:asciiTheme="minorHAnsi" w:hAnsiTheme="minorHAnsi"/>
              <w:noProof/>
            </w:rPr>
          </w:pPr>
          <w:hyperlink w:anchor="_Toc172928080" w:history="1">
            <w:r w:rsidRPr="00CC7903">
              <w:rPr>
                <w:rStyle w:val="Hyperlink"/>
                <w:noProof/>
              </w:rPr>
              <w:t>Assigning Taxonomy Using BLAST</w:t>
            </w:r>
            <w:r>
              <w:rPr>
                <w:noProof/>
                <w:webHidden/>
              </w:rPr>
              <w:tab/>
            </w:r>
            <w:r>
              <w:rPr>
                <w:noProof/>
                <w:webHidden/>
              </w:rPr>
              <w:fldChar w:fldCharType="begin"/>
            </w:r>
            <w:r>
              <w:rPr>
                <w:noProof/>
                <w:webHidden/>
              </w:rPr>
              <w:instrText xml:space="preserve"> PAGEREF _Toc172928080 \h </w:instrText>
            </w:r>
            <w:r>
              <w:rPr>
                <w:noProof/>
                <w:webHidden/>
              </w:rPr>
            </w:r>
            <w:r>
              <w:rPr>
                <w:noProof/>
                <w:webHidden/>
              </w:rPr>
              <w:fldChar w:fldCharType="separate"/>
            </w:r>
            <w:r w:rsidR="002331AB">
              <w:rPr>
                <w:noProof/>
                <w:webHidden/>
              </w:rPr>
              <w:t>27</w:t>
            </w:r>
            <w:r>
              <w:rPr>
                <w:noProof/>
                <w:webHidden/>
              </w:rPr>
              <w:fldChar w:fldCharType="end"/>
            </w:r>
          </w:hyperlink>
        </w:p>
        <w:p w14:paraId="3ADD64B3" w14:textId="41C808B5" w:rsidR="00440796" w:rsidRDefault="00440796">
          <w:pPr>
            <w:pStyle w:val="TOC2"/>
            <w:tabs>
              <w:tab w:val="right" w:leader="dot" w:pos="9016"/>
            </w:tabs>
            <w:rPr>
              <w:rFonts w:asciiTheme="minorHAnsi" w:hAnsiTheme="minorHAnsi"/>
              <w:noProof/>
            </w:rPr>
          </w:pPr>
          <w:hyperlink w:anchor="_Toc172928081" w:history="1">
            <w:r w:rsidRPr="00CC7903">
              <w:rPr>
                <w:rStyle w:val="Hyperlink"/>
                <w:noProof/>
              </w:rPr>
              <w:t>Fetching and Indexing Dengue virus Reference Genome – Process 2</w:t>
            </w:r>
            <w:r>
              <w:rPr>
                <w:noProof/>
                <w:webHidden/>
              </w:rPr>
              <w:tab/>
            </w:r>
            <w:r>
              <w:rPr>
                <w:noProof/>
                <w:webHidden/>
              </w:rPr>
              <w:fldChar w:fldCharType="begin"/>
            </w:r>
            <w:r>
              <w:rPr>
                <w:noProof/>
                <w:webHidden/>
              </w:rPr>
              <w:instrText xml:space="preserve"> PAGEREF _Toc172928081 \h </w:instrText>
            </w:r>
            <w:r>
              <w:rPr>
                <w:noProof/>
                <w:webHidden/>
              </w:rPr>
            </w:r>
            <w:r>
              <w:rPr>
                <w:noProof/>
                <w:webHidden/>
              </w:rPr>
              <w:fldChar w:fldCharType="separate"/>
            </w:r>
            <w:r w:rsidR="002331AB">
              <w:rPr>
                <w:noProof/>
                <w:webHidden/>
              </w:rPr>
              <w:t>28</w:t>
            </w:r>
            <w:r>
              <w:rPr>
                <w:noProof/>
                <w:webHidden/>
              </w:rPr>
              <w:fldChar w:fldCharType="end"/>
            </w:r>
          </w:hyperlink>
        </w:p>
        <w:p w14:paraId="5A6D01D7" w14:textId="33CED34E" w:rsidR="00440796" w:rsidRDefault="00440796">
          <w:pPr>
            <w:pStyle w:val="TOC3"/>
            <w:tabs>
              <w:tab w:val="right" w:leader="dot" w:pos="9016"/>
            </w:tabs>
            <w:rPr>
              <w:rFonts w:asciiTheme="minorHAnsi" w:hAnsiTheme="minorHAnsi"/>
              <w:noProof/>
            </w:rPr>
          </w:pPr>
          <w:hyperlink w:anchor="_Toc172928082" w:history="1">
            <w:r w:rsidRPr="00CC7903">
              <w:rPr>
                <w:rStyle w:val="Hyperlink"/>
                <w:rFonts w:asciiTheme="majorHAnsi" w:hAnsiTheme="majorHAnsi"/>
                <w:noProof/>
              </w:rPr>
              <w:t>Fetching Reference Genomes</w:t>
            </w:r>
            <w:r>
              <w:rPr>
                <w:noProof/>
                <w:webHidden/>
              </w:rPr>
              <w:tab/>
            </w:r>
            <w:r>
              <w:rPr>
                <w:noProof/>
                <w:webHidden/>
              </w:rPr>
              <w:fldChar w:fldCharType="begin"/>
            </w:r>
            <w:r>
              <w:rPr>
                <w:noProof/>
                <w:webHidden/>
              </w:rPr>
              <w:instrText xml:space="preserve"> PAGEREF _Toc172928082 \h </w:instrText>
            </w:r>
            <w:r>
              <w:rPr>
                <w:noProof/>
                <w:webHidden/>
              </w:rPr>
            </w:r>
            <w:r>
              <w:rPr>
                <w:noProof/>
                <w:webHidden/>
              </w:rPr>
              <w:fldChar w:fldCharType="separate"/>
            </w:r>
            <w:r w:rsidR="002331AB">
              <w:rPr>
                <w:noProof/>
                <w:webHidden/>
              </w:rPr>
              <w:t>28</w:t>
            </w:r>
            <w:r>
              <w:rPr>
                <w:noProof/>
                <w:webHidden/>
              </w:rPr>
              <w:fldChar w:fldCharType="end"/>
            </w:r>
          </w:hyperlink>
        </w:p>
        <w:p w14:paraId="22EC74A4" w14:textId="62B8A79F" w:rsidR="00440796" w:rsidRDefault="00440796">
          <w:pPr>
            <w:pStyle w:val="TOC3"/>
            <w:tabs>
              <w:tab w:val="right" w:leader="dot" w:pos="9016"/>
            </w:tabs>
            <w:rPr>
              <w:rFonts w:asciiTheme="minorHAnsi" w:hAnsiTheme="minorHAnsi"/>
              <w:noProof/>
            </w:rPr>
          </w:pPr>
          <w:hyperlink w:anchor="_Toc172928083" w:history="1">
            <w:r w:rsidRPr="00CC7903">
              <w:rPr>
                <w:rStyle w:val="Hyperlink"/>
                <w:rFonts w:asciiTheme="majorHAnsi" w:hAnsiTheme="majorHAnsi"/>
                <w:noProof/>
              </w:rPr>
              <w:t>Indexing Reference Genomes</w:t>
            </w:r>
            <w:r>
              <w:rPr>
                <w:noProof/>
                <w:webHidden/>
              </w:rPr>
              <w:tab/>
            </w:r>
            <w:r>
              <w:rPr>
                <w:noProof/>
                <w:webHidden/>
              </w:rPr>
              <w:fldChar w:fldCharType="begin"/>
            </w:r>
            <w:r>
              <w:rPr>
                <w:noProof/>
                <w:webHidden/>
              </w:rPr>
              <w:instrText xml:space="preserve"> PAGEREF _Toc172928083 \h </w:instrText>
            </w:r>
            <w:r>
              <w:rPr>
                <w:noProof/>
                <w:webHidden/>
              </w:rPr>
            </w:r>
            <w:r>
              <w:rPr>
                <w:noProof/>
                <w:webHidden/>
              </w:rPr>
              <w:fldChar w:fldCharType="separate"/>
            </w:r>
            <w:r w:rsidR="002331AB">
              <w:rPr>
                <w:noProof/>
                <w:webHidden/>
              </w:rPr>
              <w:t>28</w:t>
            </w:r>
            <w:r>
              <w:rPr>
                <w:noProof/>
                <w:webHidden/>
              </w:rPr>
              <w:fldChar w:fldCharType="end"/>
            </w:r>
          </w:hyperlink>
        </w:p>
        <w:p w14:paraId="644381C1" w14:textId="5CFFA8DA" w:rsidR="00440796" w:rsidRDefault="00440796">
          <w:pPr>
            <w:pStyle w:val="TOC2"/>
            <w:tabs>
              <w:tab w:val="right" w:leader="dot" w:pos="9016"/>
            </w:tabs>
            <w:rPr>
              <w:rFonts w:asciiTheme="minorHAnsi" w:hAnsiTheme="minorHAnsi"/>
              <w:noProof/>
            </w:rPr>
          </w:pPr>
          <w:hyperlink w:anchor="_Toc172928084" w:history="1">
            <w:r w:rsidRPr="00CC7903">
              <w:rPr>
                <w:rStyle w:val="Hyperlink"/>
                <w:noProof/>
              </w:rPr>
              <w:t>Dengue virus-Specific Primers and Amplicons – Process 3</w:t>
            </w:r>
            <w:r>
              <w:rPr>
                <w:noProof/>
                <w:webHidden/>
              </w:rPr>
              <w:tab/>
            </w:r>
            <w:r>
              <w:rPr>
                <w:noProof/>
                <w:webHidden/>
              </w:rPr>
              <w:fldChar w:fldCharType="begin"/>
            </w:r>
            <w:r>
              <w:rPr>
                <w:noProof/>
                <w:webHidden/>
              </w:rPr>
              <w:instrText xml:space="preserve"> PAGEREF _Toc172928084 \h </w:instrText>
            </w:r>
            <w:r>
              <w:rPr>
                <w:noProof/>
                <w:webHidden/>
              </w:rPr>
            </w:r>
            <w:r>
              <w:rPr>
                <w:noProof/>
                <w:webHidden/>
              </w:rPr>
              <w:fldChar w:fldCharType="separate"/>
            </w:r>
            <w:r w:rsidR="002331AB">
              <w:rPr>
                <w:noProof/>
                <w:webHidden/>
              </w:rPr>
              <w:t>29</w:t>
            </w:r>
            <w:r>
              <w:rPr>
                <w:noProof/>
                <w:webHidden/>
              </w:rPr>
              <w:fldChar w:fldCharType="end"/>
            </w:r>
          </w:hyperlink>
        </w:p>
        <w:p w14:paraId="0CD5C293" w14:textId="59041956" w:rsidR="00440796" w:rsidRDefault="00440796">
          <w:pPr>
            <w:pStyle w:val="TOC3"/>
            <w:tabs>
              <w:tab w:val="right" w:leader="dot" w:pos="9016"/>
            </w:tabs>
            <w:rPr>
              <w:rFonts w:asciiTheme="minorHAnsi" w:hAnsiTheme="minorHAnsi"/>
              <w:noProof/>
            </w:rPr>
          </w:pPr>
          <w:hyperlink w:anchor="_Toc172928085" w:history="1">
            <w:r w:rsidRPr="00CC7903">
              <w:rPr>
                <w:rStyle w:val="Hyperlink"/>
                <w:rFonts w:asciiTheme="majorHAnsi" w:hAnsiTheme="majorHAnsi"/>
                <w:noProof/>
              </w:rPr>
              <w:t>Literature Mining for Dengue virus-Specific Primers</w:t>
            </w:r>
            <w:r>
              <w:rPr>
                <w:noProof/>
                <w:webHidden/>
              </w:rPr>
              <w:tab/>
            </w:r>
            <w:r>
              <w:rPr>
                <w:noProof/>
                <w:webHidden/>
              </w:rPr>
              <w:fldChar w:fldCharType="begin"/>
            </w:r>
            <w:r>
              <w:rPr>
                <w:noProof/>
                <w:webHidden/>
              </w:rPr>
              <w:instrText xml:space="preserve"> PAGEREF _Toc172928085 \h </w:instrText>
            </w:r>
            <w:r>
              <w:rPr>
                <w:noProof/>
                <w:webHidden/>
              </w:rPr>
            </w:r>
            <w:r>
              <w:rPr>
                <w:noProof/>
                <w:webHidden/>
              </w:rPr>
              <w:fldChar w:fldCharType="separate"/>
            </w:r>
            <w:r w:rsidR="002331AB">
              <w:rPr>
                <w:noProof/>
                <w:webHidden/>
              </w:rPr>
              <w:t>29</w:t>
            </w:r>
            <w:r>
              <w:rPr>
                <w:noProof/>
                <w:webHidden/>
              </w:rPr>
              <w:fldChar w:fldCharType="end"/>
            </w:r>
          </w:hyperlink>
        </w:p>
        <w:p w14:paraId="7F9645BC" w14:textId="582CB567" w:rsidR="00440796" w:rsidRDefault="00440796">
          <w:pPr>
            <w:pStyle w:val="TOC3"/>
            <w:tabs>
              <w:tab w:val="right" w:leader="dot" w:pos="9016"/>
            </w:tabs>
            <w:rPr>
              <w:rFonts w:asciiTheme="minorHAnsi" w:hAnsiTheme="minorHAnsi"/>
              <w:noProof/>
            </w:rPr>
          </w:pPr>
          <w:hyperlink w:anchor="_Toc172928086" w:history="1">
            <w:r w:rsidRPr="00CC7903">
              <w:rPr>
                <w:rStyle w:val="Hyperlink"/>
                <w:noProof/>
              </w:rPr>
              <w:t>Converting Cleaned Primer Data to FASTA Format</w:t>
            </w:r>
            <w:r>
              <w:rPr>
                <w:noProof/>
                <w:webHidden/>
              </w:rPr>
              <w:tab/>
            </w:r>
            <w:r>
              <w:rPr>
                <w:noProof/>
                <w:webHidden/>
              </w:rPr>
              <w:fldChar w:fldCharType="begin"/>
            </w:r>
            <w:r>
              <w:rPr>
                <w:noProof/>
                <w:webHidden/>
              </w:rPr>
              <w:instrText xml:space="preserve"> PAGEREF _Toc172928086 \h </w:instrText>
            </w:r>
            <w:r>
              <w:rPr>
                <w:noProof/>
                <w:webHidden/>
              </w:rPr>
            </w:r>
            <w:r>
              <w:rPr>
                <w:noProof/>
                <w:webHidden/>
              </w:rPr>
              <w:fldChar w:fldCharType="separate"/>
            </w:r>
            <w:r w:rsidR="002331AB">
              <w:rPr>
                <w:noProof/>
                <w:webHidden/>
              </w:rPr>
              <w:t>29</w:t>
            </w:r>
            <w:r>
              <w:rPr>
                <w:noProof/>
                <w:webHidden/>
              </w:rPr>
              <w:fldChar w:fldCharType="end"/>
            </w:r>
          </w:hyperlink>
        </w:p>
        <w:p w14:paraId="42FE3050" w14:textId="6F8990AA" w:rsidR="00440796" w:rsidRDefault="00440796">
          <w:pPr>
            <w:pStyle w:val="TOC3"/>
            <w:tabs>
              <w:tab w:val="right" w:leader="dot" w:pos="9016"/>
            </w:tabs>
            <w:rPr>
              <w:rFonts w:asciiTheme="minorHAnsi" w:hAnsiTheme="minorHAnsi"/>
              <w:noProof/>
            </w:rPr>
          </w:pPr>
          <w:hyperlink w:anchor="_Toc172928087" w:history="1">
            <w:r w:rsidRPr="00CC7903">
              <w:rPr>
                <w:rStyle w:val="Hyperlink"/>
                <w:noProof/>
              </w:rPr>
              <w:t>Checking Primer Positions</w:t>
            </w:r>
            <w:r>
              <w:rPr>
                <w:noProof/>
                <w:webHidden/>
              </w:rPr>
              <w:tab/>
            </w:r>
            <w:r>
              <w:rPr>
                <w:noProof/>
                <w:webHidden/>
              </w:rPr>
              <w:fldChar w:fldCharType="begin"/>
            </w:r>
            <w:r>
              <w:rPr>
                <w:noProof/>
                <w:webHidden/>
              </w:rPr>
              <w:instrText xml:space="preserve"> PAGEREF _Toc172928087 \h </w:instrText>
            </w:r>
            <w:r>
              <w:rPr>
                <w:noProof/>
                <w:webHidden/>
              </w:rPr>
            </w:r>
            <w:r>
              <w:rPr>
                <w:noProof/>
                <w:webHidden/>
              </w:rPr>
              <w:fldChar w:fldCharType="separate"/>
            </w:r>
            <w:r w:rsidR="002331AB">
              <w:rPr>
                <w:noProof/>
                <w:webHidden/>
              </w:rPr>
              <w:t>29</w:t>
            </w:r>
            <w:r>
              <w:rPr>
                <w:noProof/>
                <w:webHidden/>
              </w:rPr>
              <w:fldChar w:fldCharType="end"/>
            </w:r>
          </w:hyperlink>
        </w:p>
        <w:p w14:paraId="2C904002" w14:textId="3BC7E9EA" w:rsidR="00440796" w:rsidRDefault="00440796">
          <w:pPr>
            <w:pStyle w:val="TOC3"/>
            <w:tabs>
              <w:tab w:val="right" w:leader="dot" w:pos="9016"/>
            </w:tabs>
            <w:rPr>
              <w:rFonts w:asciiTheme="minorHAnsi" w:hAnsiTheme="minorHAnsi"/>
              <w:noProof/>
            </w:rPr>
          </w:pPr>
          <w:hyperlink w:anchor="_Toc172928088" w:history="1">
            <w:r w:rsidRPr="00CC7903">
              <w:rPr>
                <w:rStyle w:val="Hyperlink"/>
                <w:noProof/>
              </w:rPr>
              <w:t>Determining Primer Melting Temperatures</w:t>
            </w:r>
            <w:r>
              <w:rPr>
                <w:noProof/>
                <w:webHidden/>
              </w:rPr>
              <w:tab/>
            </w:r>
            <w:r>
              <w:rPr>
                <w:noProof/>
                <w:webHidden/>
              </w:rPr>
              <w:fldChar w:fldCharType="begin"/>
            </w:r>
            <w:r>
              <w:rPr>
                <w:noProof/>
                <w:webHidden/>
              </w:rPr>
              <w:instrText xml:space="preserve"> PAGEREF _Toc172928088 \h </w:instrText>
            </w:r>
            <w:r>
              <w:rPr>
                <w:noProof/>
                <w:webHidden/>
              </w:rPr>
            </w:r>
            <w:r>
              <w:rPr>
                <w:noProof/>
                <w:webHidden/>
              </w:rPr>
              <w:fldChar w:fldCharType="separate"/>
            </w:r>
            <w:r w:rsidR="002331AB">
              <w:rPr>
                <w:noProof/>
                <w:webHidden/>
              </w:rPr>
              <w:t>30</w:t>
            </w:r>
            <w:r>
              <w:rPr>
                <w:noProof/>
                <w:webHidden/>
              </w:rPr>
              <w:fldChar w:fldCharType="end"/>
            </w:r>
          </w:hyperlink>
        </w:p>
        <w:p w14:paraId="34F4697D" w14:textId="757A72F1" w:rsidR="00440796" w:rsidRDefault="00440796">
          <w:pPr>
            <w:pStyle w:val="TOC3"/>
            <w:tabs>
              <w:tab w:val="right" w:leader="dot" w:pos="9016"/>
            </w:tabs>
            <w:rPr>
              <w:rFonts w:asciiTheme="minorHAnsi" w:hAnsiTheme="minorHAnsi"/>
              <w:noProof/>
            </w:rPr>
          </w:pPr>
          <w:hyperlink w:anchor="_Toc172928089" w:history="1">
            <w:r w:rsidRPr="00CC7903">
              <w:rPr>
                <w:rStyle w:val="Hyperlink"/>
                <w:noProof/>
              </w:rPr>
              <w:t>Generating Primer Pairs</w:t>
            </w:r>
            <w:r>
              <w:rPr>
                <w:noProof/>
                <w:webHidden/>
              </w:rPr>
              <w:tab/>
            </w:r>
            <w:r>
              <w:rPr>
                <w:noProof/>
                <w:webHidden/>
              </w:rPr>
              <w:fldChar w:fldCharType="begin"/>
            </w:r>
            <w:r>
              <w:rPr>
                <w:noProof/>
                <w:webHidden/>
              </w:rPr>
              <w:instrText xml:space="preserve"> PAGEREF _Toc172928089 \h </w:instrText>
            </w:r>
            <w:r>
              <w:rPr>
                <w:noProof/>
                <w:webHidden/>
              </w:rPr>
            </w:r>
            <w:r>
              <w:rPr>
                <w:noProof/>
                <w:webHidden/>
              </w:rPr>
              <w:fldChar w:fldCharType="separate"/>
            </w:r>
            <w:r w:rsidR="002331AB">
              <w:rPr>
                <w:noProof/>
                <w:webHidden/>
              </w:rPr>
              <w:t>30</w:t>
            </w:r>
            <w:r>
              <w:rPr>
                <w:noProof/>
                <w:webHidden/>
              </w:rPr>
              <w:fldChar w:fldCharType="end"/>
            </w:r>
          </w:hyperlink>
        </w:p>
        <w:p w14:paraId="1F7FB54E" w14:textId="76A593FB" w:rsidR="00440796" w:rsidRDefault="00440796">
          <w:pPr>
            <w:pStyle w:val="TOC3"/>
            <w:tabs>
              <w:tab w:val="right" w:leader="dot" w:pos="9016"/>
            </w:tabs>
            <w:rPr>
              <w:rFonts w:asciiTheme="minorHAnsi" w:hAnsiTheme="minorHAnsi"/>
              <w:noProof/>
            </w:rPr>
          </w:pPr>
          <w:hyperlink w:anchor="_Toc172928090" w:history="1">
            <w:r w:rsidRPr="00CC7903">
              <w:rPr>
                <w:rStyle w:val="Hyperlink"/>
                <w:noProof/>
              </w:rPr>
              <w:t>In-silico PCR</w:t>
            </w:r>
            <w:r>
              <w:rPr>
                <w:noProof/>
                <w:webHidden/>
              </w:rPr>
              <w:tab/>
            </w:r>
            <w:r>
              <w:rPr>
                <w:noProof/>
                <w:webHidden/>
              </w:rPr>
              <w:fldChar w:fldCharType="begin"/>
            </w:r>
            <w:r>
              <w:rPr>
                <w:noProof/>
                <w:webHidden/>
              </w:rPr>
              <w:instrText xml:space="preserve"> PAGEREF _Toc172928090 \h </w:instrText>
            </w:r>
            <w:r>
              <w:rPr>
                <w:noProof/>
                <w:webHidden/>
              </w:rPr>
            </w:r>
            <w:r>
              <w:rPr>
                <w:noProof/>
                <w:webHidden/>
              </w:rPr>
              <w:fldChar w:fldCharType="separate"/>
            </w:r>
            <w:r w:rsidR="002331AB">
              <w:rPr>
                <w:noProof/>
                <w:webHidden/>
              </w:rPr>
              <w:t>31</w:t>
            </w:r>
            <w:r>
              <w:rPr>
                <w:noProof/>
                <w:webHidden/>
              </w:rPr>
              <w:fldChar w:fldCharType="end"/>
            </w:r>
          </w:hyperlink>
        </w:p>
        <w:p w14:paraId="015B4376" w14:textId="0EF002C5" w:rsidR="00440796" w:rsidRDefault="00440796">
          <w:pPr>
            <w:pStyle w:val="TOC2"/>
            <w:tabs>
              <w:tab w:val="right" w:leader="dot" w:pos="9016"/>
            </w:tabs>
            <w:rPr>
              <w:rFonts w:asciiTheme="minorHAnsi" w:hAnsiTheme="minorHAnsi"/>
              <w:noProof/>
            </w:rPr>
          </w:pPr>
          <w:hyperlink w:anchor="_Toc172928091" w:history="1">
            <w:r w:rsidRPr="00CC7903">
              <w:rPr>
                <w:rStyle w:val="Hyperlink"/>
                <w:noProof/>
              </w:rPr>
              <w:t>Results/Analysis Generation – Process 4</w:t>
            </w:r>
            <w:r>
              <w:rPr>
                <w:noProof/>
                <w:webHidden/>
              </w:rPr>
              <w:tab/>
            </w:r>
            <w:r>
              <w:rPr>
                <w:noProof/>
                <w:webHidden/>
              </w:rPr>
              <w:fldChar w:fldCharType="begin"/>
            </w:r>
            <w:r>
              <w:rPr>
                <w:noProof/>
                <w:webHidden/>
              </w:rPr>
              <w:instrText xml:space="preserve"> PAGEREF _Toc172928091 \h </w:instrText>
            </w:r>
            <w:r>
              <w:rPr>
                <w:noProof/>
                <w:webHidden/>
              </w:rPr>
            </w:r>
            <w:r>
              <w:rPr>
                <w:noProof/>
                <w:webHidden/>
              </w:rPr>
              <w:fldChar w:fldCharType="separate"/>
            </w:r>
            <w:r w:rsidR="002331AB">
              <w:rPr>
                <w:noProof/>
                <w:webHidden/>
              </w:rPr>
              <w:t>32</w:t>
            </w:r>
            <w:r>
              <w:rPr>
                <w:noProof/>
                <w:webHidden/>
              </w:rPr>
              <w:fldChar w:fldCharType="end"/>
            </w:r>
          </w:hyperlink>
        </w:p>
        <w:p w14:paraId="2537BC58" w14:textId="2B4A7631" w:rsidR="00440796" w:rsidRDefault="00440796">
          <w:pPr>
            <w:pStyle w:val="TOC3"/>
            <w:tabs>
              <w:tab w:val="right" w:leader="dot" w:pos="9016"/>
            </w:tabs>
            <w:rPr>
              <w:rFonts w:asciiTheme="minorHAnsi" w:hAnsiTheme="minorHAnsi"/>
              <w:noProof/>
            </w:rPr>
          </w:pPr>
          <w:hyperlink w:anchor="_Toc172928092" w:history="1">
            <w:r w:rsidRPr="00CC7903">
              <w:rPr>
                <w:rStyle w:val="Hyperlink"/>
                <w:noProof/>
              </w:rPr>
              <w:t>Conventional PCR</w:t>
            </w:r>
            <w:r>
              <w:rPr>
                <w:noProof/>
                <w:webHidden/>
              </w:rPr>
              <w:tab/>
            </w:r>
            <w:r>
              <w:rPr>
                <w:noProof/>
                <w:webHidden/>
              </w:rPr>
              <w:fldChar w:fldCharType="begin"/>
            </w:r>
            <w:r>
              <w:rPr>
                <w:noProof/>
                <w:webHidden/>
              </w:rPr>
              <w:instrText xml:space="preserve"> PAGEREF _Toc172928092 \h </w:instrText>
            </w:r>
            <w:r>
              <w:rPr>
                <w:noProof/>
                <w:webHidden/>
              </w:rPr>
            </w:r>
            <w:r>
              <w:rPr>
                <w:noProof/>
                <w:webHidden/>
              </w:rPr>
              <w:fldChar w:fldCharType="separate"/>
            </w:r>
            <w:r w:rsidR="002331AB">
              <w:rPr>
                <w:noProof/>
                <w:webHidden/>
              </w:rPr>
              <w:t>32</w:t>
            </w:r>
            <w:r>
              <w:rPr>
                <w:noProof/>
                <w:webHidden/>
              </w:rPr>
              <w:fldChar w:fldCharType="end"/>
            </w:r>
          </w:hyperlink>
        </w:p>
        <w:p w14:paraId="66413177" w14:textId="6DAFA247" w:rsidR="00440796" w:rsidRDefault="00440796">
          <w:pPr>
            <w:pStyle w:val="TOC2"/>
            <w:tabs>
              <w:tab w:val="right" w:leader="dot" w:pos="9016"/>
            </w:tabs>
            <w:rPr>
              <w:rFonts w:asciiTheme="minorHAnsi" w:hAnsiTheme="minorHAnsi"/>
              <w:noProof/>
            </w:rPr>
          </w:pPr>
          <w:hyperlink w:anchor="_Toc172928093" w:history="1">
            <w:r w:rsidRPr="00CC7903">
              <w:rPr>
                <w:rStyle w:val="Hyperlink"/>
                <w:noProof/>
              </w:rPr>
              <w:t>Phylogenetic Tree Creation</w:t>
            </w:r>
            <w:r>
              <w:rPr>
                <w:noProof/>
                <w:webHidden/>
              </w:rPr>
              <w:tab/>
            </w:r>
            <w:r>
              <w:rPr>
                <w:noProof/>
                <w:webHidden/>
              </w:rPr>
              <w:fldChar w:fldCharType="begin"/>
            </w:r>
            <w:r>
              <w:rPr>
                <w:noProof/>
                <w:webHidden/>
              </w:rPr>
              <w:instrText xml:space="preserve"> PAGEREF _Toc172928093 \h </w:instrText>
            </w:r>
            <w:r>
              <w:rPr>
                <w:noProof/>
                <w:webHidden/>
              </w:rPr>
            </w:r>
            <w:r>
              <w:rPr>
                <w:noProof/>
                <w:webHidden/>
              </w:rPr>
              <w:fldChar w:fldCharType="separate"/>
            </w:r>
            <w:r w:rsidR="002331AB">
              <w:rPr>
                <w:noProof/>
                <w:webHidden/>
              </w:rPr>
              <w:t>39</w:t>
            </w:r>
            <w:r>
              <w:rPr>
                <w:noProof/>
                <w:webHidden/>
              </w:rPr>
              <w:fldChar w:fldCharType="end"/>
            </w:r>
          </w:hyperlink>
        </w:p>
        <w:p w14:paraId="6E13A218" w14:textId="1BE8D7E8" w:rsidR="00440796" w:rsidRDefault="00440796">
          <w:pPr>
            <w:pStyle w:val="TOC1"/>
            <w:tabs>
              <w:tab w:val="right" w:leader="dot" w:pos="9016"/>
            </w:tabs>
            <w:rPr>
              <w:rFonts w:asciiTheme="minorHAnsi" w:hAnsiTheme="minorHAnsi"/>
              <w:noProof/>
            </w:rPr>
          </w:pPr>
          <w:hyperlink w:anchor="_Toc172928094" w:history="1">
            <w:r w:rsidRPr="00CC7903">
              <w:rPr>
                <w:rStyle w:val="Hyperlink"/>
                <w:noProof/>
              </w:rPr>
              <w:t>Results</w:t>
            </w:r>
            <w:r>
              <w:rPr>
                <w:noProof/>
                <w:webHidden/>
              </w:rPr>
              <w:tab/>
            </w:r>
            <w:r>
              <w:rPr>
                <w:noProof/>
                <w:webHidden/>
              </w:rPr>
              <w:fldChar w:fldCharType="begin"/>
            </w:r>
            <w:r>
              <w:rPr>
                <w:noProof/>
                <w:webHidden/>
              </w:rPr>
              <w:instrText xml:space="preserve"> PAGEREF _Toc172928094 \h </w:instrText>
            </w:r>
            <w:r>
              <w:rPr>
                <w:noProof/>
                <w:webHidden/>
              </w:rPr>
            </w:r>
            <w:r>
              <w:rPr>
                <w:noProof/>
                <w:webHidden/>
              </w:rPr>
              <w:fldChar w:fldCharType="separate"/>
            </w:r>
            <w:r w:rsidR="002331AB">
              <w:rPr>
                <w:noProof/>
                <w:webHidden/>
              </w:rPr>
              <w:t>43</w:t>
            </w:r>
            <w:r>
              <w:rPr>
                <w:noProof/>
                <w:webHidden/>
              </w:rPr>
              <w:fldChar w:fldCharType="end"/>
            </w:r>
          </w:hyperlink>
        </w:p>
        <w:p w14:paraId="023E5E9F" w14:textId="434CEF3D" w:rsidR="00440796" w:rsidRDefault="00440796">
          <w:pPr>
            <w:pStyle w:val="TOC2"/>
            <w:tabs>
              <w:tab w:val="right" w:leader="dot" w:pos="9016"/>
            </w:tabs>
            <w:rPr>
              <w:rFonts w:asciiTheme="minorHAnsi" w:hAnsiTheme="minorHAnsi"/>
              <w:noProof/>
            </w:rPr>
          </w:pPr>
          <w:hyperlink w:anchor="_Toc172928095" w:history="1">
            <w:r w:rsidRPr="00CC7903">
              <w:rPr>
                <w:rStyle w:val="Hyperlink"/>
                <w:noProof/>
              </w:rPr>
              <w:t>Distribution of Dengue Virus Primers by Year and Serotype</w:t>
            </w:r>
            <w:r>
              <w:rPr>
                <w:noProof/>
                <w:webHidden/>
              </w:rPr>
              <w:tab/>
            </w:r>
            <w:r>
              <w:rPr>
                <w:noProof/>
                <w:webHidden/>
              </w:rPr>
              <w:fldChar w:fldCharType="begin"/>
            </w:r>
            <w:r>
              <w:rPr>
                <w:noProof/>
                <w:webHidden/>
              </w:rPr>
              <w:instrText xml:space="preserve"> PAGEREF _Toc172928095 \h </w:instrText>
            </w:r>
            <w:r>
              <w:rPr>
                <w:noProof/>
                <w:webHidden/>
              </w:rPr>
            </w:r>
            <w:r>
              <w:rPr>
                <w:noProof/>
                <w:webHidden/>
              </w:rPr>
              <w:fldChar w:fldCharType="separate"/>
            </w:r>
            <w:r w:rsidR="002331AB">
              <w:rPr>
                <w:noProof/>
                <w:webHidden/>
              </w:rPr>
              <w:t>43</w:t>
            </w:r>
            <w:r>
              <w:rPr>
                <w:noProof/>
                <w:webHidden/>
              </w:rPr>
              <w:fldChar w:fldCharType="end"/>
            </w:r>
          </w:hyperlink>
        </w:p>
        <w:p w14:paraId="2DC09C74" w14:textId="2C6789DA" w:rsidR="00440796" w:rsidRDefault="00440796">
          <w:pPr>
            <w:pStyle w:val="TOC3"/>
            <w:tabs>
              <w:tab w:val="right" w:leader="dot" w:pos="9016"/>
            </w:tabs>
            <w:rPr>
              <w:rFonts w:asciiTheme="minorHAnsi" w:hAnsiTheme="minorHAnsi"/>
              <w:noProof/>
            </w:rPr>
          </w:pPr>
          <w:hyperlink w:anchor="_Toc172928096" w:history="1">
            <w:r w:rsidRPr="00CC7903">
              <w:rPr>
                <w:rStyle w:val="Hyperlink"/>
                <w:noProof/>
              </w:rPr>
              <w:t>Region Distribution of Conventional PCR Primers</w:t>
            </w:r>
            <w:r>
              <w:rPr>
                <w:noProof/>
                <w:webHidden/>
              </w:rPr>
              <w:tab/>
            </w:r>
            <w:r>
              <w:rPr>
                <w:noProof/>
                <w:webHidden/>
              </w:rPr>
              <w:fldChar w:fldCharType="begin"/>
            </w:r>
            <w:r>
              <w:rPr>
                <w:noProof/>
                <w:webHidden/>
              </w:rPr>
              <w:instrText xml:space="preserve"> PAGEREF _Toc172928096 \h </w:instrText>
            </w:r>
            <w:r>
              <w:rPr>
                <w:noProof/>
                <w:webHidden/>
              </w:rPr>
            </w:r>
            <w:r>
              <w:rPr>
                <w:noProof/>
                <w:webHidden/>
              </w:rPr>
              <w:fldChar w:fldCharType="separate"/>
            </w:r>
            <w:r w:rsidR="002331AB">
              <w:rPr>
                <w:noProof/>
                <w:webHidden/>
              </w:rPr>
              <w:t>46</w:t>
            </w:r>
            <w:r>
              <w:rPr>
                <w:noProof/>
                <w:webHidden/>
              </w:rPr>
              <w:fldChar w:fldCharType="end"/>
            </w:r>
          </w:hyperlink>
        </w:p>
        <w:p w14:paraId="513EEBCD" w14:textId="3F04A11E" w:rsidR="00440796" w:rsidRDefault="00440796">
          <w:pPr>
            <w:pStyle w:val="TOC3"/>
            <w:tabs>
              <w:tab w:val="right" w:leader="dot" w:pos="9016"/>
            </w:tabs>
            <w:rPr>
              <w:rFonts w:asciiTheme="minorHAnsi" w:hAnsiTheme="minorHAnsi"/>
              <w:noProof/>
            </w:rPr>
          </w:pPr>
          <w:hyperlink w:anchor="_Toc172928097" w:history="1">
            <w:r w:rsidRPr="00CC7903">
              <w:rPr>
                <w:rStyle w:val="Hyperlink"/>
                <w:noProof/>
              </w:rPr>
              <w:t>Dengue Virus Nomenclature</w:t>
            </w:r>
            <w:r>
              <w:rPr>
                <w:noProof/>
                <w:webHidden/>
              </w:rPr>
              <w:tab/>
            </w:r>
            <w:r>
              <w:rPr>
                <w:noProof/>
                <w:webHidden/>
              </w:rPr>
              <w:fldChar w:fldCharType="begin"/>
            </w:r>
            <w:r>
              <w:rPr>
                <w:noProof/>
                <w:webHidden/>
              </w:rPr>
              <w:instrText xml:space="preserve"> PAGEREF _Toc172928097 \h </w:instrText>
            </w:r>
            <w:r>
              <w:rPr>
                <w:noProof/>
                <w:webHidden/>
              </w:rPr>
            </w:r>
            <w:r>
              <w:rPr>
                <w:noProof/>
                <w:webHidden/>
              </w:rPr>
              <w:fldChar w:fldCharType="separate"/>
            </w:r>
            <w:r w:rsidR="002331AB">
              <w:rPr>
                <w:noProof/>
                <w:webHidden/>
              </w:rPr>
              <w:t>50</w:t>
            </w:r>
            <w:r>
              <w:rPr>
                <w:noProof/>
                <w:webHidden/>
              </w:rPr>
              <w:fldChar w:fldCharType="end"/>
            </w:r>
          </w:hyperlink>
        </w:p>
        <w:p w14:paraId="75E90A43" w14:textId="068FD626" w:rsidR="00440796" w:rsidRDefault="00440796">
          <w:pPr>
            <w:pStyle w:val="TOC2"/>
            <w:tabs>
              <w:tab w:val="right" w:leader="dot" w:pos="9016"/>
            </w:tabs>
            <w:rPr>
              <w:rFonts w:asciiTheme="minorHAnsi" w:hAnsiTheme="minorHAnsi"/>
              <w:noProof/>
            </w:rPr>
          </w:pPr>
          <w:hyperlink w:anchor="_Toc172928098" w:history="1">
            <w:r w:rsidRPr="00CC7903">
              <w:rPr>
                <w:rStyle w:val="Hyperlink"/>
                <w:noProof/>
              </w:rPr>
              <w:t>Development of an in-house dengue virus genotyping pipeline</w:t>
            </w:r>
            <w:r>
              <w:rPr>
                <w:noProof/>
                <w:webHidden/>
              </w:rPr>
              <w:tab/>
            </w:r>
            <w:r>
              <w:rPr>
                <w:noProof/>
                <w:webHidden/>
              </w:rPr>
              <w:fldChar w:fldCharType="begin"/>
            </w:r>
            <w:r>
              <w:rPr>
                <w:noProof/>
                <w:webHidden/>
              </w:rPr>
              <w:instrText xml:space="preserve"> PAGEREF _Toc172928098 \h </w:instrText>
            </w:r>
            <w:r>
              <w:rPr>
                <w:noProof/>
                <w:webHidden/>
              </w:rPr>
            </w:r>
            <w:r>
              <w:rPr>
                <w:noProof/>
                <w:webHidden/>
              </w:rPr>
              <w:fldChar w:fldCharType="separate"/>
            </w:r>
            <w:r w:rsidR="002331AB">
              <w:rPr>
                <w:noProof/>
                <w:webHidden/>
              </w:rPr>
              <w:t>51</w:t>
            </w:r>
            <w:r>
              <w:rPr>
                <w:noProof/>
                <w:webHidden/>
              </w:rPr>
              <w:fldChar w:fldCharType="end"/>
            </w:r>
          </w:hyperlink>
        </w:p>
        <w:p w14:paraId="083B90AC" w14:textId="2D6C55EF" w:rsidR="00440796" w:rsidRDefault="00440796">
          <w:pPr>
            <w:pStyle w:val="TOC3"/>
            <w:tabs>
              <w:tab w:val="right" w:leader="dot" w:pos="9016"/>
            </w:tabs>
            <w:rPr>
              <w:rFonts w:asciiTheme="minorHAnsi" w:hAnsiTheme="minorHAnsi"/>
              <w:noProof/>
            </w:rPr>
          </w:pPr>
          <w:hyperlink w:anchor="_Toc172928099" w:history="1">
            <w:r w:rsidRPr="00CC7903">
              <w:rPr>
                <w:rStyle w:val="Hyperlink"/>
                <w:noProof/>
              </w:rPr>
              <w:t>Clustering Dengue Virus Sequence</w:t>
            </w:r>
            <w:r>
              <w:rPr>
                <w:noProof/>
                <w:webHidden/>
              </w:rPr>
              <w:tab/>
            </w:r>
            <w:r>
              <w:rPr>
                <w:noProof/>
                <w:webHidden/>
              </w:rPr>
              <w:fldChar w:fldCharType="begin"/>
            </w:r>
            <w:r>
              <w:rPr>
                <w:noProof/>
                <w:webHidden/>
              </w:rPr>
              <w:instrText xml:space="preserve"> PAGEREF _Toc172928099 \h </w:instrText>
            </w:r>
            <w:r>
              <w:rPr>
                <w:noProof/>
                <w:webHidden/>
              </w:rPr>
            </w:r>
            <w:r>
              <w:rPr>
                <w:noProof/>
                <w:webHidden/>
              </w:rPr>
              <w:fldChar w:fldCharType="separate"/>
            </w:r>
            <w:r w:rsidR="002331AB">
              <w:rPr>
                <w:noProof/>
                <w:webHidden/>
              </w:rPr>
              <w:t>51</w:t>
            </w:r>
            <w:r>
              <w:rPr>
                <w:noProof/>
                <w:webHidden/>
              </w:rPr>
              <w:fldChar w:fldCharType="end"/>
            </w:r>
          </w:hyperlink>
        </w:p>
        <w:p w14:paraId="7029D259" w14:textId="4261A724" w:rsidR="00440796" w:rsidRDefault="00440796">
          <w:pPr>
            <w:pStyle w:val="TOC3"/>
            <w:tabs>
              <w:tab w:val="right" w:leader="dot" w:pos="9016"/>
            </w:tabs>
            <w:rPr>
              <w:rFonts w:asciiTheme="minorHAnsi" w:hAnsiTheme="minorHAnsi"/>
              <w:noProof/>
            </w:rPr>
          </w:pPr>
          <w:hyperlink w:anchor="_Toc172928100" w:history="1">
            <w:r w:rsidRPr="00CC7903">
              <w:rPr>
                <w:rStyle w:val="Hyperlink"/>
                <w:noProof/>
              </w:rPr>
              <w:t>Evaluation of In-House Genotyping Pipeline Performance</w:t>
            </w:r>
            <w:r>
              <w:rPr>
                <w:noProof/>
                <w:webHidden/>
              </w:rPr>
              <w:tab/>
            </w:r>
            <w:r>
              <w:rPr>
                <w:noProof/>
                <w:webHidden/>
              </w:rPr>
              <w:fldChar w:fldCharType="begin"/>
            </w:r>
            <w:r>
              <w:rPr>
                <w:noProof/>
                <w:webHidden/>
              </w:rPr>
              <w:instrText xml:space="preserve"> PAGEREF _Toc172928100 \h </w:instrText>
            </w:r>
            <w:r>
              <w:rPr>
                <w:noProof/>
                <w:webHidden/>
              </w:rPr>
            </w:r>
            <w:r>
              <w:rPr>
                <w:noProof/>
                <w:webHidden/>
              </w:rPr>
              <w:fldChar w:fldCharType="separate"/>
            </w:r>
            <w:r w:rsidR="002331AB">
              <w:rPr>
                <w:noProof/>
                <w:webHidden/>
              </w:rPr>
              <w:t>53</w:t>
            </w:r>
            <w:r>
              <w:rPr>
                <w:noProof/>
                <w:webHidden/>
              </w:rPr>
              <w:fldChar w:fldCharType="end"/>
            </w:r>
          </w:hyperlink>
        </w:p>
        <w:p w14:paraId="0F77A58F" w14:textId="750A38E7" w:rsidR="00440796" w:rsidRDefault="00440796">
          <w:pPr>
            <w:pStyle w:val="TOC2"/>
            <w:tabs>
              <w:tab w:val="right" w:leader="dot" w:pos="9016"/>
            </w:tabs>
            <w:rPr>
              <w:rFonts w:asciiTheme="minorHAnsi" w:hAnsiTheme="minorHAnsi"/>
              <w:noProof/>
            </w:rPr>
          </w:pPr>
          <w:hyperlink w:anchor="_Toc172928101" w:history="1">
            <w:r w:rsidRPr="00CC7903">
              <w:rPr>
                <w:rStyle w:val="Hyperlink"/>
                <w:noProof/>
              </w:rPr>
              <w:t>In-silico comparison of PCR assays for dengue virus genotyping</w:t>
            </w:r>
            <w:r>
              <w:rPr>
                <w:noProof/>
                <w:webHidden/>
              </w:rPr>
              <w:tab/>
            </w:r>
            <w:r>
              <w:rPr>
                <w:noProof/>
                <w:webHidden/>
              </w:rPr>
              <w:fldChar w:fldCharType="begin"/>
            </w:r>
            <w:r>
              <w:rPr>
                <w:noProof/>
                <w:webHidden/>
              </w:rPr>
              <w:instrText xml:space="preserve"> PAGEREF _Toc172928101 \h </w:instrText>
            </w:r>
            <w:r>
              <w:rPr>
                <w:noProof/>
                <w:webHidden/>
              </w:rPr>
            </w:r>
            <w:r>
              <w:rPr>
                <w:noProof/>
                <w:webHidden/>
              </w:rPr>
              <w:fldChar w:fldCharType="separate"/>
            </w:r>
            <w:r w:rsidR="002331AB">
              <w:rPr>
                <w:noProof/>
                <w:webHidden/>
              </w:rPr>
              <w:t>54</w:t>
            </w:r>
            <w:r>
              <w:rPr>
                <w:noProof/>
                <w:webHidden/>
              </w:rPr>
              <w:fldChar w:fldCharType="end"/>
            </w:r>
          </w:hyperlink>
        </w:p>
        <w:p w14:paraId="7C1710EC" w14:textId="4541143C" w:rsidR="00440796" w:rsidRDefault="00440796">
          <w:pPr>
            <w:pStyle w:val="TOC3"/>
            <w:tabs>
              <w:tab w:val="right" w:leader="dot" w:pos="9016"/>
            </w:tabs>
            <w:rPr>
              <w:rFonts w:asciiTheme="minorHAnsi" w:hAnsiTheme="minorHAnsi"/>
              <w:noProof/>
            </w:rPr>
          </w:pPr>
          <w:hyperlink w:anchor="_Toc172928102" w:history="1">
            <w:r w:rsidRPr="00CC7903">
              <w:rPr>
                <w:rStyle w:val="Hyperlink"/>
                <w:noProof/>
              </w:rPr>
              <w:t>Serotype Confusion Matrix</w:t>
            </w:r>
            <w:r>
              <w:rPr>
                <w:noProof/>
                <w:webHidden/>
              </w:rPr>
              <w:tab/>
            </w:r>
            <w:r>
              <w:rPr>
                <w:noProof/>
                <w:webHidden/>
              </w:rPr>
              <w:fldChar w:fldCharType="begin"/>
            </w:r>
            <w:r>
              <w:rPr>
                <w:noProof/>
                <w:webHidden/>
              </w:rPr>
              <w:instrText xml:space="preserve"> PAGEREF _Toc172928102 \h </w:instrText>
            </w:r>
            <w:r>
              <w:rPr>
                <w:noProof/>
                <w:webHidden/>
              </w:rPr>
            </w:r>
            <w:r>
              <w:rPr>
                <w:noProof/>
                <w:webHidden/>
              </w:rPr>
              <w:fldChar w:fldCharType="separate"/>
            </w:r>
            <w:r w:rsidR="002331AB">
              <w:rPr>
                <w:noProof/>
                <w:webHidden/>
              </w:rPr>
              <w:t>54</w:t>
            </w:r>
            <w:r>
              <w:rPr>
                <w:noProof/>
                <w:webHidden/>
              </w:rPr>
              <w:fldChar w:fldCharType="end"/>
            </w:r>
          </w:hyperlink>
        </w:p>
        <w:p w14:paraId="1BF133DC" w14:textId="05208D51" w:rsidR="00440796" w:rsidRDefault="00440796">
          <w:pPr>
            <w:pStyle w:val="TOC3"/>
            <w:tabs>
              <w:tab w:val="right" w:leader="dot" w:pos="9016"/>
            </w:tabs>
            <w:rPr>
              <w:rFonts w:asciiTheme="minorHAnsi" w:hAnsiTheme="minorHAnsi"/>
              <w:noProof/>
            </w:rPr>
          </w:pPr>
          <w:hyperlink w:anchor="_Toc172928103" w:history="1">
            <w:r w:rsidRPr="00CC7903">
              <w:rPr>
                <w:rStyle w:val="Hyperlink"/>
                <w:noProof/>
              </w:rPr>
              <w:t>Genotype Confusion Matrix</w:t>
            </w:r>
            <w:r>
              <w:rPr>
                <w:noProof/>
                <w:webHidden/>
              </w:rPr>
              <w:tab/>
            </w:r>
            <w:r>
              <w:rPr>
                <w:noProof/>
                <w:webHidden/>
              </w:rPr>
              <w:fldChar w:fldCharType="begin"/>
            </w:r>
            <w:r>
              <w:rPr>
                <w:noProof/>
                <w:webHidden/>
              </w:rPr>
              <w:instrText xml:space="preserve"> PAGEREF _Toc172928103 \h </w:instrText>
            </w:r>
            <w:r>
              <w:rPr>
                <w:noProof/>
                <w:webHidden/>
              </w:rPr>
            </w:r>
            <w:r>
              <w:rPr>
                <w:noProof/>
                <w:webHidden/>
              </w:rPr>
              <w:fldChar w:fldCharType="separate"/>
            </w:r>
            <w:r w:rsidR="002331AB">
              <w:rPr>
                <w:noProof/>
                <w:webHidden/>
              </w:rPr>
              <w:t>56</w:t>
            </w:r>
            <w:r>
              <w:rPr>
                <w:noProof/>
                <w:webHidden/>
              </w:rPr>
              <w:fldChar w:fldCharType="end"/>
            </w:r>
          </w:hyperlink>
        </w:p>
        <w:p w14:paraId="0F5F37CC" w14:textId="652ADC61" w:rsidR="00440796" w:rsidRDefault="00440796">
          <w:pPr>
            <w:pStyle w:val="TOC3"/>
            <w:tabs>
              <w:tab w:val="right" w:leader="dot" w:pos="9016"/>
            </w:tabs>
            <w:rPr>
              <w:rFonts w:asciiTheme="minorHAnsi" w:hAnsiTheme="minorHAnsi"/>
              <w:noProof/>
            </w:rPr>
          </w:pPr>
          <w:hyperlink w:anchor="_Toc172928104" w:history="1">
            <w:r w:rsidRPr="00CC7903">
              <w:rPr>
                <w:rStyle w:val="Hyperlink"/>
                <w:noProof/>
              </w:rPr>
              <w:t>Missed and Mismatched Classification</w:t>
            </w:r>
            <w:r>
              <w:rPr>
                <w:noProof/>
                <w:webHidden/>
              </w:rPr>
              <w:tab/>
            </w:r>
            <w:r>
              <w:rPr>
                <w:noProof/>
                <w:webHidden/>
              </w:rPr>
              <w:fldChar w:fldCharType="begin"/>
            </w:r>
            <w:r>
              <w:rPr>
                <w:noProof/>
                <w:webHidden/>
              </w:rPr>
              <w:instrText xml:space="preserve"> PAGEREF _Toc172928104 \h </w:instrText>
            </w:r>
            <w:r>
              <w:rPr>
                <w:noProof/>
                <w:webHidden/>
              </w:rPr>
            </w:r>
            <w:r>
              <w:rPr>
                <w:noProof/>
                <w:webHidden/>
              </w:rPr>
              <w:fldChar w:fldCharType="separate"/>
            </w:r>
            <w:r w:rsidR="002331AB">
              <w:rPr>
                <w:noProof/>
                <w:webHidden/>
              </w:rPr>
              <w:t>57</w:t>
            </w:r>
            <w:r>
              <w:rPr>
                <w:noProof/>
                <w:webHidden/>
              </w:rPr>
              <w:fldChar w:fldCharType="end"/>
            </w:r>
          </w:hyperlink>
        </w:p>
        <w:p w14:paraId="52EC3B6A" w14:textId="40900CD8" w:rsidR="00440796" w:rsidRDefault="00440796">
          <w:pPr>
            <w:pStyle w:val="TOC3"/>
            <w:tabs>
              <w:tab w:val="right" w:leader="dot" w:pos="9016"/>
            </w:tabs>
            <w:rPr>
              <w:rFonts w:asciiTheme="minorHAnsi" w:hAnsiTheme="minorHAnsi"/>
              <w:noProof/>
            </w:rPr>
          </w:pPr>
          <w:hyperlink w:anchor="_Toc172928105" w:history="1">
            <w:r w:rsidRPr="00CC7903">
              <w:rPr>
                <w:rStyle w:val="Hyperlink"/>
                <w:noProof/>
              </w:rPr>
              <w:t>F1 Score for Each Primer Pair for Each Serotype and Genotype</w:t>
            </w:r>
            <w:r>
              <w:rPr>
                <w:noProof/>
                <w:webHidden/>
              </w:rPr>
              <w:tab/>
            </w:r>
            <w:r>
              <w:rPr>
                <w:noProof/>
                <w:webHidden/>
              </w:rPr>
              <w:fldChar w:fldCharType="begin"/>
            </w:r>
            <w:r>
              <w:rPr>
                <w:noProof/>
                <w:webHidden/>
              </w:rPr>
              <w:instrText xml:space="preserve"> PAGEREF _Toc172928105 \h </w:instrText>
            </w:r>
            <w:r>
              <w:rPr>
                <w:noProof/>
                <w:webHidden/>
              </w:rPr>
            </w:r>
            <w:r>
              <w:rPr>
                <w:noProof/>
                <w:webHidden/>
              </w:rPr>
              <w:fldChar w:fldCharType="separate"/>
            </w:r>
            <w:r w:rsidR="002331AB">
              <w:rPr>
                <w:noProof/>
                <w:webHidden/>
              </w:rPr>
              <w:t>59</w:t>
            </w:r>
            <w:r>
              <w:rPr>
                <w:noProof/>
                <w:webHidden/>
              </w:rPr>
              <w:fldChar w:fldCharType="end"/>
            </w:r>
          </w:hyperlink>
        </w:p>
        <w:p w14:paraId="4BB03516" w14:textId="3018DD5F" w:rsidR="00440796" w:rsidRDefault="00440796">
          <w:pPr>
            <w:pStyle w:val="TOC1"/>
            <w:tabs>
              <w:tab w:val="right" w:leader="dot" w:pos="9016"/>
            </w:tabs>
            <w:rPr>
              <w:rFonts w:asciiTheme="minorHAnsi" w:hAnsiTheme="minorHAnsi"/>
              <w:noProof/>
            </w:rPr>
          </w:pPr>
          <w:hyperlink w:anchor="_Toc172928106" w:history="1">
            <w:r w:rsidRPr="00CC7903">
              <w:rPr>
                <w:rStyle w:val="Hyperlink"/>
                <w:noProof/>
              </w:rPr>
              <w:t>Discussion</w:t>
            </w:r>
            <w:r>
              <w:rPr>
                <w:noProof/>
                <w:webHidden/>
              </w:rPr>
              <w:tab/>
            </w:r>
            <w:r>
              <w:rPr>
                <w:noProof/>
                <w:webHidden/>
              </w:rPr>
              <w:fldChar w:fldCharType="begin"/>
            </w:r>
            <w:r>
              <w:rPr>
                <w:noProof/>
                <w:webHidden/>
              </w:rPr>
              <w:instrText xml:space="preserve"> PAGEREF _Toc172928106 \h </w:instrText>
            </w:r>
            <w:r>
              <w:rPr>
                <w:noProof/>
                <w:webHidden/>
              </w:rPr>
            </w:r>
            <w:r>
              <w:rPr>
                <w:noProof/>
                <w:webHidden/>
              </w:rPr>
              <w:fldChar w:fldCharType="separate"/>
            </w:r>
            <w:r w:rsidR="002331AB">
              <w:rPr>
                <w:noProof/>
                <w:webHidden/>
              </w:rPr>
              <w:t>65</w:t>
            </w:r>
            <w:r>
              <w:rPr>
                <w:noProof/>
                <w:webHidden/>
              </w:rPr>
              <w:fldChar w:fldCharType="end"/>
            </w:r>
          </w:hyperlink>
        </w:p>
        <w:p w14:paraId="41F17631" w14:textId="7831F067" w:rsidR="00440796" w:rsidRDefault="00440796">
          <w:pPr>
            <w:pStyle w:val="TOC1"/>
            <w:tabs>
              <w:tab w:val="right" w:leader="dot" w:pos="9016"/>
            </w:tabs>
            <w:rPr>
              <w:rFonts w:asciiTheme="minorHAnsi" w:hAnsiTheme="minorHAnsi"/>
              <w:noProof/>
            </w:rPr>
          </w:pPr>
          <w:hyperlink w:anchor="_Toc172928107" w:history="1">
            <w:r w:rsidRPr="00CC7903">
              <w:rPr>
                <w:rStyle w:val="Hyperlink"/>
                <w:noProof/>
              </w:rPr>
              <w:t>References</w:t>
            </w:r>
            <w:r>
              <w:rPr>
                <w:noProof/>
                <w:webHidden/>
              </w:rPr>
              <w:tab/>
            </w:r>
            <w:r>
              <w:rPr>
                <w:noProof/>
                <w:webHidden/>
              </w:rPr>
              <w:fldChar w:fldCharType="begin"/>
            </w:r>
            <w:r>
              <w:rPr>
                <w:noProof/>
                <w:webHidden/>
              </w:rPr>
              <w:instrText xml:space="preserve"> PAGEREF _Toc172928107 \h </w:instrText>
            </w:r>
            <w:r>
              <w:rPr>
                <w:noProof/>
                <w:webHidden/>
              </w:rPr>
            </w:r>
            <w:r>
              <w:rPr>
                <w:noProof/>
                <w:webHidden/>
              </w:rPr>
              <w:fldChar w:fldCharType="separate"/>
            </w:r>
            <w:r w:rsidR="002331AB">
              <w:rPr>
                <w:noProof/>
                <w:webHidden/>
              </w:rPr>
              <w:t>68</w:t>
            </w:r>
            <w:r>
              <w:rPr>
                <w:noProof/>
                <w:webHidden/>
              </w:rPr>
              <w:fldChar w:fldCharType="end"/>
            </w:r>
          </w:hyperlink>
        </w:p>
        <w:p w14:paraId="67501089" w14:textId="790537C4" w:rsidR="00440796" w:rsidRDefault="00440796">
          <w:pPr>
            <w:pStyle w:val="TOC1"/>
            <w:tabs>
              <w:tab w:val="right" w:leader="dot" w:pos="9016"/>
            </w:tabs>
            <w:rPr>
              <w:rFonts w:asciiTheme="minorHAnsi" w:hAnsiTheme="minorHAnsi"/>
              <w:noProof/>
            </w:rPr>
          </w:pPr>
          <w:hyperlink w:anchor="_Toc172928108" w:history="1">
            <w:r w:rsidRPr="00CC7903">
              <w:rPr>
                <w:rStyle w:val="Hyperlink"/>
                <w:noProof/>
                <w:lang w:val="en-US"/>
              </w:rPr>
              <w:t>Appendix</w:t>
            </w:r>
            <w:r>
              <w:rPr>
                <w:noProof/>
                <w:webHidden/>
              </w:rPr>
              <w:tab/>
            </w:r>
            <w:r>
              <w:rPr>
                <w:noProof/>
                <w:webHidden/>
              </w:rPr>
              <w:fldChar w:fldCharType="begin"/>
            </w:r>
            <w:r>
              <w:rPr>
                <w:noProof/>
                <w:webHidden/>
              </w:rPr>
              <w:instrText xml:space="preserve"> PAGEREF _Toc172928108 \h </w:instrText>
            </w:r>
            <w:r>
              <w:rPr>
                <w:noProof/>
                <w:webHidden/>
              </w:rPr>
            </w:r>
            <w:r>
              <w:rPr>
                <w:noProof/>
                <w:webHidden/>
              </w:rPr>
              <w:fldChar w:fldCharType="separate"/>
            </w:r>
            <w:r w:rsidR="002331AB">
              <w:rPr>
                <w:noProof/>
                <w:webHidden/>
              </w:rPr>
              <w:t>77</w:t>
            </w:r>
            <w:r>
              <w:rPr>
                <w:noProof/>
                <w:webHidden/>
              </w:rPr>
              <w:fldChar w:fldCharType="end"/>
            </w:r>
          </w:hyperlink>
        </w:p>
        <w:p w14:paraId="059756B4" w14:textId="2A6B03AC" w:rsidR="00440796" w:rsidRDefault="00440796">
          <w:pPr>
            <w:pStyle w:val="TOC2"/>
            <w:tabs>
              <w:tab w:val="right" w:leader="dot" w:pos="9016"/>
            </w:tabs>
            <w:rPr>
              <w:rFonts w:asciiTheme="minorHAnsi" w:hAnsiTheme="minorHAnsi"/>
              <w:noProof/>
            </w:rPr>
          </w:pPr>
          <w:hyperlink w:anchor="_Toc172928109" w:history="1">
            <w:r w:rsidRPr="00CC7903">
              <w:rPr>
                <w:rStyle w:val="Hyperlink"/>
                <w:noProof/>
                <w:lang w:val="en-US"/>
              </w:rPr>
              <w:t>Primer Pair for Dengue Virus Overall Metrics</w:t>
            </w:r>
            <w:r>
              <w:rPr>
                <w:noProof/>
                <w:webHidden/>
              </w:rPr>
              <w:tab/>
            </w:r>
            <w:r>
              <w:rPr>
                <w:noProof/>
                <w:webHidden/>
              </w:rPr>
              <w:fldChar w:fldCharType="begin"/>
            </w:r>
            <w:r>
              <w:rPr>
                <w:noProof/>
                <w:webHidden/>
              </w:rPr>
              <w:instrText xml:space="preserve"> PAGEREF _Toc172928109 \h </w:instrText>
            </w:r>
            <w:r>
              <w:rPr>
                <w:noProof/>
                <w:webHidden/>
              </w:rPr>
            </w:r>
            <w:r>
              <w:rPr>
                <w:noProof/>
                <w:webHidden/>
              </w:rPr>
              <w:fldChar w:fldCharType="separate"/>
            </w:r>
            <w:r w:rsidR="002331AB">
              <w:rPr>
                <w:noProof/>
                <w:webHidden/>
              </w:rPr>
              <w:t>77</w:t>
            </w:r>
            <w:r>
              <w:rPr>
                <w:noProof/>
                <w:webHidden/>
              </w:rPr>
              <w:fldChar w:fldCharType="end"/>
            </w:r>
          </w:hyperlink>
        </w:p>
        <w:p w14:paraId="19E5DF54" w14:textId="3D187F9D" w:rsidR="00440796" w:rsidRDefault="00440796">
          <w:pPr>
            <w:pStyle w:val="TOC2"/>
            <w:tabs>
              <w:tab w:val="right" w:leader="dot" w:pos="9016"/>
            </w:tabs>
            <w:rPr>
              <w:rFonts w:asciiTheme="minorHAnsi" w:hAnsiTheme="minorHAnsi"/>
              <w:noProof/>
            </w:rPr>
          </w:pPr>
          <w:hyperlink w:anchor="_Toc172928110" w:history="1">
            <w:r w:rsidRPr="00CC7903">
              <w:rPr>
                <w:rStyle w:val="Hyperlink"/>
                <w:noProof/>
                <w:lang w:val="en-US"/>
              </w:rPr>
              <w:t>Missed Classification of Conventional PCR Primer Pairs</w:t>
            </w:r>
            <w:r>
              <w:rPr>
                <w:noProof/>
                <w:webHidden/>
              </w:rPr>
              <w:tab/>
            </w:r>
            <w:r>
              <w:rPr>
                <w:noProof/>
                <w:webHidden/>
              </w:rPr>
              <w:fldChar w:fldCharType="begin"/>
            </w:r>
            <w:r>
              <w:rPr>
                <w:noProof/>
                <w:webHidden/>
              </w:rPr>
              <w:instrText xml:space="preserve"> PAGEREF _Toc172928110 \h </w:instrText>
            </w:r>
            <w:r>
              <w:rPr>
                <w:noProof/>
                <w:webHidden/>
              </w:rPr>
            </w:r>
            <w:r>
              <w:rPr>
                <w:noProof/>
                <w:webHidden/>
              </w:rPr>
              <w:fldChar w:fldCharType="separate"/>
            </w:r>
            <w:r w:rsidR="002331AB">
              <w:rPr>
                <w:noProof/>
                <w:webHidden/>
              </w:rPr>
              <w:t>78</w:t>
            </w:r>
            <w:r>
              <w:rPr>
                <w:noProof/>
                <w:webHidden/>
              </w:rPr>
              <w:fldChar w:fldCharType="end"/>
            </w:r>
          </w:hyperlink>
        </w:p>
        <w:p w14:paraId="22B56C3D" w14:textId="2BFA61AE" w:rsidR="00440796" w:rsidRDefault="00440796">
          <w:pPr>
            <w:pStyle w:val="TOC2"/>
            <w:tabs>
              <w:tab w:val="right" w:leader="dot" w:pos="9016"/>
            </w:tabs>
            <w:rPr>
              <w:rFonts w:asciiTheme="minorHAnsi" w:hAnsiTheme="minorHAnsi"/>
              <w:noProof/>
            </w:rPr>
          </w:pPr>
          <w:hyperlink w:anchor="_Toc172928111" w:history="1">
            <w:r w:rsidRPr="00CC7903">
              <w:rPr>
                <w:rStyle w:val="Hyperlink"/>
                <w:noProof/>
                <w:lang w:val="en-US"/>
              </w:rPr>
              <w:t>Mismatched Classification of Conventional PCR Primer Pairs</w:t>
            </w:r>
            <w:r>
              <w:rPr>
                <w:noProof/>
                <w:webHidden/>
              </w:rPr>
              <w:tab/>
            </w:r>
            <w:r>
              <w:rPr>
                <w:noProof/>
                <w:webHidden/>
              </w:rPr>
              <w:fldChar w:fldCharType="begin"/>
            </w:r>
            <w:r>
              <w:rPr>
                <w:noProof/>
                <w:webHidden/>
              </w:rPr>
              <w:instrText xml:space="preserve"> PAGEREF _Toc172928111 \h </w:instrText>
            </w:r>
            <w:r>
              <w:rPr>
                <w:noProof/>
                <w:webHidden/>
              </w:rPr>
            </w:r>
            <w:r>
              <w:rPr>
                <w:noProof/>
                <w:webHidden/>
              </w:rPr>
              <w:fldChar w:fldCharType="separate"/>
            </w:r>
            <w:r w:rsidR="002331AB">
              <w:rPr>
                <w:noProof/>
                <w:webHidden/>
              </w:rPr>
              <w:t>81</w:t>
            </w:r>
            <w:r>
              <w:rPr>
                <w:noProof/>
                <w:webHidden/>
              </w:rPr>
              <w:fldChar w:fldCharType="end"/>
            </w:r>
          </w:hyperlink>
        </w:p>
        <w:p w14:paraId="682FC0FF" w14:textId="25062805" w:rsidR="000662A5" w:rsidRDefault="001A6746" w:rsidP="000662A5">
          <w:pPr>
            <w:rPr>
              <w:b/>
              <w:bCs/>
              <w:noProof/>
            </w:rPr>
          </w:pPr>
          <w:r>
            <w:rPr>
              <w:b/>
              <w:bCs/>
              <w:noProof/>
            </w:rPr>
            <w:lastRenderedPageBreak/>
            <w:fldChar w:fldCharType="end"/>
          </w:r>
        </w:p>
      </w:sdtContent>
    </w:sdt>
    <w:p w14:paraId="50ABE480" w14:textId="3D119FE4" w:rsidR="001A6746" w:rsidRDefault="001A6746" w:rsidP="000662A5">
      <w:pPr>
        <w:pStyle w:val="TOCHeading"/>
      </w:pPr>
      <w:r>
        <w:t>Figures</w:t>
      </w:r>
    </w:p>
    <w:p w14:paraId="05658F61" w14:textId="75DECEA8" w:rsidR="00440796" w:rsidRDefault="001A6746">
      <w:pPr>
        <w:pStyle w:val="TableofFigures"/>
        <w:tabs>
          <w:tab w:val="right" w:leader="dot" w:pos="9016"/>
        </w:tabs>
        <w:rPr>
          <w:rFonts w:asciiTheme="minorHAnsi" w:hAnsiTheme="minorHAnsi"/>
          <w:noProof/>
        </w:rPr>
      </w:pPr>
      <w:r>
        <w:fldChar w:fldCharType="begin"/>
      </w:r>
      <w:r>
        <w:instrText xml:space="preserve"> TOC \h \z \c "Figure" </w:instrText>
      </w:r>
      <w:r>
        <w:fldChar w:fldCharType="separate"/>
      </w:r>
      <w:hyperlink w:anchor="_Toc172928112" w:history="1">
        <w:r w:rsidR="00440796" w:rsidRPr="006563B6">
          <w:rPr>
            <w:rStyle w:val="Hyperlink"/>
            <w:noProof/>
          </w:rPr>
          <w:t>Figure 1: Immature flavivirus (left) and Dengue virus (right), created using BioRender</w:t>
        </w:r>
        <w:r w:rsidR="00440796">
          <w:rPr>
            <w:noProof/>
            <w:webHidden/>
          </w:rPr>
          <w:tab/>
        </w:r>
        <w:r w:rsidR="00440796">
          <w:rPr>
            <w:noProof/>
            <w:webHidden/>
          </w:rPr>
          <w:fldChar w:fldCharType="begin"/>
        </w:r>
        <w:r w:rsidR="00440796">
          <w:rPr>
            <w:noProof/>
            <w:webHidden/>
          </w:rPr>
          <w:instrText xml:space="preserve"> PAGEREF _Toc172928112 \h </w:instrText>
        </w:r>
        <w:r w:rsidR="00440796">
          <w:rPr>
            <w:noProof/>
            <w:webHidden/>
          </w:rPr>
        </w:r>
        <w:r w:rsidR="00440796">
          <w:rPr>
            <w:noProof/>
            <w:webHidden/>
          </w:rPr>
          <w:fldChar w:fldCharType="separate"/>
        </w:r>
        <w:r w:rsidR="002331AB">
          <w:rPr>
            <w:noProof/>
            <w:webHidden/>
          </w:rPr>
          <w:t>6</w:t>
        </w:r>
        <w:r w:rsidR="00440796">
          <w:rPr>
            <w:noProof/>
            <w:webHidden/>
          </w:rPr>
          <w:fldChar w:fldCharType="end"/>
        </w:r>
      </w:hyperlink>
    </w:p>
    <w:p w14:paraId="243A25E7" w14:textId="5DBF1118" w:rsidR="00440796" w:rsidRDefault="00440796">
      <w:pPr>
        <w:pStyle w:val="TableofFigures"/>
        <w:tabs>
          <w:tab w:val="right" w:leader="dot" w:pos="9016"/>
        </w:tabs>
        <w:rPr>
          <w:rFonts w:asciiTheme="minorHAnsi" w:hAnsiTheme="minorHAnsi"/>
          <w:noProof/>
        </w:rPr>
      </w:pPr>
      <w:hyperlink w:anchor="_Toc172928113" w:history="1">
        <w:r w:rsidRPr="006563B6">
          <w:rPr>
            <w:rStyle w:val="Hyperlink"/>
            <w:noProof/>
          </w:rPr>
          <w:t>Figure 2: Genome organization of Orthoflavivirus, created using BioRender</w:t>
        </w:r>
        <w:r>
          <w:rPr>
            <w:noProof/>
            <w:webHidden/>
          </w:rPr>
          <w:tab/>
        </w:r>
        <w:r>
          <w:rPr>
            <w:noProof/>
            <w:webHidden/>
          </w:rPr>
          <w:fldChar w:fldCharType="begin"/>
        </w:r>
        <w:r>
          <w:rPr>
            <w:noProof/>
            <w:webHidden/>
          </w:rPr>
          <w:instrText xml:space="preserve"> PAGEREF _Toc172928113 \h </w:instrText>
        </w:r>
        <w:r>
          <w:rPr>
            <w:noProof/>
            <w:webHidden/>
          </w:rPr>
        </w:r>
        <w:r>
          <w:rPr>
            <w:noProof/>
            <w:webHidden/>
          </w:rPr>
          <w:fldChar w:fldCharType="separate"/>
        </w:r>
        <w:r w:rsidR="002331AB">
          <w:rPr>
            <w:noProof/>
            <w:webHidden/>
          </w:rPr>
          <w:t>7</w:t>
        </w:r>
        <w:r>
          <w:rPr>
            <w:noProof/>
            <w:webHidden/>
          </w:rPr>
          <w:fldChar w:fldCharType="end"/>
        </w:r>
      </w:hyperlink>
    </w:p>
    <w:p w14:paraId="65CCC218" w14:textId="3AE97F00" w:rsidR="00440796" w:rsidRDefault="00440796">
      <w:pPr>
        <w:pStyle w:val="TableofFigures"/>
        <w:tabs>
          <w:tab w:val="right" w:leader="dot" w:pos="9016"/>
        </w:tabs>
        <w:rPr>
          <w:rFonts w:asciiTheme="minorHAnsi" w:hAnsiTheme="minorHAnsi"/>
          <w:noProof/>
        </w:rPr>
      </w:pPr>
      <w:hyperlink w:anchor="_Toc172928114" w:history="1">
        <w:r w:rsidRPr="006563B6">
          <w:rPr>
            <w:rStyle w:val="Hyperlink"/>
            <w:noProof/>
          </w:rPr>
          <w:t>Figure 3: Phylogenetic tree of Orthoflavivirus genus, created using iTOL</w:t>
        </w:r>
        <w:r>
          <w:rPr>
            <w:noProof/>
            <w:webHidden/>
          </w:rPr>
          <w:tab/>
        </w:r>
        <w:r>
          <w:rPr>
            <w:noProof/>
            <w:webHidden/>
          </w:rPr>
          <w:fldChar w:fldCharType="begin"/>
        </w:r>
        <w:r>
          <w:rPr>
            <w:noProof/>
            <w:webHidden/>
          </w:rPr>
          <w:instrText xml:space="preserve"> PAGEREF _Toc172928114 \h </w:instrText>
        </w:r>
        <w:r>
          <w:rPr>
            <w:noProof/>
            <w:webHidden/>
          </w:rPr>
        </w:r>
        <w:r>
          <w:rPr>
            <w:noProof/>
            <w:webHidden/>
          </w:rPr>
          <w:fldChar w:fldCharType="separate"/>
        </w:r>
        <w:r w:rsidR="002331AB">
          <w:rPr>
            <w:noProof/>
            <w:webHidden/>
          </w:rPr>
          <w:t>8</w:t>
        </w:r>
        <w:r>
          <w:rPr>
            <w:noProof/>
            <w:webHidden/>
          </w:rPr>
          <w:fldChar w:fldCharType="end"/>
        </w:r>
      </w:hyperlink>
    </w:p>
    <w:p w14:paraId="7B3EEEE1" w14:textId="3C08D712" w:rsidR="00440796" w:rsidRDefault="00440796">
      <w:pPr>
        <w:pStyle w:val="TableofFigures"/>
        <w:tabs>
          <w:tab w:val="right" w:leader="dot" w:pos="9016"/>
        </w:tabs>
        <w:rPr>
          <w:rFonts w:asciiTheme="minorHAnsi" w:hAnsiTheme="minorHAnsi"/>
          <w:noProof/>
        </w:rPr>
      </w:pPr>
      <w:hyperlink w:anchor="_Toc172928115" w:history="1">
        <w:r w:rsidRPr="006563B6">
          <w:rPr>
            <w:rStyle w:val="Hyperlink"/>
            <w:noProof/>
          </w:rPr>
          <w:t>Figure 4: Genome organization of Dengue virus, created using BioRender</w:t>
        </w:r>
        <w:r>
          <w:rPr>
            <w:noProof/>
            <w:webHidden/>
          </w:rPr>
          <w:tab/>
        </w:r>
        <w:r>
          <w:rPr>
            <w:noProof/>
            <w:webHidden/>
          </w:rPr>
          <w:fldChar w:fldCharType="begin"/>
        </w:r>
        <w:r>
          <w:rPr>
            <w:noProof/>
            <w:webHidden/>
          </w:rPr>
          <w:instrText xml:space="preserve"> PAGEREF _Toc172928115 \h </w:instrText>
        </w:r>
        <w:r>
          <w:rPr>
            <w:noProof/>
            <w:webHidden/>
          </w:rPr>
        </w:r>
        <w:r>
          <w:rPr>
            <w:noProof/>
            <w:webHidden/>
          </w:rPr>
          <w:fldChar w:fldCharType="separate"/>
        </w:r>
        <w:r w:rsidR="002331AB">
          <w:rPr>
            <w:noProof/>
            <w:webHidden/>
          </w:rPr>
          <w:t>9</w:t>
        </w:r>
        <w:r>
          <w:rPr>
            <w:noProof/>
            <w:webHidden/>
          </w:rPr>
          <w:fldChar w:fldCharType="end"/>
        </w:r>
      </w:hyperlink>
    </w:p>
    <w:p w14:paraId="385F179D" w14:textId="519101C5" w:rsidR="00440796" w:rsidRDefault="00440796">
      <w:pPr>
        <w:pStyle w:val="TableofFigures"/>
        <w:tabs>
          <w:tab w:val="right" w:leader="dot" w:pos="9016"/>
        </w:tabs>
        <w:rPr>
          <w:rFonts w:asciiTheme="minorHAnsi" w:hAnsiTheme="minorHAnsi"/>
          <w:noProof/>
        </w:rPr>
      </w:pPr>
      <w:hyperlink w:anchor="_Toc172928116" w:history="1">
        <w:r w:rsidRPr="006563B6">
          <w:rPr>
            <w:rStyle w:val="Hyperlink"/>
            <w:noProof/>
          </w:rPr>
          <w:t>Figure 5: Process diagram</w:t>
        </w:r>
        <w:r>
          <w:rPr>
            <w:noProof/>
            <w:webHidden/>
          </w:rPr>
          <w:tab/>
        </w:r>
        <w:r>
          <w:rPr>
            <w:noProof/>
            <w:webHidden/>
          </w:rPr>
          <w:fldChar w:fldCharType="begin"/>
        </w:r>
        <w:r>
          <w:rPr>
            <w:noProof/>
            <w:webHidden/>
          </w:rPr>
          <w:instrText xml:space="preserve"> PAGEREF _Toc172928116 \h </w:instrText>
        </w:r>
        <w:r>
          <w:rPr>
            <w:noProof/>
            <w:webHidden/>
          </w:rPr>
        </w:r>
        <w:r>
          <w:rPr>
            <w:noProof/>
            <w:webHidden/>
          </w:rPr>
          <w:fldChar w:fldCharType="separate"/>
        </w:r>
        <w:r w:rsidR="002331AB">
          <w:rPr>
            <w:noProof/>
            <w:webHidden/>
          </w:rPr>
          <w:t>22</w:t>
        </w:r>
        <w:r>
          <w:rPr>
            <w:noProof/>
            <w:webHidden/>
          </w:rPr>
          <w:fldChar w:fldCharType="end"/>
        </w:r>
      </w:hyperlink>
    </w:p>
    <w:p w14:paraId="3319AED6" w14:textId="1E5C4EFC" w:rsidR="00440796" w:rsidRDefault="00440796">
      <w:pPr>
        <w:pStyle w:val="TableofFigures"/>
        <w:tabs>
          <w:tab w:val="right" w:leader="dot" w:pos="9016"/>
        </w:tabs>
        <w:rPr>
          <w:rFonts w:asciiTheme="minorHAnsi" w:hAnsiTheme="minorHAnsi"/>
          <w:noProof/>
        </w:rPr>
      </w:pPr>
      <w:hyperlink w:anchor="_Toc172928117" w:history="1">
        <w:r w:rsidRPr="006563B6">
          <w:rPr>
            <w:rStyle w:val="Hyperlink"/>
            <w:noProof/>
          </w:rPr>
          <w:t>Figure 6: Literature Mining – Dengue Virus PCR Primers by Year and Serotype</w:t>
        </w:r>
        <w:r>
          <w:rPr>
            <w:noProof/>
            <w:webHidden/>
          </w:rPr>
          <w:tab/>
        </w:r>
        <w:r>
          <w:rPr>
            <w:noProof/>
            <w:webHidden/>
          </w:rPr>
          <w:fldChar w:fldCharType="begin"/>
        </w:r>
        <w:r>
          <w:rPr>
            <w:noProof/>
            <w:webHidden/>
          </w:rPr>
          <w:instrText xml:space="preserve"> PAGEREF _Toc172928117 \h </w:instrText>
        </w:r>
        <w:r>
          <w:rPr>
            <w:noProof/>
            <w:webHidden/>
          </w:rPr>
        </w:r>
        <w:r>
          <w:rPr>
            <w:noProof/>
            <w:webHidden/>
          </w:rPr>
          <w:fldChar w:fldCharType="separate"/>
        </w:r>
        <w:r w:rsidR="002331AB">
          <w:rPr>
            <w:noProof/>
            <w:webHidden/>
          </w:rPr>
          <w:t>43</w:t>
        </w:r>
        <w:r>
          <w:rPr>
            <w:noProof/>
            <w:webHidden/>
          </w:rPr>
          <w:fldChar w:fldCharType="end"/>
        </w:r>
      </w:hyperlink>
    </w:p>
    <w:p w14:paraId="7B55288C" w14:textId="2C1B82D0" w:rsidR="00440796" w:rsidRDefault="00440796">
      <w:pPr>
        <w:pStyle w:val="TableofFigures"/>
        <w:tabs>
          <w:tab w:val="right" w:leader="dot" w:pos="9016"/>
        </w:tabs>
        <w:rPr>
          <w:rFonts w:asciiTheme="minorHAnsi" w:hAnsiTheme="minorHAnsi"/>
          <w:noProof/>
        </w:rPr>
      </w:pPr>
      <w:hyperlink w:anchor="_Toc172928118" w:history="1">
        <w:r w:rsidRPr="006563B6">
          <w:rPr>
            <w:rStyle w:val="Hyperlink"/>
            <w:noProof/>
          </w:rPr>
          <w:t>Figure 7: OLS Regression for (a) Number of Primers Over the Years, (b) Number of Publications Over the Years, and (c) Weighted Number of Primers Over the Years</w:t>
        </w:r>
        <w:r>
          <w:rPr>
            <w:noProof/>
            <w:webHidden/>
          </w:rPr>
          <w:tab/>
        </w:r>
        <w:r>
          <w:rPr>
            <w:noProof/>
            <w:webHidden/>
          </w:rPr>
          <w:fldChar w:fldCharType="begin"/>
        </w:r>
        <w:r>
          <w:rPr>
            <w:noProof/>
            <w:webHidden/>
          </w:rPr>
          <w:instrText xml:space="preserve"> PAGEREF _Toc172928118 \h </w:instrText>
        </w:r>
        <w:r>
          <w:rPr>
            <w:noProof/>
            <w:webHidden/>
          </w:rPr>
        </w:r>
        <w:r>
          <w:rPr>
            <w:noProof/>
            <w:webHidden/>
          </w:rPr>
          <w:fldChar w:fldCharType="separate"/>
        </w:r>
        <w:r w:rsidR="002331AB">
          <w:rPr>
            <w:noProof/>
            <w:webHidden/>
          </w:rPr>
          <w:t>44</w:t>
        </w:r>
        <w:r>
          <w:rPr>
            <w:noProof/>
            <w:webHidden/>
          </w:rPr>
          <w:fldChar w:fldCharType="end"/>
        </w:r>
      </w:hyperlink>
    </w:p>
    <w:p w14:paraId="0D0176C7" w14:textId="6FF574E6" w:rsidR="00440796" w:rsidRDefault="00440796">
      <w:pPr>
        <w:pStyle w:val="TableofFigures"/>
        <w:tabs>
          <w:tab w:val="right" w:leader="dot" w:pos="9016"/>
        </w:tabs>
        <w:rPr>
          <w:rFonts w:asciiTheme="minorHAnsi" w:hAnsiTheme="minorHAnsi"/>
          <w:noProof/>
        </w:rPr>
      </w:pPr>
      <w:hyperlink w:anchor="_Toc172928119" w:history="1">
        <w:r w:rsidRPr="006563B6">
          <w:rPr>
            <w:rStyle w:val="Hyperlink"/>
            <w:noProof/>
          </w:rPr>
          <w:t>Figure 8: (a) Number of Primers and Publications Over the Years, and (b) Weighted Number of Primers by Number of Publications Over the Years</w:t>
        </w:r>
        <w:r>
          <w:rPr>
            <w:noProof/>
            <w:webHidden/>
          </w:rPr>
          <w:tab/>
        </w:r>
        <w:r>
          <w:rPr>
            <w:noProof/>
            <w:webHidden/>
          </w:rPr>
          <w:fldChar w:fldCharType="begin"/>
        </w:r>
        <w:r>
          <w:rPr>
            <w:noProof/>
            <w:webHidden/>
          </w:rPr>
          <w:instrText xml:space="preserve"> PAGEREF _Toc172928119 \h </w:instrText>
        </w:r>
        <w:r>
          <w:rPr>
            <w:noProof/>
            <w:webHidden/>
          </w:rPr>
        </w:r>
        <w:r>
          <w:rPr>
            <w:noProof/>
            <w:webHidden/>
          </w:rPr>
          <w:fldChar w:fldCharType="separate"/>
        </w:r>
        <w:r w:rsidR="002331AB">
          <w:rPr>
            <w:noProof/>
            <w:webHidden/>
          </w:rPr>
          <w:t>45</w:t>
        </w:r>
        <w:r>
          <w:rPr>
            <w:noProof/>
            <w:webHidden/>
          </w:rPr>
          <w:fldChar w:fldCharType="end"/>
        </w:r>
      </w:hyperlink>
    </w:p>
    <w:p w14:paraId="0C3663C6" w14:textId="31293654" w:rsidR="00440796" w:rsidRDefault="00440796">
      <w:pPr>
        <w:pStyle w:val="TableofFigures"/>
        <w:tabs>
          <w:tab w:val="right" w:leader="dot" w:pos="9016"/>
        </w:tabs>
        <w:rPr>
          <w:rFonts w:asciiTheme="minorHAnsi" w:hAnsiTheme="minorHAnsi"/>
          <w:noProof/>
        </w:rPr>
      </w:pPr>
      <w:hyperlink w:anchor="_Toc172928120" w:history="1">
        <w:r w:rsidRPr="006563B6">
          <w:rPr>
            <w:rStyle w:val="Hyperlink"/>
            <w:noProof/>
          </w:rPr>
          <w:t>Figure 9: Region Distribution of Conventional PCR Primers for (a) Individual Primers, and (b) Primer Combination.</w:t>
        </w:r>
        <w:r>
          <w:rPr>
            <w:noProof/>
            <w:webHidden/>
          </w:rPr>
          <w:tab/>
        </w:r>
        <w:r>
          <w:rPr>
            <w:noProof/>
            <w:webHidden/>
          </w:rPr>
          <w:fldChar w:fldCharType="begin"/>
        </w:r>
        <w:r>
          <w:rPr>
            <w:noProof/>
            <w:webHidden/>
          </w:rPr>
          <w:instrText xml:space="preserve"> PAGEREF _Toc172928120 \h </w:instrText>
        </w:r>
        <w:r>
          <w:rPr>
            <w:noProof/>
            <w:webHidden/>
          </w:rPr>
        </w:r>
        <w:r>
          <w:rPr>
            <w:noProof/>
            <w:webHidden/>
          </w:rPr>
          <w:fldChar w:fldCharType="separate"/>
        </w:r>
        <w:r w:rsidR="002331AB">
          <w:rPr>
            <w:noProof/>
            <w:webHidden/>
          </w:rPr>
          <w:t>46</w:t>
        </w:r>
        <w:r>
          <w:rPr>
            <w:noProof/>
            <w:webHidden/>
          </w:rPr>
          <w:fldChar w:fldCharType="end"/>
        </w:r>
      </w:hyperlink>
    </w:p>
    <w:p w14:paraId="1D9E4E3E" w14:textId="08BEBB6B" w:rsidR="00440796" w:rsidRDefault="00440796">
      <w:pPr>
        <w:pStyle w:val="TableofFigures"/>
        <w:tabs>
          <w:tab w:val="right" w:leader="dot" w:pos="9016"/>
        </w:tabs>
        <w:rPr>
          <w:rFonts w:asciiTheme="minorHAnsi" w:hAnsiTheme="minorHAnsi"/>
          <w:noProof/>
        </w:rPr>
      </w:pPr>
      <w:hyperlink w:anchor="_Toc172928121" w:history="1">
        <w:r w:rsidRPr="006563B6">
          <w:rPr>
            <w:rStyle w:val="Hyperlink"/>
            <w:noProof/>
          </w:rPr>
          <w:t>Figure 10: PCA Analysis of Conventional PCR Primers for (a) Individual Primer, and (b) Primer Combination</w:t>
        </w:r>
        <w:r>
          <w:rPr>
            <w:noProof/>
            <w:webHidden/>
          </w:rPr>
          <w:tab/>
        </w:r>
        <w:r>
          <w:rPr>
            <w:noProof/>
            <w:webHidden/>
          </w:rPr>
          <w:fldChar w:fldCharType="begin"/>
        </w:r>
        <w:r>
          <w:rPr>
            <w:noProof/>
            <w:webHidden/>
          </w:rPr>
          <w:instrText xml:space="preserve"> PAGEREF _Toc172928121 \h </w:instrText>
        </w:r>
        <w:r>
          <w:rPr>
            <w:noProof/>
            <w:webHidden/>
          </w:rPr>
        </w:r>
        <w:r>
          <w:rPr>
            <w:noProof/>
            <w:webHidden/>
          </w:rPr>
          <w:fldChar w:fldCharType="separate"/>
        </w:r>
        <w:r w:rsidR="002331AB">
          <w:rPr>
            <w:noProof/>
            <w:webHidden/>
          </w:rPr>
          <w:t>47</w:t>
        </w:r>
        <w:r>
          <w:rPr>
            <w:noProof/>
            <w:webHidden/>
          </w:rPr>
          <w:fldChar w:fldCharType="end"/>
        </w:r>
      </w:hyperlink>
    </w:p>
    <w:p w14:paraId="5D2C538C" w14:textId="6A5F3138" w:rsidR="00440796" w:rsidRDefault="00440796">
      <w:pPr>
        <w:pStyle w:val="TableofFigures"/>
        <w:tabs>
          <w:tab w:val="right" w:leader="dot" w:pos="9016"/>
        </w:tabs>
        <w:rPr>
          <w:rFonts w:asciiTheme="minorHAnsi" w:hAnsiTheme="minorHAnsi"/>
          <w:noProof/>
        </w:rPr>
      </w:pPr>
      <w:hyperlink w:anchor="_Toc172928122" w:history="1">
        <w:r w:rsidRPr="006563B6">
          <w:rPr>
            <w:rStyle w:val="Hyperlink"/>
            <w:noProof/>
          </w:rPr>
          <w:t>Figure 11: Dengue Virus Sequence Genotyping between Unclustered vs Clustered</w:t>
        </w:r>
        <w:r>
          <w:rPr>
            <w:noProof/>
            <w:webHidden/>
          </w:rPr>
          <w:tab/>
        </w:r>
        <w:r>
          <w:rPr>
            <w:noProof/>
            <w:webHidden/>
          </w:rPr>
          <w:fldChar w:fldCharType="begin"/>
        </w:r>
        <w:r>
          <w:rPr>
            <w:noProof/>
            <w:webHidden/>
          </w:rPr>
          <w:instrText xml:space="preserve"> PAGEREF _Toc172928122 \h </w:instrText>
        </w:r>
        <w:r>
          <w:rPr>
            <w:noProof/>
            <w:webHidden/>
          </w:rPr>
        </w:r>
        <w:r>
          <w:rPr>
            <w:noProof/>
            <w:webHidden/>
          </w:rPr>
          <w:fldChar w:fldCharType="separate"/>
        </w:r>
        <w:r w:rsidR="002331AB">
          <w:rPr>
            <w:noProof/>
            <w:webHidden/>
          </w:rPr>
          <w:t>51</w:t>
        </w:r>
        <w:r>
          <w:rPr>
            <w:noProof/>
            <w:webHidden/>
          </w:rPr>
          <w:fldChar w:fldCharType="end"/>
        </w:r>
      </w:hyperlink>
    </w:p>
    <w:p w14:paraId="088E1674" w14:textId="76A45C51" w:rsidR="00440796" w:rsidRDefault="00440796">
      <w:pPr>
        <w:pStyle w:val="TableofFigures"/>
        <w:tabs>
          <w:tab w:val="right" w:leader="dot" w:pos="9016"/>
        </w:tabs>
        <w:rPr>
          <w:rFonts w:asciiTheme="minorHAnsi" w:hAnsiTheme="minorHAnsi"/>
          <w:noProof/>
        </w:rPr>
      </w:pPr>
      <w:hyperlink w:anchor="_Toc172928123" w:history="1">
        <w:r w:rsidRPr="006563B6">
          <w:rPr>
            <w:rStyle w:val="Hyperlink"/>
            <w:noProof/>
          </w:rPr>
          <w:t>Figure 12: Whole vs Clustered Dengue Virus Sequence Dataset – Genotype Distribution</w:t>
        </w:r>
        <w:r>
          <w:rPr>
            <w:noProof/>
            <w:webHidden/>
          </w:rPr>
          <w:tab/>
        </w:r>
        <w:r>
          <w:rPr>
            <w:noProof/>
            <w:webHidden/>
          </w:rPr>
          <w:fldChar w:fldCharType="begin"/>
        </w:r>
        <w:r>
          <w:rPr>
            <w:noProof/>
            <w:webHidden/>
          </w:rPr>
          <w:instrText xml:space="preserve"> PAGEREF _Toc172928123 \h </w:instrText>
        </w:r>
        <w:r>
          <w:rPr>
            <w:noProof/>
            <w:webHidden/>
          </w:rPr>
        </w:r>
        <w:r>
          <w:rPr>
            <w:noProof/>
            <w:webHidden/>
          </w:rPr>
          <w:fldChar w:fldCharType="separate"/>
        </w:r>
        <w:r w:rsidR="002331AB">
          <w:rPr>
            <w:noProof/>
            <w:webHidden/>
          </w:rPr>
          <w:t>52</w:t>
        </w:r>
        <w:r>
          <w:rPr>
            <w:noProof/>
            <w:webHidden/>
          </w:rPr>
          <w:fldChar w:fldCharType="end"/>
        </w:r>
      </w:hyperlink>
    </w:p>
    <w:p w14:paraId="4E000588" w14:textId="50C74CCA" w:rsidR="00440796" w:rsidRDefault="00440796">
      <w:pPr>
        <w:pStyle w:val="TableofFigures"/>
        <w:tabs>
          <w:tab w:val="right" w:leader="dot" w:pos="9016"/>
        </w:tabs>
        <w:rPr>
          <w:rFonts w:asciiTheme="minorHAnsi" w:hAnsiTheme="minorHAnsi"/>
          <w:noProof/>
        </w:rPr>
      </w:pPr>
      <w:hyperlink w:anchor="_Toc172928124" w:history="1">
        <w:r w:rsidRPr="006563B6">
          <w:rPr>
            <w:rStyle w:val="Hyperlink"/>
            <w:noProof/>
          </w:rPr>
          <w:t>Figure 13: Serotype Confusion Matrix</w:t>
        </w:r>
        <w:r>
          <w:rPr>
            <w:noProof/>
            <w:webHidden/>
          </w:rPr>
          <w:tab/>
        </w:r>
        <w:r>
          <w:rPr>
            <w:noProof/>
            <w:webHidden/>
          </w:rPr>
          <w:fldChar w:fldCharType="begin"/>
        </w:r>
        <w:r>
          <w:rPr>
            <w:noProof/>
            <w:webHidden/>
          </w:rPr>
          <w:instrText xml:space="preserve"> PAGEREF _Toc172928124 \h </w:instrText>
        </w:r>
        <w:r>
          <w:rPr>
            <w:noProof/>
            <w:webHidden/>
          </w:rPr>
        </w:r>
        <w:r>
          <w:rPr>
            <w:noProof/>
            <w:webHidden/>
          </w:rPr>
          <w:fldChar w:fldCharType="separate"/>
        </w:r>
        <w:r w:rsidR="002331AB">
          <w:rPr>
            <w:noProof/>
            <w:webHidden/>
          </w:rPr>
          <w:t>55</w:t>
        </w:r>
        <w:r>
          <w:rPr>
            <w:noProof/>
            <w:webHidden/>
          </w:rPr>
          <w:fldChar w:fldCharType="end"/>
        </w:r>
      </w:hyperlink>
    </w:p>
    <w:p w14:paraId="71E0FE61" w14:textId="25D055C9" w:rsidR="00440796" w:rsidRDefault="00440796">
      <w:pPr>
        <w:pStyle w:val="TableofFigures"/>
        <w:tabs>
          <w:tab w:val="right" w:leader="dot" w:pos="9016"/>
        </w:tabs>
        <w:rPr>
          <w:rFonts w:asciiTheme="minorHAnsi" w:hAnsiTheme="minorHAnsi"/>
          <w:noProof/>
        </w:rPr>
      </w:pPr>
      <w:hyperlink w:anchor="_Toc172928125" w:history="1">
        <w:r w:rsidRPr="006563B6">
          <w:rPr>
            <w:rStyle w:val="Hyperlink"/>
            <w:noProof/>
          </w:rPr>
          <w:t>Figure 14: Genotype Confusion Matrix</w:t>
        </w:r>
        <w:r>
          <w:rPr>
            <w:noProof/>
            <w:webHidden/>
          </w:rPr>
          <w:tab/>
        </w:r>
        <w:r>
          <w:rPr>
            <w:noProof/>
            <w:webHidden/>
          </w:rPr>
          <w:fldChar w:fldCharType="begin"/>
        </w:r>
        <w:r>
          <w:rPr>
            <w:noProof/>
            <w:webHidden/>
          </w:rPr>
          <w:instrText xml:space="preserve"> PAGEREF _Toc172928125 \h </w:instrText>
        </w:r>
        <w:r>
          <w:rPr>
            <w:noProof/>
            <w:webHidden/>
          </w:rPr>
        </w:r>
        <w:r>
          <w:rPr>
            <w:noProof/>
            <w:webHidden/>
          </w:rPr>
          <w:fldChar w:fldCharType="separate"/>
        </w:r>
        <w:r w:rsidR="002331AB">
          <w:rPr>
            <w:noProof/>
            <w:webHidden/>
          </w:rPr>
          <w:t>56</w:t>
        </w:r>
        <w:r>
          <w:rPr>
            <w:noProof/>
            <w:webHidden/>
          </w:rPr>
          <w:fldChar w:fldCharType="end"/>
        </w:r>
      </w:hyperlink>
    </w:p>
    <w:p w14:paraId="5F8BD67B" w14:textId="3F75BD93" w:rsidR="00440796" w:rsidRDefault="00440796">
      <w:pPr>
        <w:pStyle w:val="TableofFigures"/>
        <w:tabs>
          <w:tab w:val="right" w:leader="dot" w:pos="9016"/>
        </w:tabs>
        <w:rPr>
          <w:rFonts w:asciiTheme="minorHAnsi" w:hAnsiTheme="minorHAnsi"/>
          <w:noProof/>
        </w:rPr>
      </w:pPr>
      <w:hyperlink w:anchor="_Toc172928126" w:history="1">
        <w:r w:rsidRPr="006563B6">
          <w:rPr>
            <w:rStyle w:val="Hyperlink"/>
            <w:noProof/>
          </w:rPr>
          <w:t>Figure 15: Missed Classification Heatmap</w:t>
        </w:r>
        <w:r>
          <w:rPr>
            <w:noProof/>
            <w:webHidden/>
          </w:rPr>
          <w:tab/>
        </w:r>
        <w:r>
          <w:rPr>
            <w:noProof/>
            <w:webHidden/>
          </w:rPr>
          <w:fldChar w:fldCharType="begin"/>
        </w:r>
        <w:r>
          <w:rPr>
            <w:noProof/>
            <w:webHidden/>
          </w:rPr>
          <w:instrText xml:space="preserve"> PAGEREF _Toc172928126 \h </w:instrText>
        </w:r>
        <w:r>
          <w:rPr>
            <w:noProof/>
            <w:webHidden/>
          </w:rPr>
        </w:r>
        <w:r>
          <w:rPr>
            <w:noProof/>
            <w:webHidden/>
          </w:rPr>
          <w:fldChar w:fldCharType="separate"/>
        </w:r>
        <w:r w:rsidR="002331AB">
          <w:rPr>
            <w:noProof/>
            <w:webHidden/>
          </w:rPr>
          <w:t>57</w:t>
        </w:r>
        <w:r>
          <w:rPr>
            <w:noProof/>
            <w:webHidden/>
          </w:rPr>
          <w:fldChar w:fldCharType="end"/>
        </w:r>
      </w:hyperlink>
    </w:p>
    <w:p w14:paraId="12B027A5" w14:textId="68DFCA26" w:rsidR="00440796" w:rsidRDefault="00440796">
      <w:pPr>
        <w:pStyle w:val="TableofFigures"/>
        <w:tabs>
          <w:tab w:val="right" w:leader="dot" w:pos="9016"/>
        </w:tabs>
        <w:rPr>
          <w:rFonts w:asciiTheme="minorHAnsi" w:hAnsiTheme="minorHAnsi"/>
          <w:noProof/>
        </w:rPr>
      </w:pPr>
      <w:hyperlink w:anchor="_Toc172928127" w:history="1">
        <w:r w:rsidRPr="006563B6">
          <w:rPr>
            <w:rStyle w:val="Hyperlink"/>
            <w:noProof/>
          </w:rPr>
          <w:t>Figure 16: Mismatch Classification Heatmap</w:t>
        </w:r>
        <w:r>
          <w:rPr>
            <w:noProof/>
            <w:webHidden/>
          </w:rPr>
          <w:tab/>
        </w:r>
        <w:r>
          <w:rPr>
            <w:noProof/>
            <w:webHidden/>
          </w:rPr>
          <w:fldChar w:fldCharType="begin"/>
        </w:r>
        <w:r>
          <w:rPr>
            <w:noProof/>
            <w:webHidden/>
          </w:rPr>
          <w:instrText xml:space="preserve"> PAGEREF _Toc172928127 \h </w:instrText>
        </w:r>
        <w:r>
          <w:rPr>
            <w:noProof/>
            <w:webHidden/>
          </w:rPr>
        </w:r>
        <w:r>
          <w:rPr>
            <w:noProof/>
            <w:webHidden/>
          </w:rPr>
          <w:fldChar w:fldCharType="separate"/>
        </w:r>
        <w:r w:rsidR="002331AB">
          <w:rPr>
            <w:noProof/>
            <w:webHidden/>
          </w:rPr>
          <w:t>58</w:t>
        </w:r>
        <w:r>
          <w:rPr>
            <w:noProof/>
            <w:webHidden/>
          </w:rPr>
          <w:fldChar w:fldCharType="end"/>
        </w:r>
      </w:hyperlink>
    </w:p>
    <w:p w14:paraId="796FB27C" w14:textId="0AED9B31" w:rsidR="001A6746" w:rsidRDefault="001A6746" w:rsidP="001A6746">
      <w:pPr>
        <w:spacing w:line="259" w:lineRule="auto"/>
      </w:pPr>
      <w:r>
        <w:fldChar w:fldCharType="end"/>
      </w:r>
    </w:p>
    <w:p w14:paraId="4D1F4684" w14:textId="77777777" w:rsidR="001A6746" w:rsidRDefault="001A6746" w:rsidP="001A6746">
      <w:pPr>
        <w:spacing w:line="259" w:lineRule="auto"/>
      </w:pPr>
    </w:p>
    <w:p w14:paraId="7435814D" w14:textId="77777777" w:rsidR="00440796" w:rsidRDefault="00440796">
      <w:pPr>
        <w:spacing w:line="259" w:lineRule="auto"/>
        <w:jc w:val="left"/>
        <w:rPr>
          <w:rFonts w:eastAsiaTheme="majorEastAsia" w:cstheme="majorBidi"/>
          <w:color w:val="2F5496" w:themeColor="accent1" w:themeShade="BF"/>
          <w:kern w:val="0"/>
          <w:sz w:val="32"/>
          <w:szCs w:val="32"/>
          <w:lang w:val="en-US" w:eastAsia="en-US"/>
          <w14:ligatures w14:val="none"/>
        </w:rPr>
      </w:pPr>
      <w:r>
        <w:br w:type="page"/>
      </w:r>
    </w:p>
    <w:p w14:paraId="43E11F61" w14:textId="1BE9D24C" w:rsidR="001A6746" w:rsidRDefault="001A6746" w:rsidP="001A6746">
      <w:pPr>
        <w:pStyle w:val="TOCHeading"/>
      </w:pPr>
      <w:r>
        <w:lastRenderedPageBreak/>
        <w:t>Tables</w:t>
      </w:r>
    </w:p>
    <w:p w14:paraId="470B71EE" w14:textId="794CEE3D" w:rsidR="00440796" w:rsidRDefault="001A6746">
      <w:pPr>
        <w:pStyle w:val="TableofFigures"/>
        <w:tabs>
          <w:tab w:val="right" w:leader="dot" w:pos="9016"/>
        </w:tabs>
        <w:rPr>
          <w:rFonts w:asciiTheme="minorHAnsi" w:hAnsiTheme="minorHAnsi"/>
          <w:noProof/>
        </w:rPr>
      </w:pPr>
      <w:r>
        <w:fldChar w:fldCharType="begin"/>
      </w:r>
      <w:r>
        <w:instrText xml:space="preserve"> TOC \h \z \c "Table" </w:instrText>
      </w:r>
      <w:r>
        <w:fldChar w:fldCharType="separate"/>
      </w:r>
      <w:hyperlink w:anchor="_Toc172928128" w:history="1">
        <w:r w:rsidR="00440796" w:rsidRPr="007E0470">
          <w:rPr>
            <w:rStyle w:val="Hyperlink"/>
            <w:noProof/>
          </w:rPr>
          <w:t>Table 1: Nomenclature for structural and non-structural proteins of the Dengue virus</w:t>
        </w:r>
        <w:r w:rsidR="00440796">
          <w:rPr>
            <w:noProof/>
            <w:webHidden/>
          </w:rPr>
          <w:tab/>
        </w:r>
        <w:r w:rsidR="00440796">
          <w:rPr>
            <w:noProof/>
            <w:webHidden/>
          </w:rPr>
          <w:fldChar w:fldCharType="begin"/>
        </w:r>
        <w:r w:rsidR="00440796">
          <w:rPr>
            <w:noProof/>
            <w:webHidden/>
          </w:rPr>
          <w:instrText xml:space="preserve"> PAGEREF _Toc172928128 \h </w:instrText>
        </w:r>
        <w:r w:rsidR="00440796">
          <w:rPr>
            <w:noProof/>
            <w:webHidden/>
          </w:rPr>
        </w:r>
        <w:r w:rsidR="00440796">
          <w:rPr>
            <w:noProof/>
            <w:webHidden/>
          </w:rPr>
          <w:fldChar w:fldCharType="separate"/>
        </w:r>
        <w:r w:rsidR="002331AB">
          <w:rPr>
            <w:noProof/>
            <w:webHidden/>
          </w:rPr>
          <w:t>9</w:t>
        </w:r>
        <w:r w:rsidR="00440796">
          <w:rPr>
            <w:noProof/>
            <w:webHidden/>
          </w:rPr>
          <w:fldChar w:fldCharType="end"/>
        </w:r>
      </w:hyperlink>
    </w:p>
    <w:p w14:paraId="1D1E8B75" w14:textId="5330DAD9" w:rsidR="00440796" w:rsidRDefault="00440796">
      <w:pPr>
        <w:pStyle w:val="TableofFigures"/>
        <w:tabs>
          <w:tab w:val="right" w:leader="dot" w:pos="9016"/>
        </w:tabs>
        <w:rPr>
          <w:rFonts w:asciiTheme="minorHAnsi" w:hAnsiTheme="minorHAnsi"/>
          <w:noProof/>
        </w:rPr>
      </w:pPr>
      <w:hyperlink w:anchor="_Toc172928129" w:history="1">
        <w:r w:rsidRPr="007E0470">
          <w:rPr>
            <w:rStyle w:val="Hyperlink"/>
            <w:noProof/>
          </w:rPr>
          <w:t>Table 2: Table of Dengue Outbreaks in Non-endemic Regions</w:t>
        </w:r>
        <w:r>
          <w:rPr>
            <w:noProof/>
            <w:webHidden/>
          </w:rPr>
          <w:tab/>
        </w:r>
        <w:r>
          <w:rPr>
            <w:noProof/>
            <w:webHidden/>
          </w:rPr>
          <w:fldChar w:fldCharType="begin"/>
        </w:r>
        <w:r>
          <w:rPr>
            <w:noProof/>
            <w:webHidden/>
          </w:rPr>
          <w:instrText xml:space="preserve"> PAGEREF _Toc172928129 \h </w:instrText>
        </w:r>
        <w:r>
          <w:rPr>
            <w:noProof/>
            <w:webHidden/>
          </w:rPr>
        </w:r>
        <w:r>
          <w:rPr>
            <w:noProof/>
            <w:webHidden/>
          </w:rPr>
          <w:fldChar w:fldCharType="separate"/>
        </w:r>
        <w:r w:rsidR="002331AB">
          <w:rPr>
            <w:noProof/>
            <w:webHidden/>
          </w:rPr>
          <w:t>11</w:t>
        </w:r>
        <w:r>
          <w:rPr>
            <w:noProof/>
            <w:webHidden/>
          </w:rPr>
          <w:fldChar w:fldCharType="end"/>
        </w:r>
      </w:hyperlink>
    </w:p>
    <w:p w14:paraId="37D8D2BC" w14:textId="3DE313AB" w:rsidR="00440796" w:rsidRDefault="00440796">
      <w:pPr>
        <w:pStyle w:val="TableofFigures"/>
        <w:tabs>
          <w:tab w:val="right" w:leader="dot" w:pos="9016"/>
        </w:tabs>
        <w:rPr>
          <w:rFonts w:asciiTheme="minorHAnsi" w:hAnsiTheme="minorHAnsi"/>
          <w:noProof/>
        </w:rPr>
      </w:pPr>
      <w:hyperlink w:anchor="_Toc172928130" w:history="1">
        <w:r w:rsidRPr="007E0470">
          <w:rPr>
            <w:rStyle w:val="Hyperlink"/>
            <w:noProof/>
          </w:rPr>
          <w:t>Table 3: Summary of Dengue virus Shedding</w:t>
        </w:r>
        <w:r>
          <w:rPr>
            <w:noProof/>
            <w:webHidden/>
          </w:rPr>
          <w:tab/>
        </w:r>
        <w:r>
          <w:rPr>
            <w:noProof/>
            <w:webHidden/>
          </w:rPr>
          <w:fldChar w:fldCharType="begin"/>
        </w:r>
        <w:r>
          <w:rPr>
            <w:noProof/>
            <w:webHidden/>
          </w:rPr>
          <w:instrText xml:space="preserve"> PAGEREF _Toc172928130 \h </w:instrText>
        </w:r>
        <w:r>
          <w:rPr>
            <w:noProof/>
            <w:webHidden/>
          </w:rPr>
        </w:r>
        <w:r>
          <w:rPr>
            <w:noProof/>
            <w:webHidden/>
          </w:rPr>
          <w:fldChar w:fldCharType="separate"/>
        </w:r>
        <w:r w:rsidR="002331AB">
          <w:rPr>
            <w:noProof/>
            <w:webHidden/>
          </w:rPr>
          <w:t>16</w:t>
        </w:r>
        <w:r>
          <w:rPr>
            <w:noProof/>
            <w:webHidden/>
          </w:rPr>
          <w:fldChar w:fldCharType="end"/>
        </w:r>
      </w:hyperlink>
    </w:p>
    <w:p w14:paraId="141937DD" w14:textId="14DA8CEB" w:rsidR="00440796" w:rsidRDefault="00440796">
      <w:pPr>
        <w:pStyle w:val="TableofFigures"/>
        <w:tabs>
          <w:tab w:val="right" w:leader="dot" w:pos="9016"/>
        </w:tabs>
        <w:rPr>
          <w:rFonts w:asciiTheme="minorHAnsi" w:hAnsiTheme="minorHAnsi"/>
          <w:noProof/>
        </w:rPr>
      </w:pPr>
      <w:hyperlink w:anchor="_Toc172928131" w:history="1">
        <w:r w:rsidRPr="007E0470">
          <w:rPr>
            <w:rStyle w:val="Hyperlink"/>
            <w:noProof/>
          </w:rPr>
          <w:t>Table 4: DENV infectivity by genotype</w:t>
        </w:r>
        <w:r>
          <w:rPr>
            <w:noProof/>
            <w:webHidden/>
          </w:rPr>
          <w:tab/>
        </w:r>
        <w:r>
          <w:rPr>
            <w:noProof/>
            <w:webHidden/>
          </w:rPr>
          <w:fldChar w:fldCharType="begin"/>
        </w:r>
        <w:r>
          <w:rPr>
            <w:noProof/>
            <w:webHidden/>
          </w:rPr>
          <w:instrText xml:space="preserve"> PAGEREF _Toc172928131 \h </w:instrText>
        </w:r>
        <w:r>
          <w:rPr>
            <w:noProof/>
            <w:webHidden/>
          </w:rPr>
        </w:r>
        <w:r>
          <w:rPr>
            <w:noProof/>
            <w:webHidden/>
          </w:rPr>
          <w:fldChar w:fldCharType="separate"/>
        </w:r>
        <w:r w:rsidR="002331AB">
          <w:rPr>
            <w:noProof/>
            <w:webHidden/>
          </w:rPr>
          <w:t>17</w:t>
        </w:r>
        <w:r>
          <w:rPr>
            <w:noProof/>
            <w:webHidden/>
          </w:rPr>
          <w:fldChar w:fldCharType="end"/>
        </w:r>
      </w:hyperlink>
    </w:p>
    <w:p w14:paraId="2680CA4A" w14:textId="4422F191" w:rsidR="00440796" w:rsidRDefault="00440796">
      <w:pPr>
        <w:pStyle w:val="TableofFigures"/>
        <w:tabs>
          <w:tab w:val="right" w:leader="dot" w:pos="9016"/>
        </w:tabs>
        <w:rPr>
          <w:rFonts w:asciiTheme="minorHAnsi" w:hAnsiTheme="minorHAnsi"/>
          <w:noProof/>
        </w:rPr>
      </w:pPr>
      <w:hyperlink w:anchor="_Toc172928132" w:history="1">
        <w:r w:rsidRPr="007E0470">
          <w:rPr>
            <w:rStyle w:val="Hyperlink"/>
            <w:noProof/>
          </w:rPr>
          <w:t>Table 5: Overview of Dengue virus Detection and Genotyping Methods</w:t>
        </w:r>
        <w:r>
          <w:rPr>
            <w:noProof/>
            <w:webHidden/>
          </w:rPr>
          <w:tab/>
        </w:r>
        <w:r>
          <w:rPr>
            <w:noProof/>
            <w:webHidden/>
          </w:rPr>
          <w:fldChar w:fldCharType="begin"/>
        </w:r>
        <w:r>
          <w:rPr>
            <w:noProof/>
            <w:webHidden/>
          </w:rPr>
          <w:instrText xml:space="preserve"> PAGEREF _Toc172928132 \h </w:instrText>
        </w:r>
        <w:r>
          <w:rPr>
            <w:noProof/>
            <w:webHidden/>
          </w:rPr>
        </w:r>
        <w:r>
          <w:rPr>
            <w:noProof/>
            <w:webHidden/>
          </w:rPr>
          <w:fldChar w:fldCharType="separate"/>
        </w:r>
        <w:r w:rsidR="002331AB">
          <w:rPr>
            <w:noProof/>
            <w:webHidden/>
          </w:rPr>
          <w:t>18</w:t>
        </w:r>
        <w:r>
          <w:rPr>
            <w:noProof/>
            <w:webHidden/>
          </w:rPr>
          <w:fldChar w:fldCharType="end"/>
        </w:r>
      </w:hyperlink>
    </w:p>
    <w:p w14:paraId="35DD4AC8" w14:textId="3216015C" w:rsidR="00440796" w:rsidRDefault="00440796">
      <w:pPr>
        <w:pStyle w:val="TableofFigures"/>
        <w:tabs>
          <w:tab w:val="right" w:leader="dot" w:pos="9016"/>
        </w:tabs>
        <w:rPr>
          <w:rFonts w:asciiTheme="minorHAnsi" w:hAnsiTheme="minorHAnsi"/>
          <w:noProof/>
        </w:rPr>
      </w:pPr>
      <w:hyperlink w:anchor="_Toc172928133" w:history="1">
        <w:r w:rsidRPr="007E0470">
          <w:rPr>
            <w:rStyle w:val="Hyperlink"/>
            <w:noProof/>
          </w:rPr>
          <w:t>Table 6: Orthoflaviviruses grouped by vector and host</w:t>
        </w:r>
        <w:r>
          <w:rPr>
            <w:noProof/>
            <w:webHidden/>
          </w:rPr>
          <w:tab/>
        </w:r>
        <w:r>
          <w:rPr>
            <w:noProof/>
            <w:webHidden/>
          </w:rPr>
          <w:fldChar w:fldCharType="begin"/>
        </w:r>
        <w:r>
          <w:rPr>
            <w:noProof/>
            <w:webHidden/>
          </w:rPr>
          <w:instrText xml:space="preserve"> PAGEREF _Toc172928133 \h </w:instrText>
        </w:r>
        <w:r>
          <w:rPr>
            <w:noProof/>
            <w:webHidden/>
          </w:rPr>
        </w:r>
        <w:r>
          <w:rPr>
            <w:noProof/>
            <w:webHidden/>
          </w:rPr>
          <w:fldChar w:fldCharType="separate"/>
        </w:r>
        <w:r w:rsidR="002331AB">
          <w:rPr>
            <w:noProof/>
            <w:webHidden/>
          </w:rPr>
          <w:t>39</w:t>
        </w:r>
        <w:r>
          <w:rPr>
            <w:noProof/>
            <w:webHidden/>
          </w:rPr>
          <w:fldChar w:fldCharType="end"/>
        </w:r>
      </w:hyperlink>
    </w:p>
    <w:p w14:paraId="058AA297" w14:textId="386D0259" w:rsidR="00440796" w:rsidRDefault="00440796">
      <w:pPr>
        <w:pStyle w:val="TableofFigures"/>
        <w:tabs>
          <w:tab w:val="right" w:leader="dot" w:pos="9016"/>
        </w:tabs>
        <w:rPr>
          <w:rFonts w:asciiTheme="minorHAnsi" w:hAnsiTheme="minorHAnsi"/>
          <w:noProof/>
        </w:rPr>
      </w:pPr>
      <w:hyperlink w:anchor="_Toc172928134" w:history="1">
        <w:r w:rsidRPr="007E0470">
          <w:rPr>
            <w:rStyle w:val="Hyperlink"/>
            <w:noProof/>
          </w:rPr>
          <w:t>Table 7: Contribution of Variables for Individual Primers</w:t>
        </w:r>
        <w:r>
          <w:rPr>
            <w:noProof/>
            <w:webHidden/>
          </w:rPr>
          <w:tab/>
        </w:r>
        <w:r>
          <w:rPr>
            <w:noProof/>
            <w:webHidden/>
          </w:rPr>
          <w:fldChar w:fldCharType="begin"/>
        </w:r>
        <w:r>
          <w:rPr>
            <w:noProof/>
            <w:webHidden/>
          </w:rPr>
          <w:instrText xml:space="preserve"> PAGEREF _Toc172928134 \h </w:instrText>
        </w:r>
        <w:r>
          <w:rPr>
            <w:noProof/>
            <w:webHidden/>
          </w:rPr>
        </w:r>
        <w:r>
          <w:rPr>
            <w:noProof/>
            <w:webHidden/>
          </w:rPr>
          <w:fldChar w:fldCharType="separate"/>
        </w:r>
        <w:r w:rsidR="002331AB">
          <w:rPr>
            <w:noProof/>
            <w:webHidden/>
          </w:rPr>
          <w:t>48</w:t>
        </w:r>
        <w:r>
          <w:rPr>
            <w:noProof/>
            <w:webHidden/>
          </w:rPr>
          <w:fldChar w:fldCharType="end"/>
        </w:r>
      </w:hyperlink>
    </w:p>
    <w:p w14:paraId="328C3CB8" w14:textId="1E3A3AFA" w:rsidR="00440796" w:rsidRDefault="00440796">
      <w:pPr>
        <w:pStyle w:val="TableofFigures"/>
        <w:tabs>
          <w:tab w:val="right" w:leader="dot" w:pos="9016"/>
        </w:tabs>
        <w:rPr>
          <w:rFonts w:asciiTheme="minorHAnsi" w:hAnsiTheme="minorHAnsi"/>
          <w:noProof/>
        </w:rPr>
      </w:pPr>
      <w:hyperlink w:anchor="_Toc172928135" w:history="1">
        <w:r w:rsidRPr="007E0470">
          <w:rPr>
            <w:rStyle w:val="Hyperlink"/>
            <w:noProof/>
          </w:rPr>
          <w:t>Table 8: NCBI Taxonomy, New Lineage, and Genome Detective Nomenclature</w:t>
        </w:r>
        <w:r>
          <w:rPr>
            <w:noProof/>
            <w:webHidden/>
          </w:rPr>
          <w:tab/>
        </w:r>
        <w:r>
          <w:rPr>
            <w:noProof/>
            <w:webHidden/>
          </w:rPr>
          <w:fldChar w:fldCharType="begin"/>
        </w:r>
        <w:r>
          <w:rPr>
            <w:noProof/>
            <w:webHidden/>
          </w:rPr>
          <w:instrText xml:space="preserve"> PAGEREF _Toc172928135 \h </w:instrText>
        </w:r>
        <w:r>
          <w:rPr>
            <w:noProof/>
            <w:webHidden/>
          </w:rPr>
        </w:r>
        <w:r>
          <w:rPr>
            <w:noProof/>
            <w:webHidden/>
          </w:rPr>
          <w:fldChar w:fldCharType="separate"/>
        </w:r>
        <w:r w:rsidR="002331AB">
          <w:rPr>
            <w:noProof/>
            <w:webHidden/>
          </w:rPr>
          <w:t>50</w:t>
        </w:r>
        <w:r>
          <w:rPr>
            <w:noProof/>
            <w:webHidden/>
          </w:rPr>
          <w:fldChar w:fldCharType="end"/>
        </w:r>
      </w:hyperlink>
    </w:p>
    <w:p w14:paraId="49022BB8" w14:textId="6DD7989D" w:rsidR="00440796" w:rsidRDefault="00440796">
      <w:pPr>
        <w:pStyle w:val="TableofFigures"/>
        <w:tabs>
          <w:tab w:val="right" w:leader="dot" w:pos="9016"/>
        </w:tabs>
        <w:rPr>
          <w:rFonts w:asciiTheme="minorHAnsi" w:hAnsiTheme="minorHAnsi"/>
          <w:noProof/>
        </w:rPr>
      </w:pPr>
      <w:hyperlink w:anchor="_Toc172928136" w:history="1">
        <w:r w:rsidRPr="007E0470">
          <w:rPr>
            <w:rStyle w:val="Hyperlink"/>
            <w:noProof/>
          </w:rPr>
          <w:t>Table 9: Top Cutoff (75-70-65)</w:t>
        </w:r>
        <w:r>
          <w:rPr>
            <w:noProof/>
            <w:webHidden/>
          </w:rPr>
          <w:tab/>
        </w:r>
        <w:r>
          <w:rPr>
            <w:noProof/>
            <w:webHidden/>
          </w:rPr>
          <w:fldChar w:fldCharType="begin"/>
        </w:r>
        <w:r>
          <w:rPr>
            <w:noProof/>
            <w:webHidden/>
          </w:rPr>
          <w:instrText xml:space="preserve"> PAGEREF _Toc172928136 \h </w:instrText>
        </w:r>
        <w:r>
          <w:rPr>
            <w:noProof/>
            <w:webHidden/>
          </w:rPr>
        </w:r>
        <w:r>
          <w:rPr>
            <w:noProof/>
            <w:webHidden/>
          </w:rPr>
          <w:fldChar w:fldCharType="separate"/>
        </w:r>
        <w:r w:rsidR="002331AB">
          <w:rPr>
            <w:noProof/>
            <w:webHidden/>
          </w:rPr>
          <w:t>53</w:t>
        </w:r>
        <w:r>
          <w:rPr>
            <w:noProof/>
            <w:webHidden/>
          </w:rPr>
          <w:fldChar w:fldCharType="end"/>
        </w:r>
      </w:hyperlink>
    </w:p>
    <w:p w14:paraId="7354199E" w14:textId="33AFC6AC" w:rsidR="00440796" w:rsidRDefault="00440796">
      <w:pPr>
        <w:pStyle w:val="TableofFigures"/>
        <w:tabs>
          <w:tab w:val="right" w:leader="dot" w:pos="9016"/>
        </w:tabs>
        <w:rPr>
          <w:rFonts w:asciiTheme="minorHAnsi" w:hAnsiTheme="minorHAnsi"/>
          <w:noProof/>
        </w:rPr>
      </w:pPr>
      <w:hyperlink w:anchor="_Toc172928137" w:history="1">
        <w:r w:rsidRPr="007E0470">
          <w:rPr>
            <w:rStyle w:val="Hyperlink"/>
            <w:noProof/>
          </w:rPr>
          <w:t>Table 10: Top 25 Primer Pair for Dengue Virus Overall Metrics</w:t>
        </w:r>
        <w:r>
          <w:rPr>
            <w:noProof/>
            <w:webHidden/>
          </w:rPr>
          <w:tab/>
        </w:r>
        <w:r>
          <w:rPr>
            <w:noProof/>
            <w:webHidden/>
          </w:rPr>
          <w:fldChar w:fldCharType="begin"/>
        </w:r>
        <w:r>
          <w:rPr>
            <w:noProof/>
            <w:webHidden/>
          </w:rPr>
          <w:instrText xml:space="preserve"> PAGEREF _Toc172928137 \h </w:instrText>
        </w:r>
        <w:r>
          <w:rPr>
            <w:noProof/>
            <w:webHidden/>
          </w:rPr>
        </w:r>
        <w:r>
          <w:rPr>
            <w:noProof/>
            <w:webHidden/>
          </w:rPr>
          <w:fldChar w:fldCharType="separate"/>
        </w:r>
        <w:r w:rsidR="002331AB">
          <w:rPr>
            <w:noProof/>
            <w:webHidden/>
          </w:rPr>
          <w:t>54</w:t>
        </w:r>
        <w:r>
          <w:rPr>
            <w:noProof/>
            <w:webHidden/>
          </w:rPr>
          <w:fldChar w:fldCharType="end"/>
        </w:r>
      </w:hyperlink>
    </w:p>
    <w:p w14:paraId="7C67B230" w14:textId="45183119" w:rsidR="00440796" w:rsidRDefault="00440796">
      <w:pPr>
        <w:pStyle w:val="TableofFigures"/>
        <w:tabs>
          <w:tab w:val="right" w:leader="dot" w:pos="9016"/>
        </w:tabs>
        <w:rPr>
          <w:rFonts w:asciiTheme="minorHAnsi" w:hAnsiTheme="minorHAnsi"/>
          <w:noProof/>
        </w:rPr>
      </w:pPr>
      <w:hyperlink w:anchor="_Toc172928138" w:history="1">
        <w:r w:rsidRPr="007E0470">
          <w:rPr>
            <w:rStyle w:val="Hyperlink"/>
            <w:noProof/>
          </w:rPr>
          <w:t>Table 11: F1 Score for Each Primer Pair for Each Serotype</w:t>
        </w:r>
        <w:r>
          <w:rPr>
            <w:noProof/>
            <w:webHidden/>
          </w:rPr>
          <w:tab/>
        </w:r>
        <w:r>
          <w:rPr>
            <w:noProof/>
            <w:webHidden/>
          </w:rPr>
          <w:fldChar w:fldCharType="begin"/>
        </w:r>
        <w:r>
          <w:rPr>
            <w:noProof/>
            <w:webHidden/>
          </w:rPr>
          <w:instrText xml:space="preserve"> PAGEREF _Toc172928138 \h </w:instrText>
        </w:r>
        <w:r>
          <w:rPr>
            <w:noProof/>
            <w:webHidden/>
          </w:rPr>
        </w:r>
        <w:r>
          <w:rPr>
            <w:noProof/>
            <w:webHidden/>
          </w:rPr>
          <w:fldChar w:fldCharType="separate"/>
        </w:r>
        <w:r w:rsidR="002331AB">
          <w:rPr>
            <w:noProof/>
            <w:webHidden/>
          </w:rPr>
          <w:t>59</w:t>
        </w:r>
        <w:r>
          <w:rPr>
            <w:noProof/>
            <w:webHidden/>
          </w:rPr>
          <w:fldChar w:fldCharType="end"/>
        </w:r>
      </w:hyperlink>
    </w:p>
    <w:p w14:paraId="312BDBF1" w14:textId="1334D1ED" w:rsidR="00440796" w:rsidRDefault="00440796">
      <w:pPr>
        <w:pStyle w:val="TableofFigures"/>
        <w:tabs>
          <w:tab w:val="right" w:leader="dot" w:pos="9016"/>
        </w:tabs>
        <w:rPr>
          <w:rFonts w:asciiTheme="minorHAnsi" w:hAnsiTheme="minorHAnsi"/>
          <w:noProof/>
        </w:rPr>
      </w:pPr>
      <w:hyperlink w:anchor="_Toc172928139" w:history="1">
        <w:r w:rsidRPr="007E0470">
          <w:rPr>
            <w:rStyle w:val="Hyperlink"/>
            <w:noProof/>
          </w:rPr>
          <w:t>Table 12: F1 Score for Each Primer Pair for Each Genotype</w:t>
        </w:r>
        <w:r>
          <w:rPr>
            <w:noProof/>
            <w:webHidden/>
          </w:rPr>
          <w:tab/>
        </w:r>
        <w:r>
          <w:rPr>
            <w:noProof/>
            <w:webHidden/>
          </w:rPr>
          <w:fldChar w:fldCharType="begin"/>
        </w:r>
        <w:r>
          <w:rPr>
            <w:noProof/>
            <w:webHidden/>
          </w:rPr>
          <w:instrText xml:space="preserve"> PAGEREF _Toc172928139 \h </w:instrText>
        </w:r>
        <w:r>
          <w:rPr>
            <w:noProof/>
            <w:webHidden/>
          </w:rPr>
        </w:r>
        <w:r>
          <w:rPr>
            <w:noProof/>
            <w:webHidden/>
          </w:rPr>
          <w:fldChar w:fldCharType="separate"/>
        </w:r>
        <w:r w:rsidR="002331AB">
          <w:rPr>
            <w:noProof/>
            <w:webHidden/>
          </w:rPr>
          <w:t>61</w:t>
        </w:r>
        <w:r>
          <w:rPr>
            <w:noProof/>
            <w:webHidden/>
          </w:rPr>
          <w:fldChar w:fldCharType="end"/>
        </w:r>
      </w:hyperlink>
    </w:p>
    <w:p w14:paraId="7AA173CE" w14:textId="2556AFEC" w:rsidR="00440796" w:rsidRDefault="00440796">
      <w:pPr>
        <w:pStyle w:val="TableofFigures"/>
        <w:tabs>
          <w:tab w:val="right" w:leader="dot" w:pos="9016"/>
        </w:tabs>
        <w:rPr>
          <w:rFonts w:asciiTheme="minorHAnsi" w:hAnsiTheme="minorHAnsi"/>
          <w:noProof/>
        </w:rPr>
      </w:pPr>
      <w:hyperlink w:anchor="_Toc172928140" w:history="1">
        <w:r w:rsidRPr="007E0470">
          <w:rPr>
            <w:rStyle w:val="Hyperlink"/>
            <w:noProof/>
          </w:rPr>
          <w:t>Table 13: Primer Pair for Dengue Virus Overall Metrics</w:t>
        </w:r>
        <w:r>
          <w:rPr>
            <w:noProof/>
            <w:webHidden/>
          </w:rPr>
          <w:tab/>
        </w:r>
        <w:r>
          <w:rPr>
            <w:noProof/>
            <w:webHidden/>
          </w:rPr>
          <w:fldChar w:fldCharType="begin"/>
        </w:r>
        <w:r>
          <w:rPr>
            <w:noProof/>
            <w:webHidden/>
          </w:rPr>
          <w:instrText xml:space="preserve"> PAGEREF _Toc172928140 \h </w:instrText>
        </w:r>
        <w:r>
          <w:rPr>
            <w:noProof/>
            <w:webHidden/>
          </w:rPr>
        </w:r>
        <w:r>
          <w:rPr>
            <w:noProof/>
            <w:webHidden/>
          </w:rPr>
          <w:fldChar w:fldCharType="separate"/>
        </w:r>
        <w:r w:rsidR="002331AB">
          <w:rPr>
            <w:noProof/>
            <w:webHidden/>
          </w:rPr>
          <w:t>77</w:t>
        </w:r>
        <w:r>
          <w:rPr>
            <w:noProof/>
            <w:webHidden/>
          </w:rPr>
          <w:fldChar w:fldCharType="end"/>
        </w:r>
      </w:hyperlink>
    </w:p>
    <w:p w14:paraId="1EE49C13" w14:textId="0158E604" w:rsidR="00440796" w:rsidRDefault="00440796">
      <w:pPr>
        <w:pStyle w:val="TableofFigures"/>
        <w:tabs>
          <w:tab w:val="right" w:leader="dot" w:pos="9016"/>
        </w:tabs>
        <w:rPr>
          <w:rFonts w:asciiTheme="minorHAnsi" w:hAnsiTheme="minorHAnsi"/>
          <w:noProof/>
        </w:rPr>
      </w:pPr>
      <w:hyperlink w:anchor="_Toc172928141" w:history="1">
        <w:r w:rsidRPr="007E0470">
          <w:rPr>
            <w:rStyle w:val="Hyperlink"/>
            <w:noProof/>
          </w:rPr>
          <w:t>Table 14: Missed Classification of Conventional PCR Primer Pairs</w:t>
        </w:r>
        <w:r>
          <w:rPr>
            <w:noProof/>
            <w:webHidden/>
          </w:rPr>
          <w:tab/>
        </w:r>
        <w:r>
          <w:rPr>
            <w:noProof/>
            <w:webHidden/>
          </w:rPr>
          <w:fldChar w:fldCharType="begin"/>
        </w:r>
        <w:r>
          <w:rPr>
            <w:noProof/>
            <w:webHidden/>
          </w:rPr>
          <w:instrText xml:space="preserve"> PAGEREF _Toc172928141 \h </w:instrText>
        </w:r>
        <w:r>
          <w:rPr>
            <w:noProof/>
            <w:webHidden/>
          </w:rPr>
        </w:r>
        <w:r>
          <w:rPr>
            <w:noProof/>
            <w:webHidden/>
          </w:rPr>
          <w:fldChar w:fldCharType="separate"/>
        </w:r>
        <w:r w:rsidR="002331AB">
          <w:rPr>
            <w:noProof/>
            <w:webHidden/>
          </w:rPr>
          <w:t>78</w:t>
        </w:r>
        <w:r>
          <w:rPr>
            <w:noProof/>
            <w:webHidden/>
          </w:rPr>
          <w:fldChar w:fldCharType="end"/>
        </w:r>
      </w:hyperlink>
    </w:p>
    <w:p w14:paraId="434450A8" w14:textId="30E80528" w:rsidR="00440796" w:rsidRDefault="00440796">
      <w:pPr>
        <w:pStyle w:val="TableofFigures"/>
        <w:tabs>
          <w:tab w:val="right" w:leader="dot" w:pos="9016"/>
        </w:tabs>
        <w:rPr>
          <w:rFonts w:asciiTheme="minorHAnsi" w:hAnsiTheme="minorHAnsi"/>
          <w:noProof/>
        </w:rPr>
      </w:pPr>
      <w:hyperlink w:anchor="_Toc172928142" w:history="1">
        <w:r w:rsidRPr="007E0470">
          <w:rPr>
            <w:rStyle w:val="Hyperlink"/>
            <w:noProof/>
          </w:rPr>
          <w:t>Table 15: Missed Classification of Conventional PCR Primer Pairs</w:t>
        </w:r>
        <w:r>
          <w:rPr>
            <w:noProof/>
            <w:webHidden/>
          </w:rPr>
          <w:tab/>
        </w:r>
        <w:r>
          <w:rPr>
            <w:noProof/>
            <w:webHidden/>
          </w:rPr>
          <w:fldChar w:fldCharType="begin"/>
        </w:r>
        <w:r>
          <w:rPr>
            <w:noProof/>
            <w:webHidden/>
          </w:rPr>
          <w:instrText xml:space="preserve"> PAGEREF _Toc172928142 \h </w:instrText>
        </w:r>
        <w:r>
          <w:rPr>
            <w:noProof/>
            <w:webHidden/>
          </w:rPr>
        </w:r>
        <w:r>
          <w:rPr>
            <w:noProof/>
            <w:webHidden/>
          </w:rPr>
          <w:fldChar w:fldCharType="separate"/>
        </w:r>
        <w:r w:rsidR="002331AB">
          <w:rPr>
            <w:noProof/>
            <w:webHidden/>
          </w:rPr>
          <w:t>81</w:t>
        </w:r>
        <w:r>
          <w:rPr>
            <w:noProof/>
            <w:webHidden/>
          </w:rPr>
          <w:fldChar w:fldCharType="end"/>
        </w:r>
      </w:hyperlink>
    </w:p>
    <w:p w14:paraId="22DDDB85" w14:textId="2ED70903" w:rsidR="001A6746" w:rsidRPr="00BB7929" w:rsidRDefault="001A6746" w:rsidP="001A6746">
      <w:pPr>
        <w:spacing w:line="259" w:lineRule="auto"/>
      </w:pPr>
      <w:r>
        <w:fldChar w:fldCharType="end"/>
      </w:r>
      <w:r>
        <w:br w:type="page"/>
      </w:r>
    </w:p>
    <w:p w14:paraId="343B4CBE" w14:textId="77777777" w:rsidR="001A6746" w:rsidRDefault="001A6746" w:rsidP="001A6746">
      <w:pPr>
        <w:pStyle w:val="Heading1"/>
      </w:pPr>
      <w:bookmarkStart w:id="0" w:name="_Toc172928055"/>
      <w:r>
        <w:lastRenderedPageBreak/>
        <w:t>Introduction</w:t>
      </w:r>
      <w:bookmarkEnd w:id="0"/>
    </w:p>
    <w:p w14:paraId="61FBDD2D" w14:textId="2BC7DD2A" w:rsidR="001A6746" w:rsidRPr="00BA5BD5" w:rsidRDefault="00716E03" w:rsidP="001A6746">
      <w:pPr>
        <w:pStyle w:val="Heading2"/>
      </w:pPr>
      <w:bookmarkStart w:id="1" w:name="_Toc172928056"/>
      <w:r>
        <w:t>Dengue virus</w:t>
      </w:r>
      <w:bookmarkEnd w:id="1"/>
    </w:p>
    <w:p w14:paraId="1661047B" w14:textId="77777777" w:rsidR="001A6746" w:rsidRPr="000D4763" w:rsidRDefault="001A6746" w:rsidP="001A6746">
      <w:pPr>
        <w:pStyle w:val="Heading3"/>
      </w:pPr>
      <w:bookmarkStart w:id="2" w:name="_Toc172928057"/>
      <w:r w:rsidRPr="00C11559">
        <w:t xml:space="preserve">Taxonomic classification of </w:t>
      </w:r>
      <w:r>
        <w:t>Flaviviridae</w:t>
      </w:r>
      <w:r w:rsidRPr="00C11559">
        <w:t xml:space="preserve"> family</w:t>
      </w:r>
      <w:bookmarkEnd w:id="2"/>
      <w:r w:rsidRPr="00C11559">
        <w:t xml:space="preserve"> </w:t>
      </w:r>
    </w:p>
    <w:p w14:paraId="22F5A333" w14:textId="5B36A577" w:rsidR="001A6746" w:rsidRDefault="001A6746" w:rsidP="00DA47BE">
      <w:pPr>
        <w:keepNext/>
      </w:pPr>
      <w:r w:rsidRPr="00390D4A">
        <w:t>The Flaviviridae family comprises viruses with single-stranded, positive-sense RNA genomes, typically within the range of 9.0 to 13 kilobases (kb). These viruses are distinguished by their enveloped structure and icosahedral symmetry. Central to their genomic organization is a singular, extensive open reading frame (ORF) which is translated into a precursor polyprotein. This polyprotein undergoes subsequent cleavage to yield three structural and seven non-structural proteins, each essential for the virus's replication and assembly processes. Within the Flaviviridae family, several members are notable for their transmission via arthropod vectors, such as mosquitoes and ticks, leading to diseases of significant public health concern including Dengue fever, Yellow fever, and West Nile virus infections. The significant public health impact of these arthropod-borne viruses is underscored by their mechanisms of transmission and the diseases they induce, primarily transmitted through bites from infected mosquitoes and ticks. This transmission cycle is crucial for their maintenance in nature, facilitating the spread of viruses among vertebrate hosts, including humans. Moreover, more than half of the identified flaviviruses are associated with human diseases, including severe conditions such as hemorrhagic fevers and encephalitis, highlighting the serious health risks these pathogens pose.</w:t>
      </w:r>
      <w:r>
        <w:t xml:space="preserve"> </w:t>
      </w:r>
      <w:r>
        <w:fldChar w:fldCharType="begin"/>
      </w:r>
      <w:r w:rsidR="002B1249">
        <w:instrText xml:space="preserve"> ADDIN ZOTERO_ITEM CSL_CITATION {"citationID":"qQqxdj6M","properties":{"formattedCitation":"(Organization, 1997; Gubler, 1998; Mukhopadhyay, Kuhn and Rossmann, 2005; Lindenbach {\\i{}et al.}, 2013)","plainCitation":"(Organization, 1997; Gubler, 1998; Mukhopadhyay, Kuhn and Rossmann, 2005; Lindenbach et al., 2013)","noteIndex":0},"citationItems":[{"id":12,"uris":["http://zotero.org/users/14142313/items/ZE7R4RZJ"],"itemData":{"id":12,"type":"book","ISBN":"92-4-154500-3","publisher":"World Health Organization","title":"Dengue haemorrhagic fever: diagnosis, treatment, prevention and control","author":[{"family":"Organization","given":"World Health"}],"accessed":{"date-parts":[["2024",4,17]]},"issued":{"date-parts":[["1997"]]}}},{"id":10,"uris":["http://zotero.org/users/14142313/items/LTKDDA9D"],"itemData":{"id":10,"type":"article-journal","abstract":"SUMMARY\nDengue fever, a very old disease, has reemerged in the past 20 years with an expanded geographic distribution of both the viruses and the mosquito vectors, increased epidemic activity, the development of hyperendemicity (the cocirculation of multiple serotypes), and the emergence of dengue hemorrhagic fever in new geographic regions. In 1998 this mosquito-borne disease is the most important tropical infectious disease after malaria, with an estimated 100 million cases of dengue fever, 500,000 cases of dengue hemorrhagic fever, and 25,000 deaths annually. The reasons for this resurgence and emergence of dengue hemorrhagic fever in the waning years of the 20th century are complex and not fully understood, but demographic, societal, and public health infrastructure changes in the past 30 years have contributed greatly. This paper reviews the changing epidemiology of dengue and dengue hemorrhagic fever by geographic region, the natural history and transmission cycles, clinical diagnosis of both dengue fever and dengue hemorrhagic fever, serologic and virologic laboratory diagnoses, pathogenesis, surveillance, prevention, and control. A major challenge for public health officials in all tropical areas of the world is to devleop and implement sustainable prevention and control programs that will reverse the trend of emergent dengue hemorrhagic fever.","container-title":"Clinical Microbiology Reviews","DOI":"10.1128/cmr.11.3.480","issue":"3","note":"publisher: American Society for Microbiology","page":"480-496","source":"journals.asm.org (Atypon)","title":"Dengue and Dengue Hemorrhagic Fever","volume":"11","author":[{"family":"Gubler","given":"Duane J."}],"issued":{"date-parts":[["1998",7]]}}},{"id":"SVcbSFop/WjBLILNw","uris":["http://zotero.org/users/14142313/items/7NZJCDEP"],"itemData":{"id":5,"type":"article-journal","abstract":"Flavivirus genomes encode three structural proteins — capsid, membrane (M, expressed as prM, the precursor to M) and envelope (E) — that constitute the virus particle. Structures of several of the E and capsid proteins of flaviviruses have been solved to atomic resolution. In addition, cryo-electron microscopy has been used to visualize the whole structure of some flaviviruses at various stages of their life cycle. Combining these techniques to yield pseudo-atomic structures can further our understanding of dynamic processes in flaviviral life cycles.The authors draw together a wealth of structural information to provide an overview of the interactions and conformational changes that occur when the flaviviruses (mainly dengue virus in this review) assemble and mature.In the mature virion, the E and M proteins are partly buried in the virus membrane, one of a handful of proteins for which the structure within a membrane is known. Immature virion structures are also described and, together with the mature virion structure, enable the authors to review the conformational changes that accompany the virus maturation process.Subviral particles, which assemble in the endoplasmic reticulum, provided the first insights into flavivirus assembly, and their production, composition and structure are described in this review.Selected capsid protein structures are described, with particular reference to the early stages of virus assembly. Capsid proteins are important in the earliest step of assembly, through formation of a nucleocapsid core with genomic RNAAfter entry into the host cell by receptor-mediated endocytosis, the acidic endosome environment triggers irreversible trimerization of the E protein, which exposes a fusion peptide and allows membrane fusion to release the virion into the cytoplasm. The authors review the structural features of E and how these relate to function, flavivirus receptor choice and the fusion process itself.Finally, the authors discuss the class I and class II fusion mechanisms used by different enveloped viruses, in which very different structural proteins mediate membrane fusion.","container-title":"Nature Reviews Microbiology","DOI":"10.1038/nrmicro1067","ISSN":"1740-1534","issue":"1","journalAbbreviation":"Nat Rev Microbiol","language":"en","license":"2005 Springer Nature Limited","note":"publisher: Nature Publishing Group","page":"13-22","source":"www.nature.com","title":"A structural perspective of the flavivirus life cycle","volume":"3","author":[{"family":"Mukhopadhyay","given":"Suchetana"},{"family":"Kuhn","given":"Richard J."},{"family":"Rossmann","given":"Michael G."}],"issued":{"date-parts":[["2005",1]]}}},{"id":9,"uris":["http://zotero.org/users/14142313/items/ZQWTPRLR"],"itemData":{"id":9,"type":"article-journal","container-title":"Lippincott Williams &amp; Wilkins, Philadelphia, PA","page":"712-746","title":"Flaviviridae. Fields Virology","volume":"1","author":[{"family":"Lindenbach","given":"B. D."},{"family":"Murray","given":"C. L."},{"family":"Thiel","given":"H. J."},{"family":"Rice","given":"C. M."}],"issued":{"date-parts":[["2013"]]}}}],"schema":"https://github.com/citation-style-language/schema/raw/master/csl-citation.json"} </w:instrText>
      </w:r>
      <w:r>
        <w:fldChar w:fldCharType="separate"/>
      </w:r>
      <w:r w:rsidR="00481E48" w:rsidRPr="00481E48">
        <w:rPr>
          <w:rFonts w:cs="Times New Roman"/>
          <w:kern w:val="0"/>
          <w:szCs w:val="24"/>
        </w:rPr>
        <w:t xml:space="preserve">(Organization, 1997; Gubler, 1998; Mukhopadhyay, Kuhn and Rossmann, 2005; Lindenbach </w:t>
      </w:r>
      <w:r w:rsidR="00481E48" w:rsidRPr="00481E48">
        <w:rPr>
          <w:rFonts w:cs="Times New Roman"/>
          <w:i/>
          <w:iCs/>
          <w:kern w:val="0"/>
          <w:szCs w:val="24"/>
        </w:rPr>
        <w:t>et al.</w:t>
      </w:r>
      <w:r w:rsidR="00481E48" w:rsidRPr="00481E48">
        <w:rPr>
          <w:rFonts w:cs="Times New Roman"/>
          <w:kern w:val="0"/>
          <w:szCs w:val="24"/>
        </w:rPr>
        <w:t>, 2013)</w:t>
      </w:r>
      <w:r>
        <w:fldChar w:fldCharType="end"/>
      </w:r>
    </w:p>
    <w:p w14:paraId="365E8267" w14:textId="186214B9" w:rsidR="008A25D0" w:rsidRDefault="008A25D0" w:rsidP="00DA47BE">
      <w:pPr>
        <w:keepNext/>
      </w:pPr>
      <w:r w:rsidRPr="008A25D0">
        <w:t xml:space="preserve">As seen in Figure 1, the structure of flaviviruses can be visualized, highlighting both immature flavivirus (left) and </w:t>
      </w:r>
      <w:r w:rsidR="00716E03">
        <w:t>Dengue virus</w:t>
      </w:r>
      <w:r w:rsidRPr="008A25D0">
        <w:t xml:space="preserve"> (right) forms.</w:t>
      </w:r>
    </w:p>
    <w:p w14:paraId="44829E10" w14:textId="790D3D36" w:rsidR="001A6746" w:rsidRDefault="001A6746" w:rsidP="001A6746">
      <w:pPr>
        <w:keepNext/>
        <w:jc w:val="center"/>
      </w:pPr>
      <w:r>
        <w:rPr>
          <w:noProof/>
        </w:rPr>
        <w:drawing>
          <wp:inline distT="0" distB="0" distL="0" distR="0" wp14:anchorId="73CC58C7" wp14:editId="22086ADA">
            <wp:extent cx="5724525" cy="2330696"/>
            <wp:effectExtent l="19050" t="19050" r="9525" b="12700"/>
            <wp:docPr id="110231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41823"/>
                    <a:stretch/>
                  </pic:blipFill>
                  <pic:spPr bwMode="auto">
                    <a:xfrm>
                      <a:off x="0" y="0"/>
                      <a:ext cx="5724525" cy="233069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F6B10A" w14:textId="60FED504" w:rsidR="001A6746" w:rsidRDefault="001A6746" w:rsidP="001A6746">
      <w:pPr>
        <w:pStyle w:val="Caption"/>
        <w:jc w:val="center"/>
      </w:pPr>
      <w:bookmarkStart w:id="3" w:name="_Toc172928112"/>
      <w:r>
        <w:t xml:space="preserve">Figure </w:t>
      </w:r>
      <w:r>
        <w:fldChar w:fldCharType="begin"/>
      </w:r>
      <w:r>
        <w:instrText xml:space="preserve"> SEQ Figure \* ARABIC </w:instrText>
      </w:r>
      <w:r>
        <w:fldChar w:fldCharType="separate"/>
      </w:r>
      <w:r w:rsidR="002331AB">
        <w:rPr>
          <w:noProof/>
        </w:rPr>
        <w:t>1</w:t>
      </w:r>
      <w:r>
        <w:fldChar w:fldCharType="end"/>
      </w:r>
      <w:r>
        <w:t>: I</w:t>
      </w:r>
      <w:r w:rsidRPr="005A6EA3">
        <w:t xml:space="preserve">mmature </w:t>
      </w:r>
      <w:r>
        <w:t xml:space="preserve">flavivirus </w:t>
      </w:r>
      <w:r w:rsidRPr="005A6EA3">
        <w:t xml:space="preserve">(left) and </w:t>
      </w:r>
      <w:r w:rsidR="00716E03">
        <w:t>Dengue virus</w:t>
      </w:r>
      <w:r>
        <w:t xml:space="preserve"> </w:t>
      </w:r>
      <w:r w:rsidRPr="005A6EA3">
        <w:t>(right)</w:t>
      </w:r>
      <w:r>
        <w:t>, created using BioRender</w:t>
      </w:r>
      <w:bookmarkEnd w:id="3"/>
    </w:p>
    <w:p w14:paraId="4FF2B5AE" w14:textId="145C7B80" w:rsidR="001A6746" w:rsidRDefault="001A6746" w:rsidP="001A6746"/>
    <w:p w14:paraId="253B45D0" w14:textId="77777777" w:rsidR="007A655C" w:rsidRDefault="007A655C">
      <w:pPr>
        <w:spacing w:line="259" w:lineRule="auto"/>
        <w:rPr>
          <w:rFonts w:asciiTheme="majorHAnsi" w:eastAsiaTheme="majorEastAsia" w:hAnsiTheme="majorHAnsi" w:cstheme="majorBidi"/>
          <w:color w:val="1F3763" w:themeColor="accent1" w:themeShade="7F"/>
          <w:sz w:val="24"/>
          <w:szCs w:val="24"/>
        </w:rPr>
      </w:pPr>
      <w:r>
        <w:br w:type="page"/>
      </w:r>
    </w:p>
    <w:p w14:paraId="2D30C761" w14:textId="7D420453" w:rsidR="001A6746" w:rsidRPr="000D4763" w:rsidRDefault="00716E03" w:rsidP="001A6746">
      <w:pPr>
        <w:pStyle w:val="Heading3"/>
      </w:pPr>
      <w:bookmarkStart w:id="4" w:name="_Toc172928058"/>
      <w:r>
        <w:lastRenderedPageBreak/>
        <w:t>Dengue virus</w:t>
      </w:r>
      <w:r w:rsidR="001A6746" w:rsidRPr="00C11559">
        <w:t xml:space="preserve"> </w:t>
      </w:r>
      <w:r w:rsidR="001A6746" w:rsidRPr="0018734C">
        <w:t>discovery and genus classification</w:t>
      </w:r>
      <w:bookmarkEnd w:id="4"/>
    </w:p>
    <w:p w14:paraId="6CAE403E" w14:textId="0B3485C0" w:rsidR="006247FE" w:rsidRDefault="00293C94" w:rsidP="00DA47BE">
      <w:r w:rsidRPr="00293C94">
        <w:t xml:space="preserve">The </w:t>
      </w:r>
      <w:r w:rsidR="00716E03">
        <w:t>Dengue virus</w:t>
      </w:r>
      <w:r w:rsidRPr="00293C94">
        <w:t>, part of the Orthoflavivirus genus in the Flaviviridae family, was first identified during a 1943 epidemic in Nagasaki by Ren Kimura, Susumu Hotta, Albert B. Sabin, and Walter Schlesinger</w:t>
      </w:r>
      <w:r w:rsidR="00A33A6F">
        <w:t xml:space="preserve"> </w:t>
      </w:r>
      <w:r w:rsidR="00A33A6F">
        <w:fldChar w:fldCharType="begin"/>
      </w:r>
      <w:r w:rsidR="002B1249">
        <w:instrText xml:space="preserve"> ADDIN ZOTERO_ITEM CSL_CITATION {"citationID":"l93Eb4GY","properties":{"formattedCitation":"(Hotta, 1952; Mukhopadhyay, Kuhn and Rossmann, 2005)","plainCitation":"(Hotta, 1952; Mukhopadhyay, Kuhn and Rossmann, 2005)","noteIndex":0},"citationItems":[{"id":13,"uris":["http://zotero.org/users/14142313/items/YRRMQVEG"],"itemData":{"id":13,"type":"article-journal","container-title":"The Journal of infectious diseases","note":"ISBN: 0022-1899\npublisher: JSTOR","page":"1-9","title":"Experimental studies on dengue: I. Isolation, identification and modification of the virus","author":[{"family":"Hotta","given":"Susumu"}],"issued":{"date-parts":[["1952"]]}}},{"id":"SVcbSFop/WjBLILNw","uris":["http://zotero.org/users/14142313/items/7NZJCDEP"],"itemData":{"id":5,"type":"article-journal","abstract":"Flavivirus genomes encode three structural proteins — capsid, membrane (M, expressed as prM, the precursor to M) and envelope (E) — that constitute the virus particle. Structures of several of the E and capsid proteins of flaviviruses have been solved to atomic resolution. In addition, cryo-electron microscopy has been used to visualize the whole structure of some flaviviruses at various stages of their life cycle. Combining these techniques to yield pseudo-atomic structures can further our understanding of dynamic processes in flaviviral life cycles.The authors draw together a wealth of structural information to provide an overview of the interactions and conformational changes that occur when the flaviviruses (mainly dengue virus in this review) assemble and mature.In the mature virion, the E and M proteins are partly buried in the virus membrane, one of a handful of proteins for which the structure within a membrane is known. Immature virion structures are also described and, together with the mature virion structure, enable the authors to review the conformational changes that accompany the virus maturation process.Subviral particles, which assemble in the endoplasmic reticulum, provided the first insights into flavivirus assembly, and their production, composition and structure are described in this review.Selected capsid protein structures are described, with particular reference to the early stages of virus assembly. Capsid proteins are important in the earliest step of assembly, through formation of a nucleocapsid core with genomic RNAAfter entry into the host cell by receptor-mediated endocytosis, the acidic endosome environment triggers irreversible trimerization of the E protein, which exposes a fusion peptide and allows membrane fusion to release the virion into the cytoplasm. The authors review the structural features of E and how these relate to function, flavivirus receptor choice and the fusion process itself.Finally, the authors discuss the class I and class II fusion mechanisms used by different enveloped viruses, in which very different structural proteins mediate membrane fusion.","container-title":"Nature Reviews Microbiology","DOI":"10.1038/nrmicro1067","ISSN":"1740-1534","issue":"1","journalAbbreviation":"Nat Rev Microbiol","language":"en","license":"2005 Springer Nature Limited","note":"publisher: Nature Publishing Group","page":"13-22","source":"www.nature.com","title":"A structural perspective of the flavivirus life cycle","volume":"3","author":[{"family":"Mukhopadhyay","given":"Suchetana"},{"family":"Kuhn","given":"Richard J."},{"family":"Rossmann","given":"Michael G."}],"issued":{"date-parts":[["2005",1]]}}}],"schema":"https://github.com/citation-style-language/schema/raw/master/csl-citation.json"} </w:instrText>
      </w:r>
      <w:r w:rsidR="00A33A6F">
        <w:fldChar w:fldCharType="separate"/>
      </w:r>
      <w:r w:rsidR="00A33A6F" w:rsidRPr="00BC518B">
        <w:rPr>
          <w:rFonts w:cs="Times New Roman"/>
        </w:rPr>
        <w:t>(Hotta, 1952; Mukhopadhyay, Kuhn and Rossmann, 2005)</w:t>
      </w:r>
      <w:r w:rsidR="00A33A6F">
        <w:fldChar w:fldCharType="end"/>
      </w:r>
      <w:r w:rsidRPr="00293C94">
        <w:t xml:space="preserve">. </w:t>
      </w:r>
      <w:r w:rsidR="00671FDC" w:rsidRPr="00671FDC">
        <w:t>They discovered what is now known as the DENV-1 serotype. This virus is an enveloped, single-stranded RNA virus with a genome approximately 11 kilobases long. Its classification relies heavily on the envelope protein E, crucial for serotype determination, and the NS5 polymerase enzyme, essential for viral replication. Variations in the amino acid sequences of the E protein and nucleotide sequences in the NS5 region distinguish the four known Dengue serotypes. This delineation reveals a complex genomic structure characterized by a single open reading frame, fundamental for the virus's replication and interaction with host cells</w:t>
      </w:r>
      <w:r w:rsidRPr="00293C94">
        <w:t>.</w:t>
      </w:r>
      <w:r w:rsidR="001A6746" w:rsidRPr="00BF1A34">
        <w:t xml:space="preserve"> </w:t>
      </w:r>
      <w:r w:rsidR="00491503">
        <w:fldChar w:fldCharType="begin"/>
      </w:r>
      <w:r w:rsidR="002B1249">
        <w:instrText xml:space="preserve"> ADDIN ZOTERO_ITEM CSL_CITATION {"citationID":"on4qb1df","properties":{"formattedCitation":"(Hotta, 1952; Mukhopadhyay, Kuhn and Rossmann, 2005)","plainCitation":"(Hotta, 1952; Mukhopadhyay, Kuhn and Rossmann, 2005)","noteIndex":0},"citationItems":[{"id":13,"uris":["http://zotero.org/users/14142313/items/YRRMQVEG"],"itemData":{"id":13,"type":"article-journal","container-title":"The Journal of infectious diseases","note":"ISBN: 0022-1899\npublisher: JSTOR","page":"1-9","title":"Experimental studies on dengue: I. Isolation, identification and modification of the virus","author":[{"family":"Hotta","given":"Susumu"}],"issued":{"date-parts":[["1952"]]}}},{"id":"SVcbSFop/WjBLILNw","uris":["http://zotero.org/users/14142313/items/7NZJCDEP"],"itemData":{"id":5,"type":"article-journal","abstract":"Flavivirus genomes encode three structural proteins — capsid, membrane (M, expressed as prM, the precursor to M) and envelope (E) — that constitute the virus particle. Structures of several of the E and capsid proteins of flaviviruses have been solved to atomic resolution. In addition, cryo-electron microscopy has been used to visualize the whole structure of some flaviviruses at various stages of their life cycle. Combining these techniques to yield pseudo-atomic structures can further our understanding of dynamic processes in flaviviral life cycles.The authors draw together a wealth of structural information to provide an overview of the interactions and conformational changes that occur when the flaviviruses (mainly dengue virus in this review) assemble and mature.In the mature virion, the E and M proteins are partly buried in the virus membrane, one of a handful of proteins for which the structure within a membrane is known. Immature virion structures are also described and, together with the mature virion structure, enable the authors to review the conformational changes that accompany the virus maturation process.Subviral particles, which assemble in the endoplasmic reticulum, provided the first insights into flavivirus assembly, and their production, composition and structure are described in this review.Selected capsid protein structures are described, with particular reference to the early stages of virus assembly. Capsid proteins are important in the earliest step of assembly, through formation of a nucleocapsid core with genomic RNAAfter entry into the host cell by receptor-mediated endocytosis, the acidic endosome environment triggers irreversible trimerization of the E protein, which exposes a fusion peptide and allows membrane fusion to release the virion into the cytoplasm. The authors review the structural features of E and how these relate to function, flavivirus receptor choice and the fusion process itself.Finally, the authors discuss the class I and class II fusion mechanisms used by different enveloped viruses, in which very different structural proteins mediate membrane fusion.","container-title":"Nature Reviews Microbiology","DOI":"10.1038/nrmicro1067","ISSN":"1740-1534","issue":"1","journalAbbreviation":"Nat Rev Microbiol","language":"en","license":"2005 Springer Nature Limited","note":"publisher: Nature Publishing Group","page":"13-22","source":"www.nature.com","title":"A structural perspective of the flavivirus life cycle","volume":"3","author":[{"family":"Mukhopadhyay","given":"Suchetana"},{"family":"Kuhn","given":"Richard J."},{"family":"Rossmann","given":"Michael G."}],"issued":{"date-parts":[["2005",1]]}}}],"schema":"https://github.com/citation-style-language/schema/raw/master/csl-citation.json"} </w:instrText>
      </w:r>
      <w:r w:rsidR="00491503">
        <w:fldChar w:fldCharType="separate"/>
      </w:r>
      <w:r w:rsidR="00BC518B" w:rsidRPr="00BC518B">
        <w:rPr>
          <w:rFonts w:cs="Times New Roman"/>
        </w:rPr>
        <w:t>(Hotta, 1952; Mukhopadhyay, Kuhn and Rossmann, 2005)</w:t>
      </w:r>
      <w:r w:rsidR="00491503">
        <w:fldChar w:fldCharType="end"/>
      </w:r>
    </w:p>
    <w:p w14:paraId="435D8EAF" w14:textId="1BEA810A" w:rsidR="001A6746" w:rsidRDefault="006247FE" w:rsidP="00DA47BE">
      <w:r>
        <w:t>As seen in Figure 2, the genome organization of Orthoflavivirus is illustrated, showing the structural and non-structural protein coding regions within the polyprotein.</w:t>
      </w:r>
      <w:r w:rsidR="001A6746" w:rsidRPr="00BF1A34">
        <w:br/>
      </w:r>
      <w:r w:rsidR="001A6746">
        <w:br/>
      </w:r>
      <w:r w:rsidR="001A6746">
        <w:rPr>
          <w:noProof/>
        </w:rPr>
        <w:drawing>
          <wp:inline distT="0" distB="0" distL="0" distR="0" wp14:anchorId="445D463B" wp14:editId="495C1635">
            <wp:extent cx="5724525" cy="2483977"/>
            <wp:effectExtent l="19050" t="19050" r="9525" b="12065"/>
            <wp:docPr id="429148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t="37997"/>
                    <a:stretch/>
                  </pic:blipFill>
                  <pic:spPr bwMode="auto">
                    <a:xfrm>
                      <a:off x="0" y="0"/>
                      <a:ext cx="5724525" cy="24839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379D1F" w14:textId="51DA1F4B" w:rsidR="001A6746" w:rsidRDefault="001A6746" w:rsidP="001A6746">
      <w:pPr>
        <w:pStyle w:val="Caption"/>
        <w:jc w:val="center"/>
      </w:pPr>
      <w:bookmarkStart w:id="5" w:name="_Toc172928113"/>
      <w:r>
        <w:t xml:space="preserve">Figure </w:t>
      </w:r>
      <w:r>
        <w:fldChar w:fldCharType="begin"/>
      </w:r>
      <w:r>
        <w:instrText xml:space="preserve"> SEQ Figure \* ARABIC </w:instrText>
      </w:r>
      <w:r>
        <w:fldChar w:fldCharType="separate"/>
      </w:r>
      <w:r w:rsidR="002331AB">
        <w:rPr>
          <w:noProof/>
        </w:rPr>
        <w:t>2</w:t>
      </w:r>
      <w:r>
        <w:fldChar w:fldCharType="end"/>
      </w:r>
      <w:r>
        <w:t xml:space="preserve">: </w:t>
      </w:r>
      <w:r w:rsidRPr="00071018">
        <w:t>Genome organization</w:t>
      </w:r>
      <w:r>
        <w:t xml:space="preserve"> of </w:t>
      </w:r>
      <w:r w:rsidRPr="002A2D10">
        <w:t>Orthoflavivirus</w:t>
      </w:r>
      <w:r>
        <w:t>, created using BioRender</w:t>
      </w:r>
      <w:bookmarkEnd w:id="5"/>
    </w:p>
    <w:p w14:paraId="241EB929" w14:textId="77777777" w:rsidR="001A6746" w:rsidRPr="00A7430F" w:rsidRDefault="001A6746" w:rsidP="001A6746"/>
    <w:p w14:paraId="49B21F81" w14:textId="77777777" w:rsidR="001A6746" w:rsidRDefault="001A6746" w:rsidP="001A6746"/>
    <w:p w14:paraId="516F67E3" w14:textId="0525BD3A" w:rsidR="001A6746" w:rsidRDefault="00C13B74" w:rsidP="001A6746">
      <w:r>
        <w:t>The phylogenetic tree depicted in Figure 3 illustrates the evolutionary relationships within the Orthoflavivirus genus. This tree was created using iTOL, showcasing the genetic diversity and lineage differentiation among various strains of the virus.</w:t>
      </w:r>
    </w:p>
    <w:p w14:paraId="39F14901" w14:textId="77777777" w:rsidR="001A6746" w:rsidRDefault="001A6746" w:rsidP="001A6746">
      <w:pPr>
        <w:spacing w:line="259" w:lineRule="auto"/>
        <w:jc w:val="center"/>
      </w:pPr>
      <w:r>
        <w:rPr>
          <w:noProof/>
        </w:rPr>
        <w:lastRenderedPageBreak/>
        <w:drawing>
          <wp:inline distT="0" distB="0" distL="0" distR="0" wp14:anchorId="251DE8C8" wp14:editId="07780418">
            <wp:extent cx="4670541" cy="8483600"/>
            <wp:effectExtent l="19050" t="19050" r="15875" b="12700"/>
            <wp:docPr id="1122567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2858" cy="8487809"/>
                    </a:xfrm>
                    <a:prstGeom prst="rect">
                      <a:avLst/>
                    </a:prstGeom>
                    <a:noFill/>
                    <a:ln>
                      <a:solidFill>
                        <a:schemeClr val="tx1"/>
                      </a:solidFill>
                    </a:ln>
                  </pic:spPr>
                </pic:pic>
              </a:graphicData>
            </a:graphic>
          </wp:inline>
        </w:drawing>
      </w:r>
    </w:p>
    <w:p w14:paraId="788A8786" w14:textId="54E790BA" w:rsidR="001A6746" w:rsidRDefault="001A6746" w:rsidP="001A6746">
      <w:pPr>
        <w:pStyle w:val="Caption"/>
        <w:jc w:val="center"/>
      </w:pPr>
      <w:bookmarkStart w:id="6" w:name="_Toc172928114"/>
      <w:r>
        <w:t xml:space="preserve">Figure </w:t>
      </w:r>
      <w:r>
        <w:fldChar w:fldCharType="begin"/>
      </w:r>
      <w:r>
        <w:instrText xml:space="preserve"> SEQ Figure \* ARABIC </w:instrText>
      </w:r>
      <w:r>
        <w:fldChar w:fldCharType="separate"/>
      </w:r>
      <w:r w:rsidR="002331AB">
        <w:rPr>
          <w:noProof/>
        </w:rPr>
        <w:t>3</w:t>
      </w:r>
      <w:r>
        <w:fldChar w:fldCharType="end"/>
      </w:r>
      <w:r>
        <w:t>: Phylogenetic tree of Orthoflavivirus genus, created using iTOL</w:t>
      </w:r>
      <w:bookmarkEnd w:id="6"/>
    </w:p>
    <w:p w14:paraId="757E098D" w14:textId="668556B0" w:rsidR="001A6746" w:rsidRDefault="00716E03" w:rsidP="001A6746">
      <w:pPr>
        <w:pStyle w:val="Heading3"/>
      </w:pPr>
      <w:bookmarkStart w:id="7" w:name="_Toc172928059"/>
      <w:r>
        <w:lastRenderedPageBreak/>
        <w:t>Dengue virus</w:t>
      </w:r>
      <w:r w:rsidR="001A6746" w:rsidRPr="006D6BFD">
        <w:t xml:space="preserve"> non-structural and structural proteins</w:t>
      </w:r>
      <w:bookmarkEnd w:id="7"/>
    </w:p>
    <w:p w14:paraId="46BBB607" w14:textId="66002897" w:rsidR="00DE5AF4" w:rsidRPr="00DE5AF4" w:rsidRDefault="00DE5AF4" w:rsidP="00DE5AF4">
      <w:r w:rsidRPr="002F6632">
        <w:t xml:space="preserve">The </w:t>
      </w:r>
      <w:r w:rsidR="00716E03">
        <w:t>Dengue virus</w:t>
      </w:r>
      <w:r w:rsidRPr="002F6632">
        <w:t>, belonging to the Orthoflavivirus genus in the Flaviviridae family, has a complex genomic structure encoding a polyprotein from its open reading frame (ORF1)</w:t>
      </w:r>
      <w:r>
        <w:t>,</w:t>
      </w:r>
      <w:r w:rsidRPr="0059431E">
        <w:t xml:space="preserve"> as illustrated in Figure </w:t>
      </w:r>
      <w:r>
        <w:t>4</w:t>
      </w:r>
      <w:r w:rsidRPr="002F6632">
        <w:t>. This polyprotein is modified post-translationally to produce three structural and seven non-structural proteins, each essential for the virus's lifecycle. Among these, the non-structural protein NS3 functions as both a protease and helicase, while NS5 serves as the RNA-dependent RNA polymerase, critical for viral replication. The structural envelope protein E is crucial for virus entry into host cells and determines serotype specificity, particularly through domain III, which is key in receptor binding. This binding is a central focus for neutralizing antibodies and vaccine development due to its role in viral pathogenesis and immune evasion. Modifications to the E protein to minimize antibody cross-reactivity are vital in developing vaccines. Mapping the epitopes recognized by neutralizing antibodies has been instrumental in designing vaccines that effectively target multiple serotypes, highlighting the significance of the E protein in Dengue's pathology and its role in immune response strategies.</w:t>
      </w:r>
      <w:r>
        <w:t xml:space="preserve"> </w:t>
      </w:r>
      <w:r>
        <w:fldChar w:fldCharType="begin"/>
      </w:r>
      <w:r>
        <w:instrText xml:space="preserve"> ADDIN ZOTERO_ITEM CSL_CITATION {"citationID":"0aMm20w5","properties":{"formattedCitation":"(Lin {\\i{}et al.}, 2012)","plainCitation":"(Lin et al., 2012)","noteIndex":0},"citationItems":[{"id":14,"uris":["http://zotero.org/users/14142313/items/3IDADDYD"],"itemData":{"id":14,"type":"article-journal","abstract":"Background The envelope (E) protein of dengue virus (DENV) is the major target of neutralizing antibodies and vaccine development. While previous studies on domain III or domain I/II alone have reported several epitopes of monoclonal antibodies (mAbs) against DENV E protein, the possibility of interdomain epitopes and the relationship between epitopes and neutralizing potency remain largely unexplored. Methodology/Principal Findings We developed a dot blot assay by using 67 alanine mutants of predicted surface-exposed E residues as a systematic approach to identify epitopes recognized by mAbs and polyclonal sera, and confirmed our findings using a capture-ELISA assay. Of the 12 mouse mAbs tested, three recognized a novel epitope involving residues (Q211, D215, P217) at the central interface of domain II, and three recognized residues at both domain III and the lateral ridge of domain II, suggesting a more frequent presence of interdomain epitopes t</w:instrText>
      </w:r>
      <w:r>
        <w:rPr>
          <w:rFonts w:hint="eastAsia"/>
        </w:rPr>
        <w:instrText>han previously appreciated. Compared with mAbs generated by traditional protocols, the potent neutralizing mAbs generated by a new protocol recognized multiple residues in A strand or residues in C strand/CC</w:instrText>
      </w:r>
      <w:r>
        <w:rPr>
          <w:rFonts w:hint="eastAsia"/>
        </w:rPr>
        <w:instrText>′</w:instrText>
      </w:r>
      <w:r>
        <w:rPr>
          <w:rFonts w:hint="eastAsia"/>
        </w:rPr>
        <w:instrText xml:space="preserve"> loop of DENV2 and DENV1, and multiple residues</w:instrText>
      </w:r>
      <w:r>
        <w:instrText xml:space="preserve"> in BC loop and residues in DE loop, EF loop/F strand or G strand of DENV1. The predominant epitopes of anti-E antibodies in polyclonal sera were found to include both fusion loop and non-fusion residues in the same or adjacent monomer. Conclusions/Significance Our analyses have implications for epitope-specific diagnostics and epitope-based dengue vaccines. This high throughput method has tremendous application for mapping both intra and interdomain epitopes recognized by human mAbs and polyclonal sera, which would further our understanding of humoral immune responses to DENV at the epitope level.","container-title":"PLOS Neglected Tropical Diseases","DOI":"10.1371/journal.pntd.0001447","ISSN":"1935-2735","issue":"1","journalAbbreviation":"PLOS Neglected Tropical Diseases","language":"en","note":"publisher: Public Library of Science","page":"e1447","source":"PLoS Journals","title":"Analysis of Epitopes on Dengue Virus Envelope Protein Recognized by Monoclonal Antibodies and Polyclonal Human Sera by a High Throughput Assay","volume":"6","author":[{"family":"Lin","given":"Hong-En"},{"family":"Tsai","given":"Wen-Yang"},{"family":"Liu","given":"I.-Ju"},{"family":"Li","given":"Pi-Chun"},{"family":"Liao","given":"Mei-Ying"},{"family":"Tsai","given":"Jih-Jin"},{"family":"Wu","given":"Yi-Chieh"},{"family":"Lai","given":"Chih-Yun"},{"family":"Lu","given":"Chih-Hsuan"},{"family":"Huang","given":"Jyh-Hsiung"},{"family":"Chang","given":"Gwong-Jen"},{"family":"Wu","given":"Han-Chung"},{"family":"Wang","given":"Wei-Kung"}],"issued":{"date-parts":[["2012",1,3]]}}}],"schema":"https://github.com/citation-style-language/schema/raw/master/csl-citation.json"} </w:instrText>
      </w:r>
      <w:r>
        <w:fldChar w:fldCharType="separate"/>
      </w:r>
      <w:r w:rsidRPr="009A51AE">
        <w:rPr>
          <w:rFonts w:cs="Times New Roman"/>
          <w:kern w:val="0"/>
          <w:szCs w:val="24"/>
        </w:rPr>
        <w:t xml:space="preserve">(Lin </w:t>
      </w:r>
      <w:r w:rsidRPr="009A51AE">
        <w:rPr>
          <w:rFonts w:cs="Times New Roman"/>
          <w:i/>
          <w:iCs/>
          <w:kern w:val="0"/>
          <w:szCs w:val="24"/>
        </w:rPr>
        <w:t>et al.</w:t>
      </w:r>
      <w:r w:rsidRPr="009A51AE">
        <w:rPr>
          <w:rFonts w:cs="Times New Roman"/>
          <w:kern w:val="0"/>
          <w:szCs w:val="24"/>
        </w:rPr>
        <w:t>, 2012)</w:t>
      </w:r>
      <w:r>
        <w:fldChar w:fldCharType="end"/>
      </w:r>
    </w:p>
    <w:p w14:paraId="4C0FB817" w14:textId="77777777" w:rsidR="00870120" w:rsidRDefault="00870120" w:rsidP="00870120">
      <w:pPr>
        <w:jc w:val="center"/>
      </w:pPr>
      <w:r>
        <w:rPr>
          <w:noProof/>
        </w:rPr>
        <w:drawing>
          <wp:inline distT="0" distB="0" distL="0" distR="0" wp14:anchorId="7432BDF5" wp14:editId="59AE5437">
            <wp:extent cx="5725795" cy="933681"/>
            <wp:effectExtent l="19050" t="19050" r="8255" b="19050"/>
            <wp:docPr id="3592386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t="76713"/>
                    <a:stretch/>
                  </pic:blipFill>
                  <pic:spPr bwMode="auto">
                    <a:xfrm>
                      <a:off x="0" y="0"/>
                      <a:ext cx="5725795" cy="93368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2161510" w14:textId="78646B96" w:rsidR="00870120" w:rsidRDefault="00870120" w:rsidP="00870120">
      <w:pPr>
        <w:pStyle w:val="Caption"/>
        <w:jc w:val="center"/>
      </w:pPr>
      <w:bookmarkStart w:id="8" w:name="_Toc172928115"/>
      <w:r>
        <w:t xml:space="preserve">Figure </w:t>
      </w:r>
      <w:r>
        <w:fldChar w:fldCharType="begin"/>
      </w:r>
      <w:r>
        <w:instrText xml:space="preserve"> SEQ Figure \* ARABIC </w:instrText>
      </w:r>
      <w:r>
        <w:fldChar w:fldCharType="separate"/>
      </w:r>
      <w:r w:rsidR="002331AB">
        <w:rPr>
          <w:noProof/>
        </w:rPr>
        <w:t>4</w:t>
      </w:r>
      <w:r>
        <w:fldChar w:fldCharType="end"/>
      </w:r>
      <w:r>
        <w:t xml:space="preserve">: </w:t>
      </w:r>
      <w:r w:rsidRPr="00071018">
        <w:t>Genome organization</w:t>
      </w:r>
      <w:r>
        <w:t xml:space="preserve"> of </w:t>
      </w:r>
      <w:r w:rsidR="00716E03">
        <w:t>Dengue virus</w:t>
      </w:r>
      <w:r>
        <w:t>, created using BioRender</w:t>
      </w:r>
      <w:bookmarkEnd w:id="8"/>
    </w:p>
    <w:p w14:paraId="319F6C6F" w14:textId="77777777" w:rsidR="00870120" w:rsidRDefault="00870120" w:rsidP="00870120"/>
    <w:p w14:paraId="1639C576" w14:textId="0F5D330D" w:rsidR="000D0D91" w:rsidRPr="00870120" w:rsidRDefault="000D0D91" w:rsidP="00870120">
      <w:r>
        <w:t xml:space="preserve">Table 1 provides the nomenclature for the structural and non-structural proteins of the </w:t>
      </w:r>
      <w:r w:rsidR="00716E03">
        <w:t>Dengue virus</w:t>
      </w:r>
      <w:r>
        <w:t>, outlining their respective functions.</w:t>
      </w:r>
    </w:p>
    <w:p w14:paraId="090F0BDA" w14:textId="4C8DDEB1" w:rsidR="001A6746" w:rsidRDefault="001A6746" w:rsidP="001A6746">
      <w:pPr>
        <w:pStyle w:val="Caption"/>
        <w:jc w:val="center"/>
      </w:pPr>
      <w:bookmarkStart w:id="9" w:name="_Hlk171113710"/>
      <w:bookmarkStart w:id="10" w:name="_Toc172928128"/>
      <w:r>
        <w:t xml:space="preserve">Table </w:t>
      </w:r>
      <w:r>
        <w:fldChar w:fldCharType="begin"/>
      </w:r>
      <w:r>
        <w:instrText xml:space="preserve"> SEQ Table \* ARABIC </w:instrText>
      </w:r>
      <w:r>
        <w:fldChar w:fldCharType="separate"/>
      </w:r>
      <w:r w:rsidR="002331AB">
        <w:rPr>
          <w:noProof/>
        </w:rPr>
        <w:t>1</w:t>
      </w:r>
      <w:r>
        <w:fldChar w:fldCharType="end"/>
      </w:r>
      <w:r>
        <w:t xml:space="preserve">: </w:t>
      </w:r>
      <w:r w:rsidRPr="007A4922">
        <w:t xml:space="preserve">Nomenclature for structural and non-structural proteins of the </w:t>
      </w:r>
      <w:r w:rsidR="00716E03">
        <w:t>Dengue virus</w:t>
      </w:r>
      <w:bookmarkEnd w:id="10"/>
    </w:p>
    <w:tbl>
      <w:tblPr>
        <w:tblStyle w:val="TableGrid"/>
        <w:tblW w:w="8995" w:type="dxa"/>
        <w:jc w:val="center"/>
        <w:tblLook w:val="04A0" w:firstRow="1" w:lastRow="0" w:firstColumn="1" w:lastColumn="0" w:noHBand="0" w:noVBand="1"/>
        <w:tblCaption w:val="Nomenclature for structural and non-structural proteins of the Dengue virus"/>
      </w:tblPr>
      <w:tblGrid>
        <w:gridCol w:w="909"/>
        <w:gridCol w:w="1544"/>
        <w:gridCol w:w="6542"/>
      </w:tblGrid>
      <w:tr w:rsidR="001A6746" w:rsidRPr="00746E1D" w14:paraId="53A181C4" w14:textId="77777777" w:rsidTr="0079072A">
        <w:trPr>
          <w:jc w:val="center"/>
        </w:trPr>
        <w:tc>
          <w:tcPr>
            <w:tcW w:w="0" w:type="auto"/>
            <w:shd w:val="clear" w:color="auto" w:fill="auto"/>
            <w:hideMark/>
          </w:tcPr>
          <w:bookmarkEnd w:id="9"/>
          <w:p w14:paraId="2146586E" w14:textId="77777777" w:rsidR="001A6746" w:rsidRPr="00746E1D" w:rsidRDefault="001A6746" w:rsidP="0079072A">
            <w:pPr>
              <w:spacing w:after="160" w:line="259" w:lineRule="auto"/>
              <w:rPr>
                <w:b/>
                <w:bCs/>
              </w:rPr>
            </w:pPr>
            <w:r w:rsidRPr="00746E1D">
              <w:rPr>
                <w:b/>
                <w:bCs/>
              </w:rPr>
              <w:t>Protein</w:t>
            </w:r>
          </w:p>
        </w:tc>
        <w:tc>
          <w:tcPr>
            <w:tcW w:w="1544" w:type="dxa"/>
            <w:shd w:val="clear" w:color="auto" w:fill="auto"/>
            <w:hideMark/>
          </w:tcPr>
          <w:p w14:paraId="22BB2A36" w14:textId="77777777" w:rsidR="001A6746" w:rsidRPr="00746E1D" w:rsidRDefault="001A6746" w:rsidP="0079072A">
            <w:pPr>
              <w:spacing w:after="160" w:line="259" w:lineRule="auto"/>
              <w:rPr>
                <w:b/>
                <w:bCs/>
              </w:rPr>
            </w:pPr>
            <w:r w:rsidRPr="00746E1D">
              <w:rPr>
                <w:b/>
                <w:bCs/>
              </w:rPr>
              <w:t>Nomenclature</w:t>
            </w:r>
          </w:p>
        </w:tc>
        <w:tc>
          <w:tcPr>
            <w:tcW w:w="6542" w:type="dxa"/>
            <w:shd w:val="clear" w:color="auto" w:fill="auto"/>
            <w:hideMark/>
          </w:tcPr>
          <w:p w14:paraId="014F2094" w14:textId="77777777" w:rsidR="001A6746" w:rsidRPr="00746E1D" w:rsidRDefault="001A6746" w:rsidP="0079072A">
            <w:pPr>
              <w:spacing w:after="160" w:line="259" w:lineRule="auto"/>
              <w:rPr>
                <w:b/>
                <w:bCs/>
              </w:rPr>
            </w:pPr>
            <w:r w:rsidRPr="00746E1D">
              <w:rPr>
                <w:b/>
                <w:bCs/>
              </w:rPr>
              <w:t>Function</w:t>
            </w:r>
          </w:p>
        </w:tc>
      </w:tr>
      <w:tr w:rsidR="001A6746" w:rsidRPr="00746E1D" w14:paraId="0F6CD10B" w14:textId="77777777" w:rsidTr="0079072A">
        <w:trPr>
          <w:jc w:val="center"/>
        </w:trPr>
        <w:tc>
          <w:tcPr>
            <w:tcW w:w="0" w:type="auto"/>
            <w:shd w:val="clear" w:color="auto" w:fill="auto"/>
            <w:hideMark/>
          </w:tcPr>
          <w:p w14:paraId="75FC184A" w14:textId="77777777" w:rsidR="001A6746" w:rsidRPr="00746E1D" w:rsidRDefault="001A6746" w:rsidP="0079072A">
            <w:pPr>
              <w:spacing w:after="160" w:line="259" w:lineRule="auto"/>
            </w:pPr>
            <w:r w:rsidRPr="00746E1D">
              <w:t>C</w:t>
            </w:r>
          </w:p>
        </w:tc>
        <w:tc>
          <w:tcPr>
            <w:tcW w:w="1544" w:type="dxa"/>
            <w:shd w:val="clear" w:color="auto" w:fill="auto"/>
            <w:hideMark/>
          </w:tcPr>
          <w:p w14:paraId="633CBD40" w14:textId="77777777" w:rsidR="001A6746" w:rsidRPr="00746E1D" w:rsidRDefault="001A6746" w:rsidP="0079072A">
            <w:pPr>
              <w:spacing w:line="259" w:lineRule="auto"/>
            </w:pPr>
            <w:r w:rsidRPr="00746E1D">
              <w:t>Capsid</w:t>
            </w:r>
          </w:p>
        </w:tc>
        <w:tc>
          <w:tcPr>
            <w:tcW w:w="6542" w:type="dxa"/>
            <w:shd w:val="clear" w:color="auto" w:fill="auto"/>
            <w:hideMark/>
          </w:tcPr>
          <w:p w14:paraId="2C352F85" w14:textId="77777777" w:rsidR="001A6746" w:rsidRPr="00746E1D" w:rsidRDefault="001A6746" w:rsidP="0079072A">
            <w:pPr>
              <w:spacing w:line="259" w:lineRule="auto"/>
            </w:pPr>
            <w:r w:rsidRPr="00746E1D">
              <w:t>Encapsulates the RNA genome, forms the core of the virus particle</w:t>
            </w:r>
          </w:p>
        </w:tc>
      </w:tr>
      <w:tr w:rsidR="001A6746" w:rsidRPr="00746E1D" w14:paraId="3E8EBF9D" w14:textId="77777777" w:rsidTr="0079072A">
        <w:trPr>
          <w:jc w:val="center"/>
        </w:trPr>
        <w:tc>
          <w:tcPr>
            <w:tcW w:w="0" w:type="auto"/>
            <w:shd w:val="clear" w:color="auto" w:fill="auto"/>
            <w:hideMark/>
          </w:tcPr>
          <w:p w14:paraId="5C9C50A9" w14:textId="77777777" w:rsidR="001A6746" w:rsidRPr="00746E1D" w:rsidRDefault="001A6746" w:rsidP="0079072A">
            <w:pPr>
              <w:spacing w:line="259" w:lineRule="auto"/>
            </w:pPr>
            <w:r w:rsidRPr="00746E1D">
              <w:t>prM/M</w:t>
            </w:r>
          </w:p>
        </w:tc>
        <w:tc>
          <w:tcPr>
            <w:tcW w:w="1544" w:type="dxa"/>
            <w:shd w:val="clear" w:color="auto" w:fill="auto"/>
            <w:hideMark/>
          </w:tcPr>
          <w:p w14:paraId="73CF500A" w14:textId="77777777" w:rsidR="001A6746" w:rsidRPr="00746E1D" w:rsidRDefault="001A6746" w:rsidP="0079072A">
            <w:pPr>
              <w:spacing w:line="259" w:lineRule="auto"/>
            </w:pPr>
            <w:r w:rsidRPr="00746E1D">
              <w:t>Membrane</w:t>
            </w:r>
          </w:p>
        </w:tc>
        <w:tc>
          <w:tcPr>
            <w:tcW w:w="6542" w:type="dxa"/>
            <w:shd w:val="clear" w:color="auto" w:fill="auto"/>
            <w:hideMark/>
          </w:tcPr>
          <w:p w14:paraId="733E7801" w14:textId="77777777" w:rsidR="001A6746" w:rsidRPr="00746E1D" w:rsidRDefault="001A6746" w:rsidP="0079072A">
            <w:pPr>
              <w:spacing w:line="259" w:lineRule="auto"/>
            </w:pPr>
            <w:r w:rsidRPr="00746E1D">
              <w:t>Precursor to the membrane protein, involved in virion assembly and maturation</w:t>
            </w:r>
          </w:p>
        </w:tc>
      </w:tr>
      <w:tr w:rsidR="001A6746" w:rsidRPr="00746E1D" w14:paraId="34425172" w14:textId="77777777" w:rsidTr="0079072A">
        <w:trPr>
          <w:jc w:val="center"/>
        </w:trPr>
        <w:tc>
          <w:tcPr>
            <w:tcW w:w="0" w:type="auto"/>
            <w:shd w:val="clear" w:color="auto" w:fill="auto"/>
            <w:hideMark/>
          </w:tcPr>
          <w:p w14:paraId="0559D09E" w14:textId="77777777" w:rsidR="001A6746" w:rsidRPr="00746E1D" w:rsidRDefault="001A6746" w:rsidP="0079072A">
            <w:pPr>
              <w:spacing w:line="259" w:lineRule="auto"/>
            </w:pPr>
            <w:r w:rsidRPr="00746E1D">
              <w:t>E</w:t>
            </w:r>
          </w:p>
        </w:tc>
        <w:tc>
          <w:tcPr>
            <w:tcW w:w="1544" w:type="dxa"/>
            <w:shd w:val="clear" w:color="auto" w:fill="auto"/>
            <w:hideMark/>
          </w:tcPr>
          <w:p w14:paraId="61A4E40F" w14:textId="77777777" w:rsidR="001A6746" w:rsidRPr="00746E1D" w:rsidRDefault="001A6746" w:rsidP="0079072A">
            <w:pPr>
              <w:spacing w:line="259" w:lineRule="auto"/>
            </w:pPr>
            <w:r w:rsidRPr="00746E1D">
              <w:t>Envelope</w:t>
            </w:r>
          </w:p>
        </w:tc>
        <w:tc>
          <w:tcPr>
            <w:tcW w:w="6542" w:type="dxa"/>
            <w:shd w:val="clear" w:color="auto" w:fill="auto"/>
            <w:hideMark/>
          </w:tcPr>
          <w:p w14:paraId="0DCE092A" w14:textId="77777777" w:rsidR="001A6746" w:rsidRPr="00746E1D" w:rsidRDefault="001A6746" w:rsidP="0079072A">
            <w:pPr>
              <w:spacing w:line="259" w:lineRule="auto"/>
            </w:pPr>
            <w:r w:rsidRPr="00746E1D">
              <w:t>Mediates viral entry through receptor binding; major determinant for serotype specificity</w:t>
            </w:r>
          </w:p>
        </w:tc>
      </w:tr>
      <w:tr w:rsidR="001A6746" w:rsidRPr="00746E1D" w14:paraId="262833B6" w14:textId="77777777" w:rsidTr="0079072A">
        <w:trPr>
          <w:jc w:val="center"/>
        </w:trPr>
        <w:tc>
          <w:tcPr>
            <w:tcW w:w="0" w:type="auto"/>
            <w:shd w:val="clear" w:color="auto" w:fill="auto"/>
            <w:hideMark/>
          </w:tcPr>
          <w:p w14:paraId="6F3B5D4D" w14:textId="77777777" w:rsidR="001A6746" w:rsidRPr="00746E1D" w:rsidRDefault="001A6746" w:rsidP="0079072A">
            <w:pPr>
              <w:spacing w:line="259" w:lineRule="auto"/>
            </w:pPr>
            <w:r w:rsidRPr="00746E1D">
              <w:t>NS1</w:t>
            </w:r>
          </w:p>
        </w:tc>
        <w:tc>
          <w:tcPr>
            <w:tcW w:w="1544" w:type="dxa"/>
            <w:shd w:val="clear" w:color="auto" w:fill="auto"/>
            <w:hideMark/>
          </w:tcPr>
          <w:p w14:paraId="53773979" w14:textId="77777777" w:rsidR="001A6746" w:rsidRPr="00746E1D" w:rsidRDefault="001A6746" w:rsidP="0079072A">
            <w:pPr>
              <w:spacing w:line="259" w:lineRule="auto"/>
            </w:pPr>
            <w:r w:rsidRPr="00746E1D">
              <w:t>Non-structural protein 1</w:t>
            </w:r>
          </w:p>
        </w:tc>
        <w:tc>
          <w:tcPr>
            <w:tcW w:w="6542" w:type="dxa"/>
            <w:shd w:val="clear" w:color="auto" w:fill="auto"/>
            <w:hideMark/>
          </w:tcPr>
          <w:p w14:paraId="1FE4C361" w14:textId="77777777" w:rsidR="001A6746" w:rsidRPr="00746E1D" w:rsidRDefault="001A6746" w:rsidP="0079072A">
            <w:pPr>
              <w:spacing w:line="259" w:lineRule="auto"/>
            </w:pPr>
            <w:r w:rsidRPr="00746E1D">
              <w:t>Immune modulation; secreted form is involved in pathogenesis</w:t>
            </w:r>
          </w:p>
        </w:tc>
      </w:tr>
      <w:tr w:rsidR="001A6746" w:rsidRPr="00746E1D" w14:paraId="6FA242A9" w14:textId="77777777" w:rsidTr="0079072A">
        <w:trPr>
          <w:jc w:val="center"/>
        </w:trPr>
        <w:tc>
          <w:tcPr>
            <w:tcW w:w="0" w:type="auto"/>
            <w:shd w:val="clear" w:color="auto" w:fill="auto"/>
            <w:hideMark/>
          </w:tcPr>
          <w:p w14:paraId="6F548DED" w14:textId="77777777" w:rsidR="001A6746" w:rsidRPr="00746E1D" w:rsidRDefault="001A6746" w:rsidP="0079072A">
            <w:pPr>
              <w:spacing w:line="259" w:lineRule="auto"/>
            </w:pPr>
            <w:r w:rsidRPr="00746E1D">
              <w:t>NS2A</w:t>
            </w:r>
          </w:p>
        </w:tc>
        <w:tc>
          <w:tcPr>
            <w:tcW w:w="1544" w:type="dxa"/>
            <w:shd w:val="clear" w:color="auto" w:fill="auto"/>
            <w:hideMark/>
          </w:tcPr>
          <w:p w14:paraId="19D5C1E0" w14:textId="77777777" w:rsidR="001A6746" w:rsidRPr="00746E1D" w:rsidRDefault="001A6746" w:rsidP="0079072A">
            <w:pPr>
              <w:spacing w:line="259" w:lineRule="auto"/>
            </w:pPr>
            <w:r w:rsidRPr="00746E1D">
              <w:t>Non-structural protein 2A</w:t>
            </w:r>
          </w:p>
        </w:tc>
        <w:tc>
          <w:tcPr>
            <w:tcW w:w="6542" w:type="dxa"/>
            <w:shd w:val="clear" w:color="auto" w:fill="auto"/>
            <w:hideMark/>
          </w:tcPr>
          <w:p w14:paraId="387B5CC2" w14:textId="77777777" w:rsidR="001A6746" w:rsidRPr="00746E1D" w:rsidRDefault="001A6746" w:rsidP="0079072A">
            <w:pPr>
              <w:spacing w:line="259" w:lineRule="auto"/>
            </w:pPr>
            <w:r w:rsidRPr="00746E1D">
              <w:t>Viral replication and assembly; modulates host antiviral response</w:t>
            </w:r>
          </w:p>
        </w:tc>
      </w:tr>
      <w:tr w:rsidR="001A6746" w:rsidRPr="00746E1D" w14:paraId="52BA4814" w14:textId="77777777" w:rsidTr="0079072A">
        <w:trPr>
          <w:jc w:val="center"/>
        </w:trPr>
        <w:tc>
          <w:tcPr>
            <w:tcW w:w="0" w:type="auto"/>
            <w:shd w:val="clear" w:color="auto" w:fill="auto"/>
            <w:hideMark/>
          </w:tcPr>
          <w:p w14:paraId="3EE43279" w14:textId="77777777" w:rsidR="001A6746" w:rsidRPr="00746E1D" w:rsidRDefault="001A6746" w:rsidP="0079072A">
            <w:pPr>
              <w:spacing w:line="259" w:lineRule="auto"/>
            </w:pPr>
            <w:r w:rsidRPr="00746E1D">
              <w:t>NS2B</w:t>
            </w:r>
          </w:p>
        </w:tc>
        <w:tc>
          <w:tcPr>
            <w:tcW w:w="1544" w:type="dxa"/>
            <w:shd w:val="clear" w:color="auto" w:fill="auto"/>
            <w:hideMark/>
          </w:tcPr>
          <w:p w14:paraId="53712725" w14:textId="77777777" w:rsidR="001A6746" w:rsidRPr="00746E1D" w:rsidRDefault="001A6746" w:rsidP="0079072A">
            <w:pPr>
              <w:spacing w:line="259" w:lineRule="auto"/>
            </w:pPr>
            <w:r w:rsidRPr="00746E1D">
              <w:t>Non-structural protein 2B</w:t>
            </w:r>
          </w:p>
        </w:tc>
        <w:tc>
          <w:tcPr>
            <w:tcW w:w="6542" w:type="dxa"/>
            <w:shd w:val="clear" w:color="auto" w:fill="auto"/>
            <w:hideMark/>
          </w:tcPr>
          <w:p w14:paraId="36F79274" w14:textId="77777777" w:rsidR="001A6746" w:rsidRPr="00746E1D" w:rsidRDefault="001A6746" w:rsidP="0079072A">
            <w:pPr>
              <w:spacing w:line="259" w:lineRule="auto"/>
            </w:pPr>
            <w:r w:rsidRPr="00746E1D">
              <w:t>Co-factor for NS3 protease activity</w:t>
            </w:r>
          </w:p>
        </w:tc>
      </w:tr>
      <w:tr w:rsidR="001A6746" w:rsidRPr="00746E1D" w14:paraId="1B06FBF3" w14:textId="77777777" w:rsidTr="0079072A">
        <w:trPr>
          <w:jc w:val="center"/>
        </w:trPr>
        <w:tc>
          <w:tcPr>
            <w:tcW w:w="0" w:type="auto"/>
            <w:shd w:val="clear" w:color="auto" w:fill="auto"/>
            <w:hideMark/>
          </w:tcPr>
          <w:p w14:paraId="4F6BFC3C" w14:textId="77777777" w:rsidR="001A6746" w:rsidRPr="00746E1D" w:rsidRDefault="001A6746" w:rsidP="0079072A">
            <w:pPr>
              <w:spacing w:line="259" w:lineRule="auto"/>
            </w:pPr>
            <w:r w:rsidRPr="00746E1D">
              <w:t>NS3</w:t>
            </w:r>
          </w:p>
        </w:tc>
        <w:tc>
          <w:tcPr>
            <w:tcW w:w="1544" w:type="dxa"/>
            <w:shd w:val="clear" w:color="auto" w:fill="auto"/>
            <w:hideMark/>
          </w:tcPr>
          <w:p w14:paraId="7CB862E2" w14:textId="77777777" w:rsidR="001A6746" w:rsidRPr="00746E1D" w:rsidRDefault="001A6746" w:rsidP="0079072A">
            <w:pPr>
              <w:spacing w:line="259" w:lineRule="auto"/>
            </w:pPr>
            <w:r w:rsidRPr="00746E1D">
              <w:t>Non-structural protein 3</w:t>
            </w:r>
          </w:p>
        </w:tc>
        <w:tc>
          <w:tcPr>
            <w:tcW w:w="6542" w:type="dxa"/>
            <w:shd w:val="clear" w:color="auto" w:fill="auto"/>
            <w:hideMark/>
          </w:tcPr>
          <w:p w14:paraId="48B6772E" w14:textId="77777777" w:rsidR="001A6746" w:rsidRPr="00746E1D" w:rsidRDefault="001A6746" w:rsidP="0079072A">
            <w:pPr>
              <w:spacing w:line="259" w:lineRule="auto"/>
            </w:pPr>
            <w:r w:rsidRPr="00746E1D">
              <w:t>Serine protease; RNA helicase</w:t>
            </w:r>
          </w:p>
        </w:tc>
      </w:tr>
      <w:tr w:rsidR="001A6746" w:rsidRPr="00746E1D" w14:paraId="03AB9192" w14:textId="77777777" w:rsidTr="0079072A">
        <w:trPr>
          <w:jc w:val="center"/>
        </w:trPr>
        <w:tc>
          <w:tcPr>
            <w:tcW w:w="0" w:type="auto"/>
            <w:shd w:val="clear" w:color="auto" w:fill="auto"/>
            <w:hideMark/>
          </w:tcPr>
          <w:p w14:paraId="75FC63C1" w14:textId="77777777" w:rsidR="001A6746" w:rsidRPr="00746E1D" w:rsidRDefault="001A6746" w:rsidP="0079072A">
            <w:pPr>
              <w:spacing w:line="259" w:lineRule="auto"/>
            </w:pPr>
            <w:r w:rsidRPr="00746E1D">
              <w:lastRenderedPageBreak/>
              <w:t>NS4A</w:t>
            </w:r>
          </w:p>
        </w:tc>
        <w:tc>
          <w:tcPr>
            <w:tcW w:w="1544" w:type="dxa"/>
            <w:shd w:val="clear" w:color="auto" w:fill="auto"/>
            <w:hideMark/>
          </w:tcPr>
          <w:p w14:paraId="6E8BD214" w14:textId="77777777" w:rsidR="001A6746" w:rsidRPr="00746E1D" w:rsidRDefault="001A6746" w:rsidP="0079072A">
            <w:pPr>
              <w:spacing w:line="259" w:lineRule="auto"/>
            </w:pPr>
            <w:r w:rsidRPr="00746E1D">
              <w:t>Non-structural protein 4A</w:t>
            </w:r>
          </w:p>
        </w:tc>
        <w:tc>
          <w:tcPr>
            <w:tcW w:w="6542" w:type="dxa"/>
            <w:shd w:val="clear" w:color="auto" w:fill="auto"/>
            <w:hideMark/>
          </w:tcPr>
          <w:p w14:paraId="050749EC" w14:textId="77777777" w:rsidR="001A6746" w:rsidRPr="00746E1D" w:rsidRDefault="001A6746" w:rsidP="0079072A">
            <w:pPr>
              <w:spacing w:line="259" w:lineRule="auto"/>
            </w:pPr>
            <w:r w:rsidRPr="00746E1D">
              <w:t>Induces membrane alterations for replication complex formation</w:t>
            </w:r>
          </w:p>
        </w:tc>
      </w:tr>
      <w:tr w:rsidR="001A6746" w:rsidRPr="00746E1D" w14:paraId="7FA581E7" w14:textId="77777777" w:rsidTr="0079072A">
        <w:trPr>
          <w:jc w:val="center"/>
        </w:trPr>
        <w:tc>
          <w:tcPr>
            <w:tcW w:w="0" w:type="auto"/>
            <w:shd w:val="clear" w:color="auto" w:fill="auto"/>
            <w:hideMark/>
          </w:tcPr>
          <w:p w14:paraId="67FC2F4E" w14:textId="77777777" w:rsidR="001A6746" w:rsidRPr="00746E1D" w:rsidRDefault="001A6746" w:rsidP="0079072A">
            <w:pPr>
              <w:spacing w:line="259" w:lineRule="auto"/>
            </w:pPr>
            <w:r w:rsidRPr="00746E1D">
              <w:t>NS4B</w:t>
            </w:r>
          </w:p>
        </w:tc>
        <w:tc>
          <w:tcPr>
            <w:tcW w:w="1544" w:type="dxa"/>
            <w:shd w:val="clear" w:color="auto" w:fill="auto"/>
            <w:hideMark/>
          </w:tcPr>
          <w:p w14:paraId="50AFB60D" w14:textId="77777777" w:rsidR="001A6746" w:rsidRPr="00746E1D" w:rsidRDefault="001A6746" w:rsidP="0079072A">
            <w:pPr>
              <w:spacing w:line="259" w:lineRule="auto"/>
            </w:pPr>
            <w:r w:rsidRPr="00746E1D">
              <w:t>Non-structural protein 4B</w:t>
            </w:r>
          </w:p>
        </w:tc>
        <w:tc>
          <w:tcPr>
            <w:tcW w:w="6542" w:type="dxa"/>
            <w:shd w:val="clear" w:color="auto" w:fill="auto"/>
            <w:hideMark/>
          </w:tcPr>
          <w:p w14:paraId="7FE7EE14" w14:textId="77777777" w:rsidR="001A6746" w:rsidRPr="00746E1D" w:rsidRDefault="001A6746" w:rsidP="0079072A">
            <w:pPr>
              <w:spacing w:line="259" w:lineRule="auto"/>
            </w:pPr>
            <w:r w:rsidRPr="00746E1D">
              <w:t>Modulates host antiviral response; contributes to replication complex formation</w:t>
            </w:r>
          </w:p>
        </w:tc>
      </w:tr>
      <w:tr w:rsidR="001A6746" w:rsidRPr="00746E1D" w14:paraId="518ADF03" w14:textId="77777777" w:rsidTr="0079072A">
        <w:trPr>
          <w:jc w:val="center"/>
        </w:trPr>
        <w:tc>
          <w:tcPr>
            <w:tcW w:w="0" w:type="auto"/>
            <w:shd w:val="clear" w:color="auto" w:fill="auto"/>
            <w:hideMark/>
          </w:tcPr>
          <w:p w14:paraId="0B7578E0" w14:textId="77777777" w:rsidR="001A6746" w:rsidRPr="00746E1D" w:rsidRDefault="001A6746" w:rsidP="0079072A">
            <w:pPr>
              <w:spacing w:line="259" w:lineRule="auto"/>
            </w:pPr>
            <w:r w:rsidRPr="00746E1D">
              <w:t>NS5</w:t>
            </w:r>
          </w:p>
        </w:tc>
        <w:tc>
          <w:tcPr>
            <w:tcW w:w="1544" w:type="dxa"/>
            <w:shd w:val="clear" w:color="auto" w:fill="auto"/>
            <w:hideMark/>
          </w:tcPr>
          <w:p w14:paraId="34AAE9E4" w14:textId="77777777" w:rsidR="001A6746" w:rsidRPr="00746E1D" w:rsidRDefault="001A6746" w:rsidP="0079072A">
            <w:pPr>
              <w:spacing w:line="259" w:lineRule="auto"/>
            </w:pPr>
            <w:r w:rsidRPr="00746E1D">
              <w:t>Non-structural protein 5</w:t>
            </w:r>
          </w:p>
        </w:tc>
        <w:tc>
          <w:tcPr>
            <w:tcW w:w="6542" w:type="dxa"/>
            <w:shd w:val="clear" w:color="auto" w:fill="auto"/>
            <w:hideMark/>
          </w:tcPr>
          <w:p w14:paraId="1BDB925E" w14:textId="77777777" w:rsidR="001A6746" w:rsidRPr="00746E1D" w:rsidRDefault="001A6746" w:rsidP="0079072A">
            <w:pPr>
              <w:spacing w:line="259" w:lineRule="auto"/>
            </w:pPr>
            <w:r w:rsidRPr="00746E1D">
              <w:t>RNA-dependent RNA polymerase (RdRp); Methyltransferase activity</w:t>
            </w:r>
          </w:p>
        </w:tc>
      </w:tr>
    </w:tbl>
    <w:p w14:paraId="579A5F23" w14:textId="77777777" w:rsidR="001A6746" w:rsidRDefault="001A6746" w:rsidP="001A6746">
      <w:pPr>
        <w:spacing w:line="259" w:lineRule="auto"/>
      </w:pPr>
    </w:p>
    <w:p w14:paraId="5840B4E1" w14:textId="77777777" w:rsidR="001A6746" w:rsidRDefault="001A6746" w:rsidP="001A6746">
      <w:pPr>
        <w:spacing w:line="259" w:lineRule="auto"/>
        <w:rPr>
          <w:rFonts w:eastAsiaTheme="majorEastAsia" w:cstheme="majorBidi"/>
          <w:color w:val="2F5496" w:themeColor="accent1" w:themeShade="BF"/>
          <w:sz w:val="26"/>
          <w:szCs w:val="26"/>
        </w:rPr>
      </w:pPr>
      <w:r>
        <w:br w:type="page"/>
      </w:r>
    </w:p>
    <w:p w14:paraId="4567FC8C" w14:textId="433C2717" w:rsidR="001A6746" w:rsidRDefault="00716E03" w:rsidP="001A6746">
      <w:pPr>
        <w:pStyle w:val="Heading2"/>
      </w:pPr>
      <w:bookmarkStart w:id="11" w:name="_Toc172928060"/>
      <w:r>
        <w:lastRenderedPageBreak/>
        <w:t>Dengue virus</w:t>
      </w:r>
      <w:r w:rsidR="001A6746">
        <w:t xml:space="preserve"> Epidemiology</w:t>
      </w:r>
      <w:bookmarkEnd w:id="11"/>
    </w:p>
    <w:p w14:paraId="41505469" w14:textId="77777777" w:rsidR="001A6746" w:rsidRPr="0049539E" w:rsidRDefault="001A6746" w:rsidP="001A6746">
      <w:pPr>
        <w:pStyle w:val="Heading3"/>
      </w:pPr>
      <w:bookmarkStart w:id="12" w:name="_Toc172928061"/>
      <w:r w:rsidRPr="0049539E">
        <w:t>Transmission routes of infection</w:t>
      </w:r>
      <w:bookmarkEnd w:id="12"/>
    </w:p>
    <w:p w14:paraId="37618F80" w14:textId="7FDD01CC" w:rsidR="00815DF3" w:rsidRDefault="00716E03" w:rsidP="00DA47BE">
      <w:r>
        <w:t>Dengue virus</w:t>
      </w:r>
      <w:r w:rsidR="00815DF3">
        <w:t xml:space="preserve"> is primarily transmitted to humans through bites from infected </w:t>
      </w:r>
      <w:r w:rsidR="00815DF3" w:rsidRPr="000064F2">
        <w:rPr>
          <w:i/>
          <w:iCs/>
        </w:rPr>
        <w:t>Aedes</w:t>
      </w:r>
      <w:r w:rsidR="00815DF3">
        <w:t xml:space="preserve"> mosquitoes, notably </w:t>
      </w:r>
      <w:r w:rsidR="00815DF3" w:rsidRPr="000064F2">
        <w:rPr>
          <w:i/>
          <w:iCs/>
        </w:rPr>
        <w:t>Aedes aegypti</w:t>
      </w:r>
      <w:r w:rsidR="00815DF3">
        <w:t xml:space="preserve"> and </w:t>
      </w:r>
      <w:r w:rsidR="00815DF3" w:rsidRPr="000064F2">
        <w:rPr>
          <w:i/>
          <w:iCs/>
        </w:rPr>
        <w:t>Aedes albopictus</w:t>
      </w:r>
      <w:r w:rsidR="002B1249">
        <w:rPr>
          <w:i/>
          <w:iCs/>
        </w:rPr>
        <w:t xml:space="preserve"> </w:t>
      </w:r>
      <w:r w:rsidR="002B1249">
        <w:rPr>
          <w:i/>
          <w:iCs/>
        </w:rPr>
        <w:fldChar w:fldCharType="begin"/>
      </w:r>
      <w:r w:rsidR="002B1249">
        <w:rPr>
          <w:i/>
          <w:iCs/>
        </w:rPr>
        <w:instrText xml:space="preserve"> ADDIN ZOTERO_ITEM CSL_CITATION {"citationID":"W14vZX1c","properties":{"formattedCitation":"(Gubler, 1998)","plainCitation":"(Gubler, 1998)","noteIndex":0},"citationItems":[{"id":10,"uris":["http://zotero.org/users/14142313/items/LTKDDA9D"],"itemData":{"id":10,"type":"article-journal","abstract":"SUMMARY\nDengue fever, a very old disease, has reemerged in the past 20 years with an expanded geographic distribution of both the viruses and the mosquito vectors, increased epidemic activity, the development of hyperendemicity (the cocirculation of multiple serotypes), and the emergence of dengue hemorrhagic fever in new geographic regions. In 1998 this mosquito-borne disease is the most important tropical infectious disease after malaria, with an estimated 100 million cases of dengue fever, 500,000 cases of dengue hemorrhagic fever, and 25,000 deaths annually. The reasons for this resurgence and emergence of dengue hemorrhagic fever in the waning years of the 20th century are complex and not fully understood, but demographic, societal, and public health infrastructure changes in the past 30 years have contributed greatly. This paper reviews the changing epidemiology of dengue and dengue hemorrhagic fever by geographic region, the natural history and transmission cycles, clinical diagnosis of both dengue fever and dengue hemorrhagic fever, serologic and virologic laboratory diagnoses, pathogenesis, surveillance, prevention, and control. A major challenge for public health officials in all tropical areas of the world is to devleop and implement sustainable prevention and control programs that will reverse the trend of emergent dengue hemorrhagic fever.","container-title":"Clinical Microbiology Reviews","DOI":"10.1128/cmr.11.3.480","issue":"3","note":"publisher: American Society for Microbiology","page":"480-496","source":"journals.asm.org (Atypon)","title":"Dengue and Dengue Hemorrhagic Fever","volume":"11","author":[{"family":"Gubler","given":"Duane J."}],"issued":{"date-parts":[["1998",7]]}}}],"schema":"https://github.com/citation-style-language/schema/raw/master/csl-citation.json"} </w:instrText>
      </w:r>
      <w:r w:rsidR="002B1249">
        <w:rPr>
          <w:i/>
          <w:iCs/>
        </w:rPr>
        <w:fldChar w:fldCharType="separate"/>
      </w:r>
      <w:r w:rsidR="002B1249" w:rsidRPr="002B1249">
        <w:rPr>
          <w:rFonts w:cs="Times New Roman"/>
        </w:rPr>
        <w:t>(Gubler, 1998)</w:t>
      </w:r>
      <w:r w:rsidR="002B1249">
        <w:rPr>
          <w:i/>
          <w:iCs/>
        </w:rPr>
        <w:fldChar w:fldCharType="end"/>
      </w:r>
      <w:r w:rsidR="00815DF3">
        <w:t xml:space="preserve">. After feeding on blood from an infected person, these mosquitoes undergo an incubation period of about </w:t>
      </w:r>
      <w:r>
        <w:t xml:space="preserve">eight to </w:t>
      </w:r>
      <w:r w:rsidR="00815DF3">
        <w:t>12 days before they can transmit the virus</w:t>
      </w:r>
      <w:r w:rsidR="00DC673A">
        <w:t xml:space="preserve"> </w:t>
      </w:r>
      <w:r w:rsidR="00DC673A">
        <w:fldChar w:fldCharType="begin"/>
      </w:r>
      <w:r w:rsidR="00DC673A">
        <w:instrText xml:space="preserve"> ADDIN ZOTERO_ITEM CSL_CITATION {"citationID":"XhjjPVgB","properties":{"formattedCitation":"(Rohani {\\i{}et al.}, 2009)","plainCitation":"(Rohani et al., 2009)","noteIndex":0},"citationItems":[{"id":274,"uris":["http://zotero.org/users/14142313/items/KB8F74NY"],"itemData":{"id":274,"type":"article-journal","abstract":"Dengue 2 and 4 viruses obtained from dengue-infected patients were maintained in a C6/36 Aedes albopictus Skuse cell line and used to infect adult female Aedes aegypti mosquitoes. Each serotype was mixed separately with fresh human erythrocytes and fed to adult female mosquitoes using an artificial membrane feeding technique. Fully engorged mosquitoes were selected and retained at 26 degrees C, 28 degrees C and 30 degrees C to observe dengue virus development in Aedes vectors. Virus detection was carried out by reverse-transcriptase polymerase chain reaction (RT-PCR). The virus was first detected on Day 9 at 26 degrees C and 28 degrees C and on Day 5 at 30 degrees C for both dengue 2 and 4. The study shows the incubation period of the viruses decreased when the extrinsic incubation temperature increases.","container-title":"The Southeast Asian Journal of Tropical Medicine and Public Health","ISSN":"0125-1562","issue":"5","journalAbbreviation":"Southeast Asian J Trop Med Public Health","language":"eng","note":"PMID: 19842378","page":"942-950","source":"PubMed","title":"The effect of extrinsic incubation temperature on development of dengue serotype 2 and 4 viruses in Aedes aegypti (L.)","volume":"40","author":[{"family":"Rohani","given":"A."},{"family":"Wong","given":"Y. C."},{"family":"Zamre","given":"I."},{"family":"Lee","given":"H. L."},{"family":"Zurainee","given":"M. N."}],"issued":{"date-parts":[["2009",9]]}}}],"schema":"https://github.com/citation-style-language/schema/raw/master/csl-citation.json"} </w:instrText>
      </w:r>
      <w:r w:rsidR="00DC673A">
        <w:fldChar w:fldCharType="separate"/>
      </w:r>
      <w:r w:rsidR="00DC673A" w:rsidRPr="00DC673A">
        <w:rPr>
          <w:rFonts w:cs="Times New Roman"/>
          <w:kern w:val="0"/>
          <w:szCs w:val="24"/>
        </w:rPr>
        <w:t xml:space="preserve">(Rohani </w:t>
      </w:r>
      <w:r w:rsidR="00DC673A" w:rsidRPr="00DC673A">
        <w:rPr>
          <w:rFonts w:cs="Times New Roman"/>
          <w:i/>
          <w:iCs/>
          <w:kern w:val="0"/>
          <w:szCs w:val="24"/>
        </w:rPr>
        <w:t>et al.</w:t>
      </w:r>
      <w:r w:rsidR="00DC673A" w:rsidRPr="00DC673A">
        <w:rPr>
          <w:rFonts w:cs="Times New Roman"/>
          <w:kern w:val="0"/>
          <w:szCs w:val="24"/>
        </w:rPr>
        <w:t>, 2009)</w:t>
      </w:r>
      <w:r w:rsidR="00DC673A">
        <w:fldChar w:fldCharType="end"/>
      </w:r>
      <w:r w:rsidR="00815DF3">
        <w:t xml:space="preserve">. Their adaptability to urban environments and propensity to breed in stagnant water in man-made containers make urban and semi-urban areas prime spots for </w:t>
      </w:r>
      <w:r>
        <w:t>Dengue virus</w:t>
      </w:r>
      <w:r w:rsidR="00815DF3">
        <w:t xml:space="preserve"> transmission. Urban expansion often leads to more stagnant water due to poor waste management, enhancing mosquito breeding sites</w:t>
      </w:r>
      <w:r w:rsidR="008B1363">
        <w:t xml:space="preserve"> </w:t>
      </w:r>
      <w:r w:rsidR="008B1363">
        <w:fldChar w:fldCharType="begin"/>
      </w:r>
      <w:r w:rsidR="008B1363">
        <w:instrText xml:space="preserve"> ADDIN ZOTERO_ITEM CSL_CITATION {"citationID":"q5xrkpqy","properties":{"formattedCitation":"(Mayer, Tesh and Vasilakis, 2017)","plainCitation":"(Mayer, Tesh and Vasilakis, 2017)","noteIndex":0},"citationItems":[{"id":276,"uris":["http://zotero.org/users/14142313/items/GLGLLRXK"],"itemData":{"id":276,"type":"article-journal","abstract":"Arthropod-borne viruses (arboviruses) present a substantial threat to human and animal health worldwide. Arboviruses can cause a variety of clinical presentations that range from mild to life threatening symptoms. Many arboviruses are present in nature through two distinct cycles, the urban and sylvatic cycle that are maintained in complex biological cycles. In this review we briefly discuss the factors driving the emergence of arboviruses, such as the anthropogenic aspects of unrestrained human population growth, economic expansion and globalization. Also the important aspects of viruses and vectors in the occurrence of arboviruses epidemics. The focus of this review will be on dengue, zika and chikungunya viruses, particularly because these viruses are currently causing a negative impact on public health and economic damage around the world.","container-title":"Acta Tropica","DOI":"10.1016/j.actatropica.2016.11.020","ISSN":"0001-706X","journalAbbreviation":"Acta Tropica","page":"155-163","source":"ScienceDirect","title":"The emergence of arthropod-borne viral diseases: A global prospective on dengue, chikungunya and zika fevers","title-short":"The emergence of arthropod-borne viral diseases","volume":"166","author":[{"family":"Mayer","given":"Sandra V."},{"family":"Tesh","given":"Robert B."},{"family":"Vasilakis","given":"Nikos"}],"issued":{"date-parts":[["2017",2,1]]}}}],"schema":"https://github.com/citation-style-language/schema/raw/master/csl-citation.json"} </w:instrText>
      </w:r>
      <w:r w:rsidR="008B1363">
        <w:fldChar w:fldCharType="separate"/>
      </w:r>
      <w:r w:rsidR="008B1363" w:rsidRPr="008B1363">
        <w:rPr>
          <w:rFonts w:cs="Times New Roman"/>
        </w:rPr>
        <w:t>(Mayer, Tesh and Vasilakis, 2017)</w:t>
      </w:r>
      <w:r w:rsidR="008B1363">
        <w:fldChar w:fldCharType="end"/>
      </w:r>
      <w:r w:rsidR="00815DF3">
        <w:t xml:space="preserve">. Climate change further complicates this by altering temperatures and rainfall patterns, which can accelerate mosquito life cycles and increase their biting frequency, thus heightening the risk of </w:t>
      </w:r>
      <w:r>
        <w:t>Dengue virus</w:t>
      </w:r>
      <w:r w:rsidR="00815DF3">
        <w:t xml:space="preserve"> outbreaks</w:t>
      </w:r>
      <w:r w:rsidR="00E26F48">
        <w:t xml:space="preserve"> </w:t>
      </w:r>
      <w:r w:rsidR="00E26F48">
        <w:fldChar w:fldCharType="begin"/>
      </w:r>
      <w:r w:rsidR="00E26F48">
        <w:instrText xml:space="preserve"> ADDIN ZOTERO_ITEM CSL_CITATION {"citationID":"eVfTWl7l","properties":{"formattedCitation":"(Messina {\\i{}et al.}, 2019)","plainCitation":"(Messina et al., 2019)","noteIndex":0},"citationItems":[{"id":279,"uris":["http://zotero.org/users/14142313/items/5ZY4F28P"],"itemData":{"id":279,"type":"article-journal","abstract":"Dengue is a mosquito-borne viral infection that has spread throughout the tropical world over the past 60 years and now affects over half the world's population. The geographical range of dengue is expected to further expand due to ongoing global phenomena including climate change and urbanization. We applied statistical mapping techniques to the most extensive database of case locations to date to predict global environmental suitability for the virus as of 2015. We then made use of climate, population and socioeconomic projections for the years 2020, 2050 and 2080 to project future changes in virus suitability and human population at risk. This study is the first to consider the spread of Aedes mosquito vectors to project dengue suitability. Our projections provide a key missing piece of evidence for the changing global threat of vector-borne disease and will help decision-makers worldwide to better prepare for and respond to future changes in dengue risk.","container-title":"Nature Microbiology","DOI":"10.1038/s41564-019-0476-8","ISSN":"2058-5276","issue":"9","journalAbbreviation":"Nat Microbiol","language":"eng","note":"PMID: 31182801\nPMCID: PMC6784886","page":"1508-1515","source":"PubMed","title":"The current and future global distribution and population at risk of dengue","volume":"4","author":[{"family":"Messina","given":"Jane P."},{"family":"Brady","given":"Oliver J."},{"family":"Golding","given":"Nick"},{"family":"Kraemer","given":"Moritz U. G."},{"family":"Wint","given":"G. R. William"},{"family":"Ray","given":"Sarah E."},{"family":"Pigott","given":"David M."},{"family":"Shearer","given":"Freya M."},{"family":"Johnson","given":"Kimberly"},{"family":"Earl","given":"Lucas"},{"family":"Marczak","given":"Laurie B."},{"family":"Shirude","given":"Shreya"},{"family":"Davis Weaver","given":"Nicole"},{"family":"Gilbert","given":"Marius"},{"family":"Velayudhan","given":"Raman"},{"family":"Jones","given":"Peter"},{"family":"Jaenisch","given":"Thomas"},{"family":"Scott","given":"Thomas W."},{"family":"Reiner","given":"Robert C."},{"family":"Hay","given":"Simon I."}],"issued":{"date-parts":[["2019",9]]}}}],"schema":"https://github.com/citation-style-language/schema/raw/master/csl-citation.json"} </w:instrText>
      </w:r>
      <w:r w:rsidR="00E26F48">
        <w:fldChar w:fldCharType="separate"/>
      </w:r>
      <w:r w:rsidR="00E26F48" w:rsidRPr="00E26F48">
        <w:rPr>
          <w:rFonts w:cs="Times New Roman"/>
          <w:kern w:val="0"/>
          <w:szCs w:val="24"/>
        </w:rPr>
        <w:t xml:space="preserve">(Messina </w:t>
      </w:r>
      <w:r w:rsidR="00E26F48" w:rsidRPr="00E26F48">
        <w:rPr>
          <w:rFonts w:cs="Times New Roman"/>
          <w:i/>
          <w:iCs/>
          <w:kern w:val="0"/>
          <w:szCs w:val="24"/>
        </w:rPr>
        <w:t>et al.</w:t>
      </w:r>
      <w:r w:rsidR="00E26F48" w:rsidRPr="00E26F48">
        <w:rPr>
          <w:rFonts w:cs="Times New Roman"/>
          <w:kern w:val="0"/>
          <w:szCs w:val="24"/>
        </w:rPr>
        <w:t>, 2019)</w:t>
      </w:r>
      <w:r w:rsidR="00E26F48">
        <w:fldChar w:fldCharType="end"/>
      </w:r>
      <w:r w:rsidR="00815DF3">
        <w:t>. Additionally, socio-economic factors like migration increase human mobility, raising the potential for virus spread, especially in densely populated areas</w:t>
      </w:r>
      <w:r w:rsidR="00461E5F">
        <w:t xml:space="preserve"> </w:t>
      </w:r>
      <w:r w:rsidR="00461E5F">
        <w:fldChar w:fldCharType="begin"/>
      </w:r>
      <w:r w:rsidR="00423706">
        <w:instrText xml:space="preserve"> ADDIN ZOTERO_ITEM CSL_CITATION {"citationID":"PBkekP7f","properties":{"formattedCitation":"(Mondini and Chiaravalloti-Neto, 2008; Piovezan-Borges {\\i{}et al.}, 2022; Langlois, 2024)","plainCitation":"(Mondini and Chiaravalloti-Neto, 2008; Piovezan-Borges et al., 2022; Langlois, 2024)","noteIndex":0},"citationItems":[{"id":286,"uris":["http://zotero.org/users/14142313/items/F2RD2AXP"],"itemData":{"id":286,"type":"article-journal","abstract":"Dengue is endemic in most tropical countries. The reasons for its maintenance are related to several risk factors including socioeconomic factors. Urban space and time are also two important dimensions to describe the dynamics of an outbreak. The aim of this study was to evaluate the existence of a spatial correlation of the incidence of dengue and to identify variables that explain the spatial dependence in a medium-sized city of Brazil. We analyzed registered autochthonous dengue cases from September 1994 to August 2002 correlating them with socioeconomic, demographic and environmental variables using the Moran index. Our results indicate spatial dependence of the incidence of dengue and that socioeconomic factors were critical both at the beginning of the study and later on; other variables related to the organization of urban space were also involved in the occurrence of the disease. The use of spatial analysis tools is important to identify critical control areas with several variables intimately related to the modulation of the disease dynamics.","container-title":"Science of The Total Environment","DOI":"10.1016/j.scitotenv.2008.01.010","ISSN":"0048-9697","issue":"2","journalAbbreviation":"Science of The Total Environment","page":"241-248","source":"ScienceDirect","title":"Spatial correlation of incidence of dengue with socioeconomic, demographic and environmental variables in a Brazilian city","volume":"393","author":[{"family":"Mondini","given":"Adriano"},{"family":"Chiaravalloti-Neto","given":"Francisco"}],"issued":{"date-parts":[["2008",4,15]]}}},{"id":16,"uris":["http://zotero.org/users/14142313/items/CUV2VSAY"],"itemData":{"id":16,"type":"article-journal","abstract":"Mosquito-borne diseases (e.g., transmitted by Aedes aegypti) affect almost 700 million people each year and result in the deaths of more than 1 million people annually.","container-title":"Parasites &amp; Vectors","DOI":"10.1186/s13071-022-05473-7","ISSN":"1756-3305","issue":"1","journalAbbreviation":"Parasites &amp; Vectors","page":"346","source":"BioMed Central","title":"Global trends in research on the effects of climate change on Aedes aegypti: international collaboration has increased, but some critical countries lag behind","title-short":"Global trends in research on the effects of climate change on Aedes aegypti","volume":"15","author":[{"family":"Piovezan-Borges","given":"Ana Cláudia"},{"family":"Valente-Neto","given":"Francisco"},{"family":"Urbieta","given":"Gustavo Lima"},{"family":"Laurence","given":"Susan G. W."},{"family":"Oliveira Roque","given":"Fabio","non-dropping-particle":"de"}],"issued":{"date-parts":[["2022",9,29]]}}},{"id":21,"uris":["http://zotero.org/users/14142313/items/58JTSRHF"],"itemData":{"id":21,"type":"webpage","abstract":"The mosquito-borne disease, dengue fever, is on the rise both in countries with a history of dengue epidemics, such as Brazil, and countries new to it, such as the US","container-title":"Sierra","language":"en","title":"Dengue Fever Is Spreading With Climate Change and Urbanization | Sierra Club","URL":"https://www.sierraclub.org/sierra/dengue-fever-spreading-climate-change-and-urbanization","author":[{"family":"Langlois","given":"Jill"}],"accessed":{"date-parts":[["2024",3,19]]},"issued":{"date-parts":[["2024",3,5]]}}}],"schema":"https://github.com/citation-style-language/schema/raw/master/csl-citation.json"} </w:instrText>
      </w:r>
      <w:r w:rsidR="00461E5F">
        <w:fldChar w:fldCharType="separate"/>
      </w:r>
      <w:r w:rsidR="00423706" w:rsidRPr="00423706">
        <w:rPr>
          <w:rFonts w:cs="Times New Roman"/>
          <w:kern w:val="0"/>
          <w:szCs w:val="24"/>
        </w:rPr>
        <w:t xml:space="preserve">(Mondini and Chiaravalloti-Neto, 2008; Piovezan-Borges </w:t>
      </w:r>
      <w:r w:rsidR="00423706" w:rsidRPr="00423706">
        <w:rPr>
          <w:rFonts w:cs="Times New Roman"/>
          <w:i/>
          <w:iCs/>
          <w:kern w:val="0"/>
          <w:szCs w:val="24"/>
        </w:rPr>
        <w:t>et al.</w:t>
      </w:r>
      <w:r w:rsidR="00423706" w:rsidRPr="00423706">
        <w:rPr>
          <w:rFonts w:cs="Times New Roman"/>
          <w:kern w:val="0"/>
          <w:szCs w:val="24"/>
        </w:rPr>
        <w:t>, 2022; Langlois, 2024)</w:t>
      </w:r>
      <w:r w:rsidR="00461E5F">
        <w:fldChar w:fldCharType="end"/>
      </w:r>
      <w:r w:rsidR="0017637E">
        <w:t>.</w:t>
      </w:r>
    </w:p>
    <w:p w14:paraId="31E1172A" w14:textId="3A2E494D" w:rsidR="00815DF3" w:rsidRDefault="00815DF3" w:rsidP="00DA47BE">
      <w:r>
        <w:t xml:space="preserve">Though less common, </w:t>
      </w:r>
      <w:r w:rsidR="00716E03">
        <w:t>Dengue virus</w:t>
      </w:r>
      <w:r>
        <w:t xml:space="preserve"> can also be transmitted from mother to fetus, through blood transfusions, and via organ transplants</w:t>
      </w:r>
      <w:r w:rsidR="00CA7E10">
        <w:t xml:space="preserve"> </w:t>
      </w:r>
      <w:r w:rsidR="00CA7E10">
        <w:fldChar w:fldCharType="begin"/>
      </w:r>
      <w:r w:rsidR="00CA7E10">
        <w:instrText xml:space="preserve"> ADDIN ZOTERO_ITEM CSL_CITATION {"citationID":"eBeYrY6u","properties":{"formattedCitation":"(Ellis {\\i{}et al.}, 2016)","plainCitation":"(Ellis et al., 2016)","noteIndex":0},"citationItems":[{"id":288,"uris":["http://zotero.org/users/14142313/items/SUHDIYKH"],"itemData":{"id":288,"type":"article-journal","abstract":"BACKGROUND: Hemophagocytic lymphohistiocytosis (HLH) is a rare, potentially fatal disorder characterized by fever, pancytopenia, hepatosplenomegaly, and increased serum ferritin. HLH is being increasingly reported as a complication of dengue, a common tropical acute febrile illness.\nMETHODOLOGY/PRINCIPAL FINDINGS: After a cluster of pediatric dengue-associated HLH patients was identified during the 2012-2013 dengue epidemic in Puerto Rico, active surveillance and a case-control investigation was conducted at four referral hospitals to determine the incidence of HLH in children and identify risk factors for HLH following dengue. Patients with dengue-associated HLH (cases) were matched by month of illness onset and admission hospital to dengue patients that did not develop HLH (controls). During 2008-2013, a total of 33 HLH patients were identified, of which 22 (67%) were associated with dengue and 1 died (dengue-associated HLH case-fatality rate: 4.5%). Two patients with dengue-associated HLH had illness onset in 2009, none had illness onset during the 2010 dengue epidemic, and 20 had illness onset during the 2012-2013 epidemic. Frequency of infection with either dengue virus (DENV)-1 or DENV-4 did not differ between cases and controls. Cases were younger than controls (median age: 1 vs. 13 years, p &lt; 0.01), were hospitalized longer (18 vs. 5 days, p &lt; 0.01), and were admitted more frequently to pediatric intensive care units (100% vs. 16%, p &lt; 0.01). Cases had co-infection (18.2% vs. 4.5%, p = 0.04), recent influenza-like illness (54.5% vs. 25.0%, p = 0.01), and longer duration of fever (7 vs. 5 days; p &lt; 0.01). Cases were more likely to have lymphadenopathy, hepatomegaly, splenomegaly, anemia, and elevated liver transaminases (p ≤ 0.02).\nCONCLUSIONS/SIGNIFICANCE: During this cluster of dengue-associated HLH cases that was temporally associated with the 2012-2013 epidemic, most patients with dengue-associated HLH were infants and had higher morbidity than dengue inpatients. Physicians throughout the tropics should be aware of HLH as a potential complication of dengue, particularly in patients with anemia and severe liver injury.","container-title":"PLoS neglected tropical diseases","DOI":"10.1371/journal.pntd.0004939","ISSN":"1935-2735","issue":"8","journalAbbreviation":"PLoS Negl Trop Dis","language":"eng","note":"PMID: 27556807\nPMCID: PMC4996422","page":"e0004939","source":"PubMed","title":"Incidence and Risk Factors for Developing Dengue-Associated Hemophagocytic Lymphohistiocytosis in Puerto Rico, 2008 - 2013","volume":"10","author":[{"family":"Ellis","given":"Esther M."},{"family":"Sharp","given":"Tyler M."},{"family":"Pérez-Padilla","given":"Janice"},{"family":"González","given":"Liza"},{"family":"Poole-Smith","given":"B. Katherine"},{"family":"Lebo","given":"Emmaculate"},{"family":"Baker","given":"Charlotte"},{"family":"Delorey","given":"Mark J."},{"family":"Torres-Velasquez","given":"Brenda"},{"family":"Ochoa","given":"Eduardo"},{"family":"Rivera-Garcia","given":"Brenda"},{"family":"Díaz-Pinto","given":"Hector"},{"family":"Clavell","given":"Luis"},{"family":"Puig-Ramos","given":"Anabel"},{"family":"Janka","given":"Gritta E."},{"family":"Tomashek","given":"Kay M."}],"issued":{"date-parts":[["2016",8]]}}}],"schema":"https://github.com/citation-style-language/schema/raw/master/csl-citation.json"} </w:instrText>
      </w:r>
      <w:r w:rsidR="00CA7E10">
        <w:fldChar w:fldCharType="separate"/>
      </w:r>
      <w:r w:rsidR="00CA7E10" w:rsidRPr="00CA7E10">
        <w:rPr>
          <w:rFonts w:cs="Times New Roman"/>
          <w:kern w:val="0"/>
          <w:szCs w:val="24"/>
        </w:rPr>
        <w:t xml:space="preserve">(Ellis </w:t>
      </w:r>
      <w:r w:rsidR="00CA7E10" w:rsidRPr="00CA7E10">
        <w:rPr>
          <w:rFonts w:cs="Times New Roman"/>
          <w:i/>
          <w:iCs/>
          <w:kern w:val="0"/>
          <w:szCs w:val="24"/>
        </w:rPr>
        <w:t>et al.</w:t>
      </w:r>
      <w:r w:rsidR="00CA7E10" w:rsidRPr="00CA7E10">
        <w:rPr>
          <w:rFonts w:cs="Times New Roman"/>
          <w:kern w:val="0"/>
          <w:szCs w:val="24"/>
        </w:rPr>
        <w:t>, 2016)</w:t>
      </w:r>
      <w:r w:rsidR="00CA7E10">
        <w:fldChar w:fldCharType="end"/>
      </w:r>
      <w:r>
        <w:t xml:space="preserve">. The expansion of </w:t>
      </w:r>
      <w:r w:rsidR="00716E03">
        <w:t>Dengue virus</w:t>
      </w:r>
      <w:r>
        <w:t xml:space="preserve">’s geographical reach is driven by climate change and urbanization, affecting the distribution and breeding of </w:t>
      </w:r>
      <w:r w:rsidRPr="000064F2">
        <w:rPr>
          <w:i/>
          <w:iCs/>
        </w:rPr>
        <w:t>Aedes</w:t>
      </w:r>
      <w:r>
        <w:t xml:space="preserve"> mosquitoes and complicating disease control</w:t>
      </w:r>
      <w:r w:rsidR="00BE6624">
        <w:t xml:space="preserve"> </w:t>
      </w:r>
      <w:r w:rsidR="00BE6624">
        <w:fldChar w:fldCharType="begin"/>
      </w:r>
      <w:r w:rsidR="00BE6624">
        <w:instrText xml:space="preserve"> ADDIN ZOTERO_ITEM CSL_CITATION {"citationID":"NUTbohGr","properties":{"formattedCitation":"(Caminade, McIntyre and Jones, 2019)","plainCitation":"(Caminade, McIntyre and Jones, 2019)","noteIndex":0},"citationItems":[{"id":291,"uris":["http://zotero.org/users/14142313/items/9IXGDN7R"],"itemData":{"id":291,"type":"article-journal","abstract":"Climate change is one of the greatest threats to human health in the 21st century. Climate directly impacts health through climatic extremes, air quality, sea-level rise, and multifaceted influences on food production systems and water resources. Climate also affects infectious diseases, which have played a significant role in human history, impacting the rise and fall of civilizations and facilitating the conquest of new territories. Our review highlights significant regional changes in vector and pathogen distribution reported in temperate, peri-Arctic, Arctic, and tropical highland regions during recent decades, changes that have been anticipated by scientists worldwide. Further future changes are likely if we fail to mitigate and adapt to climate change. Many key factors affect the spread and severity of human diseases, including mobility of people, animals, and goods; control measures in place; availability of effective drugs; quality of public health services; human behavior; and political stability and conflicts. With drug and insecticide resistance on the rise, significant funding and research efforts must to be maintained to continue the battle against existing and emerging diseases, particularly those that are vector borne.","container-title":"Annals of the New York Academy of Sciences","DOI":"10.1111/nyas.13950","ISSN":"1749-6632","issue":"1","language":"en","license":"© 2018 The Authors. Annals of the New York Academy of Sciences published by Wiley Periodicals, Inc. on behalf of New York Academy of Sciences.","note":"_eprint: https://onlinelibrary.wiley.com/doi/pdf/10.1111/nyas.13950","page":"157-173","source":"Wiley Online Library","title":"Impact of recent and future climate change on vector-borne diseases","volume":"1436","author":[{"family":"Caminade","given":"Cyril"},{"family":"McIntyre","given":"K. Marie"},{"family":"Jones","given":"Anne E."}],"issued":{"date-parts":[["2019"]]}}}],"schema":"https://github.com/citation-style-language/schema/raw/master/csl-citation.json"} </w:instrText>
      </w:r>
      <w:r w:rsidR="00BE6624">
        <w:fldChar w:fldCharType="separate"/>
      </w:r>
      <w:r w:rsidR="00BE6624" w:rsidRPr="00BE6624">
        <w:rPr>
          <w:rFonts w:cs="Times New Roman"/>
        </w:rPr>
        <w:t>(Caminade, McIntyre and Jones, 2019)</w:t>
      </w:r>
      <w:r w:rsidR="00BE6624">
        <w:fldChar w:fldCharType="end"/>
      </w:r>
      <w:r>
        <w:t xml:space="preserve">. Addressing this challenge requires an integrated approach that considers the biological and socio-environmental factors influencing </w:t>
      </w:r>
      <w:r w:rsidR="00716E03">
        <w:t>Dengue virus</w:t>
      </w:r>
      <w:r>
        <w:t xml:space="preserve"> transmissio</w:t>
      </w:r>
      <w:r w:rsidR="00423706">
        <w:t xml:space="preserve">n </w:t>
      </w:r>
      <w:r w:rsidR="00D83804">
        <w:fldChar w:fldCharType="begin"/>
      </w:r>
      <w:r w:rsidR="0067204D">
        <w:instrText xml:space="preserve"> ADDIN ZOTERO_ITEM CSL_CITATION {"citationID":"eml81QBw","properties":{"formattedCitation":"(Malavige {\\i{}et al.}, 2023; Langlois, 2024)","plainCitation":"(Malavige et al., 2023; Langlois, 2024)","noteIndex":0},"citationItems":[{"id":19,"uris":["http://zotero.org/users/14142313/items/7DB5MZQV"],"itemData":{"id":19,"type":"article-journal","abstract":"Dengue is the most rapidly emerging mosquito-borne infection and, due to climate change and unplanned urbanization, it is predicted that the global burden of dengue will rise further as the infection spreads to new geographical locations. Dengue-endemic countries are often unable to cope with such increases, with health care facilities becoming overwhelmed during each dengue season. Furthermore, although dengue has been predominantly a childhood illness in the past, it currently mostly affects adults in many countries, with higher incidence of severe disease and mortality rates in pregnant women and in those with comorbidities. As there is currently no specific treatment for dengue and no early biomarker to identify those who will progress to develop vascular leakage, all individuals with dengue are closely monitored in case they need fluid management. Furthermore, diagnosing patients with acute dengue is challenging due to the similarity of clinical symptoms during early illness and poor sensitivity and specificity of point-of-care diagnostic tests. Novel vector control methods, such as the release of Wolbachia-infected mosquitoes, have shown promising results by reducing vector density and dengue incidence in clinical trial settings. A new dengue vaccine, TAK-003, had an efficacy of 61.2% against virologically confirmed dengue, 84.1% efficacy against hospitalizations and a 70% efficacy against development of dengue haemorrhagic fever (DHF) at 54 months. While vaccines and mosquito control methods are welcome, they alone are unlikely to fully reduce the burden of dengue, and a treatment for dengue is therefore essential. Several novel antiviral drugs are currently being evaluated along with drugs that inhibit host mediators, such as mast cell products. Although viral proteins such as NS1 contribute to the vascular leak observed in severe dengue, the host immune response to the viral infection also plays a significant role in progression to severe disease. There is an urgent need to discover safe and effective treatments for dengue to prevent disease progression.","container-title":"PLOS Global Public Health","DOI":"10.1371/journal.pgph.0002598","ISSN":"2767-3375","issue":"12","journalAbbreviation":"PLOS Global Public Health","language":"en","note":"publisher: Public Library of Science","page":"e0002598","source":"PLoS Journals","title":"Facing the escalating burden of dengue: Challenges and perspectives","title-short":"Facing the escalating burden of dengue","volume":"3","author":[{"family":"Malavige","given":"Gathsaurie Neelika"},{"family":"Sjö","given":"Peter"},{"family":"Singh","given":"Kavita"},{"family":"Piedagnel","given":"Jean-Michel"},{"family":"Mowbray","given":"Charles"},{"family":"Estani","given":"Sergio"},{"family":"Lim","given":"Steven Chee Loon"},{"family":"Siquierra","given":"Andre M."},{"family":"Ogg","given":"Graham S."},{"family":"Fraisse","given":"Laurent"},{"family":"Ribeiro","given":"Isabela"}],"issued":{"date-parts":[["2023",12,15]]}}},{"id":21,"uris":["http://zotero.org/users/14142313/items/58JTSRHF"],"itemData":{"id":21,"type":"webpage","abstract":"The mosquito-borne disease, dengue fever, is on the rise both in countries with a history of dengue epidemics, such as Brazil, and countries new to it, such as the US","container-title":"Sierra","language":"en","title":"Dengue Fever Is Spreading With Climate Change and Urbanization | Sierra Club","URL":"https://www.sierraclub.org/sierra/dengue-fever-spreading-climate-change-and-urbanization","author":[{"family":"Langlois","given":"Jill"}],"accessed":{"date-parts":[["2024",3,19]]},"issued":{"date-parts":[["2024",3,5]]}}}],"schema":"https://github.com/citation-style-language/schema/raw/master/csl-citation.json"} </w:instrText>
      </w:r>
      <w:r w:rsidR="00D83804">
        <w:fldChar w:fldCharType="separate"/>
      </w:r>
      <w:r w:rsidR="0067204D" w:rsidRPr="0067204D">
        <w:rPr>
          <w:rFonts w:cs="Times New Roman"/>
          <w:kern w:val="0"/>
          <w:szCs w:val="24"/>
        </w:rPr>
        <w:t xml:space="preserve">(Malavige </w:t>
      </w:r>
      <w:r w:rsidR="0067204D" w:rsidRPr="0067204D">
        <w:rPr>
          <w:rFonts w:cs="Times New Roman"/>
          <w:i/>
          <w:iCs/>
          <w:kern w:val="0"/>
          <w:szCs w:val="24"/>
        </w:rPr>
        <w:t>et al.</w:t>
      </w:r>
      <w:r w:rsidR="0067204D" w:rsidRPr="0067204D">
        <w:rPr>
          <w:rFonts w:cs="Times New Roman"/>
          <w:kern w:val="0"/>
          <w:szCs w:val="24"/>
        </w:rPr>
        <w:t>, 2023; Langlois, 2024)</w:t>
      </w:r>
      <w:r w:rsidR="00D83804">
        <w:fldChar w:fldCharType="end"/>
      </w:r>
      <w:r w:rsidR="00423706">
        <w:t>.</w:t>
      </w:r>
    </w:p>
    <w:p w14:paraId="3D8D661F" w14:textId="1560C225" w:rsidR="00111BA1" w:rsidRDefault="00111BA1" w:rsidP="00111BA1">
      <w:r w:rsidRPr="00A82CBA">
        <w:t xml:space="preserve">Climate change, by increasing global temperatures and altering rainfall patterns, has allowed </w:t>
      </w:r>
      <w:r w:rsidRPr="000064F2">
        <w:rPr>
          <w:i/>
          <w:iCs/>
        </w:rPr>
        <w:t>Aedes</w:t>
      </w:r>
      <w:r w:rsidRPr="00A82CBA">
        <w:t xml:space="preserve"> mosquitoes to expand into previously unaffected regions, including parts of Europe</w:t>
      </w:r>
      <w:r>
        <w:t xml:space="preserve">, </w:t>
      </w:r>
      <w:r w:rsidRPr="0059431E">
        <w:t xml:space="preserve">as </w:t>
      </w:r>
      <w:r>
        <w:t>seen</w:t>
      </w:r>
      <w:r w:rsidRPr="0059431E">
        <w:t xml:space="preserve"> in </w:t>
      </w:r>
      <w:r>
        <w:t>Table 2</w:t>
      </w:r>
      <w:r w:rsidR="00CC6987">
        <w:t xml:space="preserve"> </w:t>
      </w:r>
      <w:r w:rsidR="00CC6987">
        <w:fldChar w:fldCharType="begin"/>
      </w:r>
      <w:r w:rsidR="00CC6987">
        <w:instrText xml:space="preserve"> ADDIN ZOTERO_ITEM CSL_CITATION {"citationID":"qywBNGen","properties":{"formattedCitation":"(Caminade {\\i{}et al.}, 2014)","plainCitation":"(Caminade et al., 2014)","noteIndex":0},"citationItems":[{"id":294,"uris":["http://zotero.org/users/14142313/items/5EB5Z8NG"],"itemData":{"id":294,"type":"article-journal","abstract":"Malaria is an important disease that has a global distribution and significant health burden. The spatial limits of its distribution and seasonal activity are sensitive to climate factors, as well as the local capacity to control the disease. Malaria is also one of the few health outcomes that has been modeled by more than one research group and can therefore facilitate the first model intercomparison for health impacts under a future with climate change. We used bias-corrected temperature and rainfall simulations from the Coupled Model Intercomparison Project Phase 5 climate models to compare the metrics of five statistical and dynamical malaria impact models for three future time periods (2030s, 2050s, and 2080s). We evaluated three malaria outcome metrics at global and regional levels: climate suitability, additional population at risk and additional person-months at risk across the model outputs. The malaria projections were based on five different global climate models, each run under four emission scenarios (Representative Concentration Pathways, RCPs) and a single population projection. We also investigated the modeling uncertainty associated with future projections of populations at risk for malaria owing to climate change. Our findings show an overall global net increase in climate suitability and a net increase in the population at risk, but with large uncertainties. The model outputs indicate a net increase in the annual person-months at risk when comparing from RCP2.6 to RCP8.5 from the 2050s to the 2080s. The malaria outcome metrics were highly sensitive to the choice of malaria impact model, especially over the epidemic fringes of the malaria distribution.","container-title":"Proceedings of the National Academy of Sciences","DOI":"10.1073/pnas.1302089111","issue":"9","note":"publisher: Proceedings of the National Academy of Sciences","page":"3286-3291","source":"pnas.org (Atypon)","title":"Impact of climate change on global malaria distribution","volume":"111","author":[{"family":"Caminade","given":"Cyril"},{"family":"Kovats","given":"Sari"},{"family":"Rocklov","given":"Joacim"},{"family":"Tompkins","given":"Adrian M."},{"family":"Morse","given":"Andrew P."},{"family":"Colón-González","given":"Felipe J."},{"family":"Stenlund","given":"Hans"},{"family":"Martens","given":"Pim"},{"family":"Lloyd","given":"Simon J."}],"issued":{"date-parts":[["2014",3,4]]}}}],"schema":"https://github.com/citation-style-language/schema/raw/master/csl-citation.json"} </w:instrText>
      </w:r>
      <w:r w:rsidR="00CC6987">
        <w:fldChar w:fldCharType="separate"/>
      </w:r>
      <w:r w:rsidR="00CC6987" w:rsidRPr="00CC6987">
        <w:rPr>
          <w:rFonts w:cs="Times New Roman"/>
          <w:kern w:val="0"/>
          <w:szCs w:val="24"/>
        </w:rPr>
        <w:t xml:space="preserve">(Caminade </w:t>
      </w:r>
      <w:r w:rsidR="00CC6987" w:rsidRPr="00CC6987">
        <w:rPr>
          <w:rFonts w:cs="Times New Roman"/>
          <w:i/>
          <w:iCs/>
          <w:kern w:val="0"/>
          <w:szCs w:val="24"/>
        </w:rPr>
        <w:t>et al.</w:t>
      </w:r>
      <w:r w:rsidR="00CC6987" w:rsidRPr="00CC6987">
        <w:rPr>
          <w:rFonts w:cs="Times New Roman"/>
          <w:kern w:val="0"/>
          <w:szCs w:val="24"/>
        </w:rPr>
        <w:t>, 2014)</w:t>
      </w:r>
      <w:r w:rsidR="00CC6987">
        <w:fldChar w:fldCharType="end"/>
      </w:r>
      <w:r w:rsidRPr="00A82CBA">
        <w:t>. The El Niño phenomenon, along with higher humidity levels, further supports conditions conducive to mosquito growth and survival</w:t>
      </w:r>
      <w:r w:rsidR="00652437">
        <w:t xml:space="preserve"> </w:t>
      </w:r>
      <w:r w:rsidR="00652437">
        <w:fldChar w:fldCharType="begin"/>
      </w:r>
      <w:r w:rsidR="00652437">
        <w:instrText xml:space="preserve"> ADDIN ZOTERO_ITEM CSL_CITATION {"citationID":"dB1ODx2S","properties":{"formattedCitation":"(Anyamba {\\i{}et al.}, 2012)","plainCitation":"(Anyamba et al., 2012)","noteIndex":0},"citationItems":[{"id":296,"uris":["http://zotero.org/users/14142313/items/L6AI3QME"],"itemData":{"id":296,"type":"article-journal","abstract":"BACKGROUND: Recent clusters of outbreaks of mosquito-borne diseases (Rift Valley fever and chikungunya) in Africa and parts of the Indian Ocean islands illustrate how interannual climate variability influences the changing risk patterns of disease outbreaks. Although Rift Valley fever outbreaks have been known to follow periods of above-normal rainfall, the timing of the outbreak events has largely been unknown. Similarly, there is inadequate knowledge on climate drivers of chikungunya outbreaks. We analyze a variety of climate and satellite-derived vegetation measurements to explain the coupling between patterns of climate variability and disease outbreaks of Rift Valley fever and chikungunya.\nMETHODS AND FINDINGS: We derived a teleconnections map by correlating long-term monthly global precipitation data with the NINO3.4 sea surface temperature (SST) anomaly index. This map identifies regional hot-spots where rainfall variability may have an influence on the ecology of vector borne disease. Among the regions are Eastern and Southern Africa where outbreaks of chikungunya and Rift Valley fever occurred 2004-2009. Chikungunya and Rift Valley fever case locations were mapped to corresponding climate data anomalies to understand associations between specific anomaly patterns in ecological and climate variables and disease outbreak patterns through space and time. From these maps we explored associations among Rift Valley fever disease occurrence locations and cumulative rainfall and vegetation index anomalies. We illustrated the time lag between the driving climate conditions and the timing of the first case of Rift Valley fever. Results showed that reported outbreaks of Rift Valley fever occurred after </w:instrText>
      </w:r>
      <w:r w:rsidR="00652437">
        <w:rPr>
          <w:rFonts w:ascii="Cambria Math" w:hAnsi="Cambria Math" w:cs="Cambria Math"/>
        </w:rPr>
        <w:instrText>∼</w:instrText>
      </w:r>
      <w:r w:rsidR="00652437">
        <w:instrText xml:space="preserve">3-4 months of sustained above-normal rainfall and associated green-up in vegetation, conditions ideal for Rift Valley fever mosquito vectors. For chikungunya we explored associations among surface air temperature, precipitation anomalies, and chikungunya outbreak locations. We found that chikungunya outbreaks occurred under conditions of anomalously high temperatures and drought over Eastern Africa. However, in Southeast Asia, chikungunya outbreaks were negatively correlated (p&lt;0.05) with drought conditions, but positively correlated with warmer-than-normal temperatures and rainfall.\nCONCLUSIONS/SIGNIFICANCE: Extremes in climate conditions forced by the El Niño/Southern Oscillation (ENSO) lead to severe droughts or floods, ideal ecological conditions for disease vectors to emerge, and may result in epizootics and epidemics of Rift Valley fever and chikungunya. However, the immune status of livestock (Rift Valley fever) and human (chikungunya) populations is a factor that is largely unknown but very likely plays a role in the spatial-temporal patterns of these disease outbreaks. As the frequency and severity of extremes in climate increase, the potential for globalization of vectors and disease is likely to accelerate. Understanding the underlying patterns of global and regional climate variability and their impacts on ecological drivers of vector-borne diseases is critical in long-range planning of appropriate disease and disease-vector response, control, and mitigation strategies.","container-title":"PLoS neglected tropical diseases","DOI":"10.1371/journal.pntd.0001465","ISSN":"1935-2735","issue":"1","journalAbbreviation":"PLoS Negl Trop Dis","language":"eng","note":"PMID: 22292093\nPMCID: PMC3265456","page":"e1465","source":"PubMed","title":"Climate teleconnections and recent patterns of human and animal disease outbreaks","volume":"6","author":[{"family":"Anyamba","given":"Assaf"},{"family":"Linthicum","given":"Kenneth J."},{"family":"Small","given":"Jennifer L."},{"family":"Collins","given":"Kathrine M."},{"family":"Tucker","given":"Compton J."},{"family":"Pak","given":"Edwin W."},{"family":"Britch","given":"Seth C."},{"family":"Eastman","given":"James Ronald"},{"family":"Pinzon","given":"Jorge E."},{"family":"Russell","given":"Kevin L."}],"issued":{"date-parts":[["2012",1]]}}}],"schema":"https://github.com/citation-style-language/schema/raw/master/csl-citation.json"} </w:instrText>
      </w:r>
      <w:r w:rsidR="00652437">
        <w:fldChar w:fldCharType="separate"/>
      </w:r>
      <w:r w:rsidR="00652437" w:rsidRPr="00652437">
        <w:rPr>
          <w:rFonts w:cs="Times New Roman"/>
          <w:kern w:val="0"/>
          <w:szCs w:val="24"/>
        </w:rPr>
        <w:t xml:space="preserve">(Anyamba </w:t>
      </w:r>
      <w:r w:rsidR="00652437" w:rsidRPr="00652437">
        <w:rPr>
          <w:rFonts w:cs="Times New Roman"/>
          <w:i/>
          <w:iCs/>
          <w:kern w:val="0"/>
          <w:szCs w:val="24"/>
        </w:rPr>
        <w:t>et al.</w:t>
      </w:r>
      <w:r w:rsidR="00652437" w:rsidRPr="00652437">
        <w:rPr>
          <w:rFonts w:cs="Times New Roman"/>
          <w:kern w:val="0"/>
          <w:szCs w:val="24"/>
        </w:rPr>
        <w:t>, 2012)</w:t>
      </w:r>
      <w:r w:rsidR="00652437">
        <w:fldChar w:fldCharType="end"/>
      </w:r>
      <w:r w:rsidRPr="00A82CBA">
        <w:t xml:space="preserve">. This shift was highlighted by the first recorded local </w:t>
      </w:r>
      <w:r w:rsidR="00716E03">
        <w:t>Dengue virus</w:t>
      </w:r>
      <w:r w:rsidRPr="00A82CBA">
        <w:t xml:space="preserve"> transmissions in France and Croatia in 2010, indicating a significant geographic spread of the virus due to environmental changes. Developing a comprehensive table that correlates outbreaks in non-endemic areas with climate variables could shed light on these patterns. Such data is essential for improving surveillance systems that combine environmental, virological, and entomological information, thereby enhancing the ability to predict, detect early, and respond to </w:t>
      </w:r>
      <w:r w:rsidR="00716E03">
        <w:t>Dengue virus</w:t>
      </w:r>
      <w:r w:rsidRPr="00A82CBA">
        <w:t xml:space="preserve"> outbreaks, as evidenced by studies on integrated disease surveillance. </w:t>
      </w:r>
      <w:r>
        <w:fldChar w:fldCharType="begin"/>
      </w:r>
      <w:r>
        <w:instrText xml:space="preserve"> ADDIN ZOTERO_ITEM CSL_CITATION {"citationID":"mHZ0y61B","properties":{"formattedCitation":"(Badurdeen {\\i{}et al.}, 2013; Marques-Toledo {\\i{}et al.}, 2019; {\\i{}Dengue- Global situation}, 2023; {\\i{}Dengue worldwide overview}, 2024; {\\i{}Chikungunya, dengue et zika - Donn\\uc0\\u233{}es de la surveillance renforc\\uc0\\u233{}e en France hexagonale 2024}, 2024; EpiCentro, 2024; SPF, 2024)","plainCitation":"(Badurdeen et al., 2013; Marques-Toledo et al., 2019; Dengue- Global situation, 2023; Dengue worldwide overview, 2024; Chikungunya, dengue et zika - Données de la surveillance renforcée en France hexagonale 2024, 2024; EpiCentro, 2024; SPF, 2024)","noteIndex":0},"citationItems":[{"id":23,"uris":["http://zotero.org/users/14142313/items/RHRJFHIH"],"itemData":{"id":23,"type":"article-journal","abstract":"The increasing frequency and intensity of dengue outbreaks in endemic and non-endemic countries requires a rational, evidence based response. To this end, we aimed to collate the experiences of a number of affected countries, identify strengths and limitations in dengue surveillance, outbreak preparedness, detection and response and contribute towards the development of a model contingency plan adaptable to country needs.","container-title":"BMC Public Health","DOI":"10.1186/1471-2458-13-607","ISSN":"1471-2458","issue":"1","journalAbbreviation":"BMC Public Health","page":"607","source":"BioMed Central","title":"Sharing experiences: towards an evidence based model of dengue surveillance and outbreak response in Latin America and Asia","title-short":"Sharing experiences","volume":"13","author":[{"family":"Badurdeen","given":"Shiraz"},{"family":"Valladares","given":"David Benitez"},{"family":"Farrar","given":"Jeremy"},{"family":"Gozzer","given":"Ernesto"},{"family":"Kroeger","given":"Axel"},{"family":"Kuswara","given":"Novia"},{"family":"Ranzinger","given":"Silvia Runge"},{"family":"Tinh","given":"Hien Tran"},{"family":"Leite","given":"Priscila"},{"family":"Mahendradhata","given":"Yodi"},{"family":"Skewes","given":"Ronald"},{"family":"Verrall","given":"Ayesha"}],"issued":{"date-parts":[["2013",6,24]]}}},{"id":25,"uris":["http://zotero.org/users/14142313/items/BQ35KGFY"],"itemData":{"id":25,"type":"article-journal","abstract":"Dengue viruses have spread rapidly across tropical regions of the world in recent decades. Today, dengue transmission is observed in the Americas, Southeast Asia, Western Pacific, Africa and in non-endemic areas of the USA and Europe. Dengue is responsible for 16% of travel-related febrile illnesses. Although most prevalent in tropical areas, risk maps indicate that subtropical regions are suitable for transmission. Dengue-control programs in these regions should focus on minimizing virus importation, community engagement, improved vector surveillance and control.","container-title":"Parasites &amp; Vectors","DOI":"10.1186/s13071-018-3280-z","ISSN":"1756-3305","issue":"1","journalAbbreviation":"Parasites &amp; Vectors","page":"38","source":"BioMed Central","title":"Probability of dengue transmission and propagation in a non-endemic temperate area: conceptual model and decision risk levels for early alert, prevention and control","title-short":"Probability of dengue transmission and propagation in a non-endemic temperate area","volume":"12","author":[{"family":"Marques-Toledo","given":"Cecilia A."},{"family":"Bendati","given":"Maria Mercedes"},{"family":"Codeço","given":"Claudia T."},{"family":"Teixeira","given":"Mauro M."}],"issued":{"date-parts":[["2019",1,16]]}}},{"id":208,"uris":["http://zotero.org/users/14142313/items/S6FZJTF5"],"itemData":{"id":208,"type":"webpage","language":"en","title":"Dengue- Global situation","URL":"https://www.who.int/emergencies/disease-outbreak-news/item/2023-DON498","accessed":{"date-parts":[["2024",5,25]]},"issued":{"date-parts":[["2023",12,21]]}}},{"id":31,"uris":["http://zotero.org/users/14142313/items/IBK3GLJ6"],"itemData":{"id":31,"type":"webpage","abstract":"Every month ECDC provides detailed epidemiological overview of the worldwide transmission of dengue in its weekly threat report (Communicable Diseases Threat Report).","language":"en","title":"Dengue worldwide overview","URL":"https://www.ecdc.europa.eu/en/dengue-monthly","accessed":{"date-parts":[["2024",3,19]]},"issued":{"date-parts":[["2024",4,22]]}}},{"id":212,"uris":["http://zotero.org/users/14142313/items/Y3FPX2M4"],"itemData":{"id":212,"type":"webpage","abstract":"La surveillance de la dengue, du chikungunya et du zika est bas&amp;eacute;e sur la d&amp;eacute;claration obligatoire. Du 1er mai au 30 novembre de chaque ann&amp;eacute;e, pendant la p&amp;eacute;riode d&amp;rsquo;activit&amp;eacute; des moustiques vecteurs cette surveillan...","language":"fr","title":"Chikungunya, dengue et zika - Données de la surveillance renforcée en France hexagonale 2024","URL":"https://www.santepubliquefrance.fr/maladies-et-traumatismes/maladies-a-transmission-vectorielle/chikungunya/articles/donnees-en-france-metropolitaine/chikungunya-dengue-et-zika-donnees-de-la-surveillance-renforcee-en-france-hexagonale-2024","accessed":{"date-parts":[["2024",7,6]]},"issued":{"date-parts":[["2024"]]}}},{"id":210,"uris":["http://zotero.org/users/14142313/items/CLXJF298"],"itemData":{"id":210,"type":"webpage","language":"it","title":"Arbovirosi • bollettini periodici arbovirosi","URL":"https://www.epicentro.iss.it/arbovirosi/dashboard","author":[{"family":"EpiCentro","given":""}],"accessed":{"date-parts":[["2024",7,6]]},"issued":{"date-parts":[["2024"]]}}},{"id":214,"uris":["http://zotero.org/users/14142313/items/687CJUJ5"],"itemData":{"id":214,"type":"webpage","abstract":"Dengue aux Antilles. Point au 13 juin 2024.","language":"fr","title":"Dengue aux Antilles. Point au 13 juin 2024.","URL":"https://www.santepubliquefrance.fr/regions/antilles/documents/bulletin-regional/2024/dengue-aux-antilles.-point-au-13-juin-2024","author":[{"family":"SPF","given":""}],"accessed":{"date-parts":[["2024",7,6]]},"issued":{"date-parts":[["2024"]]}}}],"schema":"https://github.com/citation-style-language/schema/raw/master/csl-citation.json"} </w:instrText>
      </w:r>
      <w:r>
        <w:fldChar w:fldCharType="separate"/>
      </w:r>
      <w:r w:rsidRPr="000A79F7">
        <w:rPr>
          <w:rFonts w:cs="Times New Roman"/>
          <w:kern w:val="0"/>
          <w:szCs w:val="24"/>
        </w:rPr>
        <w:t xml:space="preserve">(Badurdeen </w:t>
      </w:r>
      <w:r w:rsidRPr="000A79F7">
        <w:rPr>
          <w:rFonts w:cs="Times New Roman"/>
          <w:i/>
          <w:iCs/>
          <w:kern w:val="0"/>
          <w:szCs w:val="24"/>
        </w:rPr>
        <w:t>et al.</w:t>
      </w:r>
      <w:r w:rsidRPr="000A79F7">
        <w:rPr>
          <w:rFonts w:cs="Times New Roman"/>
          <w:kern w:val="0"/>
          <w:szCs w:val="24"/>
        </w:rPr>
        <w:t xml:space="preserve">, 2013; Marques-Toledo </w:t>
      </w:r>
      <w:r w:rsidRPr="000A79F7">
        <w:rPr>
          <w:rFonts w:cs="Times New Roman"/>
          <w:i/>
          <w:iCs/>
          <w:kern w:val="0"/>
          <w:szCs w:val="24"/>
        </w:rPr>
        <w:t>et al.</w:t>
      </w:r>
      <w:r w:rsidRPr="000A79F7">
        <w:rPr>
          <w:rFonts w:cs="Times New Roman"/>
          <w:kern w:val="0"/>
          <w:szCs w:val="24"/>
        </w:rPr>
        <w:t xml:space="preserve">, 2019; </w:t>
      </w:r>
      <w:r w:rsidRPr="000A79F7">
        <w:rPr>
          <w:rFonts w:cs="Times New Roman"/>
          <w:i/>
          <w:iCs/>
          <w:kern w:val="0"/>
          <w:szCs w:val="24"/>
        </w:rPr>
        <w:t>Dengue- Global situation</w:t>
      </w:r>
      <w:r w:rsidRPr="000A79F7">
        <w:rPr>
          <w:rFonts w:cs="Times New Roman"/>
          <w:kern w:val="0"/>
          <w:szCs w:val="24"/>
        </w:rPr>
        <w:t xml:space="preserve">, 2023; </w:t>
      </w:r>
      <w:r w:rsidRPr="000A79F7">
        <w:rPr>
          <w:rFonts w:cs="Times New Roman"/>
          <w:i/>
          <w:iCs/>
          <w:kern w:val="0"/>
          <w:szCs w:val="24"/>
        </w:rPr>
        <w:t>Dengue worldwide overview</w:t>
      </w:r>
      <w:r w:rsidRPr="000A79F7">
        <w:rPr>
          <w:rFonts w:cs="Times New Roman"/>
          <w:kern w:val="0"/>
          <w:szCs w:val="24"/>
        </w:rPr>
        <w:t xml:space="preserve">, 2024; </w:t>
      </w:r>
      <w:r w:rsidRPr="000A79F7">
        <w:rPr>
          <w:rFonts w:cs="Times New Roman"/>
          <w:i/>
          <w:iCs/>
          <w:kern w:val="0"/>
          <w:szCs w:val="24"/>
        </w:rPr>
        <w:t>Chikungunya, dengue et zika - Données de la surveillance renforcée en France hexagonale 2024</w:t>
      </w:r>
      <w:r w:rsidRPr="000A79F7">
        <w:rPr>
          <w:rFonts w:cs="Times New Roman"/>
          <w:kern w:val="0"/>
          <w:szCs w:val="24"/>
        </w:rPr>
        <w:t>, 2024; EpiCentro, 2024; SPF, 2024)</w:t>
      </w:r>
      <w:r>
        <w:fldChar w:fldCharType="end"/>
      </w:r>
    </w:p>
    <w:p w14:paraId="65B6B796" w14:textId="77777777" w:rsidR="00776F06" w:rsidRDefault="00776F06" w:rsidP="00815DF3"/>
    <w:p w14:paraId="1F9D6C8A" w14:textId="3016FC23" w:rsidR="00776F06" w:rsidRDefault="00776F06" w:rsidP="00776F06">
      <w:pPr>
        <w:pStyle w:val="Caption"/>
        <w:jc w:val="center"/>
      </w:pPr>
      <w:bookmarkStart w:id="13" w:name="_Toc172928129"/>
      <w:r>
        <w:t xml:space="preserve">Table </w:t>
      </w:r>
      <w:r>
        <w:fldChar w:fldCharType="begin"/>
      </w:r>
      <w:r>
        <w:instrText xml:space="preserve"> SEQ Table \* ARABIC </w:instrText>
      </w:r>
      <w:r>
        <w:fldChar w:fldCharType="separate"/>
      </w:r>
      <w:r w:rsidR="002331AB">
        <w:rPr>
          <w:noProof/>
        </w:rPr>
        <w:t>2</w:t>
      </w:r>
      <w:r>
        <w:fldChar w:fldCharType="end"/>
      </w:r>
      <w:r>
        <w:t xml:space="preserve">: </w:t>
      </w:r>
      <w:r w:rsidRPr="00DE781F">
        <w:t>Table of Dengue Outbreaks in Non-endemic Regions</w:t>
      </w:r>
      <w:bookmarkEnd w:id="13"/>
    </w:p>
    <w:tbl>
      <w:tblPr>
        <w:tblStyle w:val="TableGrid"/>
        <w:tblW w:w="9016" w:type="dxa"/>
        <w:jc w:val="center"/>
        <w:tblLook w:val="04A0" w:firstRow="1" w:lastRow="0" w:firstColumn="1" w:lastColumn="0" w:noHBand="0" w:noVBand="1"/>
        <w:tblCaption w:val="Nomenclature for structural and non-structural proteins of the Dengue virus"/>
      </w:tblPr>
      <w:tblGrid>
        <w:gridCol w:w="985"/>
        <w:gridCol w:w="1440"/>
        <w:gridCol w:w="2430"/>
        <w:gridCol w:w="2357"/>
        <w:gridCol w:w="1804"/>
      </w:tblGrid>
      <w:tr w:rsidR="00776F06" w:rsidRPr="00746E1D" w14:paraId="500CAD58" w14:textId="77777777" w:rsidTr="0079072A">
        <w:trPr>
          <w:trHeight w:val="54"/>
          <w:jc w:val="center"/>
        </w:trPr>
        <w:tc>
          <w:tcPr>
            <w:tcW w:w="985" w:type="dxa"/>
            <w:shd w:val="clear" w:color="auto" w:fill="auto"/>
          </w:tcPr>
          <w:p w14:paraId="7559B117" w14:textId="77777777" w:rsidR="00776F06" w:rsidRPr="00746E1D" w:rsidRDefault="00776F06" w:rsidP="0079072A">
            <w:pPr>
              <w:spacing w:after="160" w:line="259" w:lineRule="auto"/>
              <w:rPr>
                <w:b/>
                <w:bCs/>
              </w:rPr>
            </w:pPr>
            <w:r>
              <w:rPr>
                <w:b/>
                <w:bCs/>
              </w:rPr>
              <w:lastRenderedPageBreak/>
              <w:t>Year</w:t>
            </w:r>
          </w:p>
        </w:tc>
        <w:tc>
          <w:tcPr>
            <w:tcW w:w="1440" w:type="dxa"/>
            <w:shd w:val="clear" w:color="auto" w:fill="auto"/>
          </w:tcPr>
          <w:p w14:paraId="0CEBA539" w14:textId="77777777" w:rsidR="00776F06" w:rsidRPr="00746E1D" w:rsidRDefault="00776F06" w:rsidP="0079072A">
            <w:pPr>
              <w:spacing w:after="160" w:line="259" w:lineRule="auto"/>
              <w:rPr>
                <w:b/>
                <w:bCs/>
              </w:rPr>
            </w:pPr>
            <w:r>
              <w:rPr>
                <w:b/>
                <w:bCs/>
              </w:rPr>
              <w:t>Region</w:t>
            </w:r>
          </w:p>
        </w:tc>
        <w:tc>
          <w:tcPr>
            <w:tcW w:w="2430" w:type="dxa"/>
          </w:tcPr>
          <w:p w14:paraId="472E401E" w14:textId="77777777" w:rsidR="00776F06" w:rsidRPr="00746E1D" w:rsidRDefault="00776F06" w:rsidP="0079072A">
            <w:pPr>
              <w:spacing w:line="259" w:lineRule="auto"/>
              <w:rPr>
                <w:b/>
                <w:bCs/>
              </w:rPr>
            </w:pPr>
            <w:r>
              <w:rPr>
                <w:b/>
                <w:bCs/>
              </w:rPr>
              <w:t>Climate Factors</w:t>
            </w:r>
          </w:p>
        </w:tc>
        <w:tc>
          <w:tcPr>
            <w:tcW w:w="2357" w:type="dxa"/>
          </w:tcPr>
          <w:p w14:paraId="545E9284" w14:textId="77777777" w:rsidR="00776F06" w:rsidRPr="00746E1D" w:rsidRDefault="00776F06" w:rsidP="0079072A">
            <w:pPr>
              <w:spacing w:line="259" w:lineRule="auto"/>
              <w:rPr>
                <w:b/>
                <w:bCs/>
              </w:rPr>
            </w:pPr>
            <w:r>
              <w:rPr>
                <w:b/>
                <w:bCs/>
              </w:rPr>
              <w:t>Outbreak Details</w:t>
            </w:r>
          </w:p>
        </w:tc>
        <w:tc>
          <w:tcPr>
            <w:tcW w:w="1804" w:type="dxa"/>
            <w:shd w:val="clear" w:color="auto" w:fill="auto"/>
          </w:tcPr>
          <w:p w14:paraId="4B27C711" w14:textId="77777777" w:rsidR="00776F06" w:rsidRPr="00746E1D" w:rsidRDefault="00776F06" w:rsidP="0079072A">
            <w:pPr>
              <w:spacing w:after="160" w:line="259" w:lineRule="auto"/>
              <w:rPr>
                <w:b/>
                <w:bCs/>
              </w:rPr>
            </w:pPr>
            <w:r>
              <w:rPr>
                <w:b/>
                <w:bCs/>
              </w:rPr>
              <w:t>Source</w:t>
            </w:r>
          </w:p>
        </w:tc>
      </w:tr>
      <w:tr w:rsidR="00B70990" w:rsidRPr="00746E1D" w14:paraId="64FECA11" w14:textId="77777777" w:rsidTr="00B70990">
        <w:trPr>
          <w:trHeight w:val="54"/>
          <w:jc w:val="center"/>
        </w:trPr>
        <w:tc>
          <w:tcPr>
            <w:tcW w:w="985" w:type="dxa"/>
            <w:shd w:val="clear" w:color="auto" w:fill="auto"/>
          </w:tcPr>
          <w:p w14:paraId="1162DE77" w14:textId="77777777" w:rsidR="00B70990" w:rsidRPr="00746E1D" w:rsidRDefault="00B70990" w:rsidP="0079072A">
            <w:pPr>
              <w:spacing w:after="160" w:line="259" w:lineRule="auto"/>
            </w:pPr>
            <w:r w:rsidRPr="00984708">
              <w:t>2010</w:t>
            </w:r>
          </w:p>
        </w:tc>
        <w:tc>
          <w:tcPr>
            <w:tcW w:w="1440" w:type="dxa"/>
            <w:shd w:val="clear" w:color="auto" w:fill="auto"/>
          </w:tcPr>
          <w:p w14:paraId="18FD3860" w14:textId="77777777" w:rsidR="00B70990" w:rsidRPr="00746E1D" w:rsidRDefault="00B70990" w:rsidP="0079072A">
            <w:pPr>
              <w:spacing w:line="259" w:lineRule="auto"/>
            </w:pPr>
            <w:r w:rsidRPr="00984708">
              <w:t>France, Croatia</w:t>
            </w:r>
          </w:p>
        </w:tc>
        <w:tc>
          <w:tcPr>
            <w:tcW w:w="2430" w:type="dxa"/>
          </w:tcPr>
          <w:p w14:paraId="456876BE" w14:textId="77777777" w:rsidR="00B70990" w:rsidRPr="00746E1D" w:rsidRDefault="00B70990" w:rsidP="0079072A">
            <w:pPr>
              <w:spacing w:line="259" w:lineRule="auto"/>
            </w:pPr>
            <w:r w:rsidRPr="00984708">
              <w:t>Warm summer, high humidity</w:t>
            </w:r>
          </w:p>
        </w:tc>
        <w:tc>
          <w:tcPr>
            <w:tcW w:w="2357" w:type="dxa"/>
          </w:tcPr>
          <w:p w14:paraId="53A035E2" w14:textId="77777777" w:rsidR="00B70990" w:rsidRPr="00746E1D" w:rsidRDefault="00B70990" w:rsidP="0079072A">
            <w:pPr>
              <w:spacing w:line="259" w:lineRule="auto"/>
            </w:pPr>
            <w:r w:rsidRPr="00984708">
              <w:t>First local transmissions recorded</w:t>
            </w:r>
          </w:p>
        </w:tc>
        <w:tc>
          <w:tcPr>
            <w:tcW w:w="1804" w:type="dxa"/>
            <w:vMerge w:val="restart"/>
            <w:shd w:val="clear" w:color="auto" w:fill="auto"/>
            <w:vAlign w:val="center"/>
          </w:tcPr>
          <w:p w14:paraId="443FF74B" w14:textId="64F375E5" w:rsidR="00B70990" w:rsidRPr="00F21A84" w:rsidRDefault="00B70990" w:rsidP="00B70990">
            <w:pPr>
              <w:spacing w:line="259" w:lineRule="auto"/>
              <w:jc w:val="center"/>
              <w:rPr>
                <w:highlight w:val="yellow"/>
              </w:rPr>
            </w:pPr>
            <w:r>
              <w:rPr>
                <w:highlight w:val="yellow"/>
              </w:rPr>
              <w:fldChar w:fldCharType="begin"/>
            </w:r>
            <w:r>
              <w:rPr>
                <w:highlight w:val="yellow"/>
              </w:rPr>
              <w:instrText xml:space="preserve"> ADDIN ZOTERO_ITEM CSL_CITATION {"citationID":"ypuVYBz9","properties":{"formattedCitation":"({\\i{}Dengue- Global situation}, 2023)","plainCitation":"(Dengue- Global situation, 2023)","noteIndex":0},"citationItems":[{"id":208,"uris":["http://zotero.org/users/14142313/items/S6FZJTF5"],"itemData":{"id":208,"type":"webpage","language":"en","title":"Dengue- Global situation","URL":"https://www.who.int/emergencies/disease-outbreak-news/item/2023-DON498","accessed":{"date-parts":[["2024",5,25]]},"issued":{"date-parts":[["2023",12,21]]}}}],"schema":"https://github.com/citation-style-language/schema/raw/master/csl-citation.json"} </w:instrText>
            </w:r>
            <w:r>
              <w:rPr>
                <w:highlight w:val="yellow"/>
              </w:rPr>
              <w:fldChar w:fldCharType="separate"/>
            </w:r>
            <w:r w:rsidRPr="00B70990">
              <w:rPr>
                <w:rFonts w:cs="Times New Roman"/>
                <w:kern w:val="0"/>
                <w:szCs w:val="24"/>
              </w:rPr>
              <w:t>(</w:t>
            </w:r>
            <w:r w:rsidRPr="00B70990">
              <w:rPr>
                <w:rFonts w:cs="Times New Roman"/>
                <w:i/>
                <w:iCs/>
                <w:kern w:val="0"/>
                <w:szCs w:val="24"/>
              </w:rPr>
              <w:t>Dengue- Global situation</w:t>
            </w:r>
            <w:r w:rsidRPr="00B70990">
              <w:rPr>
                <w:rFonts w:cs="Times New Roman"/>
                <w:kern w:val="0"/>
                <w:szCs w:val="24"/>
              </w:rPr>
              <w:t>, 2023)</w:t>
            </w:r>
            <w:r>
              <w:rPr>
                <w:highlight w:val="yellow"/>
              </w:rPr>
              <w:fldChar w:fldCharType="end"/>
            </w:r>
          </w:p>
        </w:tc>
      </w:tr>
      <w:tr w:rsidR="00B70990" w:rsidRPr="00746E1D" w14:paraId="4F291BDE" w14:textId="77777777" w:rsidTr="0079072A">
        <w:trPr>
          <w:jc w:val="center"/>
        </w:trPr>
        <w:tc>
          <w:tcPr>
            <w:tcW w:w="985" w:type="dxa"/>
            <w:shd w:val="clear" w:color="auto" w:fill="auto"/>
          </w:tcPr>
          <w:p w14:paraId="1D9AD581" w14:textId="77777777" w:rsidR="00B70990" w:rsidRPr="00746E1D" w:rsidRDefault="00B70990" w:rsidP="0079072A">
            <w:pPr>
              <w:spacing w:line="259" w:lineRule="auto"/>
            </w:pPr>
            <w:r w:rsidRPr="00984708">
              <w:t>2014</w:t>
            </w:r>
          </w:p>
        </w:tc>
        <w:tc>
          <w:tcPr>
            <w:tcW w:w="1440" w:type="dxa"/>
            <w:shd w:val="clear" w:color="auto" w:fill="auto"/>
          </w:tcPr>
          <w:p w14:paraId="57FD7BD8" w14:textId="77777777" w:rsidR="00B70990" w:rsidRPr="00746E1D" w:rsidRDefault="00B70990" w:rsidP="0079072A">
            <w:pPr>
              <w:spacing w:line="259" w:lineRule="auto"/>
            </w:pPr>
            <w:r w:rsidRPr="00984708">
              <w:t>Portugal</w:t>
            </w:r>
          </w:p>
        </w:tc>
        <w:tc>
          <w:tcPr>
            <w:tcW w:w="2430" w:type="dxa"/>
          </w:tcPr>
          <w:p w14:paraId="32850056" w14:textId="77777777" w:rsidR="00B70990" w:rsidRPr="00746E1D" w:rsidRDefault="00B70990" w:rsidP="0079072A">
            <w:pPr>
              <w:spacing w:line="259" w:lineRule="auto"/>
            </w:pPr>
            <w:r w:rsidRPr="00984708">
              <w:t>Mild winter, wet spring</w:t>
            </w:r>
          </w:p>
        </w:tc>
        <w:tc>
          <w:tcPr>
            <w:tcW w:w="2357" w:type="dxa"/>
          </w:tcPr>
          <w:p w14:paraId="336AA82D" w14:textId="77777777" w:rsidR="00B70990" w:rsidRPr="00746E1D" w:rsidRDefault="00B70990" w:rsidP="0079072A">
            <w:pPr>
              <w:spacing w:line="259" w:lineRule="auto"/>
            </w:pPr>
            <w:r w:rsidRPr="00984708">
              <w:t>Multiple cases in Madeira</w:t>
            </w:r>
          </w:p>
        </w:tc>
        <w:tc>
          <w:tcPr>
            <w:tcW w:w="1804" w:type="dxa"/>
            <w:vMerge/>
            <w:shd w:val="clear" w:color="auto" w:fill="auto"/>
          </w:tcPr>
          <w:p w14:paraId="1DC2A463" w14:textId="4C1B3C75" w:rsidR="00B70990" w:rsidRPr="00F21A84" w:rsidRDefault="00B70990" w:rsidP="0079072A">
            <w:pPr>
              <w:spacing w:line="259" w:lineRule="auto"/>
              <w:rPr>
                <w:highlight w:val="yellow"/>
              </w:rPr>
            </w:pPr>
          </w:p>
        </w:tc>
      </w:tr>
      <w:tr w:rsidR="00B70990" w:rsidRPr="00746E1D" w14:paraId="7C0A5EED" w14:textId="77777777" w:rsidTr="0079072A">
        <w:trPr>
          <w:jc w:val="center"/>
        </w:trPr>
        <w:tc>
          <w:tcPr>
            <w:tcW w:w="985" w:type="dxa"/>
            <w:shd w:val="clear" w:color="auto" w:fill="auto"/>
          </w:tcPr>
          <w:p w14:paraId="771EEC6F" w14:textId="77777777" w:rsidR="00B70990" w:rsidRPr="00746E1D" w:rsidRDefault="00B70990" w:rsidP="0079072A">
            <w:pPr>
              <w:spacing w:line="259" w:lineRule="auto"/>
            </w:pPr>
            <w:r w:rsidRPr="00984708">
              <w:t>2016</w:t>
            </w:r>
          </w:p>
        </w:tc>
        <w:tc>
          <w:tcPr>
            <w:tcW w:w="1440" w:type="dxa"/>
            <w:shd w:val="clear" w:color="auto" w:fill="auto"/>
          </w:tcPr>
          <w:p w14:paraId="786167E4" w14:textId="77777777" w:rsidR="00B70990" w:rsidRPr="00746E1D" w:rsidRDefault="00B70990" w:rsidP="0079072A">
            <w:pPr>
              <w:spacing w:line="259" w:lineRule="auto"/>
            </w:pPr>
            <w:r w:rsidRPr="00984708">
              <w:t>Italy</w:t>
            </w:r>
          </w:p>
        </w:tc>
        <w:tc>
          <w:tcPr>
            <w:tcW w:w="2430" w:type="dxa"/>
          </w:tcPr>
          <w:p w14:paraId="4BDB828C" w14:textId="77777777" w:rsidR="00B70990" w:rsidRPr="00746E1D" w:rsidRDefault="00B70990" w:rsidP="0079072A">
            <w:pPr>
              <w:spacing w:line="259" w:lineRule="auto"/>
            </w:pPr>
            <w:r w:rsidRPr="00984708">
              <w:t>Unusually hot summer</w:t>
            </w:r>
          </w:p>
        </w:tc>
        <w:tc>
          <w:tcPr>
            <w:tcW w:w="2357" w:type="dxa"/>
          </w:tcPr>
          <w:p w14:paraId="3F2C2447" w14:textId="77777777" w:rsidR="00B70990" w:rsidRPr="00746E1D" w:rsidRDefault="00B70990" w:rsidP="0079072A">
            <w:pPr>
              <w:spacing w:line="259" w:lineRule="auto"/>
            </w:pPr>
            <w:r w:rsidRPr="00984708">
              <w:t>Localized outbreak in northern regions</w:t>
            </w:r>
          </w:p>
        </w:tc>
        <w:tc>
          <w:tcPr>
            <w:tcW w:w="1804" w:type="dxa"/>
            <w:vMerge/>
            <w:shd w:val="clear" w:color="auto" w:fill="auto"/>
          </w:tcPr>
          <w:p w14:paraId="1B789575" w14:textId="4BEB30BD" w:rsidR="00B70990" w:rsidRPr="00F21A84" w:rsidRDefault="00B70990" w:rsidP="0079072A">
            <w:pPr>
              <w:spacing w:line="259" w:lineRule="auto"/>
              <w:rPr>
                <w:highlight w:val="yellow"/>
              </w:rPr>
            </w:pPr>
          </w:p>
        </w:tc>
      </w:tr>
      <w:tr w:rsidR="00B70990" w:rsidRPr="00746E1D" w14:paraId="06E490C7" w14:textId="77777777" w:rsidTr="0079072A">
        <w:trPr>
          <w:jc w:val="center"/>
        </w:trPr>
        <w:tc>
          <w:tcPr>
            <w:tcW w:w="985" w:type="dxa"/>
            <w:shd w:val="clear" w:color="auto" w:fill="auto"/>
          </w:tcPr>
          <w:p w14:paraId="34E8977E" w14:textId="77777777" w:rsidR="00B70990" w:rsidRPr="00746E1D" w:rsidRDefault="00B70990" w:rsidP="0079072A">
            <w:pPr>
              <w:spacing w:line="259" w:lineRule="auto"/>
            </w:pPr>
            <w:r w:rsidRPr="00984708">
              <w:t>2019</w:t>
            </w:r>
          </w:p>
        </w:tc>
        <w:tc>
          <w:tcPr>
            <w:tcW w:w="1440" w:type="dxa"/>
            <w:shd w:val="clear" w:color="auto" w:fill="auto"/>
          </w:tcPr>
          <w:p w14:paraId="5A089E1B" w14:textId="77777777" w:rsidR="00B70990" w:rsidRPr="00746E1D" w:rsidRDefault="00B70990" w:rsidP="0079072A">
            <w:pPr>
              <w:spacing w:line="259" w:lineRule="auto"/>
            </w:pPr>
            <w:r w:rsidRPr="00984708">
              <w:t>Germany</w:t>
            </w:r>
          </w:p>
        </w:tc>
        <w:tc>
          <w:tcPr>
            <w:tcW w:w="2430" w:type="dxa"/>
          </w:tcPr>
          <w:p w14:paraId="17A649C7" w14:textId="77777777" w:rsidR="00B70990" w:rsidRPr="00746E1D" w:rsidRDefault="00B70990" w:rsidP="0079072A">
            <w:pPr>
              <w:spacing w:line="259" w:lineRule="auto"/>
            </w:pPr>
            <w:r w:rsidRPr="00984708">
              <w:t>Extended warm periods</w:t>
            </w:r>
          </w:p>
        </w:tc>
        <w:tc>
          <w:tcPr>
            <w:tcW w:w="2357" w:type="dxa"/>
          </w:tcPr>
          <w:p w14:paraId="61691435" w14:textId="77777777" w:rsidR="00B70990" w:rsidRPr="00746E1D" w:rsidRDefault="00B70990" w:rsidP="0079072A">
            <w:pPr>
              <w:spacing w:line="259" w:lineRule="auto"/>
            </w:pPr>
            <w:r w:rsidRPr="00984708">
              <w:t>First autochthonous case detected</w:t>
            </w:r>
          </w:p>
        </w:tc>
        <w:tc>
          <w:tcPr>
            <w:tcW w:w="1804" w:type="dxa"/>
            <w:vMerge/>
            <w:shd w:val="clear" w:color="auto" w:fill="auto"/>
          </w:tcPr>
          <w:p w14:paraId="173928F2" w14:textId="18B9B381" w:rsidR="00B70990" w:rsidRPr="00F21A84" w:rsidRDefault="00B70990" w:rsidP="0079072A">
            <w:pPr>
              <w:spacing w:line="259" w:lineRule="auto"/>
              <w:rPr>
                <w:highlight w:val="yellow"/>
              </w:rPr>
            </w:pPr>
          </w:p>
        </w:tc>
      </w:tr>
      <w:tr w:rsidR="002F4052" w:rsidRPr="00746E1D" w14:paraId="1BC2B444" w14:textId="77777777" w:rsidTr="0079072A">
        <w:trPr>
          <w:jc w:val="center"/>
        </w:trPr>
        <w:tc>
          <w:tcPr>
            <w:tcW w:w="985" w:type="dxa"/>
            <w:shd w:val="clear" w:color="auto" w:fill="auto"/>
          </w:tcPr>
          <w:p w14:paraId="47C71214" w14:textId="7DF31DBF" w:rsidR="002F4052" w:rsidRPr="00984708" w:rsidRDefault="002F4052" w:rsidP="0079072A">
            <w:pPr>
              <w:spacing w:line="259" w:lineRule="auto"/>
            </w:pPr>
            <w:r>
              <w:t>2023</w:t>
            </w:r>
          </w:p>
        </w:tc>
        <w:tc>
          <w:tcPr>
            <w:tcW w:w="1440" w:type="dxa"/>
            <w:shd w:val="clear" w:color="auto" w:fill="auto"/>
          </w:tcPr>
          <w:p w14:paraId="3B0D771C" w14:textId="5134484F" w:rsidR="002F4052" w:rsidRPr="00984708" w:rsidRDefault="002F4052" w:rsidP="0079072A">
            <w:pPr>
              <w:spacing w:line="259" w:lineRule="auto"/>
            </w:pPr>
            <w:r w:rsidRPr="002F4052">
              <w:t>Italy, France, Spain</w:t>
            </w:r>
          </w:p>
        </w:tc>
        <w:tc>
          <w:tcPr>
            <w:tcW w:w="2430" w:type="dxa"/>
          </w:tcPr>
          <w:p w14:paraId="0E9F51F4" w14:textId="69E034D5" w:rsidR="002F4052" w:rsidRPr="00984708" w:rsidRDefault="002F4052" w:rsidP="0079072A">
            <w:pPr>
              <w:spacing w:line="259" w:lineRule="auto"/>
            </w:pPr>
            <w:r w:rsidRPr="002F4052">
              <w:t>Favorable warm conditions</w:t>
            </w:r>
          </w:p>
        </w:tc>
        <w:tc>
          <w:tcPr>
            <w:tcW w:w="2357" w:type="dxa"/>
          </w:tcPr>
          <w:p w14:paraId="1117BCE2" w14:textId="720BB98D" w:rsidR="002F4052" w:rsidRPr="00984708" w:rsidRDefault="002F4052" w:rsidP="0079072A">
            <w:pPr>
              <w:spacing w:line="259" w:lineRule="auto"/>
            </w:pPr>
            <w:r w:rsidRPr="002F4052">
              <w:t>Continued local transmissions in Southern Europe</w:t>
            </w:r>
          </w:p>
        </w:tc>
        <w:tc>
          <w:tcPr>
            <w:tcW w:w="1804" w:type="dxa"/>
            <w:shd w:val="clear" w:color="auto" w:fill="auto"/>
          </w:tcPr>
          <w:p w14:paraId="56B5E944" w14:textId="6BF7B057" w:rsidR="002F4052" w:rsidRPr="00F21A84" w:rsidRDefault="0032451D" w:rsidP="0079072A">
            <w:pPr>
              <w:spacing w:line="259" w:lineRule="auto"/>
              <w:rPr>
                <w:highlight w:val="yellow"/>
              </w:rPr>
            </w:pPr>
            <w:r>
              <w:rPr>
                <w:highlight w:val="yellow"/>
              </w:rPr>
              <w:fldChar w:fldCharType="begin"/>
            </w:r>
            <w:r w:rsidR="000A79F7">
              <w:rPr>
                <w:highlight w:val="yellow"/>
              </w:rPr>
              <w:instrText xml:space="preserve"> ADDIN ZOTERO_ITEM CSL_CITATION {"citationID":"drt6QzGf","properties":{"formattedCitation":"(EpiCentro, 2024; SPF, 2024; {\\i{}Chikungunya, dengue et zika - Donn\\uc0\\u233{}es de la surveillance renforc\\uc0\\u233{}e en France hexagonale 2024}, 2024)","plainCitation":"(EpiCentro, 2024; SPF, 2024; Chikungunya, dengue et zika - Données de la surveillance renforcée en France hexagonale 2024, 2024)","noteIndex":0},"citationItems":[{"id":210,"uris":["http://zotero.org/users/14142313/items/CLXJF298"],"itemData":{"id":210,"type":"webpage","language":"it","title":"Arbovirosi • bollettini periodici arbovirosi","URL":"https://www.epicentro.iss.it/arbovirosi/dashboard","author":[{"family":"EpiCentro","given":""}],"accessed":{"date-parts":[["2024",7,6]]},"issued":{"date-parts":[["2024"]]}}},{"id":214,"uris":["http://zotero.org/users/14142313/items/687CJUJ5"],"itemData":{"id":214,"type":"webpage","abstract":"Dengue aux Antilles. Point au 13 juin 2024.","language":"fr","title":"Dengue aux Antilles. Point au 13 juin 2024.","URL":"https://www.santepubliquefrance.fr/regions/antilles/documents/bulletin-regional/2024/dengue-aux-antilles.-point-au-13-juin-2024","author":[{"family":"SPF","given":""}],"accessed":{"date-parts":[["2024",7,6]]},"issued":{"date-parts":[["2024"]]}}},{"id":212,"uris":["http://zotero.org/users/14142313/items/Y3FPX2M4"],"itemData":{"id":212,"type":"webpage","abstract":"La surveillance de la dengue, du chikungunya et du zika est bas&amp;eacute;e sur la d&amp;eacute;claration obligatoire. Du 1er mai au 30 novembre de chaque ann&amp;eacute;e, pendant la p&amp;eacute;riode d&amp;rsquo;activit&amp;eacute; des moustiques vecteurs cette surveillan...","language":"fr","title":"Chikungunya, dengue et zika - Données de la surveillance renforcée en France hexagonale 2024","URL":"https://www.santepubliquefrance.fr/maladies-et-traumatismes/maladies-a-transmission-vectorielle/chikungunya/articles/donnees-en-france-metropolitaine/chikungunya-dengue-et-zika-donnees-de-la-surveillance-renforcee-en-france-hexagonale-2024","accessed":{"date-parts":[["2024",7,6]]},"issued":{"date-parts":[["2024"]]}}}],"schema":"https://github.com/citation-style-language/schema/raw/master/csl-citation.json"} </w:instrText>
            </w:r>
            <w:r>
              <w:rPr>
                <w:highlight w:val="yellow"/>
              </w:rPr>
              <w:fldChar w:fldCharType="separate"/>
            </w:r>
            <w:r w:rsidR="000A79F7" w:rsidRPr="000A79F7">
              <w:rPr>
                <w:rFonts w:cs="Times New Roman"/>
                <w:kern w:val="0"/>
                <w:szCs w:val="24"/>
              </w:rPr>
              <w:t xml:space="preserve">(EpiCentro, 2024; SPF, 2024; </w:t>
            </w:r>
            <w:r w:rsidR="000A79F7" w:rsidRPr="000A79F7">
              <w:rPr>
                <w:rFonts w:cs="Times New Roman"/>
                <w:i/>
                <w:iCs/>
                <w:kern w:val="0"/>
                <w:szCs w:val="24"/>
              </w:rPr>
              <w:t>Chikungunya, dengue et zika - Données de la surveillance renforcée en France hexagonale 2024</w:t>
            </w:r>
            <w:r w:rsidR="000A79F7" w:rsidRPr="000A79F7">
              <w:rPr>
                <w:rFonts w:cs="Times New Roman"/>
                <w:kern w:val="0"/>
                <w:szCs w:val="24"/>
              </w:rPr>
              <w:t>, 2024)</w:t>
            </w:r>
            <w:r>
              <w:rPr>
                <w:highlight w:val="yellow"/>
              </w:rPr>
              <w:fldChar w:fldCharType="end"/>
            </w:r>
          </w:p>
        </w:tc>
      </w:tr>
    </w:tbl>
    <w:p w14:paraId="00E656D2" w14:textId="77777777" w:rsidR="00776F06" w:rsidRDefault="00776F06" w:rsidP="00815DF3"/>
    <w:p w14:paraId="3A625C23" w14:textId="77777777" w:rsidR="007A655C" w:rsidRDefault="007A655C">
      <w:pPr>
        <w:spacing w:line="259" w:lineRule="auto"/>
        <w:rPr>
          <w:rFonts w:asciiTheme="majorHAnsi" w:eastAsiaTheme="majorEastAsia" w:hAnsiTheme="majorHAnsi" w:cstheme="majorBidi"/>
          <w:color w:val="1F3763" w:themeColor="accent1" w:themeShade="7F"/>
          <w:sz w:val="24"/>
          <w:szCs w:val="24"/>
        </w:rPr>
      </w:pPr>
      <w:r>
        <w:br w:type="page"/>
      </w:r>
    </w:p>
    <w:p w14:paraId="1D876C49" w14:textId="3948D6B9" w:rsidR="00F858DC" w:rsidRDefault="00F858DC" w:rsidP="00F858DC">
      <w:pPr>
        <w:pStyle w:val="Heading3"/>
      </w:pPr>
      <w:bookmarkStart w:id="14" w:name="_Toc172928062"/>
      <w:r>
        <w:lastRenderedPageBreak/>
        <w:t>Prevention</w:t>
      </w:r>
      <w:bookmarkEnd w:id="14"/>
    </w:p>
    <w:p w14:paraId="56B0FABC" w14:textId="77777777" w:rsidR="006B6CC4" w:rsidRPr="006B6CC4" w:rsidRDefault="006B6CC4" w:rsidP="007A655C">
      <w:pPr>
        <w:pStyle w:val="Heading4"/>
      </w:pPr>
      <w:r w:rsidRPr="006B6CC4">
        <w:t>Vector Control Techniques</w:t>
      </w:r>
    </w:p>
    <w:p w14:paraId="4F8BC693" w14:textId="7ECE6E4E" w:rsidR="006B6CC4" w:rsidRPr="006B6CC4" w:rsidRDefault="006B6CC4" w:rsidP="00DA47BE">
      <w:r w:rsidRPr="006B6CC4">
        <w:t>Efforts to manage dengue fever involve innovative approaches such as releasing genetically modified mosquitoes, which have substantially reduced mosquito populations in trial regions, showcasing a sustainable option</w:t>
      </w:r>
      <w:r w:rsidR="005A6492">
        <w:t xml:space="preserve"> </w:t>
      </w:r>
      <w:r w:rsidR="005A6492">
        <w:fldChar w:fldCharType="begin"/>
      </w:r>
      <w:r w:rsidR="005A6492">
        <w:instrText xml:space="preserve"> ADDIN ZOTERO_ITEM CSL_CITATION {"citationID":"p34JUR6c","properties":{"formattedCitation":"(Alphey {\\i{}et al.}, 2016)","plainCitation":"(Alphey et al., 2016)","noteIndex":0},"citationItems":[{"id":299,"uris":["http://zotero.org/users/14142313/items/RHJUCYV5"],"itemData":{"id":299,"type":"chapter","abstract":"Aedes mosquitoes include important vector species such as Aedes aegypti, the major vector of dengue. Genetic control methods are being developed for several of these species, stimulated by an urgent need owing to the poor effectiveness of current methods combined with an increase in chemical pesticide resistance. In this review we discuss the various genetic strategies that have been proposed, their present status, and future prospects. We focus particularly on those methods that are already being tested in the field, including RIDL and Wolbachia-based approaches.","container-title":"Global Health Impacts of Vector-Borne Diseases: Workshop Summary","language":"en","publisher":"National Academies Press (US)","source":"www.ncbi.nlm.nih.gov","title":"GENETIC CONTROL OF AEDES MOSQUITOES","URL":"https://www.ncbi.nlm.nih.gov/books/NBK390444/","author":[{"family":"Alphey","given":"Luke"},{"family":"McKemey","given":"Andrew"},{"family":"Nimmo","given":"Derric"},{"family":"Oviedo","given":"Marco Neira"},{"family":"Lacroix","given":"Renaud"},{"family":"Matzen","given":"Kelly"},{"family":"Beech","given":"Camilla"}],"accessed":{"date-parts":[["2024",7,26]]},"issued":{"date-parts":[["2016",9,21]]}}}],"schema":"https://github.com/citation-style-language/schema/raw/master/csl-citation.json"} </w:instrText>
      </w:r>
      <w:r w:rsidR="005A6492">
        <w:fldChar w:fldCharType="separate"/>
      </w:r>
      <w:r w:rsidR="005A6492" w:rsidRPr="005A6492">
        <w:rPr>
          <w:rFonts w:cs="Times New Roman"/>
          <w:kern w:val="0"/>
          <w:szCs w:val="24"/>
        </w:rPr>
        <w:t xml:space="preserve">(Alphey </w:t>
      </w:r>
      <w:r w:rsidR="005A6492" w:rsidRPr="005A6492">
        <w:rPr>
          <w:rFonts w:cs="Times New Roman"/>
          <w:i/>
          <w:iCs/>
          <w:kern w:val="0"/>
          <w:szCs w:val="24"/>
        </w:rPr>
        <w:t>et al.</w:t>
      </w:r>
      <w:r w:rsidR="005A6492" w:rsidRPr="005A6492">
        <w:rPr>
          <w:rFonts w:cs="Times New Roman"/>
          <w:kern w:val="0"/>
          <w:szCs w:val="24"/>
        </w:rPr>
        <w:t>, 2016)</w:t>
      </w:r>
      <w:r w:rsidR="005A6492">
        <w:fldChar w:fldCharType="end"/>
      </w:r>
      <w:r w:rsidRPr="006B6CC4">
        <w:t>. Another method is the Sterile Insect Technique (SIT), where sterilized male mosquitoes are released to cut down the population through non-productive mating</w:t>
      </w:r>
      <w:r w:rsidR="00B377D9">
        <w:t xml:space="preserve"> </w:t>
      </w:r>
      <w:r w:rsidR="00B377D9">
        <w:fldChar w:fldCharType="begin"/>
      </w:r>
      <w:r w:rsidR="00B377D9">
        <w:instrText xml:space="preserve"> ADDIN ZOTERO_ITEM CSL_CITATION {"citationID":"w5KDDhhr","properties":{"formattedCitation":"(Hendrichs, Dyck and Robinson, 2005)","plainCitation":"(Hendrichs, Dyck and Robinson, 2005)","noteIndex":0},"citationItems":[{"id":302,"uris":["http://zotero.org/users/14142313/items/WJKY6MXY"],"itemData":{"id":302,"type":"book","call-number":"632.7","event-place":"Dordrecht","ISBN":"978-1-4020-4050-4","language":"en","publisher":"Springer","publisher-place":"Dordrecht","source":"BnF ISBN","title":"Sterile insect technique: principles and practice in area-wide integrated pest managment","title-short":"Sterile insect technique","author":[{"family":"Hendrichs","given":"Jorge"},{"family":"Dyck","given":"Arnold A."},{"family":"Robinson","given":"A. S."}],"issued":{"date-parts":[["2005"]]}}}],"schema":"https://github.com/citation-style-language/schema/raw/master/csl-citation.json"} </w:instrText>
      </w:r>
      <w:r w:rsidR="00B377D9">
        <w:fldChar w:fldCharType="separate"/>
      </w:r>
      <w:r w:rsidR="00B377D9" w:rsidRPr="00B377D9">
        <w:rPr>
          <w:rFonts w:cs="Times New Roman"/>
        </w:rPr>
        <w:t>(Hendrichs, Dyck and Robinson, 2005)</w:t>
      </w:r>
      <w:r w:rsidR="00B377D9">
        <w:fldChar w:fldCharType="end"/>
      </w:r>
      <w:r w:rsidRPr="006B6CC4">
        <w:t xml:space="preserve">. Additionally, larvivorous fish in stagnant waters help by consuming mosquito larvae, further curtailing breeding sites. These strategies are recognized in research for their effectiveness in managing mosquito populations that transmit </w:t>
      </w:r>
      <w:r w:rsidR="00716E03">
        <w:t>Dengue virus</w:t>
      </w:r>
      <w:r w:rsidRPr="006B6CC4">
        <w:t>.</w:t>
      </w:r>
      <w:r w:rsidR="005C35E2">
        <w:t xml:space="preserve"> </w:t>
      </w:r>
      <w:r w:rsidR="008D347C">
        <w:fldChar w:fldCharType="begin"/>
      </w:r>
      <w:r w:rsidR="008D347C">
        <w:instrText xml:space="preserve"> ADDIN ZOTERO_ITEM CSL_CITATION {"citationID":"FZmU1ewM","properties":{"formattedCitation":"(Eisen {\\i{}et al.}, 2009; Rather {\\i{}et al.}, 2017)","plainCitation":"(Eisen et al., 2009; Rather et al., 2017)","noteIndex":0},"citationItems":[{"id":33,"uris":["http://zotero.org/users/14142313/items/ZPCX3PUM"],"itemData":{"id":33,"type":"article-journal","abstract":"Despite tremendous efforts by public health organizations in dengue-endemic countries, it has proven difficult to achieve effective and sustainable control of the primary dengue virus vector Aedes aegypti (L.) and to effectively disrupt dengue outbreaks. This problem has multiple root causes, including uncontrolled urbanization, increased global spread of dengue viruses, and vector and dengue control programs not being provided adequate resources. In this forum article, we give an overview of the basic elements of a vector and dengue control program and describe a continuous improvement cyclical model to systematically and incrementally improve control program performance by regular efforts to identify ineffective methods and inferior technology, and then replacing them with better performing alternatives. The first step includes assessments of the overall resource allocation among vector/dengue control program activities, the efficacy of currently used vector control methods, and the appropriateness of technology used to support the program. We expect this will reveal that 1) some currently used vector control methods are not effective, 2) resource allocations often are skewed toward reactive vector control measures, and 3) proactive approaches commonly are underfunded and therefore poorly executed. Next steps are to conceptualize desired changes to vector control methods or technologies used and then to operationally determine in pilot studies whether these changes are likely to improve control program performance. This should be followed by a shift in resource allocation to replace ineffective methods and inferior technology with more effective and operationally tested alternatives. The cyclical and self-improving nature of the continuous improvement model will produce locally appropriate management strategies that continually are adapted to counter changes in vector population or dengue virus transmission dynamics. We discuss promising proactive vector control approaches and the continued need for the vector and dengue control community to incorporate emerging technologies and to partner with academia, business and the community-at-large to identify new solutions that reduce dengue.","container-title":"Journal of Medical Entomology","DOI":"10.1603/033.046.0601","ISSN":"0022-2585","issue":"6","journalAbbreviation":"Journal of Medical Entomology","page":"1245-1255","source":"Silverchair","title":"Proactive Vector Control Strategies and Improved Monitoring and Evaluation Practices for Dengue Prevention","volume":"46","author":[{"family":"Eisen","given":"Lars"},{"family":"Beaty","given":"Barry J."},{"family":"Morrison","given":"Amy C."},{"family":"Scott","given":"Thomas W."}],"issued":{"date-parts":[["2009",11,1]]}}},{"id":35,"uris":["http://zotero.org/users/14142313/items/I2K2Q4A8"],"itemData":{"id":35,"type":"article-journal","abstract":"Dengue is currently the highest and rapidly spreading vector-borne viral disease, which can lead to mortality in its severe form. The globally endemic dengue poses as a public health and economic challenge that has been attempted to suppress though application of various prevention and control techniques. Therefore, broad spectrum techniques, that are efficient, cost-effective, and environmentally sustainable, are proposed and practiced in dengue-endemic regions. The development of vaccines and immunotherapies have introduced a new dimension for effective dengue control and prevention. Thus, the present study focuses on the preventive and control strategies that are currently employed to counter dengue. While traditional control strategies bring temporary sustainability alone, implementation of novel biotechnological interventions, such as sterile insect technique, paratransgenesis, and production of genetically modified vectors, has improved the efficacy of the traditional strategies. Although a large-scale vector control strategy can be limited, innovative vaccine candidates have provided evidence for promising dengue prevention measures. The use of tetravalent dengue vaccine (CYD-TDV) has been the most effective so far in treating dengue infections. Nonetheless, challenges and limitation hinder the progress of developing integrated intervention methods and vaccines; while the improvement in the latest techniques and vaccine formulation continues, one can hope for a future without the threat of dengue virus.","container-title":"Frontiers in Cellular and Infection Microbiology","DOI":"10.3389/fcimb.2017.00336","ISSN":"2235-2988","journalAbbreviation":"Front. Cell. Infect. Microbiol.","language":"English","note":"publisher: Frontiers","source":"Frontiers","title":"Prevention and Control Strategies to Counter Dengue Virus Infection","URL":"https://www.frontiersin.org/articles/10.3389/fcimb.2017.00336","volume":"7","author":[{"family":"Rather","given":"Irfan A."},{"family":"Parray","given":"Hilal A."},{"family":"Lone","given":"Jameel B."},{"family":"Paek","given":"Woon K."},{"family":"Lim","given":"Jeongheui"},{"family":"Bajpai","given":"Vivek K."},{"family":"Park","given":"Yong-Ha"}],"accessed":{"date-parts":[["2024",5,1]]},"issued":{"date-parts":[["2017",7,25]]}}}],"schema":"https://github.com/citation-style-language/schema/raw/master/csl-citation.json"} </w:instrText>
      </w:r>
      <w:r w:rsidR="008D347C">
        <w:fldChar w:fldCharType="separate"/>
      </w:r>
      <w:r w:rsidR="008D347C" w:rsidRPr="005C35E2">
        <w:t>(Eisen et al., 2009; Rather et al., 2017)</w:t>
      </w:r>
      <w:r w:rsidR="008D347C">
        <w:fldChar w:fldCharType="end"/>
      </w:r>
    </w:p>
    <w:p w14:paraId="404DE1D3" w14:textId="77777777" w:rsidR="006B6CC4" w:rsidRPr="006B6CC4" w:rsidRDefault="006B6CC4" w:rsidP="007A655C">
      <w:pPr>
        <w:pStyle w:val="Heading4"/>
      </w:pPr>
      <w:r w:rsidRPr="006B6CC4">
        <w:t>Chemical Control Methods</w:t>
      </w:r>
    </w:p>
    <w:p w14:paraId="6E659F6F" w14:textId="4B1BD3ED" w:rsidR="006B6CC4" w:rsidRPr="006B6CC4" w:rsidRDefault="006B6CC4" w:rsidP="00DA47BE">
      <w:r w:rsidRPr="006B6CC4">
        <w:t>Traditional chemical controls remain fundamental in vector management, primarily using insecticides. However, increasing resistance among mosquitoes has driven the exploration of alternatives like plant-based insecticides. These botanical solutions are environmentally benign and aid in slowing resistance development. Insect Growth Regulators (IGRs) are another chemical approach, aimed at disrupting the mosquitoes' developmental stages, preventing them from becoming adults capable of spreading the virus.</w:t>
      </w:r>
      <w:r w:rsidR="00DF29A4">
        <w:t xml:space="preserve"> </w:t>
      </w:r>
      <w:r w:rsidR="00DF29A4">
        <w:fldChar w:fldCharType="begin"/>
      </w:r>
      <w:r w:rsidR="00DF29A4">
        <w:instrText xml:space="preserve"> ADDIN ZOTERO_ITEM CSL_CITATION {"citationID":"ip09caNm","properties":{"formattedCitation":"(Rather {\\i{}et al.}, 2017)","plainCitation":"(Rather et al., 2017)","noteIndex":0},"citationItems":[{"id":35,"uris":["http://zotero.org/users/14142313/items/I2K2Q4A8"],"itemData":{"id":35,"type":"article-journal","abstract":"Dengue is currently the highest and rapidly spreading vector-borne viral disease, which can lead to mortality in its severe form. The globally endemic dengue poses as a public health and economic challenge that has been attempted to suppress though application of various prevention and control techniques. Therefore, broad spectrum techniques, that are efficient, cost-effective, and environmentally sustainable, are proposed and practiced in dengue-endemic regions. The development of vaccines and immunotherapies have introduced a new dimension for effective dengue control and prevention. Thus, the present study focuses on the preventive and control strategies that are currently employed to counter dengue. While traditional control strategies bring temporary sustainability alone, implementation of novel biotechnological interventions, such as sterile insect technique, paratransgenesis, and production of genetically modified vectors, has improved the efficacy of the traditional strategies. Although a large-scale vector control strategy can be limited, innovative vaccine candidates have provided evidence for promising dengue prevention measures. The use of tetravalent dengue vaccine (CYD-TDV) has been the most effective so far in treating dengue infections. Nonetheless, challenges and limitation hinder the progress of developing integrated intervention methods and vaccines; while the improvement in the latest techniques and vaccine formulation continues, one can hope for a future without the threat of dengue virus.","container-title":"Frontiers in Cellular and Infection Microbiology","DOI":"10.3389/fcimb.2017.00336","ISSN":"2235-2988","journalAbbreviation":"Front. Cell. Infect. Microbiol.","language":"English","note":"publisher: Frontiers","source":"Frontiers","title":"Prevention and Control Strategies to Counter Dengue Virus Infection","URL":"https://www.frontiersin.org/articles/10.3389/fcimb.2017.00336","volume":"7","author":[{"family":"Rather","given":"Irfan A."},{"family":"Parray","given":"Hilal A."},{"family":"Lone","given":"Jameel B."},{"family":"Paek","given":"Woon K."},{"family":"Lim","given":"Jeongheui"},{"family":"Bajpai","given":"Vivek K."},{"family":"Park","given":"Yong-Ha"}],"accessed":{"date-parts":[["2024",5,1]]},"issued":{"date-parts":[["2017",7,25]]}}}],"schema":"https://github.com/citation-style-language/schema/raw/master/csl-citation.json"} </w:instrText>
      </w:r>
      <w:r w:rsidR="00DF29A4">
        <w:fldChar w:fldCharType="separate"/>
      </w:r>
      <w:r w:rsidR="00DF29A4" w:rsidRPr="00DF29A4">
        <w:rPr>
          <w:rFonts w:cs="Times New Roman"/>
          <w:kern w:val="0"/>
          <w:szCs w:val="24"/>
        </w:rPr>
        <w:t xml:space="preserve">(Rather </w:t>
      </w:r>
      <w:r w:rsidR="00DF29A4" w:rsidRPr="00DF29A4">
        <w:rPr>
          <w:rFonts w:cs="Times New Roman"/>
          <w:i/>
          <w:iCs/>
          <w:kern w:val="0"/>
          <w:szCs w:val="24"/>
        </w:rPr>
        <w:t>et al.</w:t>
      </w:r>
      <w:r w:rsidR="00DF29A4" w:rsidRPr="00DF29A4">
        <w:rPr>
          <w:rFonts w:cs="Times New Roman"/>
          <w:kern w:val="0"/>
          <w:szCs w:val="24"/>
        </w:rPr>
        <w:t>, 2017)</w:t>
      </w:r>
      <w:r w:rsidR="00DF29A4">
        <w:fldChar w:fldCharType="end"/>
      </w:r>
    </w:p>
    <w:p w14:paraId="4BA26A19" w14:textId="77777777" w:rsidR="006B6CC4" w:rsidRPr="006B6CC4" w:rsidRDefault="006B6CC4" w:rsidP="007A655C">
      <w:pPr>
        <w:pStyle w:val="Heading4"/>
      </w:pPr>
      <w:r w:rsidRPr="006B6CC4">
        <w:t>Integrated Pest Management (IPM)</w:t>
      </w:r>
    </w:p>
    <w:p w14:paraId="46CB2A33" w14:textId="42A8C31E" w:rsidR="006B6CC4" w:rsidRPr="006B6CC4" w:rsidRDefault="006B6CC4" w:rsidP="00DA47BE">
      <w:r w:rsidRPr="006B6CC4">
        <w:t>IPM merges physical, biological, and chemical tactics to control mosquito populations efficiently</w:t>
      </w:r>
      <w:r w:rsidR="00D70C1D">
        <w:t xml:space="preserve"> </w:t>
      </w:r>
      <w:r w:rsidR="00D70C1D">
        <w:fldChar w:fldCharType="begin"/>
      </w:r>
      <w:r w:rsidR="00D70C1D">
        <w:instrText xml:space="preserve"> ADDIN ZOTERO_ITEM CSL_CITATION {"citationID":"OSAFRMQB","properties":{"formattedCitation":"(Ghosh and Dash, 2007)","plainCitation":"(Ghosh and Dash, 2007)","noteIndex":0},"citationItems":[{"id":303,"uris":["http://zotero.org/users/14142313/items/252LCCTW"],"itemData":{"id":303,"type":"article-journal","abstract":"The use of larvivorous fish in malaria control is not new but a half-forgotten strategy. It has been shown to be effective and sustainable in many circumstances. A strategic action plan targeting relevant sibling species of the vectors as well as application of global positioning system technology to facilitate rapid re-checking of sites for the continuing presence of fish are important new features of this strategy.","container-title":"Transactions of the Royal Society of Tropical Medicine and Hygiene","DOI":"10.1016/j.trstmh.2007.07.008","ISSN":"0035-9203","issue":"11","journalAbbreviation":"Transactions of the Royal Society of Tropical Medicine and Hygiene","page":"1063-1064","source":"ScienceDirect","title":"Larvivorous fish against malaria vectors: a new outlook","title-short":"Larvivorous fish against malaria vectors","volume":"101","author":[{"family":"Ghosh","given":"S. K."},{"family":"Dash","given":"A. P."}],"issued":{"date-parts":[["2007",11,1]]}}}],"schema":"https://github.com/citation-style-language/schema/raw/master/csl-citation.json"} </w:instrText>
      </w:r>
      <w:r w:rsidR="00D70C1D">
        <w:fldChar w:fldCharType="separate"/>
      </w:r>
      <w:r w:rsidR="00D70C1D" w:rsidRPr="00D70C1D">
        <w:rPr>
          <w:rFonts w:cs="Times New Roman"/>
        </w:rPr>
        <w:t>(Ghosh and Dash, 2007)</w:t>
      </w:r>
      <w:r w:rsidR="00D70C1D">
        <w:fldChar w:fldCharType="end"/>
      </w:r>
      <w:r w:rsidRPr="006B6CC4">
        <w:t>. It includes "attract-and-kill" strategies where pheromones draw mosquitoes into traps that subsequently eliminate them</w:t>
      </w:r>
      <w:r w:rsidR="0067483E">
        <w:t xml:space="preserve"> </w:t>
      </w:r>
      <w:r w:rsidR="0067483E">
        <w:fldChar w:fldCharType="begin"/>
      </w:r>
      <w:r w:rsidR="0067483E">
        <w:instrText xml:space="preserve"> ADDIN ZOTERO_ITEM CSL_CITATION {"citationID":"MRVsEDTT","properties":{"formattedCitation":"(Ghosh and Dash, 2007)","plainCitation":"(Ghosh and Dash, 2007)","noteIndex":0},"citationItems":[{"id":303,"uris":["http://zotero.org/users/14142313/items/252LCCTW"],"itemData":{"id":303,"type":"article-journal","abstract":"The use of larvivorous fish in malaria control is not new but a half-forgotten strategy. It has been shown to be effective and sustainable in many circumstances. A strategic action plan targeting relevant sibling species of the vectors as well as application of global positioning system technology to facilitate rapid re-checking of sites for the continuing presence of fish are important new features of this strategy.","container-title":"Transactions of the Royal Society of Tropical Medicine and Hygiene","DOI":"10.1016/j.trstmh.2007.07.008","ISSN":"0035-9203","issue":"11","journalAbbreviation":"Transactions of the Royal Society of Tropical Medicine and Hygiene","page":"1063-1064","source":"ScienceDirect","title":"Larvivorous fish against malaria vectors: a new outlook","title-short":"Larvivorous fish against malaria vectors","volume":"101","author":[{"family":"Ghosh","given":"S. K."},{"family":"Dash","given":"A. P."}],"issued":{"date-parts":[["2007",11,1]]}}}],"schema":"https://github.com/citation-style-language/schema/raw/master/csl-citation.json"} </w:instrText>
      </w:r>
      <w:r w:rsidR="0067483E">
        <w:fldChar w:fldCharType="separate"/>
      </w:r>
      <w:r w:rsidR="0067483E" w:rsidRPr="0067483E">
        <w:rPr>
          <w:rFonts w:cs="Times New Roman"/>
        </w:rPr>
        <w:t>(Ghosh and Dash, 2007)</w:t>
      </w:r>
      <w:r w:rsidR="0067483E">
        <w:fldChar w:fldCharType="end"/>
      </w:r>
      <w:r w:rsidRPr="006B6CC4">
        <w:t xml:space="preserve">. IPM strives to minimize harmful chemical use while maintaining effective vector control, positioning it as a crucial approach for sustainable </w:t>
      </w:r>
      <w:r w:rsidR="00716E03">
        <w:t>Dengue virus</w:t>
      </w:r>
      <w:r w:rsidRPr="006B6CC4">
        <w:t xml:space="preserve"> prevention.</w:t>
      </w:r>
      <w:r w:rsidR="00E504EA">
        <w:t xml:space="preserve"> </w:t>
      </w:r>
      <w:r w:rsidR="00E504EA">
        <w:fldChar w:fldCharType="begin"/>
      </w:r>
      <w:r w:rsidR="00E504EA">
        <w:instrText xml:space="preserve"> ADDIN ZOTERO_ITEM CSL_CITATION {"citationID":"jpwgvp45","properties":{"formattedCitation":"(Rather {\\i{}et al.}, 2017)","plainCitation":"(Rather et al., 2017)","noteIndex":0},"citationItems":[{"id":35,"uris":["http://zotero.org/users/14142313/items/I2K2Q4A8"],"itemData":{"id":35,"type":"article-journal","abstract":"Dengue is currently the highest and rapidly spreading vector-borne viral disease, which can lead to mortality in its severe form. The globally endemic dengue poses as a public health and economic challenge that has been attempted to suppress though application of various prevention and control techniques. Therefore, broad spectrum techniques, that are efficient, cost-effective, and environmentally sustainable, are proposed and practiced in dengue-endemic regions. The development of vaccines and immunotherapies have introduced a new dimension for effective dengue control and prevention. Thus, the present study focuses on the preventive and control strategies that are currently employed to counter dengue. While traditional control strategies bring temporary sustainability alone, implementation of novel biotechnological interventions, such as sterile insect technique, paratransgenesis, and production of genetically modified vectors, has improved the efficacy of the traditional strategies. Although a large-scale vector control strategy can be limited, innovative vaccine candidates have provided evidence for promising dengue prevention measures. The use of tetravalent dengue vaccine (CYD-TDV) has been the most effective so far in treating dengue infections. Nonetheless, challenges and limitation hinder the progress of developing integrated intervention methods and vaccines; while the improvement in the latest techniques and vaccine formulation continues, one can hope for a future without the threat of dengue virus.","container-title":"Frontiers in Cellular and Infection Microbiology","DOI":"10.3389/fcimb.2017.00336","ISSN":"2235-2988","journalAbbreviation":"Front. Cell. Infect. Microbiol.","language":"English","note":"publisher: Frontiers","source":"Frontiers","title":"Prevention and Control Strategies to Counter Dengue Virus Infection","URL":"https://www.frontiersin.org/articles/10.3389/fcimb.2017.00336","volume":"7","author":[{"family":"Rather","given":"Irfan A."},{"family":"Parray","given":"Hilal A."},{"family":"Lone","given":"Jameel B."},{"family":"Paek","given":"Woon K."},{"family":"Lim","given":"Jeongheui"},{"family":"Bajpai","given":"Vivek K."},{"family":"Park","given":"Yong-Ha"}],"accessed":{"date-parts":[["2024",5,1]]},"issued":{"date-parts":[["2017",7,25]]}}}],"schema":"https://github.com/citation-style-language/schema/raw/master/csl-citation.json"} </w:instrText>
      </w:r>
      <w:r w:rsidR="00E504EA">
        <w:fldChar w:fldCharType="separate"/>
      </w:r>
      <w:r w:rsidR="00E504EA" w:rsidRPr="00E504EA">
        <w:rPr>
          <w:rFonts w:cs="Times New Roman"/>
          <w:kern w:val="0"/>
          <w:szCs w:val="24"/>
        </w:rPr>
        <w:t xml:space="preserve">(Rather </w:t>
      </w:r>
      <w:r w:rsidR="00E504EA" w:rsidRPr="00E504EA">
        <w:rPr>
          <w:rFonts w:cs="Times New Roman"/>
          <w:i/>
          <w:iCs/>
          <w:kern w:val="0"/>
          <w:szCs w:val="24"/>
        </w:rPr>
        <w:t>et al.</w:t>
      </w:r>
      <w:r w:rsidR="00E504EA" w:rsidRPr="00E504EA">
        <w:rPr>
          <w:rFonts w:cs="Times New Roman"/>
          <w:kern w:val="0"/>
          <w:szCs w:val="24"/>
        </w:rPr>
        <w:t>, 2017)</w:t>
      </w:r>
      <w:r w:rsidR="00E504EA">
        <w:fldChar w:fldCharType="end"/>
      </w:r>
    </w:p>
    <w:p w14:paraId="7B1ECB9A" w14:textId="77777777" w:rsidR="006B6CC4" w:rsidRPr="006B6CC4" w:rsidRDefault="006B6CC4" w:rsidP="007A655C">
      <w:pPr>
        <w:pStyle w:val="Heading4"/>
      </w:pPr>
      <w:r w:rsidRPr="006B6CC4">
        <w:t>Vaccine Development</w:t>
      </w:r>
    </w:p>
    <w:p w14:paraId="78698B05" w14:textId="51B72502" w:rsidR="00A64B75" w:rsidRDefault="00A64B75" w:rsidP="00A64B75">
      <w:r>
        <w:t xml:space="preserve">Creating vaccines against Dengue virus remains a critical preventive measure, despite the challenges posed by the virus's four distinct serotypes and the need for efficacy across all age groups. Effective vaccines must provide protection against all Dengue virus serotypes to ensure comprehensive immunity. The deployment of these vaccines, combined with robust vector control strategies, significantly enhances the effectiveness of Dengue virus prevention programs </w:t>
      </w:r>
      <w:r>
        <w:fldChar w:fldCharType="begin"/>
      </w:r>
      <w:r>
        <w:instrText xml:space="preserve"> ADDIN ZOTERO_ITEM CSL_CITATION {"citationID":"9kxBpTy7","properties":{"formattedCitation":"(Achee {\\i{}et al.}, 2015)","plainCitation":"(Achee et al., 2015)","noteIndex":0},"citationItems":[{"id":40,"uris":["http://zotero.org/users/14142313/items/XNLZ9J2Z"],"itemData":{"id":40,"type":"article-journal","container-title":"PLOS Neglected Tropical Diseases","DOI":"10.1371/journal.pntd.0003655","ISSN":"1935-2735","issue":"5","journalAbbreviation":"PLoS Negl Trop Dis","language":"en","page":"e0003655","source":"DOI.org (Crossref)","title":"A Critical Assessment of Vector Control for Dengue Prevention","volume":"9","author":[{"family":"Achee","given":"Nicole L."},{"family":"Gould","given":"Fred"},{"family":"Perkins","given":"T. Alex"},{"family":"Reiner","given":"Robert C."},{"family":"Morrison","given":"Amy C."},{"family":"Ritchie","given":"Scott A."},{"family":"Gubler","given":"Duane J."},{"family":"Teyssou","given":"Remy"},{"family":"Scott","given":"Thomas W."}],"editor":[{"family":"Halstead","given":"Scott B"}],"issued":{"date-parts":[["2015",5,7]]}}}],"schema":"https://github.com/citation-style-language/schema/raw/master/csl-citation.json"} </w:instrText>
      </w:r>
      <w:r>
        <w:fldChar w:fldCharType="separate"/>
      </w:r>
      <w:r w:rsidRPr="00A64B75">
        <w:rPr>
          <w:rFonts w:cs="Times New Roman"/>
          <w:kern w:val="0"/>
          <w:szCs w:val="24"/>
        </w:rPr>
        <w:t xml:space="preserve">(Achee </w:t>
      </w:r>
      <w:r w:rsidRPr="00A64B75">
        <w:rPr>
          <w:rFonts w:cs="Times New Roman"/>
          <w:i/>
          <w:iCs/>
          <w:kern w:val="0"/>
          <w:szCs w:val="24"/>
        </w:rPr>
        <w:t>et al.</w:t>
      </w:r>
      <w:r w:rsidRPr="00A64B75">
        <w:rPr>
          <w:rFonts w:cs="Times New Roman"/>
          <w:kern w:val="0"/>
          <w:szCs w:val="24"/>
        </w:rPr>
        <w:t>, 2015)</w:t>
      </w:r>
      <w:r>
        <w:fldChar w:fldCharType="end"/>
      </w:r>
      <w:r w:rsidR="002F5EEB">
        <w:t>.</w:t>
      </w:r>
    </w:p>
    <w:p w14:paraId="24DB76A2" w14:textId="06609BEA" w:rsidR="00A64B75" w:rsidRDefault="00A64B75" w:rsidP="00A64B75">
      <w:r>
        <w:t>Currently, there are two prominent vaccines that have shown efficacy against Dengue virus. The first is Dengvaxia (CYD-TDV), which was the initial Dengue vaccine to receive licensing. It has demonstrated higher efficacy against DENV-3 and DENV-4, while showing moderate efficacy against DENV-1 and DENV-2. Dengvaxia is recommended for individuals aged 9 to 45 years who live in endemic areas and have had a prior Dengue virus infection</w:t>
      </w:r>
      <w:r w:rsidR="00CF30D1">
        <w:fldChar w:fldCharType="begin"/>
      </w:r>
      <w:r w:rsidR="002D437F">
        <w:instrText xml:space="preserve"> ADDIN ZOTERO_ITEM CSL_CITATION {"citationID":"GqjGexQL","properties":{"formattedCitation":"(Sridhar {\\i{}et al.}, 2018)","plainCitation":"(Sridhar et al., 2018)","noteIndex":0},"citationItems":[{"id":309,"uris":["http://zotero.org/users/14142313/items/PP7VARJE"],"itemData":{"id":309,"type":"article-journal","abstract":"BACKGROUND: In efficacy trials of a tetravalent dengue vaccine (CYD-TDV), excess hospitalizations for dengue were observed among vaccine recipients 2 to 5 years of age. Precise risk estimates according to observed dengue serostatus could not be ascertained because of the limited numbers of samples collected at baseline. We developed a dengue anti-nonstructural protein 1 (NS1) IgG enzyme-linked immunosorbent assay and used samples from month 13 to infer serostatus for a post hoc analysis of safety and efficacy.\nMETHODS: In a case-cohort study, we reanalyzed data from three efficacy trials. For the principal analyses, we used baseline serostatus determined on the basis of measured (when baseline values were available) or imputed (when baseline values were missing) titers from a 50% plaque-reduction neutralization test (PRNT50), with imputation conducted with the use of covariates that included the month 13 anti-NS1 assay results. The risk of hospitalization for virologically confirmed dengue (VCD), of severe VCD, and of symptomatic VCD according to dengue serostatus was estimated by weighted Cox regression and targeted minimum loss-based estimation.\nRESULTS: Among dengue-seronegative participants 2 to 16 years of age, the cumulative 5-year incidence of hospitalization for VCD was 3.06% among vaccine recipients and 1.87% among controls, with a hazard ratio (vaccine vs. control) through data cutoff of 1.75 (95% confidence interval [CI], 1.14 to 2.70). Among dengue-seronegative participants 9 to 16 years of age, the cumulative incidence of hospitalization for VCD was 1.57% among vaccine recipients and 1.09% among controls, with a hazard ratio of 1.41 (95% CI, 0.74 to 2.68). Similar trends toward a higher risk among seronegative vaccine recipients than among seronegative controls were also found for severe VCD. Among dengue-seropositive participants 2 to 16 years of age and those 9 to 16 years of age, the cumulative incidence of hospitalization for VCD was 0.75% and 0.38%, respectively, among vaccine recipients and 2.47% and 1.88% among controls, with hazard ratios of 0.32 (95% CI, 0.23 to 0.45) and 0.21 (95% CI, 0.14 to 0.31). The risk of severe VCD was also lower among seropositive vaccine recipients than among seropositive controls.\nCONCLUSIONS: CYD-TDV protected against severe VCD and hospitalization for VCD for 5 years in persons who had exposure to dengue before vaccination, and there was evidence of a higher risk of these outcomes in vaccinated persons who had not been exposed to dengue. (Funded by Sanofi Pasteur; ClinicalTrials.gov numbers, NCT00842530 , NCT01983553 , NCT01373281 , and NCT01374516 .).","container-title":"The New England Journal of Medicine","DOI":"10.1056/NEJMoa1800820","ISSN":"1533-4406","issue":"4","journalAbbreviation":"N Engl J Med","language":"eng","note":"PMID: 29897841","page":"327-340","source":"PubMed","title":"Effect of Dengue Serostatus on Dengue Vaccine Safety and Efficacy","volume":"379","author":[{"family":"Sridhar","given":"Saranya"},{"family":"Luedtke","given":"Alexander"},{"family":"Langevin","given":"Edith"},{"family":"Zhu","given":"Ming"},{"family":"Bonaparte","given":"Matthew"},{"family":"Machabert","given":"Tifany"},{"family":"Savarino","given":"Stephen"},{"family":"Zambrano","given":"Betzana"},{"family":"Moureau","given":"Annick"},{"family":"Khromava","given":"Alena"},{"family":"Moodie","given":"Zoe"},{"family":"Westling","given":"Ted"},{"family":"Mascareñas","given":"Cesar"},{"family":"Frago","given":"Carina"},{"family":"Cortés","given":"Margarita"},{"family":"Chansinghakul","given":"Danaya"},{"family":"Noriega","given":"Fernando"},{"family":"Bouckenooghe","given":"Alain"},{"family":"Chen","given":"Josh"},{"family":"Ng","given":"Su-Peing"},{"family":"Gilbert","given":"Peter B."},{"family":"Gurunathan","given":"Sanjay"},{"family":"DiazGranados","given":"Carlos A."}],"issued":{"date-parts":[["2018",7,26]]}}}],"schema":"https://github.com/citation-style-language/schema/raw/master/csl-citation.json"} </w:instrText>
      </w:r>
      <w:r w:rsidR="00CF30D1">
        <w:fldChar w:fldCharType="separate"/>
      </w:r>
      <w:r w:rsidR="002D437F">
        <w:t xml:space="preserve"> </w:t>
      </w:r>
      <w:r w:rsidR="002D437F" w:rsidRPr="002D437F">
        <w:rPr>
          <w:rFonts w:cs="Times New Roman"/>
          <w:kern w:val="0"/>
          <w:szCs w:val="24"/>
        </w:rPr>
        <w:t xml:space="preserve">(Sridhar </w:t>
      </w:r>
      <w:r w:rsidR="002D437F" w:rsidRPr="002D437F">
        <w:rPr>
          <w:rFonts w:cs="Times New Roman"/>
          <w:i/>
          <w:iCs/>
          <w:kern w:val="0"/>
          <w:szCs w:val="24"/>
        </w:rPr>
        <w:t>et al.</w:t>
      </w:r>
      <w:r w:rsidR="002D437F" w:rsidRPr="002D437F">
        <w:rPr>
          <w:rFonts w:cs="Times New Roman"/>
          <w:kern w:val="0"/>
          <w:szCs w:val="24"/>
        </w:rPr>
        <w:t>, 2018)</w:t>
      </w:r>
      <w:r w:rsidR="00CF30D1">
        <w:fldChar w:fldCharType="end"/>
      </w:r>
      <w:r>
        <w:t>.</w:t>
      </w:r>
    </w:p>
    <w:p w14:paraId="7A2DC557" w14:textId="5B4302F5" w:rsidR="00A64B75" w:rsidRDefault="00A64B75" w:rsidP="00A64B75">
      <w:r>
        <w:lastRenderedPageBreak/>
        <w:t>Another significant development in Dengue vaccination is the Takeda Dengue Vaccine (TAK-003), which recently received prequalification from the World Health Organization on May 10, 2024. TAK-003 has shown to offer protection across all four serotypes of Dengue virus. Clinical trials have demonstrated its safety and efficacy in both seropositive and seronegative individuals, making it a promising option for widespread use in endemic regions</w:t>
      </w:r>
      <w:r w:rsidR="00D00E89">
        <w:t xml:space="preserve"> </w:t>
      </w:r>
      <w:r w:rsidR="00D00E89">
        <w:fldChar w:fldCharType="begin"/>
      </w:r>
      <w:r w:rsidR="00D00E89">
        <w:instrText xml:space="preserve"> ADDIN ZOTERO_ITEM CSL_CITATION {"citationID":"64jbUfWB","properties":{"formattedCitation":"(Biswal {\\i{}et al.}, 2019)","plainCitation":"(Biswal et al., 2019)","noteIndex":0},"citationItems":[{"id":312,"uris":["http://zotero.org/users/14142313/items/LTJBUFN7"],"itemData":{"id":312,"type":"article-journal","abstract":"BACKGROUND: Dengue, a mosquito-borne viral disease, was designated a World Health Organization top 10 threat to global health in 2019.\nMETHODS: We present primary efficacy data from part 1 of an ongoing phase 3 randomized trial of a tetravalent dengue vaccine candidate (TAK-003) in regions of Asia and Latin America in which the disease is endemic. Healthy children and adolescents 4 to 16 years of age were randomly assigned in a 2:1 ratio (stratified according to age category and region) to receive two doses of vaccine or placebo 3 months apart. Participants presenting with febrile illness were tested for virologically confirmed dengue by serotype-specific reverse-transcriptase polymerase chain reaction. The primary end point was overall vaccine efficacy in preventing virologically confirmed dengue caused by any dengue virus serotype.\nRESULTS: Of the 20,071 participants who were given at least one dose of vaccine or placebo (safety population), 19,021 (94.8%) received both injections and were included in the per-protocol analysis. The overall vaccine efficacy in the safety population was 80.9% (95% confidence interval [CI], 75.2 to 85.3; 78 cases per 13,380 [0.5 per 100 person-years] in the vaccine group vs. 199 cases per 6687 [2.5 per 100 person-years] in the placebo group). In the per-protocol analyses, vaccine efficacy was 80.2% (95% CI, 73.3 to 85.3; 61 cases of virologically confirmed dengue in the vaccine group vs. 149 cases in the placebo group), with 95.4% efficacy against dengue leading to hospitalization (95% CI, 88.4 to 98.2; 5 hospitalizations in the vaccine group vs. 53 hospitalizations in the placebo group). Planned exploratory analyses involving the 27.7% of the per-protocol population that was seronegative at baseline showed vaccine efficacy of 74.9% (95% CI, 57.0 to 85.4; 20 cases of virologically confirmed dengue in the vaccine group vs. 39 cases in the placebo group). Efficacy trends varied according to serotype. The incidence of serious adverse events was similar in the vaccine group and placebo group (3.1% and 3.8%, respectively).\nCONCLUSIONS: TAK-003 was efficacious against symptomatic dengue in countries in which the disease is endemic. (Funded by Takeda Vaccines; TIDES ClinicalTrials.gov number, NCT02747927.).","container-title":"The New England Journal of Medicine","DOI":"10.1056/NEJMoa1903869","ISSN":"1533-4406","issue":"21","journalAbbreviation":"N Engl J Med","language":"eng","note":"PMID: 31693803","page":"2009-2019","source":"PubMed","title":"Efficacy of a Tetravalent Dengue Vaccine in Healthy Children and Adolescents","volume":"381","author":[{"family":"Biswal","given":"Shibadas"},{"family":"Reynales","given":"Humberto"},{"family":"Saez-Llorens","given":"Xavier"},{"family":"Lopez","given":"Pio"},{"family":"Borja-Tabora","given":"Charissa"},{"family":"Kosalaraksa","given":"Pope"},{"family":"Sirivichayakul","given":"Chukiat"},{"family":"Watanaveeradej","given":"Veerachai"},{"family":"Rivera","given":"Luis"},{"family":"Espinoza","given":"Felix"},{"family":"Fernando","given":"LakKumar"},{"family":"Dietze","given":"Reynaldo"},{"family":"Luz","given":"Kleber"},{"family":"Venâncio da Cunha","given":"Rivaldo"},{"family":"Jimeno","given":"José"},{"family":"López-Medina","given":"Eduardo"},{"family":"Borkowski","given":"Astrid"},{"family":"Brose","given":"Manja"},{"family":"Rauscher","given":"Martina"},{"family":"LeFevre","given":"Inge"},{"family":"Bizjajeva","given":"Svetlana"},{"family":"Bravo","given":"Lulu"},{"family":"Wallace","given":"Derek"},{"literal":"TIDES Study Group"}],"issued":{"date-parts":[["2019",11,21]]}}}],"schema":"https://github.com/citation-style-language/schema/raw/master/csl-citation.json"} </w:instrText>
      </w:r>
      <w:r w:rsidR="00D00E89">
        <w:fldChar w:fldCharType="separate"/>
      </w:r>
      <w:r w:rsidR="00D00E89" w:rsidRPr="00D00E89">
        <w:rPr>
          <w:rFonts w:cs="Times New Roman"/>
          <w:kern w:val="0"/>
          <w:szCs w:val="24"/>
        </w:rPr>
        <w:t xml:space="preserve">(Biswal </w:t>
      </w:r>
      <w:r w:rsidR="00D00E89" w:rsidRPr="00D00E89">
        <w:rPr>
          <w:rFonts w:cs="Times New Roman"/>
          <w:i/>
          <w:iCs/>
          <w:kern w:val="0"/>
          <w:szCs w:val="24"/>
        </w:rPr>
        <w:t>et al.</w:t>
      </w:r>
      <w:r w:rsidR="00D00E89" w:rsidRPr="00D00E89">
        <w:rPr>
          <w:rFonts w:cs="Times New Roman"/>
          <w:kern w:val="0"/>
          <w:szCs w:val="24"/>
        </w:rPr>
        <w:t>, 2019)</w:t>
      </w:r>
      <w:r w:rsidR="00D00E89">
        <w:fldChar w:fldCharType="end"/>
      </w:r>
      <w:r>
        <w:t>.</w:t>
      </w:r>
    </w:p>
    <w:p w14:paraId="57315E08" w14:textId="410784EE" w:rsidR="00A64B75" w:rsidRDefault="00A64B75" w:rsidP="00A64B75">
      <w:r>
        <w:t>These vaccines represent significant progress in the fight against Dengue virus. The integration of vaccine deployment with effective vector control strategies, such as the use of genetically modified mosquitoes and the Sterile Insect Technique (SIT), can create a synergistic effect, greatly reducing the incidence of Dengue fever and aiding in the control of outbreaks</w:t>
      </w:r>
      <w:r w:rsidR="001A6A3C">
        <w:t xml:space="preserve"> </w:t>
      </w:r>
      <w:r w:rsidR="001A6A3C">
        <w:fldChar w:fldCharType="begin"/>
      </w:r>
      <w:r w:rsidR="001A6A3C">
        <w:instrText xml:space="preserve"> ADDIN ZOTERO_ITEM CSL_CITATION {"citationID":"D6GPEXqr","properties":{"formattedCitation":"(Achee {\\i{}et al.}, 2015)","plainCitation":"(Achee et al., 2015)","noteIndex":0},"citationItems":[{"id":40,"uris":["http://zotero.org/users/14142313/items/XNLZ9J2Z"],"itemData":{"id":40,"type":"article-journal","container-title":"PLOS Neglected Tropical Diseases","DOI":"10.1371/journal.pntd.0003655","ISSN":"1935-2735","issue":"5","journalAbbreviation":"PLoS Negl Trop Dis","language":"en","page":"e0003655","source":"DOI.org (Crossref)","title":"A Critical Assessment of Vector Control for Dengue Prevention","volume":"9","author":[{"family":"Achee","given":"Nicole L."},{"family":"Gould","given":"Fred"},{"family":"Perkins","given":"T. Alex"},{"family":"Reiner","given":"Robert C."},{"family":"Morrison","given":"Amy C."},{"family":"Ritchie","given":"Scott A."},{"family":"Gubler","given":"Duane J."},{"family":"Teyssou","given":"Remy"},{"family":"Scott","given":"Thomas W."}],"editor":[{"family":"Halstead","given":"Scott B"}],"issued":{"date-parts":[["2015",5,7]]}}}],"schema":"https://github.com/citation-style-language/schema/raw/master/csl-citation.json"} </w:instrText>
      </w:r>
      <w:r w:rsidR="001A6A3C">
        <w:fldChar w:fldCharType="separate"/>
      </w:r>
      <w:r w:rsidR="001A6A3C" w:rsidRPr="001A6A3C">
        <w:rPr>
          <w:rFonts w:cs="Times New Roman"/>
          <w:kern w:val="0"/>
          <w:szCs w:val="24"/>
        </w:rPr>
        <w:t xml:space="preserve">(Achee </w:t>
      </w:r>
      <w:r w:rsidR="001A6A3C" w:rsidRPr="001A6A3C">
        <w:rPr>
          <w:rFonts w:cs="Times New Roman"/>
          <w:i/>
          <w:iCs/>
          <w:kern w:val="0"/>
          <w:szCs w:val="24"/>
        </w:rPr>
        <w:t>et al.</w:t>
      </w:r>
      <w:r w:rsidR="001A6A3C" w:rsidRPr="001A6A3C">
        <w:rPr>
          <w:rFonts w:cs="Times New Roman"/>
          <w:kern w:val="0"/>
          <w:szCs w:val="24"/>
        </w:rPr>
        <w:t>, 2015)</w:t>
      </w:r>
      <w:r w:rsidR="001A6A3C">
        <w:fldChar w:fldCharType="end"/>
      </w:r>
      <w:r>
        <w:t>.</w:t>
      </w:r>
    </w:p>
    <w:p w14:paraId="75A5F555" w14:textId="77777777" w:rsidR="006B6CC4" w:rsidRDefault="006B6CC4">
      <w:pPr>
        <w:spacing w:line="259" w:lineRule="auto"/>
      </w:pPr>
      <w:r>
        <w:br w:type="page"/>
      </w:r>
    </w:p>
    <w:p w14:paraId="26F01211" w14:textId="48295B72" w:rsidR="001A6746" w:rsidRDefault="001A6746" w:rsidP="006B6CC4">
      <w:pPr>
        <w:pStyle w:val="Heading3"/>
      </w:pPr>
      <w:bookmarkStart w:id="15" w:name="_Toc172928063"/>
      <w:r w:rsidRPr="00DB7B73">
        <w:lastRenderedPageBreak/>
        <w:t>Illness</w:t>
      </w:r>
      <w:bookmarkEnd w:id="15"/>
    </w:p>
    <w:p w14:paraId="5E336C2D" w14:textId="77777777" w:rsidR="00947AEE" w:rsidRDefault="00947AEE" w:rsidP="00947AEE">
      <w:pPr>
        <w:pStyle w:val="Heading4"/>
      </w:pPr>
      <w:r>
        <w:t>Illness and Symptoms</w:t>
      </w:r>
    </w:p>
    <w:p w14:paraId="5C56962B" w14:textId="2A605CD9" w:rsidR="00947AEE" w:rsidRDefault="00716E03" w:rsidP="00DA47BE">
      <w:r>
        <w:t>Dengue virus</w:t>
      </w:r>
      <w:r w:rsidR="00947AEE">
        <w:t xml:space="preserve"> infection typically manifests </w:t>
      </w:r>
      <w:r w:rsidR="006D1C64">
        <w:t xml:space="preserve">four to ten </w:t>
      </w:r>
      <w:r w:rsidR="00947AEE">
        <w:t xml:space="preserve">days after a mosquito bite, with symptoms lasting </w:t>
      </w:r>
      <w:r w:rsidR="00BD12EF">
        <w:t>two to seven</w:t>
      </w:r>
      <w:r w:rsidR="00947AEE">
        <w:t xml:space="preserve"> days. Common symptoms include high fever, severe headaches, eye pain, muscle and joint pains, nausea, vomiting, and skin rashes</w:t>
      </w:r>
      <w:r w:rsidR="00E8758F">
        <w:t xml:space="preserve"> </w:t>
      </w:r>
      <w:r w:rsidR="00A65E62">
        <w:fldChar w:fldCharType="begin"/>
      </w:r>
      <w:r w:rsidR="00E8758F">
        <w:instrText xml:space="preserve"> ADDIN ZOTERO_ITEM CSL_CITATION {"citationID":"qKaF1VJj","properties":{"formattedCitation":"(Roy and Bhattacharjee, 2021)","plainCitation":"(Roy and Bhattacharjee, 2021)","noteIndex":0},"citationItems":[{"id":316,"uris":["http://zotero.org/users/14142313/items/FA7H6FDK"],"itemData":{"id":316,"type":"article-journal","abstract":"Dengue is a vector-borne viral disease caused by the flavivirus dengue virus (DENV). Approximately 400 million cases and 22 000 deaths occur due to dengue worldwide each year. It has been reported in more than 100 countries in tropical and subtropical regions. A positive-stranded enveloped RNA virus (DENV) is principally transmitted by Aedes mosquitoes. It has four antigenically distinct serotypes, DENV-1 to DENV-4, with different genotypes and three structural proteins and seven non-structural proteins. Clinical symptoms of dengue range from mild fever to severe dengue hemorrhagic fever (DHF) or dengue shock syndrome (DSS), with thrombocytopenia, leucopenia, and increased vascular permeability. Although primary infection causes activation of immune responses against DENV serotypes, the severity of the disease is enhanced via heterotypic infection by various serotypes as well as antibody-dependent enhancement (ADE). The first licensed DENV vaccine was tetravalent CYD Denvaxia, but it has not been approved in all countries. The lack of a suitable animal model, a proper mechanistic study in pathogenesis, and ADE are the main hindrances in vaccine development. This review summarizes the current knowledge on DENV epidemiology, biology, and disease aetiology in the context of prevention and protection from dengue virus disease.","container-title":"Canadian Journal of Microbiology","DOI":"10.1139/cjm-2020-0572","ISSN":"0008-4166","issue":"10","journalAbbreviation":"Can. J. Microbiol.","note":"publisher: NRC Research Press","page":"687-702","source":"cdnsciencepub.com (Atypon)","title":"Dengue virus: epidemiology, biology, and disease aetiology","title-short":"Dengue virus","volume":"67","author":[{"family":"Roy","given":"Sudipta Kumar"},{"family":"Bhattacharjee","given":"Soumen"}],"issued":{"date-parts":[["2021",10]]}}}],"schema":"https://github.com/citation-style-language/schema/raw/master/csl-citation.json"} </w:instrText>
      </w:r>
      <w:r w:rsidR="00A65E62">
        <w:fldChar w:fldCharType="separate"/>
      </w:r>
      <w:r w:rsidR="00E8758F" w:rsidRPr="00E8758F">
        <w:rPr>
          <w:rFonts w:cs="Times New Roman"/>
        </w:rPr>
        <w:t>(Roy and Bhattacharjee, 2021)</w:t>
      </w:r>
      <w:r w:rsidR="00A65E62">
        <w:fldChar w:fldCharType="end"/>
      </w:r>
      <w:r w:rsidR="00947AEE">
        <w:t>. Approximately 5% of cases develop into severe dengue, characterized by intense abdominal pain, continuous vomiting, and bleeding, which require urgent medical attention.</w:t>
      </w:r>
      <w:r w:rsidR="00D61A11">
        <w:t xml:space="preserve"> </w:t>
      </w:r>
      <w:r w:rsidR="00D61A11">
        <w:fldChar w:fldCharType="begin"/>
      </w:r>
      <w:r w:rsidR="002E2FA9">
        <w:instrText xml:space="preserve"> ADDIN ZOTERO_ITEM CSL_CITATION {"citationID":"p7HmOno4","properties":{"formattedCitation":"(Brady {\\i{}et al.}, 2012; Bhatt {\\i{}et al.}, 2013; Waggoner {\\i{}et al.}, 2016; CDC, 2021)","plainCitation":"(Brady et al., 2012; Bhatt et al., 2013; Waggoner et al., 2016; CDC, 2021)","noteIndex":0},"citationItems":[{"id":52,"uris":["http://zotero.org/users/14142313/items/Q9S3ZRPP"],"itemData":{"id":52,"type":"article-journal","abstract":"BACKGROUND: Dengue is a growing problem both in its geographical spread and in its intensity, and yet current global distribution remains highly uncertain. Challenges in diagnosis and diagnostic methods as well as highly variable national health systems mean no single data source can reliably estimate the distribution of this disease. As such, there is a lack of agreement on national dengue status among international health organisations. Here we bring together all available information on dengue occurrence using a novel approach to produce an evidence consensus map of the disease range that highlights nations with an uncertain dengue status.\nMETHODS/PRINCIPAL FINDINGS: A baseline methodology was used to assess a range of evidence for each country. In regions where dengue status was uncertain, additional evidence types were included to either clarify dengue status or confirm that it is unknown at this time. An algorithm was developed that assesses evidence quality and consistency, giving each country an evidence consensus score. Using this approach, we were able to generate a contemporary global map of national-level dengue status that assigns a relative measure of certainty and identifies gaps in the available evidence.\nCONCLUSION: The map produced here provides a list of 128 countries for which there is good evidence of dengue occurrence, including 36 countries that have previously been classified as dengue-free by the World Health Organization and/or the US Centers for Disease Control. It also identifies disease surveillance needs, which we list in full. The disease extents and limits determined here using evidence consensus, marks the beginning of a five-year study to advance the mapping of dengue virus transmission and disease risk. Completion of this first step has allowed us to produce a preliminary estimate of population at risk with an upper bound of 3.97 billion people. This figure will be refined in future work.","container-title":"PLoS neglected tropical diseases","DOI":"10.1371/journal.pntd.0001760","ISSN":"1935-2735","issue":"8","journalAbbreviation":"PLoS Negl Trop Dis","language":"eng","note":"PMID: 22880140\nPMCID: PMC3413714","page":"e1760","source":"PubMed","title":"Refining the global spatial limits of dengue virus transmission by evidence-based consensus","volume":"6","author":[{"family":"Brady","given":"Oliver J."},{"family":"Gething","given":"Peter W."},{"family":"Bhatt","given":"Samir"},{"family":"Messina","given":"Jane P."},{"family":"Brownstein","given":"John S."},{"family":"Hoen","given":"Anne G."},{"family":"Moyes","given":"Catherine L."},{"family":"Farlow","given":"Andrew W."},{"family":"Scott","given":"Thomas W."},{"family":"Hay","given":"Simon I."}],"issued":{"date-parts":[["2012"]]}}},{"id":49,"uris":["http://zotero.org/users/14142313/items/K29RMJHE"],"itemData":{"id":49,"type":"article-journal","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container-title":"Nature","DOI":"10.1038/nature12060","ISSN":"1476-4687","issue":"7446","journalAbbreviation":"Nature","language":"eng","note":"PMID: 23563266\nPMCID: PMC3651993","page":"504-507","source":"PubMed","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id":46,"uris":["http://zotero.org/users/14142313/items/KVH82K9M"],"itemData":{"id":46,"type":"article-journal","abstract":"BACKGROUND: Zika virus (ZIKV), chikungunya virus (CHIKV), and dengue virus (DENV) cocirculate in Nicaragua. In this study, we sought to compare the quantified viremia and clinical presentation of patients infected with 1 or more of these viruses.\nMETHODS: Acute-phase serum samples from 346 patients with a suspected arboviral illness were tested using a multiplex real-time reverse-transcription polymerase chain reaction for ZIKV, CHIKV, and DENV. Viremia was quantitated for each detected virus, and clinical information from request forms submitted with each sample was recorded.\nRESULTS: A total of 263 patients tested positive for 1 or more viruses: 192 patients tested positive for a single virus (monoinfections) and 71 patients tested positive for 2 or all 3 viruses (coinfections). Quantifiable viremia was lower in ZIKV infections compared with CHIKV or DENV (mean 4.70 vs 6.42 and 5.84 log10 copies/mL serum, respectively; P &lt; .001 for both comparisons), and for each virus, mean viremia was significantly lower in coinfections than in monoinfections. Compared with patients with CHIKV or DENV, ZIKV patients were more likely to have a rash (P &lt; .001) and less likely to be febrile (P &lt; .05) or require hospitalization (P &lt; .001). Among all patients, hospitalized cases had higher viremia than those who did not require hospitalization (7.1 vs 4.1 log10 copies/mL serum, respectively; P &lt; .001).\nCONCLUSIONS: ZIKV, CHIKV, and DENV result in similar clinical presentations, and coinfections may be relatively common. Our findings illustrate the need for accurate, multiplex diagnostics for patient care and epidemiologic surveillance.","container-title":"Clinical Infectious Diseases: An Official Publication of the Infectious Diseases Society of America","DOI":"10.1093/cid/ciw589","ISSN":"1537-6591","issue":"12","journalAbbreviation":"Clin Infect Dis","language":"eng","note":"PMID: 27578819\nPMCID: PMC5146717","page":"1584-1590","source":"PubMed","title":"Viremia and Clinical Presentation in Nicaraguan Patients Infected With Zika Virus, Chikungunya Virus, and Dengue Virus","volume":"63","author":[{"family":"Waggoner","given":"Jesse J."},{"family":"Gresh","given":"Lionel"},{"family":"Vargas","given":"Maria Jose"},{"family":"Ballesteros","given":"Gabriela"},{"family":"Tellez","given":"Yolanda"},{"family":"Soda","given":"K. James"},{"family":"Sahoo","given":"Malaya K."},{"family":"Nuñez","given":"Andrea"},{"family":"Balmaseda","given":"Angel"},{"family":"Harris","given":"Eva"},{"family":"Pinsky","given":"Benjamin A."}],"issued":{"date-parts":[["2016",12,15]]}}},{"id":42,"uris":["http://zotero.org/users/14142313/items/TF7FA2TF"],"itemData":{"id":42,"type":"webpage","abstract":"Learn about different types of mosquitoes, facts about mosquitoes, and parts of adult mosquitoes","container-title":"Centers for Disease Control and Prevention","language":"en-us","title":"Dengue Prevention | CDC","URL":"https://www.cdc.gov/dengue/prevention/index.html","author":[{"family":"CDC","given":""}],"accessed":{"date-parts":[["2024",3,19]]},"issued":{"date-parts":[["2021",9,30]]}}}],"schema":"https://github.com/citation-style-language/schema/raw/master/csl-citation.json"} </w:instrText>
      </w:r>
      <w:r w:rsidR="00D61A11">
        <w:fldChar w:fldCharType="separate"/>
      </w:r>
      <w:r w:rsidR="00D61A11" w:rsidRPr="00D61A11">
        <w:rPr>
          <w:rFonts w:cs="Times New Roman"/>
          <w:kern w:val="0"/>
          <w:szCs w:val="24"/>
        </w:rPr>
        <w:t xml:space="preserve">(Brady </w:t>
      </w:r>
      <w:r w:rsidR="00D61A11" w:rsidRPr="00D61A11">
        <w:rPr>
          <w:rFonts w:cs="Times New Roman"/>
          <w:i/>
          <w:iCs/>
          <w:kern w:val="0"/>
          <w:szCs w:val="24"/>
        </w:rPr>
        <w:t>et al.</w:t>
      </w:r>
      <w:r w:rsidR="00D61A11" w:rsidRPr="00D61A11">
        <w:rPr>
          <w:rFonts w:cs="Times New Roman"/>
          <w:kern w:val="0"/>
          <w:szCs w:val="24"/>
        </w:rPr>
        <w:t xml:space="preserve">, 2012; Bhatt </w:t>
      </w:r>
      <w:r w:rsidR="00D61A11" w:rsidRPr="00D61A11">
        <w:rPr>
          <w:rFonts w:cs="Times New Roman"/>
          <w:i/>
          <w:iCs/>
          <w:kern w:val="0"/>
          <w:szCs w:val="24"/>
        </w:rPr>
        <w:t>et al.</w:t>
      </w:r>
      <w:r w:rsidR="00D61A11" w:rsidRPr="00D61A11">
        <w:rPr>
          <w:rFonts w:cs="Times New Roman"/>
          <w:kern w:val="0"/>
          <w:szCs w:val="24"/>
        </w:rPr>
        <w:t xml:space="preserve">, 2013; Waggoner </w:t>
      </w:r>
      <w:r w:rsidR="00D61A11" w:rsidRPr="00D61A11">
        <w:rPr>
          <w:rFonts w:cs="Times New Roman"/>
          <w:i/>
          <w:iCs/>
          <w:kern w:val="0"/>
          <w:szCs w:val="24"/>
        </w:rPr>
        <w:t>et al.</w:t>
      </w:r>
      <w:r w:rsidR="00D61A11" w:rsidRPr="00D61A11">
        <w:rPr>
          <w:rFonts w:cs="Times New Roman"/>
          <w:kern w:val="0"/>
          <w:szCs w:val="24"/>
        </w:rPr>
        <w:t>, 2016; CDC, 2021)</w:t>
      </w:r>
      <w:r w:rsidR="00D61A11">
        <w:fldChar w:fldCharType="end"/>
      </w:r>
    </w:p>
    <w:p w14:paraId="00CBC651" w14:textId="77777777" w:rsidR="00947AEE" w:rsidRDefault="00947AEE" w:rsidP="00947AEE">
      <w:pPr>
        <w:pStyle w:val="Heading4"/>
      </w:pPr>
      <w:r>
        <w:t>Treatment and Medication</w:t>
      </w:r>
    </w:p>
    <w:p w14:paraId="6F0E791D" w14:textId="6F97DC5D" w:rsidR="00947AEE" w:rsidRDefault="00947AEE" w:rsidP="00DA47BE">
      <w:r>
        <w:t xml:space="preserve">Dengue does not have a specific treatment; management focuses on alleviating symptoms. Key recommendations include staying well-hydrated and using acetaminophen for fever and pain relief. Aspirin and </w:t>
      </w:r>
      <w:r w:rsidR="000A0F24" w:rsidRPr="000A0F24">
        <w:t xml:space="preserve">Non-steroidal anti-inflammatory drugs </w:t>
      </w:r>
      <w:r w:rsidR="000A0F24">
        <w:t>(</w:t>
      </w:r>
      <w:r>
        <w:t>NSAID</w:t>
      </w:r>
      <w:r w:rsidR="000A0F24">
        <w:t>)</w:t>
      </w:r>
      <w:r>
        <w:t>s are avoided to prevent bleeding risks. Severe dengue often necessitates hospitalization for supportive care. Promisingly, the experimental antiviral JNJ-1802 has shown potential in preliminary trials to reduce viremia and lessen disease severity.</w:t>
      </w:r>
      <w:r w:rsidR="00ED43CF">
        <w:t xml:space="preserve"> </w:t>
      </w:r>
      <w:r w:rsidR="00D2416F">
        <w:fldChar w:fldCharType="begin"/>
      </w:r>
      <w:r w:rsidR="00C93F0B">
        <w:instrText xml:space="preserve"> ADDIN ZOTERO_ITEM CSL_CITATION {"citationID":"eWc1qRvD","properties":{"formattedCitation":"(Bhatt {\\i{}et al.}, 2013; Goethals {\\i{}et al.}, 2023; McCormack {\\i{}et al.}, 2023; Kesteleyn {\\i{}et al.}, 2024)","plainCitation":"(Bhatt et al., 2013; Goethals et al., 2023; McCormack et al., 2023; Kesteleyn et al., 2024)","noteIndex":0},"citationItems":[{"id":49,"uris":["http://zotero.org/users/14142313/items/K29RMJHE"],"itemData":{"id":49,"type":"article-journal","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container-title":"Nature","DOI":"10.1038/nature12060","ISSN":"1476-4687","issue":"7446","journalAbbreviation":"Nature","language":"eng","note":"PMID: 23563266\nPMCID: PMC3651993","page":"504-507","source":"PubMed","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id":64,"uris":["http://zotero.org/users/14142313/items/QPA6BKRB"],"itemData":{"id":64,"type":"article-journal","abstract":"Dengue is a major health threat and the number of symptomatic infections caused by the four dengue serotypes is estimated to be 96 million1 with annually around 10,000 deaths2. However, no antiviral drugs are available for the treatment or prophylaxis of dengue. We recently described the interaction between non-structural proteins NS3 and NS4B as a promising target for the development of pan-serotype dengue virus (DENV) inhibitors3. Here we present JNJ-1802—a highly potent DENV inhibitor that blocks the NS3–NS4B interaction within the viral replication complex. JNJ-1802 exerts picomolar to low nanomolar in vitro antiviral activity, a high barrier to resistance and potent in vivo efficacy in mice against infection with any of the four DENV serotypes. Finally, we demonstrate that the small-molecule inhibitor JNJ-1802 is highly effective against viral infection with DENV-1 or DENV-2 in non-human primates. JNJ-1802 has successfully completed a phase I first-in-human clinical study in healthy volunteers and was found to be safe and well tolerated4. These findings support the further clinical development of JNJ-1802, a first-in-class antiviral agent against dengue, which is now progressing in clinical studies for the prevention and treatment of dengue.","container-title":"Nature","DOI":"10.1038/s41586-023-05790-6","ISSN":"1476-4687","issue":"7953","language":"en","license":"2023 The Author(s)","note":"publisher: Nature Publishing Group","page":"678-686","source":"www.nature.com","title":"Blocking NS3–NS4B interaction inhibits dengue virus in non-human primates","volume":"615","author":[{"family":"Goethals","given":"Olivia"},{"family":"Kaptein","given":"Suzanne J. F."},{"family":"Kesteleyn","given":"Bart"},{"family":"Bonfanti","given":"Jean-François"},{"family":"Van Wesenbeeck","given":"Liesbeth"},{"family":"Bardiot","given":"Dorothée"},{"family":"Verschoor","given":"Ernst J."},{"family":"Verstrepen","given":"Babs E."},{"family":"Fagrouch","given":"Zahra"},{"family":"Putnak","given":"J. Robert"},{"family":"Kiemel","given":"Dominik"},{"family":"Ackaert","given":"Oliver"},{"family":"Straetemans","given":"Roel"},{"family":"Lachau-Durand","given":"Sophie"},{"family":"Geluykens","given":"Peggy"},{"family":"Crabbe","given":"Marjolein"},{"family":"Thys","given":"Kim"},{"family":"Stoops","given":"Bart"},{"family":"Lenz","given":"Oliver"},{"family":"Tambuyzer","given":"Lotke"},{"family":"De Meyer","given":"Sandra"},{"family":"Dallmeier","given":"Kai"},{"family":"McCracken","given":"Michael K."},{"family":"Gromowski","given":"Gregory D."},{"family":"Rutvisuttinunt","given":"Wiriya"},{"family":"Jarman","given":"Richard G."},{"family":"Karasavvas","given":"Nicos"},{"family":"Touret","given":"Franck"},{"family":"Querat","given":"Gilles"},{"family":"Lamballerie","given":"Xavier","non-dropping-particle":"de"},{"family":"Chatel-Chaix","given":"Laurent"},{"family":"Milligan","given":"Gregg N."},{"family":"Beasley","given":"David W. C."},{"family":"Bourne","given":"Nigel"},{"family":"Barrett","given":"Alan D. T."},{"family":"Marchand","given":"Arnaud"},{"family":"Jonckers","given":"Tim H. M."},{"family":"Raboisson","given":"Pierre"},{"family":"Simmen","given":"Kenny"},{"family":"Chaltin","given":"Patrick"},{"family":"Bartenschlager","given":"Ralf"},{"family":"Bogers","given":"Willy M."},{"family":"Neyts","given":"Johan"},{"family":"Van Loock","given":"Marnix"}],"issued":{"date-parts":[["2023",3]]}}},{"id":68,"uris":["http://zotero.org/users/14142313/items/8B395YXG"],"itemData":{"id":68,"type":"article-journal","abstract":"Dengue virus (DENV) is a public health challenge across the tropics and subtropics. Currently, there is no licensed prophylactic or antiviral treatment for dengue. The novel DENV inhibitor JNJ-1802 can significantly reduce viral load in mice and non-human primates. Here, using a mechanistic viral kinetic model calibrated against viral RNA data from experimental in-vitro infection studies, we assess the in-vitro inhibitory effect of JNJ-1802 by characterising infection dynamics of two DENV-2 strains in the absence and presence of different JNJ-1802 concentrations. Viral RNA suppression to below the limit of detection was achieved at concentrations of &gt;1.6 nM, with a median concentration exhibiting 50% of maximal inhibitory effect (IC50) of 1.23x10-02 nM and 1.28x10-02 nM for the DENV-2/RL and DENV-2/16681 strains, respectively. This work provides important insight into the in-vitro inhibitory effect of JNJ-1802 and presents a first step towards a modelling framework to support characterization of viral kinetics and drug effect across different host systems., Dengue poses a major challenge to global public health, with almost half of the world’s population at risk of infection each year. However, currently, no licensed specific prophylactic or antiviral treatment for dengue exists. JNJ-1802, a novel dengue inhibitor under development by Janssen Pharmaceutica, is one of the most advanced candidate dengue antivirals and has recently been shown to significantly reduce viral load in pre-clinical animal studies. Here we use mathematical models, fitted to viral RNA data obtained from experimental infection studies in Vero cells, to quantify the in-vitro inhibitory effect of JNJ-1802 on the viral kinetics of two strains of dengue serotype 2. For both strains, we find the effect of JNJ-1802 on viral replication is strongly concentration-dependent, with viral suppression to below the limit of detection achieved at concentrations of 1.6 nM and above. This work is an important first step in quantifying the potential of JNJ-1802 as a dengue antiviral, and demonstrates how interdisciplinary research can help inform drug development and help inform dosing regimens.","container-title":"PLOS Computational Biology","DOI":"10.1371/journal.pcbi.1011662","ISSN":"1553-734X","issue":"12","journalAbbreviation":"PLoS Comput Biol","note":"PMID: 38055683\nPMCID: PMC10699615","page":"e1011662","source":"PubMed Central","title":"Modelling the impact of JNJ-1802, a first-in-class dengue inhibitor blocking the NS3-NS4B interaction, on in-vitro DENV-2 dynamics","volume":"19","author":[{"family":"McCormack","given":"Clare P."},{"family":"Goethals","given":"Olivia"},{"family":"Goeyvaerts","given":"Nele"},{"family":"Woot de Trixhe","given":"Xavier D."},{"family":"Geluykens","given":"Peggy"},{"family":"Borrenberghs","given":"Doortje"},{"family":"Ferguson","given":"Neil M."},{"family":"Ackaert","given":"Oliver"},{"family":"Dorigatti","given":"Ilaria"}],"issued":{"date-parts":[["2023",12,6]]}}},{"id":66,"uris":["http://zotero.org/users/14142313/items/XTFWH3GP"],"itemData":{"id":66,"type":"article-journal","abstract":"Dengue is a global public health threat, with about half of the world's population at risk of contracting this mosquito-borne viral disease. Climate change, urbanization, and global travel accelerate the spread of dengue virus (DENV) to new areas, including southern parts of Europe and the US. Currently, no dengue-specific small-molecule antiviral for prophylaxis or treatment is available. Here, we report the discovery of JNJ-1802 as a potent, pan-serotype DENV inhibitor (EC50's ranging from 0.057 to 11 nM against the four DENV serotypes). The observed oral bioavailability of JNJ-1802 across preclinical species, its low clearance in human hepatocytes, the absence of major in vitro pharmacology safety alerts, and a dose-proportional increase in efficacy against DENV-2 infection in mice were all supportive of its selection as a development candidate against dengue. JNJ-1802 is being progressed in clinical studies for the prevention or treatment of dengue.","container-title":"Journal of Medicinal Chemistry","DOI":"10.1021/acs.jmedchem.3c02336","ISSN":"1520-4804","issue":"5","journalAbbreviation":"J Med Chem","language":"eng","note":"PMID: 38482827","page":"4063-4082","source":"PubMed","title":"Discovery of JNJ-1802, a First-in-Class Pan-Serotype Dengue Virus NS4B Inhibitor","volume":"67","author":[{"family":"Kesteleyn","given":"Bart"},{"family":"Bonfanti","given":"Jean-François"},{"family":"Bardiot","given":"Dorothée"},{"family":"De Boeck","given":"Benoît"},{"family":"Goethals","given":"Olivia"},{"family":"Kaptein","given":"Suzanne J. F."},{"family":"Stoops","given":"Bart"},{"family":"Coesemans","given":"Erwin"},{"family":"Fortin","given":"Jérôme"},{"family":"Muller","given":"Philippe"},{"family":"Doublet","given":"Frédéric"},{"family":"Carlens","given":"Gunter"},{"family":"Koukni","given":"Mohamed"},{"family":"Smets","given":"Wim"},{"family":"Raboisson","given":"Pierre"},{"family":"Chaltin","given":"Patrick"},{"family":"Simmen","given":"Kenny"},{"family":"Loock","given":"Marnix Van"},{"family":"Neyts","given":"Johan"},{"family":"Marchand","given":"Arnaud"},{"family":"Jonckers","given":"Tim H. M."}],"issued":{"date-parts":[["2024",3,14]]}}}],"schema":"https://github.com/citation-style-language/schema/raw/master/csl-citation.json"} </w:instrText>
      </w:r>
      <w:r w:rsidR="00D2416F">
        <w:fldChar w:fldCharType="separate"/>
      </w:r>
      <w:r w:rsidR="00C93F0B" w:rsidRPr="00C93F0B">
        <w:rPr>
          <w:rFonts w:cs="Times New Roman"/>
          <w:kern w:val="0"/>
          <w:szCs w:val="24"/>
        </w:rPr>
        <w:t xml:space="preserve">(Bhatt </w:t>
      </w:r>
      <w:r w:rsidR="00C93F0B" w:rsidRPr="00C93F0B">
        <w:rPr>
          <w:rFonts w:cs="Times New Roman"/>
          <w:i/>
          <w:iCs/>
          <w:kern w:val="0"/>
          <w:szCs w:val="24"/>
        </w:rPr>
        <w:t>et al.</w:t>
      </w:r>
      <w:r w:rsidR="00C93F0B" w:rsidRPr="00C93F0B">
        <w:rPr>
          <w:rFonts w:cs="Times New Roman"/>
          <w:kern w:val="0"/>
          <w:szCs w:val="24"/>
        </w:rPr>
        <w:t xml:space="preserve">, 2013; Goethals </w:t>
      </w:r>
      <w:r w:rsidR="00C93F0B" w:rsidRPr="00C93F0B">
        <w:rPr>
          <w:rFonts w:cs="Times New Roman"/>
          <w:i/>
          <w:iCs/>
          <w:kern w:val="0"/>
          <w:szCs w:val="24"/>
        </w:rPr>
        <w:t>et al.</w:t>
      </w:r>
      <w:r w:rsidR="00C93F0B" w:rsidRPr="00C93F0B">
        <w:rPr>
          <w:rFonts w:cs="Times New Roman"/>
          <w:kern w:val="0"/>
          <w:szCs w:val="24"/>
        </w:rPr>
        <w:t xml:space="preserve">, 2023; McCormack </w:t>
      </w:r>
      <w:r w:rsidR="00C93F0B" w:rsidRPr="00C93F0B">
        <w:rPr>
          <w:rFonts w:cs="Times New Roman"/>
          <w:i/>
          <w:iCs/>
          <w:kern w:val="0"/>
          <w:szCs w:val="24"/>
        </w:rPr>
        <w:t>et al.</w:t>
      </w:r>
      <w:r w:rsidR="00C93F0B" w:rsidRPr="00C93F0B">
        <w:rPr>
          <w:rFonts w:cs="Times New Roman"/>
          <w:kern w:val="0"/>
          <w:szCs w:val="24"/>
        </w:rPr>
        <w:t xml:space="preserve">, 2023; Kesteleyn </w:t>
      </w:r>
      <w:r w:rsidR="00C93F0B" w:rsidRPr="00C93F0B">
        <w:rPr>
          <w:rFonts w:cs="Times New Roman"/>
          <w:i/>
          <w:iCs/>
          <w:kern w:val="0"/>
          <w:szCs w:val="24"/>
        </w:rPr>
        <w:t>et al.</w:t>
      </w:r>
      <w:r w:rsidR="00C93F0B" w:rsidRPr="00C93F0B">
        <w:rPr>
          <w:rFonts w:cs="Times New Roman"/>
          <w:kern w:val="0"/>
          <w:szCs w:val="24"/>
        </w:rPr>
        <w:t>, 2024)</w:t>
      </w:r>
      <w:r w:rsidR="00D2416F">
        <w:fldChar w:fldCharType="end"/>
      </w:r>
    </w:p>
    <w:p w14:paraId="19493DE5" w14:textId="77777777" w:rsidR="00947AEE" w:rsidRDefault="00947AEE" w:rsidP="00947AEE">
      <w:pPr>
        <w:pStyle w:val="Heading4"/>
      </w:pPr>
      <w:r>
        <w:t>Antiviral Research and Microbiome Impact</w:t>
      </w:r>
    </w:p>
    <w:p w14:paraId="02E66629" w14:textId="6F878A42" w:rsidR="001A6746" w:rsidRDefault="00947AEE" w:rsidP="00DA47BE">
      <w:r>
        <w:t xml:space="preserve">Ongoing research into how antivirals can induce mutations presents a constant challenge in treating </w:t>
      </w:r>
      <w:r w:rsidR="00716E03">
        <w:t>Dengue virus</w:t>
      </w:r>
      <w:r>
        <w:t>, emphasizing the need for continuous monitoring to address resistance</w:t>
      </w:r>
      <w:r w:rsidR="00FD7A05">
        <w:t xml:space="preserve"> </w:t>
      </w:r>
      <w:r w:rsidR="00FD7A05">
        <w:fldChar w:fldCharType="begin"/>
      </w:r>
      <w:r w:rsidR="00FD7A05">
        <w:instrText xml:space="preserve"> ADDIN ZOTERO_ITEM CSL_CITATION {"citationID":"NzDV0Cm3","properties":{"formattedCitation":"(Beaucourt and Vignuzzi, 2014)","plainCitation":"(Beaucourt and Vignuzzi, 2014)","noteIndex":0},"citationItems":[{"id":318,"uris":["http://zotero.org/users/14142313/items/9W99Z6PV"],"itemData":{"id":318,"type":"article-journal","abstract":"•\n              A broad spectrum antiviral effective against virtually all viruses tested in vitro.\n            \n            \n              •\n              Mechanism of action varies with virus and cell type.\n            \n            \n              •\n              Virus resistance often involves increase in replication fidelity.\n            \n            \n              •\n              Cell host resistance involves ribavirin uptake and metabolism.\n            \n          \n        , Ribavirin has proven to be effective against several viruses in the clinical setting and a multitude of viruses in vitro. With up to five different proposed mechanisms of action, recent advances have begun to discern the hierarchy of antiviral effects at play depending on the virus and the host conditions under scrutiny. Studies reveal that for many viruses, antiviral mechanisms may differ depending on cell type in vitro and in vivo. Further analyses are thus required to accurately identify mechanisms to more optimally determine clinical treatments. In recent years, a growing number of ribavirin resistant and sensitive variants have been identified. These variants not only inform on the specific mechanisms by which ribavirin enfeebles the virus, but also can themselves be tools to identify new antiviral compounds.","container-title":"Current Opinion in Virology","DOI":"10.1016/j.coviro.2014.04.011","ISSN":"1879-6257","journalAbbreviation":"Curr Opin Virol","note":"PMID: 24846716\nPMCID: PMC7102760","page":"10-15","source":"PubMed Central","title":"Ribavirin: a drug active against many viruses with multiple effects on virus replication and propagation. Molecular basis of ribavirin resistance","title-short":"Ribavirin","volume":"8","author":[{"family":"Beaucourt","given":"Stéphanie"},{"family":"Vignuzzi","given":"Marco"}],"issued":{"date-parts":[["2014",10]]}}}],"schema":"https://github.com/citation-style-language/schema/raw/master/csl-citation.json"} </w:instrText>
      </w:r>
      <w:r w:rsidR="00FD7A05">
        <w:fldChar w:fldCharType="separate"/>
      </w:r>
      <w:r w:rsidR="00FD7A05" w:rsidRPr="00FD7A05">
        <w:rPr>
          <w:rFonts w:cs="Times New Roman"/>
        </w:rPr>
        <w:t>(Beaucourt and Vignuzzi, 2014)</w:t>
      </w:r>
      <w:r w:rsidR="00FD7A05">
        <w:fldChar w:fldCharType="end"/>
      </w:r>
      <w:r>
        <w:t xml:space="preserve">. Additionally, the effectiveness of </w:t>
      </w:r>
      <w:r w:rsidR="00716E03">
        <w:t>Dengue virus</w:t>
      </w:r>
      <w:r>
        <w:t xml:space="preserve"> vaccines may be significantly affected by the individual’s microbiome. Recent studies indicate that gut microbiota might influence the immune response to vaccines, potentially impacting their effectiveness</w:t>
      </w:r>
      <w:r w:rsidR="008D2676">
        <w:t xml:space="preserve"> </w:t>
      </w:r>
      <w:r w:rsidR="008D2676">
        <w:fldChar w:fldCharType="begin"/>
      </w:r>
      <w:r w:rsidR="008D2676">
        <w:instrText xml:space="preserve"> ADDIN ZOTERO_ITEM CSL_CITATION {"citationID":"PaED5vBm","properties":{"formattedCitation":"(Zimmermann and Curtis, 2018)","plainCitation":"(Zimmermann and Curtis, 2018)","noteIndex":0},"citationItems":[{"id":321,"uris":["http://zotero.org/users/14142313/items/XE7V6N7T"],"itemData":{"id":321,"type":"article-journal","abstract":"There is substantial variation between individuals in the immune response to vaccinations. The intestinal microbiome plays a crucial rule in the development and regulation of the immune system and therefore its composition might affect how individuals respond to vaccinations. In this review, we summarise studies that investigated the influence of the intestinal microbiome on humoral and cellular vaccine responses. To date, only four studies (three in infants and one in adults) have investigated the influence of the intestinal microbiome on vaccine responses. All found an association between the intestinal microbiome and vaccine responses. Despite the heterogeneity in study designs (including different vaccines, schedules, timing of collection of stool and blood samples, analysis methods and reporting of results on different taxonomic levels), findings across studies were consistent: a higher relative abundance of the phylum Actinobacteria (oral and parenteral vaccines) and Firmicutes (oral vaccines) was associated with both higher humoral and higher cellular vaccine responses, while a higher relative abundance of the phylum Proteobacteria (oral and parenteral vaccines) and Bacteroidetes (oral vaccines) was associated with lower responses. Further, well-designed, adequately powered studies using whole-genome sequencing (to include the influence of viruses, fungi and parasites) are needed to investigate in more detail the influence of the intestinal microbiome on vaccine responses. This will help identify strategies to improve vaccine efficacy and duration of protection, particularly in infancy when the intestinal microbiome is more amenable to external influences and plays an important role in the development of the immune system.","container-title":"Vaccine","DOI":"10.1016/j.vaccine.2018.04.066","ISSN":"1873-2518","issue":"30","journalAbbreviation":"Vaccine","language":"eng","note":"PMID: 29909134","page":"4433-4439","source":"PubMed","title":"The influence of the intestinal microbiome on vaccine responses","volume":"36","author":[{"family":"Zimmermann","given":"Petra"},{"family":"Curtis","given":"Nigel"}],"issued":{"date-parts":[["2018",7,16]]}}}],"schema":"https://github.com/citation-style-language/schema/raw/master/csl-citation.json"} </w:instrText>
      </w:r>
      <w:r w:rsidR="008D2676">
        <w:fldChar w:fldCharType="separate"/>
      </w:r>
      <w:r w:rsidR="008D2676" w:rsidRPr="008D2676">
        <w:rPr>
          <w:rFonts w:cs="Times New Roman"/>
        </w:rPr>
        <w:t>(Zimmermann and Curtis, 2018)</w:t>
      </w:r>
      <w:r w:rsidR="008D2676">
        <w:fldChar w:fldCharType="end"/>
      </w:r>
      <w:r>
        <w:t>. This suggests the need for personalized strategies in vaccine development and disease management to accommodate these complex interactions</w:t>
      </w:r>
      <w:r w:rsidR="001A6746">
        <w:t>.</w:t>
      </w:r>
      <w:r w:rsidR="00EF6A72">
        <w:t xml:space="preserve"> </w:t>
      </w:r>
      <w:r w:rsidR="00EF6A72">
        <w:fldChar w:fldCharType="begin"/>
      </w:r>
      <w:r w:rsidR="00EF6A72">
        <w:instrText xml:space="preserve"> ADDIN ZOTERO_ITEM CSL_CITATION {"citationID":"f2FDxGco","properties":{"formattedCitation":"(Hong, 2023)","plainCitation":"(Hong, 2023)","noteIndex":0},"citationItems":[{"id":71,"uris":["http://zotero.org/users/14142313/items/9KS5MA6F"],"itemData":{"id":71,"type":"article-journal","abstract":"Vaccines are one of the most powerful tools for preventing infectious diseases. To effectively fight pathogens, vaccines should induce potent and long-lasting immune responses that are specific to the pathogens. However, not all vaccines can induce effective immune responses, and the responses vary greatly among individuals and populations. Although several factors, such as age, host genetics, nutritional status, and region, affect the effectiveness of vaccines, increasing data have suggested that the gut microbiota is critically associated with vaccine-induced immune responses. In this review, I discuss how gut microbiota affects vaccine effectiveness based on the clinical and preclinical data, and summarize possible underlying mechanisms related to the adjuvant effects of microbiota. A better understanding of the link between vaccine-induced immune responses and the gut microbiota using high-throughput technology and sophisticated system vaccinology approaches could provide crucial insights for designing effective personalized preventive and therapeutic vaccination strategies.","container-title":"Journal of Microbiology (Seoul, Korea)","DOI":"10.1007/s12275-023-00044-6","ISSN":"1225-8873","issue":"5","journalAbbreviation":"J Microbiol","note":"PMID: 37052795\nPMCID: PMC10098251","page":"483-494","source":"PubMed Central","title":"Influence of Microbiota on Vaccine Effectiveness: “Is the Microbiota the Key to Vaccine-induced Responses?”","title-short":"Influence of Microbiota on Vaccine Effectiveness","volume":"61","author":[{"family":"Hong","given":"So-Hee"}],"issued":{"date-parts":[["2023"]]}}}],"schema":"https://github.com/citation-style-language/schema/raw/master/csl-citation.json"} </w:instrText>
      </w:r>
      <w:r w:rsidR="00EF6A72">
        <w:fldChar w:fldCharType="separate"/>
      </w:r>
      <w:r w:rsidR="00EF6A72" w:rsidRPr="00EF6A72">
        <w:rPr>
          <w:rFonts w:cs="Times New Roman"/>
        </w:rPr>
        <w:t>(Hong, 2023)</w:t>
      </w:r>
      <w:r w:rsidR="00EF6A72">
        <w:fldChar w:fldCharType="end"/>
      </w:r>
    </w:p>
    <w:p w14:paraId="5A585333" w14:textId="77777777" w:rsidR="00947AEE" w:rsidRDefault="00947AEE">
      <w:pPr>
        <w:spacing w:line="259" w:lineRule="auto"/>
        <w:rPr>
          <w:rFonts w:asciiTheme="majorHAnsi" w:eastAsiaTheme="majorEastAsia" w:hAnsiTheme="majorHAnsi" w:cstheme="majorBidi"/>
          <w:color w:val="1F3763" w:themeColor="accent1" w:themeShade="7F"/>
          <w:sz w:val="24"/>
          <w:szCs w:val="24"/>
        </w:rPr>
      </w:pPr>
      <w:r>
        <w:br w:type="page"/>
      </w:r>
    </w:p>
    <w:p w14:paraId="5BE9D62F" w14:textId="35F6DBBB" w:rsidR="001A6746" w:rsidRDefault="001A6746" w:rsidP="001A6746">
      <w:pPr>
        <w:pStyle w:val="Heading3"/>
      </w:pPr>
      <w:bookmarkStart w:id="16" w:name="_Toc172928064"/>
      <w:r>
        <w:lastRenderedPageBreak/>
        <w:t>Viral Shedding</w:t>
      </w:r>
      <w:bookmarkEnd w:id="16"/>
    </w:p>
    <w:p w14:paraId="54F216B1" w14:textId="45218ABD" w:rsidR="00E62D4A" w:rsidRDefault="00E62D4A" w:rsidP="00E62D4A">
      <w:r w:rsidRPr="00484701">
        <w:t xml:space="preserve">In </w:t>
      </w:r>
      <w:r w:rsidR="00716E03">
        <w:t>Dengue virus</w:t>
      </w:r>
      <w:r w:rsidRPr="00484701">
        <w:t xml:space="preserve"> infections, the transmission process is crucially dependent on the virus being shed into the bloodstream, which then can be picked up by </w:t>
      </w:r>
      <w:r w:rsidRPr="000064F2">
        <w:rPr>
          <w:i/>
          <w:iCs/>
        </w:rPr>
        <w:t>Aedes aegypti</w:t>
      </w:r>
      <w:r w:rsidRPr="00484701">
        <w:t xml:space="preserve"> and </w:t>
      </w:r>
      <w:r w:rsidRPr="000064F2">
        <w:rPr>
          <w:i/>
          <w:iCs/>
        </w:rPr>
        <w:t>Aedes albopictus</w:t>
      </w:r>
      <w:r w:rsidRPr="00484701">
        <w:t xml:space="preserve"> mosquitoes, the primary vectors</w:t>
      </w:r>
      <w:r w:rsidR="00441598">
        <w:t xml:space="preserve"> </w:t>
      </w:r>
      <w:r w:rsidR="00441598">
        <w:fldChar w:fldCharType="begin"/>
      </w:r>
      <w:r w:rsidR="00B455D6">
        <w:instrText xml:space="preserve"> ADDIN ZOTERO_ITEM CSL_CITATION {"citationID":"pApHJ5Si","properties":{"formattedCitation":"(Gubler, 1998; Simmons {\\i{}et al.}, 2012)","plainCitation":"(Gubler, 1998; Simmons et al., 2012)","noteIndex":0},"citationItems":[{"id":10,"uris":["http://zotero.org/users/14142313/items/LTKDDA9D"],"itemData":{"id":10,"type":"article-journal","abstract":"SUMMARY\nDengue fever, a very old disease, has reemerged in the past 20 years with an expanded geographic distribution of both the viruses and the mosquito vectors, increased epidemic activity, the development of hyperendemicity (the cocirculation of multiple serotypes), and the emergence of dengue hemorrhagic fever in new geographic regions. In 1998 this mosquito-borne disease is the most important tropical infectious disease after malaria, with an estimated 100 million cases of dengue fever, 500,000 cases of dengue hemorrhagic fever, and 25,000 deaths annually. The reasons for this resurgence and emergence of dengue hemorrhagic fever in the waning years of the 20th century are complex and not fully understood, but demographic, societal, and public health infrastructure changes in the past 30 years have contributed greatly. This paper reviews the changing epidemiology of dengue and dengue hemorrhagic fever by geographic region, the natural history and transmission cycles, clinical diagnosis of both dengue fever and dengue hemorrhagic fever, serologic and virologic laboratory diagnoses, pathogenesis, surveillance, prevention, and control. A major challenge for public health officials in all tropical areas of the world is to devleop and implement sustainable prevention and control programs that will reverse the trend of emergent dengue hemorrhagic fever.","container-title":"Clinical Microbiology Reviews","DOI":"10.1128/cmr.11.3.480","issue":"3","note":"publisher: American Society for Microbiology","page":"480-496","source":"journals.asm.org (Atypon)","title":"Dengue and Dengue Hemorrhagic Fever","volume":"11","author":[{"family":"Gubler","given":"Duane J."}],"issued":{"date-parts":[["1998",7]]}}},{"id":323,"uris":["http://zotero.org/users/14142313/items/CJ2BHCUI"],"itemData":{"id":323,"type":"article-journal","abstract":"There are an estimated 50 million infections per year with the dengue virus, which is transmitted primarily by urban-adapted Aedes aegypti mosquitoes. This review summarizes pathophysiology and treatment as well as prospects for a vaccine and for vector-control approaches. Dengue is a self-limited, systemic viral infection transmitted between humans by mosquitoes. The rapidly expanding global footprint of dengue is a public health challenge with an economic burden that is currently unmet by licensed vaccines, specific therapeutic agents, or efficient vector-control strategies. This review highlights our current understanding of dengue, including its clinical manifestations, pathogenesis, tests that are used to diagnose it, and its management and prevention. Determinants of the Current Dengue Pandemic The global burden of dengue is large; an estimated 50 million infections per year occur across approximately 100 countries, with potential for further spread (Figure 1).1 Central . . .","container-title":"New England Journal of Medicine","DOI":"10.1056/NEJMra1110265","ISSN":"0028-4793","issue":"15","note":"publisher: Massachusetts Medical Society\n_eprint: https://www.nejm.org/doi/pdf/10.1056/NEJMra1110265","page":"1423-1432","source":"Taylor and Francis+NEJM","title":"Dengue","volume":"366","author":[{"family":"Simmons","given":"Cameron P."},{"family":"Farrar","given":"Jeremy J."},{"family":"Chau","given":"Nguyen van Vinh"},{"family":"Wills","given":"Bridget"}],"issued":{"date-parts":[["2012",4,12]]}}}],"schema":"https://github.com/citation-style-language/schema/raw/master/csl-citation.json"} </w:instrText>
      </w:r>
      <w:r w:rsidR="00441598">
        <w:fldChar w:fldCharType="separate"/>
      </w:r>
      <w:r w:rsidR="00B455D6" w:rsidRPr="00B455D6">
        <w:rPr>
          <w:rFonts w:cs="Times New Roman"/>
          <w:kern w:val="0"/>
          <w:szCs w:val="24"/>
        </w:rPr>
        <w:t xml:space="preserve">(Gubler, 1998; Simmons </w:t>
      </w:r>
      <w:r w:rsidR="00B455D6" w:rsidRPr="00B455D6">
        <w:rPr>
          <w:rFonts w:cs="Times New Roman"/>
          <w:i/>
          <w:iCs/>
          <w:kern w:val="0"/>
          <w:szCs w:val="24"/>
        </w:rPr>
        <w:t>et al.</w:t>
      </w:r>
      <w:r w:rsidR="00B455D6" w:rsidRPr="00B455D6">
        <w:rPr>
          <w:rFonts w:cs="Times New Roman"/>
          <w:kern w:val="0"/>
          <w:szCs w:val="24"/>
        </w:rPr>
        <w:t>, 2012)</w:t>
      </w:r>
      <w:r w:rsidR="00441598">
        <w:fldChar w:fldCharType="end"/>
      </w:r>
      <w:r w:rsidRPr="00484701">
        <w:t xml:space="preserve">. After a human is bitten by an infected mosquito, the virus incubates for </w:t>
      </w:r>
      <w:r>
        <w:t>three</w:t>
      </w:r>
      <w:r w:rsidRPr="00484701">
        <w:t xml:space="preserve"> to 14 days, usually manifesting symptoms within </w:t>
      </w:r>
      <w:r>
        <w:t>four</w:t>
      </w:r>
      <w:r w:rsidRPr="00484701">
        <w:t xml:space="preserve"> to </w:t>
      </w:r>
      <w:r>
        <w:t>seven</w:t>
      </w:r>
      <w:r w:rsidRPr="00484701">
        <w:t xml:space="preserve"> days. These symptoms range from none to severe and include high fever, headaches, muscle and joint pains, nausea, vomiting, and rash. In severe cases, </w:t>
      </w:r>
      <w:r w:rsidR="00716E03">
        <w:t>Dengue virus</w:t>
      </w:r>
      <w:r w:rsidRPr="00484701">
        <w:t xml:space="preserve"> can escalate to internal bleeding and organ failure. Research has shown that while the virus primarily sheds into the bloodstream, it is shed at much lower levels in other bodily fluids like saliva and urine, which are not generally involved in transmission</w:t>
      </w:r>
      <w:r w:rsidR="00D9184E">
        <w:t xml:space="preserve"> </w:t>
      </w:r>
      <w:r w:rsidR="00D9184E">
        <w:fldChar w:fldCharType="begin"/>
      </w:r>
      <w:r w:rsidR="00D9184E">
        <w:instrText xml:space="preserve"> ADDIN ZOTERO_ITEM CSL_CITATION {"citationID":"yNtoi7qp","properties":{"formattedCitation":"(Halstead, Shotwell and Casals, 1973)","plainCitation":"(Halstead, Shotwell and Casals, 1973)","noteIndex":0},"citationItems":[{"id":325,"uris":["http://zotero.org/users/14142313/items/XEYITM32"],"itemData":{"id":325,"type":"article-journal","container-title":"The Journal of Infectious Diseases","DOI":"10.1093/infdis/128.1.15","ISSN":"0022-1899","issue":"1","journalAbbreviation":"J Infect Dis","language":"eng","note":"PMID: 4198024","page":"15-22","source":"PubMed","title":"Studies on the pathogenesis of dengue infection in monkeys. II. Clinical laboratory responses to heterologous infection","volume":"128","author":[{"family":"Halstead","given":"S. B."},{"family":"Shotwell","given":"H."},{"family":"Casals","given":"J."}],"issued":{"date-parts":[["1973",7]]}}}],"schema":"https://github.com/citation-style-language/schema/raw/master/csl-citation.json"} </w:instrText>
      </w:r>
      <w:r w:rsidR="00D9184E">
        <w:fldChar w:fldCharType="separate"/>
      </w:r>
      <w:r w:rsidR="00D9184E" w:rsidRPr="00D9184E">
        <w:rPr>
          <w:rFonts w:cs="Times New Roman"/>
        </w:rPr>
        <w:t>(Halstead, Shotwell and Casals, 1973)</w:t>
      </w:r>
      <w:r w:rsidR="00D9184E">
        <w:fldChar w:fldCharType="end"/>
      </w:r>
      <w:r w:rsidRPr="00484701">
        <w:t xml:space="preserve">. This indicates that focusing on mosquito control and monitoring individuals with symptoms could effectively manage the spread of </w:t>
      </w:r>
      <w:r w:rsidR="00716E03">
        <w:t>Dengue virus</w:t>
      </w:r>
      <w:r w:rsidRPr="00484701">
        <w:t>. Further studies confirm that non-vector transmission through bodily fluids other than blood is rare, underlining the importance of controlling mosquito populations and protecting against mosquito bites to interrupt the disease's transmission cycle</w:t>
      </w:r>
      <w:r>
        <w:t xml:space="preserve"> </w:t>
      </w:r>
      <w:r>
        <w:fldChar w:fldCharType="begin"/>
      </w:r>
      <w:r w:rsidR="005817EB">
        <w:instrText xml:space="preserve"> ADDIN ZOTERO_ITEM CSL_CITATION {"citationID":"g38OdkJY","properties":{"formattedCitation":"(God\\uc0\\u243{}i {\\i{}et al.}, 2017; Wilder-Smith {\\i{}et al.}, 2017; Vogels {\\i{}et al.}, 2023)","plainCitation":"(Godói et al., 2017; Wilder-Smith et al., 2017; Vogels et al., 2023)","noteIndex":0},"citationItems":[{"id":77,"uris":["http://zotero.org/users/14142313/items/T6TTAFHB"],"itemData":{"id":77,"type":"article-journal","abstract":"Introduction: Dengue virus (DENV) is a serious global health problem. CYD-TDC (Dengvaxia®) was the first vaccine to gain regulatory approval to try and address this problem. Aim: Summarize all available evidence on the immunogenicity, efficacy and safety of the CYD-TDV dengue vaccine. Method: Meta-analysis and systematic review. Results: The best and worst immunogenicity results were for DENV4 and DENV1, respectively. Vaccine efficacy of 60% was derived from studies with participants aged 2–16 years old, with DENV4 and DENV2 presenting the best and worst results, respectively. Erythema and swelling were more frequent with CYD-TDV. No differences were detected for systemic adverse events. Conclusion: CYD-TDV showed moderate efficacy in children and adolescents. From the immunogenicity results in adults, we can expect satisfactory efficacy from vaccination in this population.","container-title":"Journal of Comparative Effectiveness Research","DOI":"10.2217/cer-2016-0045","issue":"2","note":"publisher: Becaris Publishing","page":"165-180","source":"becarispublishing.com (Atypon)","title":"CYD-TDV dengue vaccine: systematic review and meta-analysis of efficacy, immunogenicity and safety","title-short":"CYD-TDV dengue vaccine","volume":"6","author":[{"family":"Godói","given":"Isabella Piassi"},{"family":"Lemos","given":"Livia Lovato Pires"},{"family":"Araújo","given":"Vânia Eloisa","non-dropping-particle":"de"},{"family":"Bonoto","given":"Braúlio Cesar"},{"family":"Godman","given":"Brian"},{"family":"Guerra Júnior","given":"Augusto Afonso"}],"issued":{"date-parts":[["2017",3]]}}},{"id":328,"uris":["http://zotero.org/users/14142313/items/PAS5SI68"],"itemData":{"id":328,"type":"article-journal","abstract":"For decades, arboviral diseases were considered to be only minor contributors to global mortality and disability. As a result, low priority was given to arbovirus research investment and related public health infrastructure. The past five decades, however, have seen an unprecedented emergence of epidemic arboviral diseases (notably dengue, chikungunya, yellow fever, and Zika virus disease) resulting from the triad of the modern world: urbanisation, globalisation, and international mobility. The public health emergency of Zika virus, and the threat of global spread of yellow fever, combined with the resurgence of dengue and chikungunya, constitute a wake-up call for governments, academia, funders, and WHO to strengthen programmes and enhance research in aedes-transmitted diseases. The common features of these diseases should stimulate similar research themes for diagnostics, vaccines, biological targets and immune responses, environmental determinants, and vector control measures. Combining interventions known to be effective against multiple arboviral diseases will offer the most cost-effective and sustainable strategy for disease reduction. New global alliances are needed to enable the combination of efforts and resources for more effective and timely solutions.","container-title":"The Lancet Infectious Diseases","DOI":"10.1016/S1473-3099(16)30518-7","ISSN":"1473-3099","issue":"3","journalAbbreviation":"The Lancet Infectious Diseases","page":"e101-e106","source":"ScienceDirect","title":"Epidemic arboviral diseases: priorities for research and public health","title-short":"Epidemic arboviral diseases","volume":"17","author":[{"family":"Wilder-Smith","given":"Annelies"},{"family":"Gubler","given":"Duane J"},{"family":"Weaver","given":"Scott C"},{"family":"Monath","given":"Thomas P"},{"family":"Heymann","given":"David L"},{"family":"Scott","given":"Thomas W"}],"issued":{"date-parts":[["2017",3,1]]}}},{"id":74,"uris":["http://zotero.org/users/14142313/items/WSB95Q9T"],"itemData":{"id":74,"type":"article-journal","abstract":"BACKGROUND: The increasing burden of dengue virus on public health due to more explosive and frequent outbreaks highlights the need for improved surveillance and control. Genomic surveillance of dengue virus not only provides important insights into the emergence and spread of genetically diverse serotypes and genotypes, but it is also critical to monitor the effectiveness of newly implemented control strategies. Here, we present DengueSeq, an amplicon sequencing protocol, which enables whole-genome sequencing of all four dengue virus serotypes.\nRESULTS: We developed primer schemes for the four dengue virus serotypes, which can be combined into a pan-serotype approach. We validated both approaches using genetically diverse virus stocks and clinical specimens that contained a range of virus copies. High genome coverage (&gt;95%) was achieved for all genotypes, except DENV2 (genotype VI) and DENV 4 (genotype IV) sylvatics, with similar performance of the serotype-specific and pan-serotype approaches. The limit of detection to reach 70% coverage was 101-102 RNA copies/μL for all four serotypes, which is similar to other commonly used primer schemes. DengueSeq facilitates the sequencing of samples without known serotypes, allows the detection of multiple serotypes in the same sample, and can be used with a variety of library prep kits and sequencing instruments.\nCONCLUSIONS: DengueSeq was systematically evaluated with virus stocks and clinical specimens spanning the genetic diversity within each of the four dengue virus serotypes. The primer schemes can be plugged into existing amplicon sequencing workflows to facilitate the global need for expanded dengue virus genomic surveillance.","container-title":"medRxiv: The Preprint Server for Health Sciences","DOI":"10.1101/2023.10.13.23296997","journalAbbreviation":"medRxiv","language":"eng","note":"PMID: 37873191\nPMCID: PMC10592998","page":"2023.10.13.23296997","source":"PubMed","title":"DengueSeq: A pan-serotype whole genome amplicon sequencing protocol for dengue virus","title-short":"DengueSeq","author":[{"family":"Vogels","given":"Chantal B. F."},{"family":"Hill","given":"Verity"},{"family":"Breban","given":"Mallery I."},{"family":"Chaguza","given":"Chrispin"},{"family":"Paul","given":"Lauren M."},{"family":"Sodeinde","given":"Afeez"},{"family":"Taylor-Salmon","given":"Emma"},{"family":"Ott","given":"Isabel M."},{"family":"Petrone","given":"Mary E."},{"family":"Dijk","given":"Dennis"},{"family":"Jonges","given":"Marcel"},{"family":"Welkers","given":"Matthijs R. A."},{"family":"Locksmith","given":"Timothy"},{"family":"Dong","given":"Yibo"},{"family":"Tarigopula","given":"Namratha"},{"family":"Tekin","given":"Omer"},{"family":"Schmedes","given":"Sarah"},{"family":"Bunch","given":"Sylvia"},{"family":"Cano","given":"Natalia"},{"family":"Jaber","given":"Rayah"},{"family":"Panzera","given":"Charles"},{"family":"Stryker","given":"Ian"},{"family":"Vergara","given":"Julieta"},{"family":"Zimler","given":"Rebecca"},{"family":"Kopp","given":"Edgar"},{"family":"Heberlein","given":"Lea"},{"family":"Morrison","given":"Andrea M."},{"family":"Michael","given":"Scott F."},{"family":"Grubaugh","given":"Nathan D."}],"issued":{"date-parts":[["2023",10,13]]}}}],"schema":"https://github.com/citation-style-language/schema/raw/master/csl-citation.json"} </w:instrText>
      </w:r>
      <w:r>
        <w:fldChar w:fldCharType="separate"/>
      </w:r>
      <w:r w:rsidR="005817EB" w:rsidRPr="005817EB">
        <w:rPr>
          <w:rFonts w:cs="Times New Roman"/>
          <w:kern w:val="0"/>
          <w:szCs w:val="24"/>
        </w:rPr>
        <w:t xml:space="preserve">(Godói </w:t>
      </w:r>
      <w:r w:rsidR="005817EB" w:rsidRPr="005817EB">
        <w:rPr>
          <w:rFonts w:cs="Times New Roman"/>
          <w:i/>
          <w:iCs/>
          <w:kern w:val="0"/>
          <w:szCs w:val="24"/>
        </w:rPr>
        <w:t>et al.</w:t>
      </w:r>
      <w:r w:rsidR="005817EB" w:rsidRPr="005817EB">
        <w:rPr>
          <w:rFonts w:cs="Times New Roman"/>
          <w:kern w:val="0"/>
          <w:szCs w:val="24"/>
        </w:rPr>
        <w:t xml:space="preserve">, 2017; Wilder-Smith </w:t>
      </w:r>
      <w:r w:rsidR="005817EB" w:rsidRPr="005817EB">
        <w:rPr>
          <w:rFonts w:cs="Times New Roman"/>
          <w:i/>
          <w:iCs/>
          <w:kern w:val="0"/>
          <w:szCs w:val="24"/>
        </w:rPr>
        <w:t>et al.</w:t>
      </w:r>
      <w:r w:rsidR="005817EB" w:rsidRPr="005817EB">
        <w:rPr>
          <w:rFonts w:cs="Times New Roman"/>
          <w:kern w:val="0"/>
          <w:szCs w:val="24"/>
        </w:rPr>
        <w:t xml:space="preserve">, 2017; Vogels </w:t>
      </w:r>
      <w:r w:rsidR="005817EB" w:rsidRPr="005817EB">
        <w:rPr>
          <w:rFonts w:cs="Times New Roman"/>
          <w:i/>
          <w:iCs/>
          <w:kern w:val="0"/>
          <w:szCs w:val="24"/>
        </w:rPr>
        <w:t>et al.</w:t>
      </w:r>
      <w:r w:rsidR="005817EB" w:rsidRPr="005817EB">
        <w:rPr>
          <w:rFonts w:cs="Times New Roman"/>
          <w:kern w:val="0"/>
          <w:szCs w:val="24"/>
        </w:rPr>
        <w:t>, 2023)</w:t>
      </w:r>
      <w:r>
        <w:fldChar w:fldCharType="end"/>
      </w:r>
      <w:r w:rsidR="005817EB">
        <w:t>.</w:t>
      </w:r>
    </w:p>
    <w:p w14:paraId="3ED6E3E8" w14:textId="5BFA0FBA" w:rsidR="00E62D4A" w:rsidRPr="00E62D4A" w:rsidRDefault="00E62D4A" w:rsidP="00E62D4A">
      <w:r>
        <w:t xml:space="preserve">Table 3 provides a summary of </w:t>
      </w:r>
      <w:r w:rsidR="00716E03">
        <w:t>Dengue virus</w:t>
      </w:r>
      <w:r>
        <w:t xml:space="preserve"> shedding across various studies. The DengueSeq Study examined blood samples, revealing viral loads ranging from 10 to 10</w:t>
      </w:r>
      <w:r w:rsidR="0018154F">
        <w:t>0</w:t>
      </w:r>
      <w:r>
        <w:t xml:space="preserve"> copies/mL with moderate infectious virus levels. This study focused on genomic surveillance and provided insights into viral loads across different serotypes</w:t>
      </w:r>
      <w:r w:rsidR="005D54DE">
        <w:t xml:space="preserve"> </w:t>
      </w:r>
      <w:r w:rsidR="005D54DE">
        <w:fldChar w:fldCharType="begin"/>
      </w:r>
      <w:r w:rsidR="005D54DE">
        <w:instrText xml:space="preserve"> ADDIN ZOTERO_ITEM CSL_CITATION {"citationID":"BBC3zlxn","properties":{"formattedCitation":"(Vaughn {\\i{}et al.}, 2000; Guzman {\\i{}et al.}, 2010)","plainCitation":"(Vaughn et al., 2000; Guzman et al., 2010)","noteIndex":0},"citationItems":[{"id":333,"uris":["http://zotero.org/users/14142313/items/X8DNNFLF"],"itemData":{"id":333,"type":"article-journal","abstract":"Viremia titers in serial plasma samples from 168 children with acute dengue virus infection who were enrolled in a prospective study at 2 hospitals in Thailand were examined to determine the role of virus load in the pathogenesis of dengue hemorrhagic fever (DHF). The infecting virus serotype was identified for 165 patients (DEN-1, 46 patients; DEN-2, 47 patients; DEN-3, 47 patients, DEN-4, 25 patients). Patients with DEN-2 infections experienced more severe disease than those infected with other serotypes. Eighty-one percent of patients experienced a secondary dengue virus infection that was associated with more severe disease. Viremia titers were determined for 41 DEN-1 and 46 DEN-2 patients. Higher peak titers were associated with increased disease severity for the 31 patients with a peak titer identified (mean titer of 107.6 for those with dengue fever vs. 108.5 for patients with DHF, P = .01). Increased dengue disease severity correlated with high viremia titer, secondary dengue virus infection, and DEN-2 virus type.","container-title":"The Journal of Infectious Diseases","DOI":"10.1086/315215","ISSN":"0022-1899","issue":"1","journalAbbreviation":"The Journal of Infectious Diseases","page":"2-9","source":"Silverchair","title":"Dengue Viremia Titer, Antibody Response Pattern, and Virus Serotype Correlate with Disease Severity","volume":"181","author":[{"family":"Vaughn","given":"David W."},{"family":"Green","given":"Sharone"},{"family":"Kalayanarooj","given":"Siripen"},{"family":"Innis","given":"Bruce L."},{"family":"Nimmannitya","given":"Suchitra"},{"family":"Suntayakorn","given":"Saroj"},{"family":"Endy","given":"Timothy P."},{"family":"Raengsakulrach","given":"Boonyos"},{"family":"Rothman","given":"Alan L."},{"family":"Ennis","given":"Francis A."},{"family":"Nisalak","given":"Ananda"}],"issued":{"date-parts":[["2000",1,1]]}}},{"id":331,"uris":["http://zotero.org/users/14142313/items/RKU4IR7A"],"itemData":{"id":331,"type":"article-journal","abstract":"Dengue fever and dengue haemorrhagic fever are important arthropod-borne viral diseases. Each year, there are </w:instrText>
      </w:r>
      <w:r w:rsidR="005D54DE">
        <w:rPr>
          <w:rFonts w:ascii="Cambria Math" w:hAnsi="Cambria Math" w:cs="Cambria Math"/>
        </w:rPr>
        <w:instrText>∼</w:instrText>
      </w:r>
      <w:r w:rsidR="005D54DE">
        <w:instrText xml:space="preserve">50 million dengue infections and </w:instrText>
      </w:r>
      <w:r w:rsidR="005D54DE">
        <w:rPr>
          <w:rFonts w:ascii="Cambria Math" w:hAnsi="Cambria Math" w:cs="Cambria Math"/>
        </w:rPr>
        <w:instrText>∼</w:instrText>
      </w:r>
      <w:r w:rsidR="005D54DE">
        <w:instrText xml:space="preserve">500,000 individuals are hospitalized with dengue haemorrhagic fever, mainly in Southeast Asia, the Pacific and the Americas. Illness is produced by any of the four dengue virus serotypes. A global strategy aimed at increasing the capacity for surveillance and outbreak response, changing behaviours and reducing the disease burden using integrated vector management in conjunction with early and accurate diagnosis has been advocated. Antiviral drugs and vaccines that are currently under development could also make an important contribution to dengue control in the future.","container-title":"Nature Reviews Microbiology","DOI":"10.1038/nrmicro2460","ISSN":"1740-1534","issue":"12","journalAbbreviation":"Nat Rev Microbiol","language":"en","license":"2010 Springer Nature Limited","note":"publisher: Nature Publishing Group","page":"S7-S16","source":"www.nature.com","title":"Dengue: a continuing global threat","title-short":"Dengue","volume":"8","author":[{"family":"Guzman","given":"Maria G."},{"family":"Halstead","given":"Scott B."},{"family":"Artsob","given":"Harvey"},{"family":"Buchy","given":"Philippe"},{"family":"Farrar","given":"Jeremy"},{"family":"Gubler","given":"Duane J."},{"family":"Hunsperger","given":"Elizabeth"},{"family":"Kroeger","given":"Axel"},{"family":"Margolis","given":"Harold S."},{"family":"Martínez","given":"Eric"},{"family":"Nathan","given":"Michael B."},{"family":"Pelegrino","given":"Jose Luis"},{"family":"Simmons","given":"Cameron"},{"family":"Yoksan","given":"Sutee"},{"family":"Peeling","given":"Rosanna W."}],"issued":{"date-parts":[["2010",12]]}}}],"schema":"https://github.com/citation-style-language/schema/raw/master/csl-citation.json"} </w:instrText>
      </w:r>
      <w:r w:rsidR="005D54DE">
        <w:fldChar w:fldCharType="separate"/>
      </w:r>
      <w:r w:rsidR="005D54DE" w:rsidRPr="000C5DD1">
        <w:rPr>
          <w:rFonts w:cs="Times New Roman"/>
          <w:kern w:val="0"/>
          <w:szCs w:val="24"/>
        </w:rPr>
        <w:t xml:space="preserve">(Vaughn </w:t>
      </w:r>
      <w:r w:rsidR="005D54DE" w:rsidRPr="000C5DD1">
        <w:rPr>
          <w:rFonts w:cs="Times New Roman"/>
          <w:i/>
          <w:iCs/>
          <w:kern w:val="0"/>
          <w:szCs w:val="24"/>
        </w:rPr>
        <w:t>et al.</w:t>
      </w:r>
      <w:r w:rsidR="005D54DE" w:rsidRPr="000C5DD1">
        <w:rPr>
          <w:rFonts w:cs="Times New Roman"/>
          <w:kern w:val="0"/>
          <w:szCs w:val="24"/>
        </w:rPr>
        <w:t xml:space="preserve">, 2000; Guzman </w:t>
      </w:r>
      <w:r w:rsidR="005D54DE" w:rsidRPr="000C5DD1">
        <w:rPr>
          <w:rFonts w:cs="Times New Roman"/>
          <w:i/>
          <w:iCs/>
          <w:kern w:val="0"/>
          <w:szCs w:val="24"/>
        </w:rPr>
        <w:t>et al.</w:t>
      </w:r>
      <w:r w:rsidR="005D54DE" w:rsidRPr="000C5DD1">
        <w:rPr>
          <w:rFonts w:cs="Times New Roman"/>
          <w:kern w:val="0"/>
          <w:szCs w:val="24"/>
        </w:rPr>
        <w:t>, 2010)</w:t>
      </w:r>
      <w:r w:rsidR="005D54DE">
        <w:fldChar w:fldCharType="end"/>
      </w:r>
      <w:r>
        <w:t>. The CYD-TDV Vaccine Study, which looked at saliva and urine, found very low viral loads and no detectable infectious virus, suggesting a minimal environmental risk of virus uptake by mosquitoes due to limited replication in these vectors</w:t>
      </w:r>
      <w:r w:rsidR="007835CA">
        <w:t xml:space="preserve"> </w:t>
      </w:r>
      <w:r w:rsidR="007835CA">
        <w:fldChar w:fldCharType="begin"/>
      </w:r>
      <w:r w:rsidR="007835CA">
        <w:instrText xml:space="preserve"> ADDIN ZOTERO_ITEM CSL_CITATION {"citationID":"qkFe3oRY","properties":{"formattedCitation":"(Hadinegoro {\\i{}et al.}, 2015)","plainCitation":"(Hadinegoro et al., 2015)","noteIndex":0},"citationItems":[{"id":336,"uris":["http://zotero.org/users/14142313/items/JH4VQB54"],"itemData":{"id":336,"type":"article-journal","abstract":"Development of a vaccine to prevent dengue infection is an unmet global need. In this report, further data on the safety and efficacy from two phase 3 trials of a tetravalent dengue vaccine are presented. A recombinant, live, attenuated, tetravalent dengue vaccine (CYD-TDV) has been assessed in two phase 3 randomized efficacy trials involving more than 31,000 children between the ages of 2 and 14 years in the Asian–Pacific region (CYD14 trial) and between the ages of 9 and 16 years in Latin America (CYD15 trial).1,2 The vaccine was administered in three doses: at baseline, at 6 months, and at 12 months. Vaccine efficacy against virologically confirmed dengue and safety were assessed during a 25-month efficacy surveillance phase (i.e., until 13 months after the third dose was administered). Reactogenicity and immunogenicity were also assessed . . .","container-title":"New England Journal of Medicine","DOI":"10.1056/NEJMoa1506223","ISSN":"0028-4793","issue":"13","note":"publisher: Massachusetts Medical Society\n_eprint: https://www.nejm.org/doi/pdf/10.1056/NEJMoa1506223","page":"1195-1206","source":"Taylor and Francis+NEJM","title":"Efficacy and Long-Term Safety of a Dengue Vaccine in Regions of Endemic Disease","volume":"373","author":[{"family":"Hadinegoro","given":"Sri Rezeki"},{"family":"Arredondo-García","given":"Jose Luis"},{"family":"Capeding","given":"Maria Rosario"},{"family":"Deseda","given":"Carmen"},{"family":"Chotpitayasunondh","given":"Tawee"},{"family":"Dietze","given":"Reynaldo"},{"family":"Ismail","given":"H. I. Hj Muhammad"},{"family":"Reynales","given":"Humberto"},{"family":"Limkittikul","given":"Kriengsak"},{"family":"Rivera-Medina","given":"Doris Maribel"},{"family":"Tran","given":"Huu Ngoc"},{"family":"Bouckenooghe","given":"Alain"},{"family":"Chansinghakul","given":"Danaya"},{"family":"Cortés","given":"Margarita"},{"family":"Fanouillere","given":"Karen"},{"family":"Forrat","given":"Remi"},{"family":"Frago","given":"Carina"},{"family":"Gailhardou","given":"Sophia"},{"family":"Jackson","given":"Nicholas"},{"family":"Noriega","given":"Fernando"},{"family":"Plennevaux","given":"Eric"},{"family":"Wartel","given":"T. Anh"},{"family":"Zambrano","given":"Betzana"},{"family":"Saville","given":"Melanie"}],"issued":{"date-parts":[["2015",9,24]]}}}],"schema":"https://github.com/citation-style-language/schema/raw/master/csl-citation.json"} </w:instrText>
      </w:r>
      <w:r w:rsidR="007835CA">
        <w:fldChar w:fldCharType="separate"/>
      </w:r>
      <w:r w:rsidR="007835CA" w:rsidRPr="007835CA">
        <w:rPr>
          <w:rFonts w:cs="Times New Roman"/>
          <w:kern w:val="0"/>
          <w:szCs w:val="24"/>
        </w:rPr>
        <w:t xml:space="preserve">(Hadinegoro </w:t>
      </w:r>
      <w:r w:rsidR="007835CA" w:rsidRPr="007835CA">
        <w:rPr>
          <w:rFonts w:cs="Times New Roman"/>
          <w:i/>
          <w:iCs/>
          <w:kern w:val="0"/>
          <w:szCs w:val="24"/>
        </w:rPr>
        <w:t>et al.</w:t>
      </w:r>
      <w:r w:rsidR="007835CA" w:rsidRPr="007835CA">
        <w:rPr>
          <w:rFonts w:cs="Times New Roman"/>
          <w:kern w:val="0"/>
          <w:szCs w:val="24"/>
        </w:rPr>
        <w:t>, 2015)</w:t>
      </w:r>
      <w:r w:rsidR="007835CA">
        <w:fldChar w:fldCharType="end"/>
      </w:r>
      <w:r>
        <w:t xml:space="preserve">. General virology research indicates that fecal shedding is generally low and not typically associated with transmission, as </w:t>
      </w:r>
      <w:r w:rsidR="00716E03">
        <w:t>Dengue virus</w:t>
      </w:r>
      <w:r>
        <w:t xml:space="preserve"> primarily transmits through vectors.</w:t>
      </w:r>
    </w:p>
    <w:p w14:paraId="7C169EE7" w14:textId="164D1038" w:rsidR="001F6957" w:rsidRPr="001F6957" w:rsidRDefault="001F6957" w:rsidP="001F6957">
      <w:pPr>
        <w:pStyle w:val="Caption"/>
        <w:jc w:val="center"/>
      </w:pPr>
      <w:bookmarkStart w:id="17" w:name="_Toc172928130"/>
      <w:r>
        <w:t xml:space="preserve">Table </w:t>
      </w:r>
      <w:r>
        <w:fldChar w:fldCharType="begin"/>
      </w:r>
      <w:r>
        <w:instrText xml:space="preserve"> SEQ Table \* ARABIC </w:instrText>
      </w:r>
      <w:r>
        <w:fldChar w:fldCharType="separate"/>
      </w:r>
      <w:r w:rsidR="002331AB">
        <w:rPr>
          <w:noProof/>
        </w:rPr>
        <w:t>3</w:t>
      </w:r>
      <w:r>
        <w:fldChar w:fldCharType="end"/>
      </w:r>
      <w:r>
        <w:t xml:space="preserve">: </w:t>
      </w:r>
      <w:r w:rsidR="008E6517">
        <w:t>Summary</w:t>
      </w:r>
      <w:r w:rsidRPr="00DE781F">
        <w:t xml:space="preserve"> of </w:t>
      </w:r>
      <w:r w:rsidR="00716E03">
        <w:t>Dengue virus</w:t>
      </w:r>
      <w:r w:rsidR="008E6517" w:rsidRPr="008E6517">
        <w:t xml:space="preserve"> Shedding</w:t>
      </w:r>
      <w:bookmarkEnd w:id="17"/>
    </w:p>
    <w:tbl>
      <w:tblPr>
        <w:tblStyle w:val="TableGrid"/>
        <w:tblW w:w="9016" w:type="dxa"/>
        <w:tblLook w:val="04A0" w:firstRow="1" w:lastRow="0" w:firstColumn="1" w:lastColumn="0" w:noHBand="0" w:noVBand="1"/>
        <w:tblCaption w:val="Nomenclature for structural and non-structural proteins of the Dengue virus"/>
      </w:tblPr>
      <w:tblGrid>
        <w:gridCol w:w="1231"/>
        <w:gridCol w:w="1194"/>
        <w:gridCol w:w="1350"/>
        <w:gridCol w:w="1800"/>
        <w:gridCol w:w="3441"/>
      </w:tblGrid>
      <w:tr w:rsidR="00262A1F" w:rsidRPr="00746E1D" w14:paraId="1C411518" w14:textId="77777777" w:rsidTr="00B4224B">
        <w:trPr>
          <w:trHeight w:val="54"/>
        </w:trPr>
        <w:tc>
          <w:tcPr>
            <w:tcW w:w="1231" w:type="dxa"/>
          </w:tcPr>
          <w:p w14:paraId="4B4F4207" w14:textId="3192C030" w:rsidR="00262A1F" w:rsidRPr="00746E1D" w:rsidRDefault="00262A1F" w:rsidP="00262A1F">
            <w:pPr>
              <w:spacing w:after="160" w:line="259" w:lineRule="auto"/>
              <w:rPr>
                <w:b/>
                <w:bCs/>
              </w:rPr>
            </w:pPr>
            <w:r w:rsidRPr="00262A1F">
              <w:rPr>
                <w:b/>
                <w:bCs/>
              </w:rPr>
              <w:t>Study Reference</w:t>
            </w:r>
          </w:p>
        </w:tc>
        <w:tc>
          <w:tcPr>
            <w:tcW w:w="1194" w:type="dxa"/>
          </w:tcPr>
          <w:p w14:paraId="3AA4DB96" w14:textId="65E3B625" w:rsidR="00262A1F" w:rsidRPr="00746E1D" w:rsidRDefault="00262A1F" w:rsidP="00262A1F">
            <w:pPr>
              <w:spacing w:after="160" w:line="259" w:lineRule="auto"/>
              <w:rPr>
                <w:b/>
                <w:bCs/>
              </w:rPr>
            </w:pPr>
            <w:r w:rsidRPr="00262A1F">
              <w:rPr>
                <w:b/>
                <w:bCs/>
              </w:rPr>
              <w:t>Fluids Examined</w:t>
            </w:r>
          </w:p>
        </w:tc>
        <w:tc>
          <w:tcPr>
            <w:tcW w:w="1350" w:type="dxa"/>
          </w:tcPr>
          <w:p w14:paraId="6188E98C" w14:textId="6BCF98EF" w:rsidR="00262A1F" w:rsidRPr="00746E1D" w:rsidRDefault="00262A1F" w:rsidP="00262A1F">
            <w:pPr>
              <w:spacing w:line="259" w:lineRule="auto"/>
              <w:rPr>
                <w:b/>
                <w:bCs/>
              </w:rPr>
            </w:pPr>
            <w:r w:rsidRPr="00262A1F">
              <w:rPr>
                <w:b/>
                <w:bCs/>
              </w:rPr>
              <w:t>Viral Load (copies/mL)</w:t>
            </w:r>
          </w:p>
        </w:tc>
        <w:tc>
          <w:tcPr>
            <w:tcW w:w="1800" w:type="dxa"/>
          </w:tcPr>
          <w:p w14:paraId="5C749AD1" w14:textId="162AED75" w:rsidR="00262A1F" w:rsidRPr="00746E1D" w:rsidRDefault="00262A1F" w:rsidP="00262A1F">
            <w:pPr>
              <w:spacing w:line="259" w:lineRule="auto"/>
              <w:rPr>
                <w:b/>
                <w:bCs/>
              </w:rPr>
            </w:pPr>
            <w:r w:rsidRPr="00262A1F">
              <w:rPr>
                <w:b/>
                <w:bCs/>
              </w:rPr>
              <w:t>Infectious Virus (copies/mL)</w:t>
            </w:r>
          </w:p>
        </w:tc>
        <w:tc>
          <w:tcPr>
            <w:tcW w:w="3441" w:type="dxa"/>
          </w:tcPr>
          <w:p w14:paraId="0064208B" w14:textId="07E452E3" w:rsidR="00262A1F" w:rsidRPr="00746E1D" w:rsidRDefault="00262A1F" w:rsidP="00262A1F">
            <w:pPr>
              <w:spacing w:after="160" w:line="259" w:lineRule="auto"/>
              <w:rPr>
                <w:b/>
                <w:bCs/>
              </w:rPr>
            </w:pPr>
            <w:r w:rsidRPr="00262A1F">
              <w:rPr>
                <w:b/>
                <w:bCs/>
              </w:rPr>
              <w:t>Remarks</w:t>
            </w:r>
          </w:p>
        </w:tc>
      </w:tr>
      <w:tr w:rsidR="00262A1F" w:rsidRPr="00746E1D" w14:paraId="5F3B9F7C" w14:textId="77777777" w:rsidTr="00B4224B">
        <w:trPr>
          <w:trHeight w:val="54"/>
        </w:trPr>
        <w:tc>
          <w:tcPr>
            <w:tcW w:w="1231" w:type="dxa"/>
          </w:tcPr>
          <w:p w14:paraId="07D2EDB9" w14:textId="5D4C767A" w:rsidR="00262A1F" w:rsidRPr="00746E1D" w:rsidRDefault="00262A1F" w:rsidP="00262A1F">
            <w:pPr>
              <w:spacing w:after="160" w:line="259" w:lineRule="auto"/>
            </w:pPr>
            <w:r w:rsidRPr="00EC0F86">
              <w:t>DengueSeq Study</w:t>
            </w:r>
          </w:p>
        </w:tc>
        <w:tc>
          <w:tcPr>
            <w:tcW w:w="1194" w:type="dxa"/>
          </w:tcPr>
          <w:p w14:paraId="41F69651" w14:textId="77777777" w:rsidR="00262A1F" w:rsidRPr="00746E1D" w:rsidRDefault="00262A1F" w:rsidP="00262A1F">
            <w:pPr>
              <w:spacing w:line="259" w:lineRule="auto"/>
            </w:pPr>
            <w:r w:rsidRPr="00EC0F86">
              <w:t>Blood</w:t>
            </w:r>
          </w:p>
        </w:tc>
        <w:tc>
          <w:tcPr>
            <w:tcW w:w="1350" w:type="dxa"/>
          </w:tcPr>
          <w:p w14:paraId="2BF17F8A" w14:textId="528F36D3" w:rsidR="00262A1F" w:rsidRPr="00746E1D" w:rsidRDefault="00262A1F" w:rsidP="00262A1F">
            <w:pPr>
              <w:spacing w:line="259" w:lineRule="auto"/>
            </w:pPr>
            <w:r w:rsidRPr="00EC0F86">
              <w:t>10^1 - 10^2</w:t>
            </w:r>
          </w:p>
        </w:tc>
        <w:tc>
          <w:tcPr>
            <w:tcW w:w="1800" w:type="dxa"/>
          </w:tcPr>
          <w:p w14:paraId="6AB68A00" w14:textId="5B371E48" w:rsidR="00262A1F" w:rsidRPr="00746E1D" w:rsidRDefault="00262A1F" w:rsidP="00262A1F">
            <w:pPr>
              <w:spacing w:line="259" w:lineRule="auto"/>
            </w:pPr>
            <w:r w:rsidRPr="00EC0F86">
              <w:t>Moderate</w:t>
            </w:r>
          </w:p>
        </w:tc>
        <w:tc>
          <w:tcPr>
            <w:tcW w:w="3441" w:type="dxa"/>
          </w:tcPr>
          <w:p w14:paraId="77D91D07" w14:textId="6C91A3FE" w:rsidR="00262A1F" w:rsidRPr="00746E1D" w:rsidRDefault="00262A1F" w:rsidP="00262A1F">
            <w:pPr>
              <w:spacing w:line="259" w:lineRule="auto"/>
            </w:pPr>
            <w:r w:rsidRPr="00EC0F86">
              <w:t>This study focused on genomic surveillance and provided insights into viral loads across different serotypes.</w:t>
            </w:r>
          </w:p>
        </w:tc>
      </w:tr>
      <w:tr w:rsidR="00262A1F" w:rsidRPr="00746E1D" w14:paraId="2B7AAEE3" w14:textId="77777777" w:rsidTr="00B4224B">
        <w:tc>
          <w:tcPr>
            <w:tcW w:w="1231" w:type="dxa"/>
          </w:tcPr>
          <w:p w14:paraId="0D624153" w14:textId="2A4D406F" w:rsidR="00262A1F" w:rsidRPr="00746E1D" w:rsidRDefault="00262A1F" w:rsidP="00262A1F">
            <w:pPr>
              <w:spacing w:line="259" w:lineRule="auto"/>
            </w:pPr>
            <w:r w:rsidRPr="00EC0F86">
              <w:t>CYD-TDV Vaccine Study</w:t>
            </w:r>
          </w:p>
        </w:tc>
        <w:tc>
          <w:tcPr>
            <w:tcW w:w="1194" w:type="dxa"/>
          </w:tcPr>
          <w:p w14:paraId="0D70C880" w14:textId="70ADB139" w:rsidR="00262A1F" w:rsidRPr="00746E1D" w:rsidRDefault="00262A1F" w:rsidP="00262A1F">
            <w:pPr>
              <w:spacing w:line="259" w:lineRule="auto"/>
            </w:pPr>
            <w:r w:rsidRPr="00EC0F86">
              <w:t>Saliva, Urine</w:t>
            </w:r>
          </w:p>
        </w:tc>
        <w:tc>
          <w:tcPr>
            <w:tcW w:w="1350" w:type="dxa"/>
          </w:tcPr>
          <w:p w14:paraId="3AC88495" w14:textId="5274BBCF" w:rsidR="00262A1F" w:rsidRPr="00746E1D" w:rsidRDefault="00262A1F" w:rsidP="00262A1F">
            <w:pPr>
              <w:spacing w:line="259" w:lineRule="auto"/>
            </w:pPr>
            <w:r w:rsidRPr="00EC0F86">
              <w:t>Very Low</w:t>
            </w:r>
          </w:p>
        </w:tc>
        <w:tc>
          <w:tcPr>
            <w:tcW w:w="1800" w:type="dxa"/>
          </w:tcPr>
          <w:p w14:paraId="399316CE" w14:textId="6355E7D0" w:rsidR="00262A1F" w:rsidRPr="00746E1D" w:rsidRDefault="00262A1F" w:rsidP="00262A1F">
            <w:pPr>
              <w:spacing w:line="259" w:lineRule="auto"/>
            </w:pPr>
            <w:r w:rsidRPr="00EC0F86">
              <w:t>Absent</w:t>
            </w:r>
          </w:p>
        </w:tc>
        <w:tc>
          <w:tcPr>
            <w:tcW w:w="3441" w:type="dxa"/>
          </w:tcPr>
          <w:p w14:paraId="5ADEAC09" w14:textId="71AAFAD0" w:rsidR="00262A1F" w:rsidRPr="00746E1D" w:rsidRDefault="00262A1F" w:rsidP="00262A1F">
            <w:pPr>
              <w:spacing w:line="259" w:lineRule="auto"/>
            </w:pPr>
            <w:r w:rsidRPr="00EC0F86">
              <w:t>The study noted that despite low-level viremia, the environmental risk of virus uptake by mosquitoes is low due to the limited replication in these vectors.</w:t>
            </w:r>
          </w:p>
        </w:tc>
      </w:tr>
      <w:tr w:rsidR="00262A1F" w:rsidRPr="00746E1D" w14:paraId="5FA90B68" w14:textId="77777777" w:rsidTr="00B4224B">
        <w:tc>
          <w:tcPr>
            <w:tcW w:w="1231" w:type="dxa"/>
          </w:tcPr>
          <w:p w14:paraId="1C93F73C" w14:textId="4764FF1D" w:rsidR="00262A1F" w:rsidRPr="00746E1D" w:rsidRDefault="00262A1F" w:rsidP="00262A1F">
            <w:pPr>
              <w:spacing w:line="259" w:lineRule="auto"/>
            </w:pPr>
            <w:r w:rsidRPr="00EC0F86">
              <w:t>General Virology Research</w:t>
            </w:r>
          </w:p>
        </w:tc>
        <w:tc>
          <w:tcPr>
            <w:tcW w:w="1194" w:type="dxa"/>
          </w:tcPr>
          <w:p w14:paraId="7380782F" w14:textId="089BD7A0" w:rsidR="00262A1F" w:rsidRPr="00746E1D" w:rsidRDefault="00262A1F" w:rsidP="00262A1F">
            <w:pPr>
              <w:spacing w:line="259" w:lineRule="auto"/>
            </w:pPr>
            <w:r w:rsidRPr="00EC0F86">
              <w:t>Fecal</w:t>
            </w:r>
          </w:p>
        </w:tc>
        <w:tc>
          <w:tcPr>
            <w:tcW w:w="1350" w:type="dxa"/>
          </w:tcPr>
          <w:p w14:paraId="228F968A" w14:textId="5DABD1AA" w:rsidR="00262A1F" w:rsidRPr="00746E1D" w:rsidRDefault="00262A1F" w:rsidP="00262A1F">
            <w:pPr>
              <w:spacing w:line="259" w:lineRule="auto"/>
            </w:pPr>
            <w:r w:rsidRPr="00EC0F86">
              <w:t>Not specified</w:t>
            </w:r>
          </w:p>
        </w:tc>
        <w:tc>
          <w:tcPr>
            <w:tcW w:w="1800" w:type="dxa"/>
          </w:tcPr>
          <w:p w14:paraId="798F0286" w14:textId="23975DF9" w:rsidR="00262A1F" w:rsidRPr="00746E1D" w:rsidRDefault="00262A1F" w:rsidP="00262A1F">
            <w:pPr>
              <w:spacing w:line="259" w:lineRule="auto"/>
            </w:pPr>
            <w:r w:rsidRPr="00EC0F86">
              <w:t>Not typically associated with transmission</w:t>
            </w:r>
          </w:p>
        </w:tc>
        <w:tc>
          <w:tcPr>
            <w:tcW w:w="3441" w:type="dxa"/>
          </w:tcPr>
          <w:p w14:paraId="7E60B913" w14:textId="02223C8F" w:rsidR="00262A1F" w:rsidRPr="00746E1D" w:rsidRDefault="00262A1F" w:rsidP="00262A1F">
            <w:pPr>
              <w:spacing w:line="259" w:lineRule="auto"/>
            </w:pPr>
            <w:r w:rsidRPr="00EC0F86">
              <w:t xml:space="preserve">While not specific to </w:t>
            </w:r>
            <w:r w:rsidR="00716E03">
              <w:t>Dengue virus</w:t>
            </w:r>
            <w:r w:rsidRPr="00EC0F86">
              <w:t>, fecal shedding is generally low for viruses like dengue that primarily transmit through vectors.</w:t>
            </w:r>
          </w:p>
        </w:tc>
      </w:tr>
    </w:tbl>
    <w:p w14:paraId="0E4D5EAE" w14:textId="53CDDDA1" w:rsidR="00BE46CE" w:rsidRPr="004D328B" w:rsidRDefault="001A6746" w:rsidP="004D328B">
      <w:pPr>
        <w:pStyle w:val="Heading3"/>
      </w:pPr>
      <w:bookmarkStart w:id="18" w:name="_Toc172928065"/>
      <w:r>
        <w:lastRenderedPageBreak/>
        <w:t>Infectivity</w:t>
      </w:r>
      <w:bookmarkEnd w:id="18"/>
    </w:p>
    <w:p w14:paraId="4935F275" w14:textId="617E99E4" w:rsidR="00BE46CE" w:rsidRDefault="00BE46CE" w:rsidP="00BE46CE">
      <w:r>
        <w:t xml:space="preserve">The infectivity of the </w:t>
      </w:r>
      <w:r w:rsidR="00716E03">
        <w:t>Dengue virus</w:t>
      </w:r>
      <w:r>
        <w:t xml:space="preserve"> (DENV) significantly varies among its genotypes, which is crucial for understanding the dynamics of disease transmission and the severity of outbreaks. This variability is evident when comparing three distinct genotypes of </w:t>
      </w:r>
      <w:r w:rsidR="00991BCD" w:rsidRPr="004F0647">
        <w:rPr>
          <w:rFonts w:eastAsia="Times New Roman" w:cs="Times New Roman"/>
          <w:color w:val="000000"/>
          <w:kern w:val="0"/>
          <w:sz w:val="20"/>
          <w:szCs w:val="20"/>
          <w14:ligatures w14:val="none"/>
        </w:rPr>
        <w:t>DENV-2 genotype Cosmopolitan</w:t>
      </w:r>
      <w:r>
        <w:t xml:space="preserve">, </w:t>
      </w:r>
      <w:r w:rsidR="00B13A55" w:rsidRPr="004F0647">
        <w:rPr>
          <w:rFonts w:eastAsia="Times New Roman" w:cs="Times New Roman"/>
          <w:color w:val="000000"/>
          <w:kern w:val="0"/>
          <w:sz w:val="20"/>
          <w:szCs w:val="20"/>
          <w14:ligatures w14:val="none"/>
        </w:rPr>
        <w:t>DENV-2 genotype Asian I</w:t>
      </w:r>
      <w:r>
        <w:t xml:space="preserve">, and </w:t>
      </w:r>
      <w:r w:rsidR="00637DE0" w:rsidRPr="009B389D">
        <w:rPr>
          <w:rFonts w:eastAsia="Times New Roman" w:cs="Times New Roman"/>
          <w:color w:val="000000"/>
          <w:kern w:val="0"/>
          <w:sz w:val="20"/>
          <w:szCs w:val="20"/>
          <w14:ligatures w14:val="none"/>
        </w:rPr>
        <w:t>DENV-2 genotype Asian II</w:t>
      </w:r>
      <w:r>
        <w:t>. Each genotype exhibits unique characteristics in replication efficiency and disease-causing potential, impacting public health</w:t>
      </w:r>
      <w:r w:rsidR="00A10B84">
        <w:t xml:space="preserve"> </w:t>
      </w:r>
      <w:r>
        <w:fldChar w:fldCharType="begin"/>
      </w:r>
      <w:r>
        <w:instrText xml:space="preserve"> ADDIN ZOTERO_ITEM CSL_CITATION {"citationID":"iNYDFfg2","properties":{"formattedCitation":"(Horstick, Tozan and Wilder-Smith, 2015)","plainCitation":"(Horstick, Tozan and Wilder-Smith, 2015)","noteIndex":0},"citationItems":[{"id":84,"uris":["http://zotero.org/users/14142313/items/MQYUBMC9"],"itemData":{"id":84,"type":"article-journal","abstract":"Dengue is currently listed as a “neglected tropical disease” (NTD). But is dengue still an NTD or not? Classifying dengue as an NTD may carry advantages, but is it justified? This review considers the criteria for the definition of an NTD, the current diverse lists of NTDs by different stakeholders, and the commonalities and differences of dengue with other NTDs. We also review the current research gaps and research activities and the adequacy of funding for dengue research and development (R&amp;D) (2003–2013). NTD definitions have been developed to a higher precision since the early 2000s, with the following main features: NTDs are characterised as a) poverty related, b) endemic to the tropics and subtropics, c) lacking public health attention, d) having poor research funding and shortcomings in R&amp;D, e) usually associated with high morbidity but low mortality, and f) often having no specific treatment available. Dengue meets most of these criteria, but not all. Although dengue predominantly affects resource-limited countries, it does not necessarily only target the poor and marginalised in those countries. Dengue increasingly attracts public health attention, and in some affected countries it is now a high profile disease. Research funding for dengue has increased exponentially in the past two decades, in particular in the area of dengue vaccine development. However, despite advances in dengue research, dengue epidemics are increasing in frequency and magnitude, and dengue is expanding to new areas. Specific treatment and a highly effective vaccine remain elusive. Major research gaps exist in the area of integrated surveillance and vector control. Hence, although dengue differs from many of the NTDs, it still meets important criteria commonly used for NTDs. The current need for increased R&amp;D spending, shared by dengue and other NTDs, is perhaps the key reason why dengue should continue to be considered an NTD.","container-title":"PLOS Neglected Tropical Diseases","DOI":"10.1371/journal.pntd.0003632","ISSN":"1935-2735","issue":"4","journalAbbreviation":"PLOS Neglected Tropical Diseases","language":"en","note":"publisher: Public Library of Science","page":"e0003632","source":"PLoS Journals","title":"Reviewing Dengue: Still a Neglected Tropical Disease?","title-short":"Reviewing Dengue","volume":"9","author":[{"family":"Horstick","given":"Olaf"},{"family":"Tozan","given":"Yesim"},{"family":"Wilder-Smith","given":"Annelies"}],"issued":{"date-parts":[["2015",4,30]]}}}],"schema":"https://github.com/citation-style-language/schema/raw/master/csl-citation.json"} </w:instrText>
      </w:r>
      <w:r>
        <w:fldChar w:fldCharType="separate"/>
      </w:r>
      <w:r w:rsidRPr="005A7075">
        <w:rPr>
          <w:rFonts w:cs="Times New Roman"/>
        </w:rPr>
        <w:t>(Horstick, Tozan and Wilder-Smith, 2015)</w:t>
      </w:r>
      <w:r>
        <w:fldChar w:fldCharType="end"/>
      </w:r>
      <w:r w:rsidR="00A10B84">
        <w:t>.</w:t>
      </w:r>
    </w:p>
    <w:p w14:paraId="35A343A7" w14:textId="036E0773" w:rsidR="00BE46CE" w:rsidRDefault="00BE46CE" w:rsidP="00BE46CE">
      <w:r>
        <w:t>The Cosmopolitan genotype, widespread across various regions, shows high replication capabilities in human hosts, indicating a strong infectivity profile that contributes to its global prevalence</w:t>
      </w:r>
      <w:r w:rsidR="00DF68C5">
        <w:t xml:space="preserve"> </w:t>
      </w:r>
      <w:r w:rsidR="00DF68C5">
        <w:fldChar w:fldCharType="begin"/>
      </w:r>
      <w:r w:rsidR="00DF68C5">
        <w:instrText xml:space="preserve"> ADDIN ZOTERO_ITEM CSL_CITATION {"citationID":"10vbusW6","properties":{"formattedCitation":"(Lee {\\i{}et al.}, 2010)","plainCitation":"(Lee et al., 2010)","noteIndex":0},"citationItems":[{"id":338,"uris":["http://zotero.org/users/14142313/items/9BQWA37Y"],"itemData":{"id":338,"type":"article-journal","abstract":"In Singapore, after a major outbreak of dengue in 2005, another outbreak occurred in 2007. Laboratory-based surveillance detected a switch from dengue virus serotype 1 (DENV-1) to DENV-2. Phylogenetic analysis showed a clade replacement within DENV-2 cosmopolitan genotype, which accompanied the predominant serotype switch, and cocirculation of multiple genotypes of DENV-3.","container-title":"Emerging Infectious Diseases","DOI":"10.3201/eid1605.091006","ISSN":"1080-6040","issue":"5","journalAbbreviation":"Emerg Infect Dis","note":"PMID: 20409381\nPMCID: PMC2953985","page":"847-849","source":"PubMed Central","title":"Dengue Virus Surveillance for Early Warning, Singapore","volume":"16","author":[{"family":"Lee","given":"Kim-Sung"},{"family":"Lai","given":"Yee-Ling"},{"family":"Lo","given":"Sharon"},{"family":"Barkham","given":"Timothy"},{"family":"Aw","given":"Pauline"},{"family":"Ooi","given":"Peng-Lim"},{"family":"Tai","given":"Ji-Choong"},{"family":"Hibberd","given":"Martin"},{"family":"Johansson","given":"Patrik"},{"family":"Khoo","given":"Seow-Poh"},{"family":"Ng","given":"Lee-Ching"}],"issued":{"date-parts":[["2010",5]]}}}],"schema":"https://github.com/citation-style-language/schema/raw/master/csl-citation.json"} </w:instrText>
      </w:r>
      <w:r w:rsidR="00DF68C5">
        <w:fldChar w:fldCharType="separate"/>
      </w:r>
      <w:r w:rsidR="00DF68C5" w:rsidRPr="00DF68C5">
        <w:rPr>
          <w:rFonts w:cs="Times New Roman"/>
          <w:kern w:val="0"/>
          <w:szCs w:val="24"/>
        </w:rPr>
        <w:t xml:space="preserve">(Lee </w:t>
      </w:r>
      <w:r w:rsidR="00DF68C5" w:rsidRPr="00DF68C5">
        <w:rPr>
          <w:rFonts w:cs="Times New Roman"/>
          <w:i/>
          <w:iCs/>
          <w:kern w:val="0"/>
          <w:szCs w:val="24"/>
        </w:rPr>
        <w:t>et al.</w:t>
      </w:r>
      <w:r w:rsidR="00DF68C5" w:rsidRPr="00DF68C5">
        <w:rPr>
          <w:rFonts w:cs="Times New Roman"/>
          <w:kern w:val="0"/>
          <w:szCs w:val="24"/>
        </w:rPr>
        <w:t>, 2010)</w:t>
      </w:r>
      <w:r w:rsidR="00DF68C5">
        <w:fldChar w:fldCharType="end"/>
      </w:r>
      <w:r>
        <w:t xml:space="preserve">. On the other hand, the Asian-I genotype, once the dominant strain in areas like Thailand, displays variable infectivity, which can greatly affect its epidemic potential and influence outbreak development and spread </w:t>
      </w:r>
      <w:r>
        <w:fldChar w:fldCharType="begin"/>
      </w:r>
      <w:r>
        <w:instrText xml:space="preserve"> ADDIN ZOTERO_ITEM CSL_CITATION {"citationID":"x79dkxpO","properties":{"formattedCitation":"(Horstick, Tozan and Wilder-Smith, 2015)","plainCitation":"(Horstick, Tozan and Wilder-Smith, 2015)","noteIndex":0},"citationItems":[{"id":84,"uris":["http://zotero.org/users/14142313/items/MQYUBMC9"],"itemData":{"id":84,"type":"article-journal","abstract":"Dengue is currently listed as a “neglected tropical disease” (NTD). But is dengue still an NTD or not? Classifying dengue as an NTD may carry advantages, but is it justified? This review considers the criteria for the definition of an NTD, the current diverse lists of NTDs by different stakeholders, and the commonalities and differences of dengue with other NTDs. We also review the current research gaps and research activities and the adequacy of funding for dengue research and development (R&amp;D) (2003–2013). NTD definitions have been developed to a higher precision since the early 2000s, with the following main features: NTDs are characterised as a) poverty related, b) endemic to the tropics and subtropics, c) lacking public health attention, d) having poor research funding and shortcomings in R&amp;D, e) usually associated with high morbidity but low mortality, and f) often having no specific treatment available. Dengue meets most of these criteria, but not all. Although dengue predominantly affects resource-limited countries, it does not necessarily only target the poor and marginalised in those countries. Dengue increasingly attracts public health attention, and in some affected countries it is now a high profile disease. Research funding for dengue has increased exponentially in the past two decades, in particular in the area of dengue vaccine development. However, despite advances in dengue research, dengue epidemics are increasing in frequency and magnitude, and dengue is expanding to new areas. Specific treatment and a highly effective vaccine remain elusive. Major research gaps exist in the area of integrated surveillance and vector control. Hence, although dengue differs from many of the NTDs, it still meets important criteria commonly used for NTDs. The current need for increased R&amp;D spending, shared by dengue and other NTDs, is perhaps the key reason why dengue should continue to be considered an NTD.","container-title":"PLOS Neglected Tropical Diseases","DOI":"10.1371/journal.pntd.0003632","ISSN":"1935-2735","issue":"4","journalAbbreviation":"PLOS Neglected Tropical Diseases","language":"en","note":"publisher: Public Library of Science","page":"e0003632","source":"PLoS Journals","title":"Reviewing Dengue: Still a Neglected Tropical Disease?","title-short":"Reviewing Dengue","volume":"9","author":[{"family":"Horstick","given":"Olaf"},{"family":"Tozan","given":"Yesim"},{"family":"Wilder-Smith","given":"Annelies"}],"issued":{"date-parts":[["2015",4,30]]}}}],"schema":"https://github.com/citation-style-language/schema/raw/master/csl-citation.json"} </w:instrText>
      </w:r>
      <w:r>
        <w:fldChar w:fldCharType="separate"/>
      </w:r>
      <w:r w:rsidRPr="00530D6B">
        <w:rPr>
          <w:rFonts w:cs="Times New Roman"/>
        </w:rPr>
        <w:t>(Horstick, Tozan and Wilder-Smith, 2015)</w:t>
      </w:r>
      <w:r>
        <w:fldChar w:fldCharType="end"/>
      </w:r>
      <w:r w:rsidR="00A10B84">
        <w:t>.</w:t>
      </w:r>
    </w:p>
    <w:p w14:paraId="53672CA4" w14:textId="6DA3FF04" w:rsidR="00BE46CE" w:rsidRDefault="00BE46CE" w:rsidP="00BE46CE">
      <w:r>
        <w:t xml:space="preserve">Additionally, the </w:t>
      </w:r>
      <w:r w:rsidR="00100CE7" w:rsidRPr="009B389D">
        <w:rPr>
          <w:rFonts w:eastAsia="Times New Roman" w:cs="Times New Roman"/>
          <w:color w:val="000000"/>
          <w:kern w:val="0"/>
          <w:sz w:val="20"/>
          <w:szCs w:val="20"/>
          <w14:ligatures w14:val="none"/>
        </w:rPr>
        <w:t>DENV-2 genotype Asian II</w:t>
      </w:r>
      <w:r>
        <w:t>, mainly found in Malaysia and parts of the Indian subcontinent, is known for its adaptability to changing environmental conditions</w:t>
      </w:r>
      <w:r w:rsidR="003652E7">
        <w:t xml:space="preserve"> </w:t>
      </w:r>
      <w:r w:rsidR="003652E7">
        <w:fldChar w:fldCharType="begin"/>
      </w:r>
      <w:r w:rsidR="003652E7">
        <w:instrText xml:space="preserve"> ADDIN ZOTERO_ITEM CSL_CITATION {"citationID":"lDpmvVjw","properties":{"formattedCitation":"(Domingues {\\i{}et al.}, 2008; Shahid {\\i{}et al.}, 2020)","plainCitation":"(Domingues et al., 2008; Shahid et al., 2020)","noteIndex":0},"citationItems":[{"id":344,"uris":["http://zotero.org/users/14142313/items/4TSLUBAN"],"itemData":{"id":344,"type":"article-journal","container-title":"Journal of the Neurological Sciences","DOI":"10.1016/j.jns.2007.09.040","ISSN":"0022-510X, 1878-5883","issue":"1","journalAbbreviation":"Journal of the Neurological Sciences","language":"English","note":"publisher: Elsevier\nPMID: 17959198","page":"36-40","source":"www.jns-journal.com","title":"Involvement of the central nervous system in patients with dengue virus infection","volume":"267","author":[{"family":"Domingues","given":"Renan B."},{"family":"Kuster","given":"Gustavo W."},{"family":"Onuki-Castro","given":"Fábio L."},{"family":"Souza","given":"Vanda A."},{"family":"Levi","given":"José E."},{"family":"Pannuti","given":"Cláudio S."}],"issued":{"date-parts":[["2008",4,15]]}}},{"id":341,"uris":["http://zotero.org/users/14142313/items/DH4G2X3K"],"itemData":{"id":341,"type":"article-journal","abstract":"Chikungunya and Dengue viral infection are prevalent in South Asia. These are spread by mosquito bites and present as acute febrile illness with clinical presentation difficult to differentiate. In this study we analysed clinical findings of patients with lab confirmed Dengue virus and Chikungunya virus infection and compared the clinical symptoms to assess significant features that can differentiate the two infections at time of presentation to clinics and hospitals. The study was conducted at the Aga Khan University Hospital, Karachi Pakistan. Our study confirms presence of Chikungunya virus as an etiologic agent of fever among patients with dengue like illness in Sindh province of Pakistan. Presence of joint pains, central nervous symptoms were more common in CHKV patients, while gastrointestinal symptoms and elevated liver enzymes were more commonly associated with dengue patients. Both viruses are endemic in Pakistan and clinical and lab diagnosis is essential.","container-title":"PLoS Neglected Tropical Diseases","DOI":"10.1371/journal.pntd.0008086","ISSN":"1935-2727","issue":"3","journalAbbreviation":"PLoS Negl Trop Dis","note":"PMID: 32203509\nPMCID: PMC7141694","page":"e0008086","source":"PubMed Central","title":"Comparison of clinical presentation and out-comes of Chikungunya and Dengue virus infections in patients with acute undifferentiated febrile illness from the Sindh region of Pakistan","volume":"14","author":[{"family":"Shahid","given":"Uzma"},{"family":"Farooqi","given":"Joveria Q."},{"family":"Barr","given":"Kelli L."},{"family":"Mahmood","given":"S. Faisal"},{"family":"Jamil","given":"Bushra"},{"family":"Imitaz","given":"Kehkashan"},{"family":"Azizullah","given":"Zahida"},{"family":"Malik","given":"Faisal R."},{"family":"Prakoso","given":"Dhani"},{"family":"Long","given":"Maureen T."},{"family":"Khan","given":"Erum"}],"issued":{"date-parts":[["2020",3,23]]}}}],"schema":"https://github.com/citation-style-language/schema/raw/master/csl-citation.json"} </w:instrText>
      </w:r>
      <w:r w:rsidR="003652E7">
        <w:fldChar w:fldCharType="separate"/>
      </w:r>
      <w:r w:rsidR="003652E7" w:rsidRPr="003652E7">
        <w:rPr>
          <w:rFonts w:cs="Times New Roman"/>
          <w:kern w:val="0"/>
          <w:szCs w:val="24"/>
        </w:rPr>
        <w:t xml:space="preserve">(Domingues </w:t>
      </w:r>
      <w:r w:rsidR="003652E7" w:rsidRPr="003652E7">
        <w:rPr>
          <w:rFonts w:cs="Times New Roman"/>
          <w:i/>
          <w:iCs/>
          <w:kern w:val="0"/>
          <w:szCs w:val="24"/>
        </w:rPr>
        <w:t>et al.</w:t>
      </w:r>
      <w:r w:rsidR="003652E7" w:rsidRPr="003652E7">
        <w:rPr>
          <w:rFonts w:cs="Times New Roman"/>
          <w:kern w:val="0"/>
          <w:szCs w:val="24"/>
        </w:rPr>
        <w:t xml:space="preserve">, 2008; Shahid </w:t>
      </w:r>
      <w:r w:rsidR="003652E7" w:rsidRPr="003652E7">
        <w:rPr>
          <w:rFonts w:cs="Times New Roman"/>
          <w:i/>
          <w:iCs/>
          <w:kern w:val="0"/>
          <w:szCs w:val="24"/>
        </w:rPr>
        <w:t>et al.</w:t>
      </w:r>
      <w:r w:rsidR="003652E7" w:rsidRPr="003652E7">
        <w:rPr>
          <w:rFonts w:cs="Times New Roman"/>
          <w:kern w:val="0"/>
          <w:szCs w:val="24"/>
        </w:rPr>
        <w:t>, 2020)</w:t>
      </w:r>
      <w:r w:rsidR="003652E7">
        <w:fldChar w:fldCharType="end"/>
      </w:r>
      <w:r>
        <w:t xml:space="preserve">. This adaptability may enhance its ability to spread more efficiently than other genotypes, possibly leading to more frequent and widespread outbreaks. </w:t>
      </w:r>
      <w:r>
        <w:fldChar w:fldCharType="begin"/>
      </w:r>
      <w:r>
        <w:instrText xml:space="preserve"> ADDIN ZOTERO_ITEM CSL_CITATION {"citationID":"CZ1804wN","properties":{"formattedCitation":"(Sarkar {\\i{}et al.}, 2023; Samune {\\i{}et al.}, 2024)","plainCitation":"(Sarkar et al., 2023; Samune et al., 2024)","noteIndex":0},"citationItems":[{"id":79,"uris":["http://zotero.org/users/14142313/items/5TGEG3LK"],"itemData":{"id":79,"type":"article-journal","abstract":"The next-generation sequencing (NGS) technology facilitates in-depth study of host-pathogen metatranscriptome. We, therefore, implicated phylodynamic and transcriptomic approaches through NGS technology to know/understand the dengue virus (DENV) origin and host response with dengue fever.","container-title":"Virology Journal","DOI":"10.1186/s12985-023-02030-1","ISSN":"1743-422X","issue":"1","journalAbbreviation":"Virology Journal","page":"127","source":"BioMed Central","title":"Comparative phylogenetic analysis and transcriptomic profiling of Dengue (DENV-3 genotype I) outbreak in 2021 in Bangladesh","volume":"20","author":[{"family":"Sarkar","given":"Md. Murshed Hasan"},{"family":"Rahman","given":"M. Shaminur"},{"family":"Islam","given":"M. Rafiul"},{"family":"Rahman","given":"Arafat"},{"family":"Islam","given":"Md. Shariful"},{"family":"Banu","given":"Tanjina Akhtar"},{"family":"Akter","given":"Shahina"},{"family":"Goswami","given":"Barna"},{"family":"Jahan","given":"Iffat"},{"family":"Habib","given":"Md. Ahashan"},{"family":"Uddin","given":"Mohammad Mohi"},{"family":"Mia","given":"Md. Zakaria"},{"family":"Miah","given":"Md. Ibrahim"},{"family":"Shaikh","given":"Aftab Ali"},{"family":"Khan","given":"Md. Salim"}],"issued":{"date-parts":[["2023",6,19]]}}},{"id":82,"uris":["http://zotero.org/users/14142313/items/4LNBA89W"],"itemData":{"id":82,"type":"article-journal","abstract":"Dengue is a mosquito-borne disease that has spread to over 100 countries. Its symptoms vary from the relatively mild acute febrile illness called dengue fever to the much more severe dengue shock syndrome. Dengue is caused by dengue virus (DENV), which belongs to the Flavivirus genus of the family Flaviviridae. There are four serotypes of DENV, i.e., DENV1 to DENV4, and each serotype is divided into distinct genotypes. Thailand is an endemic area where all four serotypes of DENV co-circulate. Genome sequencing of the DENV2 that was isolated in Thailand in 2016 and 2017 revealed the emergence of the Cosmopolitan genotype and its co-circulation with the Asian-I genotype. However, it was unclear whether different genotypes have different levels of viral replication and pathogenicity. Focus-forming assay (FFA) results showed that clinical isolates of these genotypes differed in focus size and proliferative capacity. Using circular polymerase extension reaction, we generated parental and chimeric viruses with swapped genes between these two DENV2 genotypes, and compared their focus sizes and infectivity titers using FFA. The results showed that the focus size was larger when the structural proteins and/or non-structural NS1-NS2B proteins were derived from the Cosmopolitan virus. The infectious titers were consistent with the focus sizes. Single-round infectious particle assay results confirmed that chimeric viruses with Cosmopolitan type structural proteins, particularly prM/E, had significantly increased luciferase activity. Replicon assay results showed that Cosmopolitan NS1-NS2B proteins had increased reporter gene expression levels. Furthermore, in interferon-receptor knock-out mice, viruses with Cosmopolitan structural and NS1-NS2B proteins had higher titers in the blood, and caused critical disease courses. These results suggested that differences in the sequences within the structural and NS1-NS2B proteins may be responsible for the differences in replication, pathogenicity, and infectivity between the Asian-I and Cosmopolitan viruses.","container-title":"PLOS Neglected Tropical Diseases","DOI":"10.1371/journal.pntd.0011885","ISSN":"1935-2735","issue":"1","journalAbbreviation":"PLOS Neglected Tropical Diseases","language":"en","note":"publisher: Public Library of Science","page":"e0011885","source":"PLoS Journals","title":"Genetic regions affecting the replication and pathogenicity of dengue virus type 2","volume":"18","author":[{"family":"Samune","given":"Yoshihiro"},{"family":"Saito","given":"Akatsuki"},{"family":"Sasaki","given":"Tadahiro"},{"family":"Koketsu","given":"Ritsuko"},{"family":"Srimark","given":"Narinee"},{"family":"Phadungsombat","given":"Juthamas"},{"family":"Yokoyama","given":"Masaru"},{"family":"Kotani","given":"Osamu"},{"family":"Sato","given":"Hironori"},{"family":"Yamanaka","given":"Atsushi"},{"family":"Haga","given":"Saori"},{"family":"Okamoto","given":"Toru"},{"family":"Kurosu","given":"Takeshi"},{"family":"Nakayama","given":"Emi E."},{"family":"Shioda","given":"Tatsuo"}],"issued":{"date-parts":[["2024",1,8]]}}}],"schema":"https://github.com/citation-style-language/schema/raw/master/csl-citation.json"} </w:instrText>
      </w:r>
      <w:r>
        <w:fldChar w:fldCharType="separate"/>
      </w:r>
      <w:r w:rsidRPr="00855B40">
        <w:rPr>
          <w:rFonts w:cs="Times New Roman"/>
          <w:kern w:val="0"/>
          <w:szCs w:val="24"/>
        </w:rPr>
        <w:t xml:space="preserve">(Sarkar </w:t>
      </w:r>
      <w:r w:rsidRPr="00855B40">
        <w:rPr>
          <w:rFonts w:cs="Times New Roman"/>
          <w:i/>
          <w:iCs/>
          <w:kern w:val="0"/>
          <w:szCs w:val="24"/>
        </w:rPr>
        <w:t>et al.</w:t>
      </w:r>
      <w:r w:rsidRPr="00855B40">
        <w:rPr>
          <w:rFonts w:cs="Times New Roman"/>
          <w:kern w:val="0"/>
          <w:szCs w:val="24"/>
        </w:rPr>
        <w:t xml:space="preserve">, 2023; Samune </w:t>
      </w:r>
      <w:r w:rsidRPr="00855B40">
        <w:rPr>
          <w:rFonts w:cs="Times New Roman"/>
          <w:i/>
          <w:iCs/>
          <w:kern w:val="0"/>
          <w:szCs w:val="24"/>
        </w:rPr>
        <w:t>et al.</w:t>
      </w:r>
      <w:r w:rsidRPr="00855B40">
        <w:rPr>
          <w:rFonts w:cs="Times New Roman"/>
          <w:kern w:val="0"/>
          <w:szCs w:val="24"/>
        </w:rPr>
        <w:t>, 2024)</w:t>
      </w:r>
      <w:r>
        <w:fldChar w:fldCharType="end"/>
      </w:r>
    </w:p>
    <w:p w14:paraId="38287AA7" w14:textId="77777777" w:rsidR="00BE46CE" w:rsidRDefault="00BE46CE" w:rsidP="00BE46CE">
      <w:r>
        <w:t xml:space="preserve">These variations highlight the need for genomic surveillance and targeted public health strategies that account for the specific infectivity and replication characteristics of different DENV genotypes. Implementing such strategies can aid in developing more effective preventive measures and treatments, specifically tailored to the dynamics of the DENV strains prevalent in various regions. </w:t>
      </w:r>
      <w:r>
        <w:fldChar w:fldCharType="begin"/>
      </w:r>
      <w:r>
        <w:instrText xml:space="preserve"> ADDIN ZOTERO_ITEM CSL_CITATION {"citationID":"nwhLzhed","properties":{"formattedCitation":"(Sarkar {\\i{}et al.}, 2023; Samune {\\i{}et al.}, 2024)","plainCitation":"(Sarkar et al., 2023; Samune et al., 2024)","noteIndex":0},"citationItems":[{"id":79,"uris":["http://zotero.org/users/14142313/items/5TGEG3LK"],"itemData":{"id":79,"type":"article-journal","abstract":"The next-generation sequencing (NGS) technology facilitates in-depth study of host-pathogen metatranscriptome. We, therefore, implicated phylodynamic and transcriptomic approaches through NGS technology to know/understand the dengue virus (DENV) origin and host response with dengue fever.","container-title":"Virology Journal","DOI":"10.1186/s12985-023-02030-1","ISSN":"1743-422X","issue":"1","journalAbbreviation":"Virology Journal","page":"127","source":"BioMed Central","title":"Comparative phylogenetic analysis and transcriptomic profiling of Dengue (DENV-3 genotype I) outbreak in 2021 in Bangladesh","volume":"20","author":[{"family":"Sarkar","given":"Md. Murshed Hasan"},{"family":"Rahman","given":"M. Shaminur"},{"family":"Islam","given":"M. Rafiul"},{"family":"Rahman","given":"Arafat"},{"family":"Islam","given":"Md. Shariful"},{"family":"Banu","given":"Tanjina Akhtar"},{"family":"Akter","given":"Shahina"},{"family":"Goswami","given":"Barna"},{"family":"Jahan","given":"Iffat"},{"family":"Habib","given":"Md. Ahashan"},{"family":"Uddin","given":"Mohammad Mohi"},{"family":"Mia","given":"Md. Zakaria"},{"family":"Miah","given":"Md. Ibrahim"},{"family":"Shaikh","given":"Aftab Ali"},{"family":"Khan","given":"Md. Salim"}],"issued":{"date-parts":[["2023",6,19]]}}},{"id":82,"uris":["http://zotero.org/users/14142313/items/4LNBA89W"],"itemData":{"id":82,"type":"article-journal","abstract":"Dengue is a mosquito-borne disease that has spread to over 100 countries. Its symptoms vary from the relatively mild acute febrile illness called dengue fever to the much more severe dengue shock syndrome. Dengue is caused by dengue virus (DENV), which belongs to the Flavivirus genus of the family Flaviviridae. There are four serotypes of DENV, i.e., DENV1 to DENV4, and each serotype is divided into distinct genotypes. Thailand is an endemic area where all four serotypes of DENV co-circulate. Genome sequencing of the DENV2 that was isolated in Thailand in 2016 and 2017 revealed the emergence of the Cosmopolitan genotype and its co-circulation with the Asian-I genotype. However, it was unclear whether different genotypes have different levels of viral replication and pathogenicity. Focus-forming assay (FFA) results showed that clinical isolates of these genotypes differed in focus size and proliferative capacity. Using circular polymerase extension reaction, we generated parental and chimeric viruses with swapped genes between these two DENV2 genotypes, and compared their focus sizes and infectivity titers using FFA. The results showed that the focus size was larger when the structural proteins and/or non-structural NS1-NS2B proteins were derived from the Cosmopolitan virus. The infectious titers were consistent with the focus sizes. Single-round infectious particle assay results confirmed that chimeric viruses with Cosmopolitan type structural proteins, particularly prM/E, had significantly increased luciferase activity. Replicon assay results showed that Cosmopolitan NS1-NS2B proteins had increased reporter gene expression levels. Furthermore, in interferon-receptor knock-out mice, viruses with Cosmopolitan structural and NS1-NS2B proteins had higher titers in the blood, and caused critical disease courses. These results suggested that differences in the sequences within the structural and NS1-NS2B proteins may be responsible for the differences in replication, pathogenicity, and infectivity between the Asian-I and Cosmopolitan viruses.","container-title":"PLOS Neglected Tropical Diseases","DOI":"10.1371/journal.pntd.0011885","ISSN":"1935-2735","issue":"1","journalAbbreviation":"PLOS Neglected Tropical Diseases","language":"en","note":"publisher: Public Library of Science","page":"e0011885","source":"PLoS Journals","title":"Genetic regions affecting the replication and pathogenicity of dengue virus type 2","volume":"18","author":[{"family":"Samune","given":"Yoshihiro"},{"family":"Saito","given":"Akatsuki"},{"family":"Sasaki","given":"Tadahiro"},{"family":"Koketsu","given":"Ritsuko"},{"family":"Srimark","given":"Narinee"},{"family":"Phadungsombat","given":"Juthamas"},{"family":"Yokoyama","given":"Masaru"},{"family":"Kotani","given":"Osamu"},{"family":"Sato","given":"Hironori"},{"family":"Yamanaka","given":"Atsushi"},{"family":"Haga","given":"Saori"},{"family":"Okamoto","given":"Toru"},{"family":"Kurosu","given":"Takeshi"},{"family":"Nakayama","given":"Emi E."},{"family":"Shioda","given":"Tatsuo"}],"issued":{"date-parts":[["2024",1,8]]}}}],"schema":"https://github.com/citation-style-language/schema/raw/master/csl-citation.json"} </w:instrText>
      </w:r>
      <w:r>
        <w:fldChar w:fldCharType="separate"/>
      </w:r>
      <w:r w:rsidRPr="002C1CD6">
        <w:rPr>
          <w:rFonts w:cs="Times New Roman"/>
          <w:kern w:val="0"/>
          <w:szCs w:val="24"/>
        </w:rPr>
        <w:t xml:space="preserve">(Sarkar </w:t>
      </w:r>
      <w:r w:rsidRPr="002C1CD6">
        <w:rPr>
          <w:rFonts w:cs="Times New Roman"/>
          <w:i/>
          <w:iCs/>
          <w:kern w:val="0"/>
          <w:szCs w:val="24"/>
        </w:rPr>
        <w:t>et al.</w:t>
      </w:r>
      <w:r w:rsidRPr="002C1CD6">
        <w:rPr>
          <w:rFonts w:cs="Times New Roman"/>
          <w:kern w:val="0"/>
          <w:szCs w:val="24"/>
        </w:rPr>
        <w:t xml:space="preserve">, 2023; Samune </w:t>
      </w:r>
      <w:r w:rsidRPr="002C1CD6">
        <w:rPr>
          <w:rFonts w:cs="Times New Roman"/>
          <w:i/>
          <w:iCs/>
          <w:kern w:val="0"/>
          <w:szCs w:val="24"/>
        </w:rPr>
        <w:t>et al.</w:t>
      </w:r>
      <w:r w:rsidRPr="002C1CD6">
        <w:rPr>
          <w:rFonts w:cs="Times New Roman"/>
          <w:kern w:val="0"/>
          <w:szCs w:val="24"/>
        </w:rPr>
        <w:t>, 2024)</w:t>
      </w:r>
      <w:r>
        <w:fldChar w:fldCharType="end"/>
      </w:r>
    </w:p>
    <w:p w14:paraId="2DFAEC70" w14:textId="03F621CD" w:rsidR="00BE46CE" w:rsidRPr="00BE46CE" w:rsidRDefault="00BE46CE" w:rsidP="00BE46CE">
      <w:r>
        <w:t>Table 4 provides a summary of DENV infectivity by genotype, detailing the unique infectivity characteristics of each genotype.</w:t>
      </w:r>
    </w:p>
    <w:p w14:paraId="599F38E2" w14:textId="2687EE34" w:rsidR="008E6517" w:rsidRPr="008E6517" w:rsidRDefault="008E6517" w:rsidP="008E6517">
      <w:pPr>
        <w:pStyle w:val="Caption"/>
        <w:jc w:val="center"/>
      </w:pPr>
      <w:bookmarkStart w:id="19" w:name="_Toc172928131"/>
      <w:r>
        <w:t xml:space="preserve">Table </w:t>
      </w:r>
      <w:r>
        <w:fldChar w:fldCharType="begin"/>
      </w:r>
      <w:r>
        <w:instrText xml:space="preserve"> SEQ Table \* ARABIC </w:instrText>
      </w:r>
      <w:r>
        <w:fldChar w:fldCharType="separate"/>
      </w:r>
      <w:r w:rsidR="002331AB">
        <w:rPr>
          <w:noProof/>
        </w:rPr>
        <w:t>4</w:t>
      </w:r>
      <w:r>
        <w:fldChar w:fldCharType="end"/>
      </w:r>
      <w:r>
        <w:t xml:space="preserve">: </w:t>
      </w:r>
      <w:r w:rsidR="00073F1A" w:rsidRPr="00073F1A">
        <w:t>DENV infectivity by genotype</w:t>
      </w:r>
      <w:bookmarkEnd w:id="19"/>
    </w:p>
    <w:tbl>
      <w:tblPr>
        <w:tblStyle w:val="TableGrid"/>
        <w:tblW w:w="8997" w:type="dxa"/>
        <w:jc w:val="center"/>
        <w:tblLook w:val="04A0" w:firstRow="1" w:lastRow="0" w:firstColumn="1" w:lastColumn="0" w:noHBand="0" w:noVBand="1"/>
        <w:tblCaption w:val="Nomenclature for structural and non-structural proteins of the Dengue virus"/>
      </w:tblPr>
      <w:tblGrid>
        <w:gridCol w:w="1705"/>
        <w:gridCol w:w="3851"/>
        <w:gridCol w:w="3441"/>
      </w:tblGrid>
      <w:tr w:rsidR="001F6957" w:rsidRPr="00746E1D" w14:paraId="171CE96F" w14:textId="77777777" w:rsidTr="001F6957">
        <w:trPr>
          <w:trHeight w:val="54"/>
          <w:jc w:val="center"/>
        </w:trPr>
        <w:tc>
          <w:tcPr>
            <w:tcW w:w="1705" w:type="dxa"/>
            <w:shd w:val="clear" w:color="auto" w:fill="auto"/>
          </w:tcPr>
          <w:p w14:paraId="224FCB03" w14:textId="3C08CB01" w:rsidR="001F6957" w:rsidRPr="00746E1D" w:rsidRDefault="001F6957" w:rsidP="001F6957">
            <w:pPr>
              <w:spacing w:after="160" w:line="259" w:lineRule="auto"/>
              <w:rPr>
                <w:b/>
                <w:bCs/>
              </w:rPr>
            </w:pPr>
            <w:r w:rsidRPr="001F6957">
              <w:rPr>
                <w:b/>
                <w:bCs/>
              </w:rPr>
              <w:t>Genotype</w:t>
            </w:r>
          </w:p>
        </w:tc>
        <w:tc>
          <w:tcPr>
            <w:tcW w:w="3851" w:type="dxa"/>
          </w:tcPr>
          <w:p w14:paraId="328D7F0F" w14:textId="72888014" w:rsidR="001F6957" w:rsidRPr="00746E1D" w:rsidRDefault="001F6957" w:rsidP="001F6957">
            <w:pPr>
              <w:spacing w:line="259" w:lineRule="auto"/>
              <w:rPr>
                <w:b/>
                <w:bCs/>
              </w:rPr>
            </w:pPr>
            <w:r w:rsidRPr="001F6957">
              <w:rPr>
                <w:b/>
                <w:bCs/>
              </w:rPr>
              <w:t>Description</w:t>
            </w:r>
          </w:p>
        </w:tc>
        <w:tc>
          <w:tcPr>
            <w:tcW w:w="3441" w:type="dxa"/>
            <w:shd w:val="clear" w:color="auto" w:fill="auto"/>
          </w:tcPr>
          <w:p w14:paraId="795042BB" w14:textId="001C56E2" w:rsidR="001F6957" w:rsidRPr="00746E1D" w:rsidRDefault="001F6957" w:rsidP="001F6957">
            <w:pPr>
              <w:spacing w:after="160" w:line="259" w:lineRule="auto"/>
              <w:rPr>
                <w:b/>
                <w:bCs/>
              </w:rPr>
            </w:pPr>
            <w:r w:rsidRPr="001F6957">
              <w:rPr>
                <w:b/>
                <w:bCs/>
              </w:rPr>
              <w:t>Infectivity Notes</w:t>
            </w:r>
          </w:p>
        </w:tc>
      </w:tr>
      <w:tr w:rsidR="001F6957" w:rsidRPr="00746E1D" w14:paraId="46640CDD" w14:textId="77777777" w:rsidTr="001F6957">
        <w:trPr>
          <w:trHeight w:val="54"/>
          <w:jc w:val="center"/>
        </w:trPr>
        <w:tc>
          <w:tcPr>
            <w:tcW w:w="1705" w:type="dxa"/>
            <w:shd w:val="clear" w:color="auto" w:fill="auto"/>
          </w:tcPr>
          <w:p w14:paraId="4B341792" w14:textId="27B0AECC" w:rsidR="001F6957" w:rsidRPr="00746E1D" w:rsidRDefault="004A356B" w:rsidP="001F6957">
            <w:pPr>
              <w:spacing w:after="160" w:line="259" w:lineRule="auto"/>
            </w:pPr>
            <w:r w:rsidRPr="004F0647">
              <w:rPr>
                <w:rFonts w:eastAsia="Times New Roman" w:cs="Times New Roman"/>
                <w:color w:val="000000"/>
                <w:kern w:val="0"/>
                <w:sz w:val="20"/>
                <w:szCs w:val="20"/>
                <w14:ligatures w14:val="none"/>
              </w:rPr>
              <w:t>DENV-2 genotype Cosmopolitan</w:t>
            </w:r>
          </w:p>
        </w:tc>
        <w:tc>
          <w:tcPr>
            <w:tcW w:w="3851" w:type="dxa"/>
          </w:tcPr>
          <w:p w14:paraId="2F909778" w14:textId="22B743B9" w:rsidR="001F6957" w:rsidRPr="00746E1D" w:rsidRDefault="001F6957" w:rsidP="001F6957">
            <w:pPr>
              <w:spacing w:line="259" w:lineRule="auto"/>
            </w:pPr>
            <w:r w:rsidRPr="00B03042">
              <w:t>Common in diverse geographic locations.</w:t>
            </w:r>
          </w:p>
        </w:tc>
        <w:tc>
          <w:tcPr>
            <w:tcW w:w="3441" w:type="dxa"/>
            <w:shd w:val="clear" w:color="auto" w:fill="auto"/>
          </w:tcPr>
          <w:p w14:paraId="590F98C1" w14:textId="06668929" w:rsidR="001F6957" w:rsidRPr="00746E1D" w:rsidRDefault="001F6957" w:rsidP="001F6957">
            <w:pPr>
              <w:spacing w:line="259" w:lineRule="auto"/>
            </w:pPr>
            <w:r w:rsidRPr="00B03042">
              <w:t>High replication and medium infectivity in human hosts</w:t>
            </w:r>
          </w:p>
        </w:tc>
      </w:tr>
      <w:tr w:rsidR="001F6957" w:rsidRPr="00746E1D" w14:paraId="56D273CF" w14:textId="77777777" w:rsidTr="001F6957">
        <w:trPr>
          <w:jc w:val="center"/>
        </w:trPr>
        <w:tc>
          <w:tcPr>
            <w:tcW w:w="1705" w:type="dxa"/>
            <w:shd w:val="clear" w:color="auto" w:fill="auto"/>
          </w:tcPr>
          <w:p w14:paraId="074E5195" w14:textId="747DC96B" w:rsidR="001F6957" w:rsidRPr="00746E1D" w:rsidRDefault="004A356B" w:rsidP="001F6957">
            <w:pPr>
              <w:spacing w:line="259" w:lineRule="auto"/>
            </w:pPr>
            <w:r w:rsidRPr="004F0647">
              <w:rPr>
                <w:rFonts w:eastAsia="Times New Roman" w:cs="Times New Roman"/>
                <w:color w:val="000000"/>
                <w:kern w:val="0"/>
                <w:sz w:val="20"/>
                <w:szCs w:val="20"/>
                <w14:ligatures w14:val="none"/>
              </w:rPr>
              <w:t xml:space="preserve">DENV-2 genotype </w:t>
            </w:r>
            <w:r>
              <w:rPr>
                <w:rFonts w:eastAsia="Times New Roman" w:cs="Times New Roman"/>
                <w:color w:val="000000"/>
                <w:kern w:val="0"/>
                <w:sz w:val="20"/>
                <w:szCs w:val="20"/>
                <w14:ligatures w14:val="none"/>
              </w:rPr>
              <w:t>Asian I</w:t>
            </w:r>
          </w:p>
        </w:tc>
        <w:tc>
          <w:tcPr>
            <w:tcW w:w="3851" w:type="dxa"/>
          </w:tcPr>
          <w:p w14:paraId="12AB3956" w14:textId="765F55DD" w:rsidR="001F6957" w:rsidRPr="00746E1D" w:rsidRDefault="001F6957" w:rsidP="001F6957">
            <w:pPr>
              <w:spacing w:line="259" w:lineRule="auto"/>
            </w:pPr>
            <w:r w:rsidRPr="00B03042">
              <w:t>Previously dominant in Asia, particularly Thailand.</w:t>
            </w:r>
          </w:p>
        </w:tc>
        <w:tc>
          <w:tcPr>
            <w:tcW w:w="3441" w:type="dxa"/>
            <w:shd w:val="clear" w:color="auto" w:fill="auto"/>
          </w:tcPr>
          <w:p w14:paraId="4DC34247" w14:textId="0EF546EC" w:rsidR="001F6957" w:rsidRPr="00746E1D" w:rsidRDefault="001F6957" w:rsidP="001F6957">
            <w:pPr>
              <w:spacing w:line="259" w:lineRule="auto"/>
            </w:pPr>
            <w:r w:rsidRPr="00B03042">
              <w:t>Varied infectivity with significant epidemic potential</w:t>
            </w:r>
          </w:p>
        </w:tc>
      </w:tr>
      <w:tr w:rsidR="001F6957" w:rsidRPr="00746E1D" w14:paraId="619C1CD3" w14:textId="77777777" w:rsidTr="001F6957">
        <w:trPr>
          <w:jc w:val="center"/>
        </w:trPr>
        <w:tc>
          <w:tcPr>
            <w:tcW w:w="1705" w:type="dxa"/>
            <w:shd w:val="clear" w:color="auto" w:fill="auto"/>
          </w:tcPr>
          <w:p w14:paraId="62B1BA1E" w14:textId="45814DB2" w:rsidR="001F6957" w:rsidRPr="00746E1D" w:rsidRDefault="004A356B" w:rsidP="001F6957">
            <w:pPr>
              <w:spacing w:line="259" w:lineRule="auto"/>
            </w:pPr>
            <w:r w:rsidRPr="004F0647">
              <w:rPr>
                <w:rFonts w:eastAsia="Times New Roman" w:cs="Times New Roman"/>
                <w:color w:val="000000"/>
                <w:kern w:val="0"/>
                <w:sz w:val="20"/>
                <w:szCs w:val="20"/>
                <w14:ligatures w14:val="none"/>
              </w:rPr>
              <w:t xml:space="preserve">DENV-2 genotype </w:t>
            </w:r>
            <w:r>
              <w:rPr>
                <w:rFonts w:eastAsia="Times New Roman" w:cs="Times New Roman"/>
                <w:color w:val="000000"/>
                <w:kern w:val="0"/>
                <w:sz w:val="20"/>
                <w:szCs w:val="20"/>
                <w14:ligatures w14:val="none"/>
              </w:rPr>
              <w:t>Asian II</w:t>
            </w:r>
          </w:p>
        </w:tc>
        <w:tc>
          <w:tcPr>
            <w:tcW w:w="3851" w:type="dxa"/>
          </w:tcPr>
          <w:p w14:paraId="537F4023" w14:textId="491CFF6F" w:rsidR="001F6957" w:rsidRPr="00746E1D" w:rsidRDefault="001F6957" w:rsidP="001F6957">
            <w:pPr>
              <w:spacing w:line="259" w:lineRule="auto"/>
            </w:pPr>
            <w:r w:rsidRPr="00B03042">
              <w:t>Predominantly found in Malaysia and the Indian subcontinent areas.</w:t>
            </w:r>
          </w:p>
        </w:tc>
        <w:tc>
          <w:tcPr>
            <w:tcW w:w="3441" w:type="dxa"/>
            <w:shd w:val="clear" w:color="auto" w:fill="auto"/>
          </w:tcPr>
          <w:p w14:paraId="53CC59C1" w14:textId="65E7E38C" w:rsidR="001F6957" w:rsidRPr="00746E1D" w:rsidRDefault="001F6957" w:rsidP="001F6957">
            <w:pPr>
              <w:spacing w:line="259" w:lineRule="auto"/>
            </w:pPr>
            <w:r w:rsidRPr="00B03042">
              <w:t>High adaptability to changing environmental conditions</w:t>
            </w:r>
          </w:p>
        </w:tc>
      </w:tr>
    </w:tbl>
    <w:p w14:paraId="6354765F" w14:textId="53B5B28F" w:rsidR="00BE46CE" w:rsidRPr="005D7047" w:rsidRDefault="001A6746" w:rsidP="00DA47BE">
      <w:r>
        <w:br w:type="page"/>
      </w:r>
    </w:p>
    <w:p w14:paraId="52AC8CDE" w14:textId="77777777" w:rsidR="001A6746" w:rsidRDefault="001A6746" w:rsidP="001A6746">
      <w:pPr>
        <w:pStyle w:val="Heading2"/>
      </w:pPr>
      <w:bookmarkStart w:id="20" w:name="_Toc172928066"/>
      <w:r w:rsidRPr="00534A07">
        <w:lastRenderedPageBreak/>
        <w:t>Detection and molecular characterisation</w:t>
      </w:r>
      <w:bookmarkEnd w:id="20"/>
    </w:p>
    <w:p w14:paraId="2F0A7791" w14:textId="712BEE98" w:rsidR="00D733FF" w:rsidRDefault="00D733FF" w:rsidP="00D733FF">
      <w:r>
        <w:t xml:space="preserve">In virology, understanding the molecular characteristics of </w:t>
      </w:r>
      <w:r w:rsidR="00716E03">
        <w:t>Dengue virus</w:t>
      </w:r>
      <w:r>
        <w:t xml:space="preserve"> (DENV) serotypes is essential for grasping its epidemiological dynamics and devising public health strategies. The range of detection and genotyping techniques for DENV is broad, with conventional RT-PCR and real-time RT-PCR (RT-qPCR) being particularly effective for identifying viral RNA in clinical samples. The four-probe Taqman system used in RT-qPCR is notable for its ability to efficiently amplify viral RNA across various serotypes, highlighting the need to optimize thermal cycling conditions for successful detection. </w:t>
      </w:r>
      <w:r>
        <w:fldChar w:fldCharType="begin"/>
      </w:r>
      <w:r>
        <w:instrText xml:space="preserve"> ADDIN ZOTERO_ITEM CSL_CITATION {"citationID":"MNfKidc2","properties":{"formattedCitation":"(Gurukumar {\\i{}et al.}, 2009; Alm {\\i{}et al.}, 2015)","plainCitation":"(Gurukumar et al., 2009; Alm et al., 2015)","noteIndex":0},"citationItems":[{"id":86,"uris":["http://zotero.org/users/14142313/items/FIPU4PDT"],"itemData":{"id":86,"type":"article-journal","abstract":"Dengue virus (DENV), a mosquito borne flavivirus is an important pathogen causing more than 50 million infections every year around the world. Dengue diagnosis depends on serology, which is not useful in the early phase of the disease and virus isolation, which is laborious and time consuming. There is need for a rapid, sensitive and high throughput method for detection of DENV in the early stages of the disease. Several real-time PCR assays have been described for dengue viruses, but there is scope for improvement. The new generation TaqMan Minor Groove Binding (MGB) probe approach was used to develop an improved real time RT-PCR (qRT-PCR) for DENV in this study.","container-title":"Virology Journal","DOI":"10.1186/1743-422X-6-10","ISSN":"1743-422X","issue":"1","journalAbbreviation":"Virology Journal","page":"10","source":"BioMed Central","title":"Development of real time PCR for detection and quantitation of Dengue Viruses","volume":"6","author":[{"family":"Gurukumar","given":"KR"},{"family":"Priyadarshini","given":"D."},{"family":"Patil","given":"JA"},{"family":"Bhagat","given":"A."},{"family":"Singh","given":"A."},{"family":"Shah","given":"PS"},{"family":"Cecilia","given":"D."}],"issued":{"date-parts":[["2009",1,23]]}}},{"id":89,"uris":["http://zotero.org/users/14142313/items/Y2L85NHQ"],"itemData":{"id":89,"type":"article-journal","abstract":"Dengue is one of the leading causes of morbidity in tropical and subtropical regions and infection with any of the four dengue virus serotypes (DENV1-4) result in a wide range of clinical manifestations. Given the geographic expansion of DENV1-4, assays for serotyping are needed to be able to perform surveillance and epidemiological studies. In this study, we describe the design and validation of one-step real-time serotype-specific DENV RT-PCR assays.","container-title":"BMC Infectious Diseases","DOI":"10.1186/s12879-015-1226-z","ISSN":"1471-2334","issue":"1","journalAbbreviation":"BMC Infectious Diseases","page":"493","source":"BioMed Central","title":"One-step real-time RT-PCR assays for serotyping dengue virus in clinical samples","volume":"15","author":[{"family":"Alm","given":"Erik"},{"family":"Lindegren","given":"Gunnel"},{"family":"Falk","given":"Kerstin Ingrid"},{"family":"Lagerqvist","given":"Nina"}],"issued":{"date-parts":[["2015",11,2]]}}}],"schema":"https://github.com/citation-style-language/schema/raw/master/csl-citation.json"} </w:instrText>
      </w:r>
      <w:r>
        <w:fldChar w:fldCharType="separate"/>
      </w:r>
      <w:r w:rsidRPr="00E541A3">
        <w:rPr>
          <w:rFonts w:cs="Times New Roman"/>
          <w:kern w:val="0"/>
          <w:szCs w:val="24"/>
        </w:rPr>
        <w:t xml:space="preserve">(Gurukumar </w:t>
      </w:r>
      <w:r w:rsidRPr="00E541A3">
        <w:rPr>
          <w:rFonts w:cs="Times New Roman"/>
          <w:i/>
          <w:iCs/>
          <w:kern w:val="0"/>
          <w:szCs w:val="24"/>
        </w:rPr>
        <w:t>et al.</w:t>
      </w:r>
      <w:r w:rsidRPr="00E541A3">
        <w:rPr>
          <w:rFonts w:cs="Times New Roman"/>
          <w:kern w:val="0"/>
          <w:szCs w:val="24"/>
        </w:rPr>
        <w:t xml:space="preserve">, 2009; Alm </w:t>
      </w:r>
      <w:r w:rsidRPr="00E541A3">
        <w:rPr>
          <w:rFonts w:cs="Times New Roman"/>
          <w:i/>
          <w:iCs/>
          <w:kern w:val="0"/>
          <w:szCs w:val="24"/>
        </w:rPr>
        <w:t>et al.</w:t>
      </w:r>
      <w:r w:rsidRPr="00E541A3">
        <w:rPr>
          <w:rFonts w:cs="Times New Roman"/>
          <w:kern w:val="0"/>
          <w:szCs w:val="24"/>
        </w:rPr>
        <w:t>, 2015)</w:t>
      </w:r>
      <w:r>
        <w:fldChar w:fldCharType="end"/>
      </w:r>
    </w:p>
    <w:p w14:paraId="09DAEEDE" w14:textId="576AFA54" w:rsidR="00D733FF" w:rsidRDefault="004A356B" w:rsidP="00D733FF">
      <w:r w:rsidRPr="004A356B">
        <w:t>Furthermore, detailed genotyping of DENV-2 is typically performed using techniques such as conventional PCR or nested PCR to amplify specific regions of the viral genome, particularly the envelope gene. This approach is followed by Sanger sequencing of the purified PCR products, which allows for an extensive examination of genetic diversity. This meticulous process elucidates phylogenetic relationships and epidemiological trends, offering vital data for vaccine development and outbreak management. The careful selection of samples based on specific criteria ensures the reliability and accuracy of the genotyping results</w:t>
      </w:r>
      <w:r w:rsidR="00D733FF">
        <w:t xml:space="preserve">. </w:t>
      </w:r>
      <w:r w:rsidR="00D733FF">
        <w:fldChar w:fldCharType="begin"/>
      </w:r>
      <w:r w:rsidR="00D733FF">
        <w:instrText xml:space="preserve"> ADDIN ZOTERO_ITEM CSL_CITATION {"citationID":"9AhANJ2m","properties":{"formattedCitation":"(Ko {\\i{}et al.}, 2020; Rivera {\\i{}et al.}, 2023)","plainCitation":"(Ko et al., 2020; Rivera et al., 2023)","noteIndex":0},"citationItems":[{"id":95,"uris":["http://zotero.org/users/14142313/items/IR2Z7QPM"],"itemData":{"id":95,"type":"article-journal","abstract":"&lt;p&gt;Dengue viral (DENV) infection results in a wide spectrum of clinical manifestations from asymptomatic, mild fever to severe hemorrhage diseases upon infection. Severe dengue is the leading cause of pediatric deaths and/or hospitalizations, which are a major public health burden in dengue-endemic or hyperendemic countries. Like other RNA viruses, DENV continues to evolve. Adaptive mutations are obscured by the major consensus sequence (so-called wild-type sequences) and can only be identified once they become the dominant viruses in the virus population, a process that can take months or years. Traditional surveillance systems still rely on Sanger consensus sequencing. However, with the recent advancement of high-throughput next-generation sequencing (NGS) technologies, the genome-wide investigation of virus population within-host and between-hosts becomes achievable. Thus, viral population sequencing by NGS can increase our understanding of the changing epidemiology and evolution of viral genomics at the molecular level. This review focuses on the studies within the recent decade utilizing NGS in different experimental and epidemiological settings to understand how the adaptive evolution of dengue variants shapes the dengue epidemic and disease severity through its transmission. We propose three types of studies that can be pursued in the future to enhance our surveillance for epidemic prediction and better medical management.&lt;/p&gt;","container-title":"Frontiers in Microbiology","DOI":"10.3389/fmicb.2020.01371","ISSN":"1664-302X","journalAbbreviation":"Front. Microbiol.","language":"English","note":"publisher: Frontiers","source":"Frontiers","title":"Application of Next-Generation Sequencing to Reveal How Evolutionary Dynamics of Viral Population Shape Dengue Epidemiology","URL":"https://www.frontiersin.org/journals/microbiology/articles/10.3389/fmicb.2020.01371/full","volume":"11","author":[{"family":"Ko","given":"Hui-Ying"},{"family":"Salem","given":"Gielenny M."},{"family":"Chang","given":"Gwong-Jen J."},{"family":"Chao","given":"Day-Yu"}],"accessed":{"date-parts":[["2024",5,1]]},"issued":{"date-parts":[["2020",6,19]]}}},{"id":92,"uris":["http://zotero.org/users/14142313/items/JGWF24HA"],"itemData":{"id":92,"type":"article-journal","abstract":"Dengue has become one of the vector-borne diseases that affect humans worldwide. In Latin American countries, Colombia is historically one of the most affected by epidemics of this flavivirus. The underreporting of signs and symptoms of probable cases of dengue, the lack of characterization of the serotypes of the infection, and the few detailed studies of postmortem necropsies of patients are among other conditions that have delayed progress in the knowledge of the pathogenesis of the disease. This study presents the results of fragment sequencing assays on paraffin-embedded tissue samples from fatal DENV cases during the 2010 epidemic in Colombia. We found that the predominant serotype was DENV-2, with the Asian/American genotype of lineages 1 and 2. This work is one of the few reports of the circulating genotypes of dengue during the 2010 epidemic in Colombia, one of the most lethal dates in the country's history.","container-title":"Virology Journal","DOI":"10.1186/s12985-023-02072-5","ISSN":"1743-422X","issue":"1","journalAbbreviation":"Virology Journal","page":"100","source":"BioMed Central","title":"Genotyping of dengue virus from infected tissue samples embedded in paraffin","volume":"20","author":[{"family":"Rivera","given":"Jorge Alonso"},{"family":"Rengifo","given":"Aura Caterine"},{"family":"Rosales-Munar","given":"Alicia"},{"family":"Díaz-Herrera","given":"Taylor H."},{"family":"Ciro","given":"José Usme"},{"family":"Parra","given":"Edgar"},{"family":"Alvarez-Díaz","given":"Diego A."},{"family":"Laiton-Donato","given":"Katherine"},{"family":"Caldas","given":"María Leonor"}],"issued":{"date-parts":[["2023",5,25]]}}}],"schema":"https://github.com/citation-style-language/schema/raw/master/csl-citation.json"} </w:instrText>
      </w:r>
      <w:r w:rsidR="00D733FF">
        <w:fldChar w:fldCharType="separate"/>
      </w:r>
      <w:r w:rsidR="00D733FF" w:rsidRPr="00930AB5">
        <w:rPr>
          <w:rFonts w:cs="Times New Roman"/>
          <w:kern w:val="0"/>
          <w:szCs w:val="24"/>
        </w:rPr>
        <w:t xml:space="preserve">(Ko </w:t>
      </w:r>
      <w:r w:rsidR="00D733FF" w:rsidRPr="00930AB5">
        <w:rPr>
          <w:rFonts w:cs="Times New Roman"/>
          <w:i/>
          <w:iCs/>
          <w:kern w:val="0"/>
          <w:szCs w:val="24"/>
        </w:rPr>
        <w:t>et al.</w:t>
      </w:r>
      <w:r w:rsidR="00D733FF" w:rsidRPr="00930AB5">
        <w:rPr>
          <w:rFonts w:cs="Times New Roman"/>
          <w:kern w:val="0"/>
          <w:szCs w:val="24"/>
        </w:rPr>
        <w:t xml:space="preserve">, 2020; Rivera </w:t>
      </w:r>
      <w:r w:rsidR="00D733FF" w:rsidRPr="00930AB5">
        <w:rPr>
          <w:rFonts w:cs="Times New Roman"/>
          <w:i/>
          <w:iCs/>
          <w:kern w:val="0"/>
          <w:szCs w:val="24"/>
        </w:rPr>
        <w:t>et al.</w:t>
      </w:r>
      <w:r w:rsidR="00D733FF" w:rsidRPr="00930AB5">
        <w:rPr>
          <w:rFonts w:cs="Times New Roman"/>
          <w:kern w:val="0"/>
          <w:szCs w:val="24"/>
        </w:rPr>
        <w:t>, 2023)</w:t>
      </w:r>
      <w:r w:rsidR="00D733FF">
        <w:fldChar w:fldCharType="end"/>
      </w:r>
    </w:p>
    <w:p w14:paraId="45764ED3" w14:textId="6994F62F" w:rsidR="003D15B6" w:rsidRPr="00D733FF" w:rsidRDefault="003D15B6" w:rsidP="00D733FF">
      <w:r>
        <w:t>Table 5 provides an overview of various DENV detection and genotyping methods, detailing their advantages and disadvantages.</w:t>
      </w:r>
    </w:p>
    <w:p w14:paraId="5734FBE9" w14:textId="4B9AAC41" w:rsidR="0032263A" w:rsidRPr="001F6957" w:rsidRDefault="0032263A" w:rsidP="0032263A">
      <w:pPr>
        <w:pStyle w:val="Caption"/>
        <w:jc w:val="center"/>
      </w:pPr>
      <w:bookmarkStart w:id="21" w:name="_Toc172928132"/>
      <w:r>
        <w:t xml:space="preserve">Table </w:t>
      </w:r>
      <w:r>
        <w:fldChar w:fldCharType="begin"/>
      </w:r>
      <w:r>
        <w:instrText xml:space="preserve"> SEQ Table \* ARABIC </w:instrText>
      </w:r>
      <w:r>
        <w:fldChar w:fldCharType="separate"/>
      </w:r>
      <w:r w:rsidR="002331AB">
        <w:rPr>
          <w:noProof/>
        </w:rPr>
        <w:t>5</w:t>
      </w:r>
      <w:r>
        <w:fldChar w:fldCharType="end"/>
      </w:r>
      <w:r>
        <w:t xml:space="preserve">: </w:t>
      </w:r>
      <w:r w:rsidR="00DF21F5" w:rsidRPr="00DF21F5">
        <w:t xml:space="preserve">Overview of </w:t>
      </w:r>
      <w:r w:rsidR="00716E03">
        <w:t>Dengue virus</w:t>
      </w:r>
      <w:r w:rsidR="00DF21F5" w:rsidRPr="00DF21F5">
        <w:t xml:space="preserve"> Detection and Genotyping Methods</w:t>
      </w:r>
      <w:bookmarkEnd w:id="21"/>
    </w:p>
    <w:tbl>
      <w:tblPr>
        <w:tblStyle w:val="TableGrid"/>
        <w:tblW w:w="9016" w:type="dxa"/>
        <w:jc w:val="center"/>
        <w:tblLook w:val="04A0" w:firstRow="1" w:lastRow="0" w:firstColumn="1" w:lastColumn="0" w:noHBand="0" w:noVBand="1"/>
        <w:tblCaption w:val="Nomenclature for structural and non-structural proteins of the Dengue virus"/>
      </w:tblPr>
      <w:tblGrid>
        <w:gridCol w:w="1512"/>
        <w:gridCol w:w="2081"/>
        <w:gridCol w:w="2083"/>
        <w:gridCol w:w="2079"/>
        <w:gridCol w:w="1261"/>
      </w:tblGrid>
      <w:tr w:rsidR="006A4373" w:rsidRPr="00746E1D" w14:paraId="1F74FBCC" w14:textId="77777777" w:rsidTr="003E426E">
        <w:trPr>
          <w:trHeight w:val="54"/>
          <w:jc w:val="center"/>
        </w:trPr>
        <w:tc>
          <w:tcPr>
            <w:tcW w:w="1512" w:type="dxa"/>
            <w:shd w:val="clear" w:color="auto" w:fill="auto"/>
          </w:tcPr>
          <w:p w14:paraId="26B10B3D" w14:textId="1A51E1C5" w:rsidR="006A4373" w:rsidRPr="00746E1D" w:rsidRDefault="006A4373" w:rsidP="006A4373">
            <w:pPr>
              <w:spacing w:after="160" w:line="259" w:lineRule="auto"/>
              <w:rPr>
                <w:b/>
                <w:bCs/>
              </w:rPr>
            </w:pPr>
            <w:r w:rsidRPr="006A4373">
              <w:rPr>
                <w:b/>
                <w:bCs/>
              </w:rPr>
              <w:t>Method</w:t>
            </w:r>
          </w:p>
        </w:tc>
        <w:tc>
          <w:tcPr>
            <w:tcW w:w="2088" w:type="dxa"/>
            <w:shd w:val="clear" w:color="auto" w:fill="auto"/>
          </w:tcPr>
          <w:p w14:paraId="7108E4B8" w14:textId="39927D8F" w:rsidR="006A4373" w:rsidRPr="00746E1D" w:rsidRDefault="006A4373" w:rsidP="006A4373">
            <w:pPr>
              <w:spacing w:after="160" w:line="259" w:lineRule="auto"/>
              <w:rPr>
                <w:b/>
                <w:bCs/>
              </w:rPr>
            </w:pPr>
            <w:r w:rsidRPr="006A4373">
              <w:rPr>
                <w:b/>
                <w:bCs/>
              </w:rPr>
              <w:t>Description</w:t>
            </w:r>
          </w:p>
        </w:tc>
        <w:tc>
          <w:tcPr>
            <w:tcW w:w="2090" w:type="dxa"/>
          </w:tcPr>
          <w:p w14:paraId="7D3B6492" w14:textId="27D28573" w:rsidR="006A4373" w:rsidRPr="00746E1D" w:rsidRDefault="006A4373" w:rsidP="006A4373">
            <w:pPr>
              <w:spacing w:line="259" w:lineRule="auto"/>
              <w:rPr>
                <w:b/>
                <w:bCs/>
              </w:rPr>
            </w:pPr>
            <w:r w:rsidRPr="006A4373">
              <w:rPr>
                <w:b/>
                <w:bCs/>
              </w:rPr>
              <w:t>Advantages</w:t>
            </w:r>
          </w:p>
        </w:tc>
        <w:tc>
          <w:tcPr>
            <w:tcW w:w="2087" w:type="dxa"/>
          </w:tcPr>
          <w:p w14:paraId="6A8E2D72" w14:textId="5341DFE5" w:rsidR="006A4373" w:rsidRPr="00746E1D" w:rsidRDefault="006A4373" w:rsidP="006A4373">
            <w:pPr>
              <w:spacing w:line="259" w:lineRule="auto"/>
              <w:rPr>
                <w:b/>
                <w:bCs/>
              </w:rPr>
            </w:pPr>
            <w:r w:rsidRPr="006A4373">
              <w:rPr>
                <w:b/>
                <w:bCs/>
              </w:rPr>
              <w:t>Disadvantages</w:t>
            </w:r>
          </w:p>
        </w:tc>
        <w:tc>
          <w:tcPr>
            <w:tcW w:w="1239" w:type="dxa"/>
            <w:shd w:val="clear" w:color="auto" w:fill="auto"/>
          </w:tcPr>
          <w:p w14:paraId="6B726AB8" w14:textId="5E1B8CFF" w:rsidR="006A4373" w:rsidRPr="00746E1D" w:rsidRDefault="006A4373" w:rsidP="006A4373">
            <w:pPr>
              <w:spacing w:after="160" w:line="259" w:lineRule="auto"/>
              <w:rPr>
                <w:b/>
                <w:bCs/>
              </w:rPr>
            </w:pPr>
            <w:r w:rsidRPr="006A4373">
              <w:rPr>
                <w:b/>
                <w:bCs/>
              </w:rPr>
              <w:t>References</w:t>
            </w:r>
          </w:p>
        </w:tc>
      </w:tr>
      <w:tr w:rsidR="006A4373" w:rsidRPr="00746E1D" w14:paraId="69136840" w14:textId="77777777" w:rsidTr="003E426E">
        <w:trPr>
          <w:trHeight w:val="54"/>
          <w:jc w:val="center"/>
        </w:trPr>
        <w:tc>
          <w:tcPr>
            <w:tcW w:w="1512" w:type="dxa"/>
            <w:shd w:val="clear" w:color="auto" w:fill="auto"/>
          </w:tcPr>
          <w:p w14:paraId="65EC8AC3" w14:textId="431C470C" w:rsidR="006A4373" w:rsidRPr="00746E1D" w:rsidRDefault="006A4373" w:rsidP="006A4373">
            <w:pPr>
              <w:spacing w:after="160" w:line="259" w:lineRule="auto"/>
            </w:pPr>
            <w:r w:rsidRPr="00545ACA">
              <w:t>Conventional RT-PCR</w:t>
            </w:r>
          </w:p>
        </w:tc>
        <w:tc>
          <w:tcPr>
            <w:tcW w:w="2088" w:type="dxa"/>
            <w:shd w:val="clear" w:color="auto" w:fill="auto"/>
          </w:tcPr>
          <w:p w14:paraId="3E9449E2" w14:textId="26A0E397" w:rsidR="006A4373" w:rsidRPr="00746E1D" w:rsidRDefault="006A4373" w:rsidP="006A4373">
            <w:pPr>
              <w:spacing w:line="259" w:lineRule="auto"/>
            </w:pPr>
            <w:r w:rsidRPr="00545ACA">
              <w:t>Standard polymerase chain reaction method for amplifying RNA sequences.</w:t>
            </w:r>
          </w:p>
        </w:tc>
        <w:tc>
          <w:tcPr>
            <w:tcW w:w="2090" w:type="dxa"/>
          </w:tcPr>
          <w:p w14:paraId="59E34448" w14:textId="301958FD" w:rsidR="006A4373" w:rsidRPr="00746E1D" w:rsidRDefault="006A4373" w:rsidP="006A4373">
            <w:pPr>
              <w:spacing w:line="259" w:lineRule="auto"/>
            </w:pPr>
            <w:r w:rsidRPr="00545ACA">
              <w:t>Widely used, cost-effective, good for initial screening.</w:t>
            </w:r>
          </w:p>
        </w:tc>
        <w:tc>
          <w:tcPr>
            <w:tcW w:w="2087" w:type="dxa"/>
          </w:tcPr>
          <w:p w14:paraId="7EBF6E8C" w14:textId="26E36C81" w:rsidR="006A4373" w:rsidRPr="00746E1D" w:rsidRDefault="006A4373" w:rsidP="006A4373">
            <w:pPr>
              <w:spacing w:line="259" w:lineRule="auto"/>
            </w:pPr>
            <w:r w:rsidRPr="00545ACA">
              <w:t>Lower sensitivity compared to real-time methods, post-amplification processing required.</w:t>
            </w:r>
          </w:p>
        </w:tc>
        <w:tc>
          <w:tcPr>
            <w:tcW w:w="1239" w:type="dxa"/>
            <w:shd w:val="clear" w:color="auto" w:fill="auto"/>
          </w:tcPr>
          <w:p w14:paraId="1100DC62" w14:textId="6DB9351D" w:rsidR="006A4373" w:rsidRPr="00D4260D" w:rsidRDefault="00D97D4B" w:rsidP="006A4373">
            <w:pPr>
              <w:spacing w:line="259" w:lineRule="auto"/>
            </w:pPr>
            <w:r w:rsidRPr="00D4260D">
              <w:fldChar w:fldCharType="begin"/>
            </w:r>
            <w:r w:rsidRPr="00D4260D">
              <w:instrText xml:space="preserve"> ADDIN ZOTERO_ITEM CSL_CITATION {"citationID":"KjyRk7h5","properties":{"formattedCitation":"(Mullis and Faloona, 1987; Notomi {\\i{}et al.}, 2000)","plainCitation":"(Mullis and Faloona, 1987; Notomi et al., 2000)","noteIndex":0},"citationItems":[{"id":346,"uris":["http://zotero.org/users/14142313/items/R63CE3IT"],"itemData":{"id":346,"type":"chapter","abstract":"This chapter discusses the specific synthesis of deoxyribonucleic acid (DNA) in vitro through the medium of a polymerase-catalyzed chain reaction. A method whereby a nucleic acid sequence can be exponentially amplified in vitro is described in the chapter. The same method can be used to alter the amplified sequence or to append new sequence information to it. It is necessary that the ends of the sequence be known in sufficient detail that oligonucleotides can be synthesized, which will hybridize to them and that a small amount of the sequence be available to initiate the reaction. The oligonucleotides are complementary to different strands of the desired sequence and at relative positions along the sequence such that the DNA polymerase extension product of the one, when denatured, can serve as a template for the other and vice versa. Oligonucleotides were synthesized using an automated DNA synthesis machine (Biosearch, Inc., San Rafael, California) using phosphoramidite chemistry. “Mispriming\"” can be usefully employed to make intentional in vitro mutations or to add sequence information to one or both ends of a given sequence. The chapter explores the possibility of utilizing a heat-stable DNA polymerase so as to avoid the need for addition of new enzyme after each cycle of thermal denaturation","collection-title":"Recombinant DNA Part F","container-title":"Methods in Enzymology","note":"DOI: 10.1016/0076-6879(87)55023-6","page":"335-350","publisher":"Academic Press","source":"ScienceDirect","title":"[21] Specific synthesis of DNA &lt;i&gt;in vitro&lt;/i&gt; via a polymerase-catalyzed chain reaction","URL":"https://www.sciencedirect.com/science/article/pii/0076687987550236","volume":"155","author":[{"family":"Mullis","given":"Kary B."},{"family":"Faloona","given":"Fred A."}],"accessed":{"date-parts":[["2024",7,26]]},"issued":{"date-parts":[["1987",1,1]]}}},{"id":348,"uris":["http://zotero.org/users/14142313/items/L8WD5MSY"],"itemData":{"id":348,"type":"article-journal","abstract":"We have developed a novel method, termed loop-mediated isothermal amplification (LAMP), that amplifies DNA with high specificity, efficiency and rapidity under isothermal conditions. This method employs a DNA polymerase and a set of four specially designed primers that recognize a total of six distinct sequences on the target DNA. An inner primer containing sequences of the sense and antisense strands of the target DNA initiates LAMP. The following strand displacement DNA synthesis primed by an outer primer releases a single-stranded DNA. This serves as template for DNA synthesis primed by the second inner and outer primers that hybridize to the other end of the target, which produces a stem–loop DNA structure. In subsequent LAMP cycling one inner primer hybridizes to the loop on the product and initiates displacement DNA synthesis, yielding the original stem–loop DNA and a new stem–loop DNA with a stem twice as long. The cycling reaction continues with accumulation of 109 copies of target in less than an hour. The final products are stem–loop DNAs with several inverted repeats of the target and cauliflower-like structures with multiple loops formed by annealing between alternately inverted repeats of the target in the same strand. Because LAMP recognizes the target by six distinct sequences initially and by four distinct sequences afterwards, it is expected to amplify the target sequence with high selectivity.","container-title":"Nucleic Acids Research","ISSN":"0305-1048","issue":"12","journalAbbreviation":"Nucleic Acids Res","note":"PMID: 10871386\nPMCID: PMC102748","page":"e63","source":"PubMed Central","title":"Loop-mediated isothermal amplification of DNA","volume":"28","author":[{"family":"Notomi","given":"Tsugunori"},{"family":"Okayama","given":"Hiroto"},{"family":"Masubuchi","given":"Harumi"},{"family":"Yonekawa","given":"Toshihiro"},{"family":"Watanabe","given":"Keiko"},{"family":"Amino","given":"Nobuyuki"},{"family":"Hase","given":"Tetsu"}],"issued":{"date-parts":[["2000",6,15]]}}}],"schema":"https://github.com/citation-style-language/schema/raw/master/csl-citation.json"} </w:instrText>
            </w:r>
            <w:r w:rsidRPr="00D4260D">
              <w:fldChar w:fldCharType="separate"/>
            </w:r>
            <w:r w:rsidRPr="00D4260D">
              <w:rPr>
                <w:rFonts w:cs="Times New Roman"/>
                <w:kern w:val="0"/>
                <w:szCs w:val="24"/>
              </w:rPr>
              <w:t xml:space="preserve">(Mullis and Faloona, 1987; Notomi </w:t>
            </w:r>
            <w:r w:rsidRPr="00D4260D">
              <w:rPr>
                <w:rFonts w:cs="Times New Roman"/>
                <w:i/>
                <w:iCs/>
                <w:kern w:val="0"/>
                <w:szCs w:val="24"/>
              </w:rPr>
              <w:t>et al.</w:t>
            </w:r>
            <w:r w:rsidRPr="00D4260D">
              <w:rPr>
                <w:rFonts w:cs="Times New Roman"/>
                <w:kern w:val="0"/>
                <w:szCs w:val="24"/>
              </w:rPr>
              <w:t>, 2000)</w:t>
            </w:r>
            <w:r w:rsidRPr="00D4260D">
              <w:fldChar w:fldCharType="end"/>
            </w:r>
          </w:p>
        </w:tc>
      </w:tr>
      <w:tr w:rsidR="006A4373" w:rsidRPr="00746E1D" w14:paraId="2F9914F8" w14:textId="77777777" w:rsidTr="003E426E">
        <w:trPr>
          <w:jc w:val="center"/>
        </w:trPr>
        <w:tc>
          <w:tcPr>
            <w:tcW w:w="1512" w:type="dxa"/>
            <w:shd w:val="clear" w:color="auto" w:fill="auto"/>
          </w:tcPr>
          <w:p w14:paraId="2893587C" w14:textId="56D25D06" w:rsidR="006A4373" w:rsidRPr="00746E1D" w:rsidRDefault="006A4373" w:rsidP="006A4373">
            <w:pPr>
              <w:spacing w:line="259" w:lineRule="auto"/>
            </w:pPr>
            <w:r w:rsidRPr="00545ACA">
              <w:t>RT-qPCR</w:t>
            </w:r>
          </w:p>
        </w:tc>
        <w:tc>
          <w:tcPr>
            <w:tcW w:w="2088" w:type="dxa"/>
            <w:shd w:val="clear" w:color="auto" w:fill="auto"/>
          </w:tcPr>
          <w:p w14:paraId="37B662D7" w14:textId="551E64F9" w:rsidR="006A4373" w:rsidRPr="00746E1D" w:rsidRDefault="006A4373" w:rsidP="006A4373">
            <w:pPr>
              <w:spacing w:line="259" w:lineRule="auto"/>
            </w:pPr>
            <w:r w:rsidRPr="00545ACA">
              <w:t>Real-time quantitative PCR that quantifies RNA in samples.</w:t>
            </w:r>
          </w:p>
        </w:tc>
        <w:tc>
          <w:tcPr>
            <w:tcW w:w="2090" w:type="dxa"/>
          </w:tcPr>
          <w:p w14:paraId="6AFAAB1E" w14:textId="4F5AB9FD" w:rsidR="006A4373" w:rsidRPr="00746E1D" w:rsidRDefault="006A4373" w:rsidP="006A4373">
            <w:pPr>
              <w:spacing w:line="259" w:lineRule="auto"/>
            </w:pPr>
            <w:r w:rsidRPr="00545ACA">
              <w:t>High sensitivity and specificity, quantitative results, rapid turnaround.</w:t>
            </w:r>
          </w:p>
        </w:tc>
        <w:tc>
          <w:tcPr>
            <w:tcW w:w="2087" w:type="dxa"/>
          </w:tcPr>
          <w:p w14:paraId="2D839603" w14:textId="54DE351C" w:rsidR="006A4373" w:rsidRPr="00746E1D" w:rsidRDefault="006A4373" w:rsidP="006A4373">
            <w:pPr>
              <w:spacing w:line="259" w:lineRule="auto"/>
            </w:pPr>
            <w:r w:rsidRPr="00545ACA">
              <w:t>More expensive, requires calibration, and specialized equipment.</w:t>
            </w:r>
          </w:p>
        </w:tc>
        <w:tc>
          <w:tcPr>
            <w:tcW w:w="1239" w:type="dxa"/>
            <w:shd w:val="clear" w:color="auto" w:fill="auto"/>
          </w:tcPr>
          <w:p w14:paraId="2C1EAB29" w14:textId="013066AD" w:rsidR="006A4373" w:rsidRPr="00D4260D" w:rsidRDefault="007505DF" w:rsidP="006A4373">
            <w:pPr>
              <w:spacing w:line="259" w:lineRule="auto"/>
            </w:pPr>
            <w:r w:rsidRPr="00D4260D">
              <w:fldChar w:fldCharType="begin"/>
            </w:r>
            <w:r w:rsidRPr="00D4260D">
              <w:instrText xml:space="preserve"> ADDIN ZOTERO_ITEM CSL_CITATION {"citationID":"XlJ8FBBN","properties":{"formattedCitation":"(Mackay, Arden and Nitsche, 2002)","plainCitation":"(Mackay, Arden and Nitsche, 2002)","noteIndex":0},"citationItems":[{"id":351,"uris":["http://zotero.org/users/14142313/items/ZR5LTLRX"],"itemData":{"id":351,"type":"article-journal","abstract":"The use of the polymerase chain reaction (PCR) in molecular diagnostics has increased to the point where it is now accepted as the gold standard for detecting nucleic acids from a number of origins and it has become an essential tool in the research laboratory. Real-time PCR has engendered wider acceptance of the PCR due to its improved rapidity, sensitivity, reproducibility and the reduced risk of carry-over contamination.</w:instrText>
            </w:r>
            <w:r w:rsidRPr="00D4260D">
              <w:rPr>
                <w:rFonts w:hint="eastAsia"/>
              </w:rPr>
              <w:instrText xml:space="preserve"> There are currently five main chemistries used for the detection of PCR product during real-time PCR. These are the DNA binding fluorophores, the 5</w:instrText>
            </w:r>
            <w:r w:rsidRPr="00D4260D">
              <w:rPr>
                <w:rFonts w:hint="eastAsia"/>
              </w:rPr>
              <w:instrText>′</w:instrText>
            </w:r>
            <w:r w:rsidRPr="00D4260D">
              <w:rPr>
                <w:rFonts w:hint="eastAsia"/>
              </w:rPr>
              <w:instrText xml:space="preserve"> endonuclease, adjacent linear and hairpin oligoprobes and the self-fluorescing amplicons, which are descr</w:instrText>
            </w:r>
            <w:r w:rsidRPr="00D4260D">
              <w:instrText xml:space="preserve">ibed in detail. We also discuss factors that have restricted the development of multiplex real-time PCR as well as the role of real-time PCR in quantitating nucleic acids. Both amplification hardware and the fluorogenic detection chemistries have evolved rapidly as the understanding of real-time PCR has developed and this review aims to update the scientist on the current state of the art. We describe the background, advantages and limitations of real-time PCR and we review the literature as it applies to virus detection in the routine and research laboratory in order to focus on one of the many areas in which the application of real-time PCR has provided significant methodological benefits and improved patient outcomes. However, the technology discussed has been applied to other areas of microbiology as well as studies of gene expression and genetic disease.","container-title":"Nucleic Acids Research","ISSN":"0305-1048","issue":"6","journalAbbreviation":"Nucleic Acids Res","note":"PMID: 11884626\nPMCID: PMC101343","page":"1292-1305","source":"PubMed Central","title":"Real-time PCR in virology","volume":"30","author":[{"family":"Mackay","given":"Ian M."},{"family":"Arden","given":"Katherine E."},{"family":"Nitsche","given":"Andreas"}],"issued":{"date-parts":[["2002",3,15]]}}}],"schema":"https://github.com/citation-style-language/schema/raw/master/csl-citation.json"} </w:instrText>
            </w:r>
            <w:r w:rsidRPr="00D4260D">
              <w:fldChar w:fldCharType="separate"/>
            </w:r>
            <w:r w:rsidRPr="00D4260D">
              <w:rPr>
                <w:rFonts w:cs="Times New Roman"/>
              </w:rPr>
              <w:t>(Mackay, Arden and Nitsche, 2002)</w:t>
            </w:r>
            <w:r w:rsidRPr="00D4260D">
              <w:fldChar w:fldCharType="end"/>
            </w:r>
          </w:p>
        </w:tc>
      </w:tr>
      <w:tr w:rsidR="006A4373" w:rsidRPr="00746E1D" w14:paraId="3C1FDD89" w14:textId="77777777" w:rsidTr="003E426E">
        <w:trPr>
          <w:jc w:val="center"/>
        </w:trPr>
        <w:tc>
          <w:tcPr>
            <w:tcW w:w="1512" w:type="dxa"/>
            <w:shd w:val="clear" w:color="auto" w:fill="auto"/>
          </w:tcPr>
          <w:p w14:paraId="1EC6361A" w14:textId="4134BEDF" w:rsidR="006A4373" w:rsidRPr="00746E1D" w:rsidRDefault="006A4373" w:rsidP="006A4373">
            <w:pPr>
              <w:spacing w:line="259" w:lineRule="auto"/>
            </w:pPr>
            <w:r w:rsidRPr="00545ACA">
              <w:t>RT-LAMP</w:t>
            </w:r>
          </w:p>
        </w:tc>
        <w:tc>
          <w:tcPr>
            <w:tcW w:w="2088" w:type="dxa"/>
            <w:shd w:val="clear" w:color="auto" w:fill="auto"/>
          </w:tcPr>
          <w:p w14:paraId="35164C47" w14:textId="3DF71C8A" w:rsidR="006A4373" w:rsidRPr="00746E1D" w:rsidRDefault="006A4373" w:rsidP="006A4373">
            <w:pPr>
              <w:spacing w:line="259" w:lineRule="auto"/>
            </w:pPr>
            <w:r w:rsidRPr="00545ACA">
              <w:t>Loop-mediated isothermal amplification; does not require thermal cycling.</w:t>
            </w:r>
          </w:p>
        </w:tc>
        <w:tc>
          <w:tcPr>
            <w:tcW w:w="2090" w:type="dxa"/>
          </w:tcPr>
          <w:p w14:paraId="3379088D" w14:textId="6B6BA581" w:rsidR="006A4373" w:rsidRPr="00746E1D" w:rsidRDefault="006A4373" w:rsidP="006A4373">
            <w:pPr>
              <w:spacing w:line="259" w:lineRule="auto"/>
            </w:pPr>
            <w:r w:rsidRPr="00545ACA">
              <w:t>Fast, does not require sophisticated equipment, can be used in field settings.</w:t>
            </w:r>
          </w:p>
        </w:tc>
        <w:tc>
          <w:tcPr>
            <w:tcW w:w="2087" w:type="dxa"/>
          </w:tcPr>
          <w:p w14:paraId="4549CB02" w14:textId="2DA50D38" w:rsidR="006A4373" w:rsidRPr="00746E1D" w:rsidRDefault="006A4373" w:rsidP="006A4373">
            <w:pPr>
              <w:spacing w:line="259" w:lineRule="auto"/>
            </w:pPr>
            <w:r w:rsidRPr="00545ACA">
              <w:t>Lower specificity, potential for carry-over contamination.</w:t>
            </w:r>
          </w:p>
        </w:tc>
        <w:tc>
          <w:tcPr>
            <w:tcW w:w="1239" w:type="dxa"/>
            <w:shd w:val="clear" w:color="auto" w:fill="auto"/>
          </w:tcPr>
          <w:p w14:paraId="3AFDF800" w14:textId="4D2103AA" w:rsidR="006A4373" w:rsidRPr="00D4260D" w:rsidRDefault="00210258" w:rsidP="006A4373">
            <w:pPr>
              <w:spacing w:line="259" w:lineRule="auto"/>
            </w:pPr>
            <w:r w:rsidRPr="00D4260D">
              <w:fldChar w:fldCharType="begin"/>
            </w:r>
            <w:r w:rsidRPr="00D4260D">
              <w:instrText xml:space="preserve"> ADDIN ZOTERO_ITEM CSL_CITATION {"citationID":"IXFDuBoC","properties":{"formattedCitation":"(Notomi {\\i{}et al.}, 2000; Parida {\\i{}et al.}, 2005)","plainCitation":"(Notomi et al., 2000; Parida et al., 2005)","noteIndex":0},"citationItems":[{"id":348,"uris":["http://zotero.org/users/14142313/items/L8WD5MSY"],"itemData":{"id":348,"type":"article-journal","abstract":"We have developed a novel method, termed loop-mediated isothermal amplification (LAMP), that amplifies DNA with high specificity, efficiency and rapidity under isothermal conditions. This method employs a DNA polymerase and a set of four specially designed primers that recognize a total of six distinct sequences on the target DNA. An inner primer containing sequences of the sense and antisense strands of the target DNA initiates LAMP. The following strand displacement DNA synthesis primed by an outer primer releases a single-stranded DNA. This serves as template for DNA synthesis primed by the second inner and outer primers that hybridize to the other end of the target, which produces a stem–loop DNA structure. In subsequent LAMP cycling one inner primer hybridizes to the loop on the product and initiates displacement DNA synthesis, yielding the original stem–loop DNA and a new stem–loop DNA with a stem twice as long. The cycling reaction continues with accumulation of 109 copies of target in less than an hour. The final products are stem–loop DNAs with several inverted repeats of the target and cauliflower-like structures with multiple loops formed by annealing between alternately inverted repeats of the target in the same strand. Because LAMP recognizes the target by six distinct sequences initially and by four distinct sequences afterwards, it is expected to amplify the target sequence with high selectivity.","container-title":"Nucleic Acids Research","ISSN":"0305-1048","issue":"12","journalAbbreviation":"Nucleic Acids Res","note":"PMID: 10871386\nPMCID: PMC102748","page":"e63","source":"PubMed Central","title":"Loop-mediated isothermal amplification of DNA","volume":"28","author":[{"family":"Notomi","given":"Tsugunori"},{"family":"Okayama","given":"Hiroto"},{"family":"Masubuchi","given":"Harumi"},{"family":"Yonekawa","given":"Toshihiro"},{"family":"Watanabe","given":"Keiko"},{"family":"Amino","given":"Nobuyuki"},{"family":"Hase","given":"Tetsu"}],"issued":{"date-parts":[["2000",6,15]]}}},{"id":354,"uris":["http://zotero.org/users/14142313/items/GVSZWZIS"],"itemData":{"id":354,"type":"article-journal","abstract":"The development and valida</w:instrText>
            </w:r>
            <w:r w:rsidRPr="00D4260D">
              <w:rPr>
                <w:rFonts w:hint="eastAsia"/>
              </w:rPr>
              <w:instrText>tion of a one-step, real-time, and quantitative dengue virus serotype-specific reverse transcription-loop-mediated isothermal amplification (RT-LAMP) assay targeting the 3</w:instrText>
            </w:r>
            <w:r w:rsidRPr="00D4260D">
              <w:rPr>
                <w:rFonts w:hint="eastAsia"/>
              </w:rPr>
              <w:instrText>′</w:instrText>
            </w:r>
            <w:r w:rsidRPr="00D4260D">
              <w:rPr>
                <w:rFonts w:hint="eastAsia"/>
              </w:rPr>
              <w:instrText xml:space="preserve"> noncoding region for the rapid detection and differentiation of dengue virus serot</w:instrText>
            </w:r>
            <w:r w:rsidRPr="00D4260D">
              <w:instrText xml:space="preserve">ypes are reported. The RT-LAMP assay is very simple and rapid, wherein the amplification can be obtained in 30 min under isothermal conditions at 63°C by employing a set of four serotype-specific primer mixtures through real-time monitoring in an inexpensive turbidimeter. The evaluation of the RT-LAMP assay for use for clinical diagnosis with a limited number of patient serum samples, confirmed to be infected with each serotype, revealed a higher sensitivity by picking up 100% samples as positive, whereas 87% and 81% of the samples were positive by reverse transcription-PCR and virus isolation, respectively. The sensitivity and specificity of the RT-LAMP assay for the detection of viral RNA in patient serum samples with reference to virus isolation were 100% and 93%, respectively. The optimal assay conditions with zero background and no cross-reaction with other closely related members of the Flavivirus family (Japanese encephalitis, West Nile, and St. Louis encephalitis viruses) as well as within the four serotypes of dengue virus were established. None of the serum samples from healthy individuals screened in this study showed any cross-reaction with the four dengue virus serotype-specific RT-LAMP assay primers. These findings demonstrate that RT-LAMP assay has the potential clinical application for detection and differentiation of dengue virus serotypes, especially in developing countries.","container-title":"Journal of Clinical Microbiology","DOI":"10.1128/JCM.43.6.2895-2903.2005","ISSN":"0095-1137","issue":"6","journalAbbreviation":"J Clin Microbiol","note":"PMID: 15956414\nPMCID: PMC1151941","page":"2895-2903","source":"PubMed Central","title":"Rapid Detection and Differentiation of Dengue Virus Serotypes by a Real-Time Reverse Transcription-Loop-Mediated Isothermal Amplification Assay","volume":"43","author":[{"family":"Parida","given":"Manmohan"},{"family":"Horioke","given":"Kouhei"},{"family":"Ishida","given":"Hiroyuki"},{"family":"Dash","given":"Paban Kumar"},{"family":"Saxena","given":"Parag"},{"family":"Jana","given":"Asha Mukul"},{"family":"Islam","given":"Mohammed Alimul"},{"family":"Inoue","given":"Shingo"},{"family":"Hosaka","given":"Norimitsu"},{"family":"Morita","given":"Kouichi"}],"issued":{"date-parts":[["2005",6]]}}}],"schema":"https://github.com/citation-style-language/schema/raw/master/csl-citation.json"} </w:instrText>
            </w:r>
            <w:r w:rsidRPr="00D4260D">
              <w:fldChar w:fldCharType="separate"/>
            </w:r>
            <w:r w:rsidRPr="00D4260D">
              <w:rPr>
                <w:rFonts w:cs="Times New Roman"/>
                <w:kern w:val="0"/>
                <w:szCs w:val="24"/>
              </w:rPr>
              <w:t xml:space="preserve">(Notomi </w:t>
            </w:r>
            <w:r w:rsidRPr="00D4260D">
              <w:rPr>
                <w:rFonts w:cs="Times New Roman"/>
                <w:i/>
                <w:iCs/>
                <w:kern w:val="0"/>
                <w:szCs w:val="24"/>
              </w:rPr>
              <w:t>et al.</w:t>
            </w:r>
            <w:r w:rsidRPr="00D4260D">
              <w:rPr>
                <w:rFonts w:cs="Times New Roman"/>
                <w:kern w:val="0"/>
                <w:szCs w:val="24"/>
              </w:rPr>
              <w:t xml:space="preserve">, 2000; Parida </w:t>
            </w:r>
            <w:r w:rsidRPr="00D4260D">
              <w:rPr>
                <w:rFonts w:cs="Times New Roman"/>
                <w:i/>
                <w:iCs/>
                <w:kern w:val="0"/>
                <w:szCs w:val="24"/>
              </w:rPr>
              <w:t>et al.</w:t>
            </w:r>
            <w:r w:rsidRPr="00D4260D">
              <w:rPr>
                <w:rFonts w:cs="Times New Roman"/>
                <w:kern w:val="0"/>
                <w:szCs w:val="24"/>
              </w:rPr>
              <w:t>, 2005)</w:t>
            </w:r>
            <w:r w:rsidRPr="00D4260D">
              <w:fldChar w:fldCharType="end"/>
            </w:r>
          </w:p>
        </w:tc>
      </w:tr>
      <w:tr w:rsidR="003E426E" w:rsidRPr="00746E1D" w14:paraId="2E66B3BC" w14:textId="77777777" w:rsidTr="003E426E">
        <w:trPr>
          <w:jc w:val="center"/>
        </w:trPr>
        <w:tc>
          <w:tcPr>
            <w:tcW w:w="1512" w:type="dxa"/>
            <w:shd w:val="clear" w:color="auto" w:fill="auto"/>
          </w:tcPr>
          <w:p w14:paraId="4228878E" w14:textId="32E412D5" w:rsidR="003E426E" w:rsidRPr="00545ACA" w:rsidRDefault="003E426E" w:rsidP="003E426E">
            <w:pPr>
              <w:spacing w:line="259" w:lineRule="auto"/>
            </w:pPr>
            <w:r w:rsidRPr="002B0C38">
              <w:t>ELISA</w:t>
            </w:r>
          </w:p>
        </w:tc>
        <w:tc>
          <w:tcPr>
            <w:tcW w:w="2088" w:type="dxa"/>
            <w:shd w:val="clear" w:color="auto" w:fill="auto"/>
          </w:tcPr>
          <w:p w14:paraId="27E52BD4" w14:textId="72B349AC" w:rsidR="003E426E" w:rsidRPr="00545ACA" w:rsidRDefault="003E426E" w:rsidP="003E426E">
            <w:pPr>
              <w:spacing w:line="259" w:lineRule="auto"/>
            </w:pPr>
            <w:r w:rsidRPr="002B0C38">
              <w:t>Enzyme-linked immunosorbent assay to detect dengue-specific antibodies or antigens.</w:t>
            </w:r>
          </w:p>
        </w:tc>
        <w:tc>
          <w:tcPr>
            <w:tcW w:w="2090" w:type="dxa"/>
          </w:tcPr>
          <w:p w14:paraId="1DCF244E" w14:textId="631E3295" w:rsidR="003E426E" w:rsidRPr="00545ACA" w:rsidRDefault="003E426E" w:rsidP="003E426E">
            <w:pPr>
              <w:spacing w:line="259" w:lineRule="auto"/>
            </w:pPr>
            <w:r w:rsidRPr="002B0C38">
              <w:t>Simple, suitable for large-scale screening, cost-effective.</w:t>
            </w:r>
          </w:p>
        </w:tc>
        <w:tc>
          <w:tcPr>
            <w:tcW w:w="2087" w:type="dxa"/>
          </w:tcPr>
          <w:p w14:paraId="2EB09855" w14:textId="18877BF0" w:rsidR="003E426E" w:rsidRPr="00545ACA" w:rsidRDefault="003E426E" w:rsidP="003E426E">
            <w:pPr>
              <w:spacing w:line="259" w:lineRule="auto"/>
            </w:pPr>
            <w:r w:rsidRPr="002B0C38">
              <w:t>Lower sensitivity and specificity compared to molecular methods, indirect virus detection.</w:t>
            </w:r>
          </w:p>
        </w:tc>
        <w:tc>
          <w:tcPr>
            <w:tcW w:w="1239" w:type="dxa"/>
            <w:shd w:val="clear" w:color="auto" w:fill="auto"/>
          </w:tcPr>
          <w:p w14:paraId="47D0C01B" w14:textId="0C0A41DF" w:rsidR="003E426E" w:rsidRPr="00D4260D" w:rsidRDefault="002C425C" w:rsidP="003E426E">
            <w:pPr>
              <w:spacing w:line="259" w:lineRule="auto"/>
            </w:pPr>
            <w:r w:rsidRPr="00D4260D">
              <w:fldChar w:fldCharType="begin"/>
            </w:r>
            <w:r w:rsidR="00D4260D" w:rsidRPr="00D4260D">
              <w:instrText xml:space="preserve"> ADDIN ZOTERO_ITEM CSL_CITATION {"citationID":"c4EHAooM","properties":{"formattedCitation":"(Kuno, 1995)","plainCitation":"(Kuno, 1995)","noteIndex":0},"citationItems":[{"id":360,"uris":["http://zotero.org/users/14142313/items/TGKLE6SI"],"itemData":{"id":360,"type":"article-journal","container-title":"Epidemiologic Reviews","DOI":"10.1093/oxfordjournals.epirev.a036196","ISSN":"1478-6729, 0193-936X","issue":"2","language":"en","page":"321-335","source":"DOI.org (Crossref)","title":"Review of the Factors Modulating Dengue Transmission","volume":"17","author":[{"family":"Kuno","given":"Goro"}],"issued":{"date-parts":[["1995"]]}}}],"schema":"https://github.com/citation-style-language/schema/raw/master/csl-citation.json"} </w:instrText>
            </w:r>
            <w:r w:rsidRPr="00D4260D">
              <w:fldChar w:fldCharType="separate"/>
            </w:r>
            <w:r w:rsidR="00D4260D" w:rsidRPr="00D4260D">
              <w:rPr>
                <w:rFonts w:cs="Times New Roman"/>
              </w:rPr>
              <w:t>(Kuno, 1995)</w:t>
            </w:r>
            <w:r w:rsidRPr="00D4260D">
              <w:fldChar w:fldCharType="end"/>
            </w:r>
          </w:p>
        </w:tc>
      </w:tr>
      <w:tr w:rsidR="003E426E" w:rsidRPr="00746E1D" w14:paraId="6C646E10" w14:textId="77777777" w:rsidTr="003E426E">
        <w:trPr>
          <w:jc w:val="center"/>
        </w:trPr>
        <w:tc>
          <w:tcPr>
            <w:tcW w:w="1512" w:type="dxa"/>
            <w:shd w:val="clear" w:color="auto" w:fill="auto"/>
          </w:tcPr>
          <w:p w14:paraId="54EB327E" w14:textId="4219421C" w:rsidR="003E426E" w:rsidRPr="00545ACA" w:rsidRDefault="003E426E" w:rsidP="003E426E">
            <w:pPr>
              <w:spacing w:line="259" w:lineRule="auto"/>
            </w:pPr>
            <w:r w:rsidRPr="002B0C38">
              <w:lastRenderedPageBreak/>
              <w:t>Sanger Sequencing</w:t>
            </w:r>
          </w:p>
        </w:tc>
        <w:tc>
          <w:tcPr>
            <w:tcW w:w="2088" w:type="dxa"/>
            <w:shd w:val="clear" w:color="auto" w:fill="auto"/>
          </w:tcPr>
          <w:p w14:paraId="5DFCFB91" w14:textId="5E0A14C5" w:rsidR="003E426E" w:rsidRPr="00545ACA" w:rsidRDefault="003E426E" w:rsidP="003E426E">
            <w:pPr>
              <w:spacing w:line="259" w:lineRule="auto"/>
            </w:pPr>
            <w:r w:rsidRPr="002B0C38">
              <w:t>Sequencing of PCR products to determine the genetic makeup of the virus.</w:t>
            </w:r>
          </w:p>
        </w:tc>
        <w:tc>
          <w:tcPr>
            <w:tcW w:w="2090" w:type="dxa"/>
          </w:tcPr>
          <w:p w14:paraId="4D4BC3D0" w14:textId="43CBB949" w:rsidR="003E426E" w:rsidRPr="00545ACA" w:rsidRDefault="003E426E" w:rsidP="003E426E">
            <w:pPr>
              <w:spacing w:line="259" w:lineRule="auto"/>
            </w:pPr>
            <w:r w:rsidRPr="002B0C38">
              <w:t>High accuracy, allows for phylogenetic studies.</w:t>
            </w:r>
          </w:p>
        </w:tc>
        <w:tc>
          <w:tcPr>
            <w:tcW w:w="2087" w:type="dxa"/>
          </w:tcPr>
          <w:p w14:paraId="6EA3F01B" w14:textId="798FF8B0" w:rsidR="003E426E" w:rsidRPr="00545ACA" w:rsidRDefault="003E426E" w:rsidP="003E426E">
            <w:pPr>
              <w:spacing w:line="259" w:lineRule="auto"/>
            </w:pPr>
            <w:r w:rsidRPr="002B0C38">
              <w:t>Time-consuming, expensive, requires sophisticated setup.</w:t>
            </w:r>
          </w:p>
        </w:tc>
        <w:tc>
          <w:tcPr>
            <w:tcW w:w="1239" w:type="dxa"/>
            <w:shd w:val="clear" w:color="auto" w:fill="auto"/>
          </w:tcPr>
          <w:p w14:paraId="223F2B14" w14:textId="5E9FA2A3" w:rsidR="003E426E" w:rsidRPr="000C547B" w:rsidRDefault="003728DD" w:rsidP="003E426E">
            <w:pPr>
              <w:spacing w:line="259" w:lineRule="auto"/>
            </w:pPr>
            <w:r w:rsidRPr="000C547B">
              <w:fldChar w:fldCharType="begin"/>
            </w:r>
            <w:r w:rsidR="00B607A9" w:rsidRPr="000C547B">
              <w:instrText xml:space="preserve"> ADDIN ZOTERO_ITEM CSL_CITATION {"citationID":"oQdBNL95","properties":{"formattedCitation":"(Sanger, Nicklen and Coulson, 1977; Ewing and Green, 1998)","plainCitation":"(Sanger, Nicklen and Coulson, 1977; Ewing and Green, 1998)","noteIndex":0},"citationItems":[{"id":367,"uris":["http://zotero.org/users/14142313/items/FGBU95QP"],"itemData":{"id":367,"type":"article-journal","abstract":"A new method for determining nucleotide sequences in DNA is described. It is similar to the “plus and minus” method [Sange</w:instrText>
            </w:r>
            <w:r w:rsidR="00B607A9" w:rsidRPr="000C547B">
              <w:rPr>
                <w:rFonts w:hint="eastAsia"/>
              </w:rPr>
              <w:instrText>r, F. &amp; Coulson, A. R. (1975) J. Mol. Biol. 94, 441-448] but makes use of the 2</w:instrText>
            </w:r>
            <w:r w:rsidR="00B607A9" w:rsidRPr="000C547B">
              <w:rPr>
                <w:rFonts w:hint="eastAsia"/>
              </w:rPr>
              <w:instrText>′</w:instrText>
            </w:r>
            <w:r w:rsidR="00B607A9" w:rsidRPr="000C547B">
              <w:rPr>
                <w:rFonts w:hint="eastAsia"/>
              </w:rPr>
              <w:instrText>,3</w:instrText>
            </w:r>
            <w:r w:rsidR="00B607A9" w:rsidRPr="000C547B">
              <w:rPr>
                <w:rFonts w:hint="eastAsia"/>
              </w:rPr>
              <w:instrText>′</w:instrText>
            </w:r>
            <w:r w:rsidR="00B607A9" w:rsidRPr="000C547B">
              <w:rPr>
                <w:rFonts w:hint="eastAsia"/>
              </w:rPr>
              <w:instrText>-dideoxy and arabinonucleoside analogues of the normal deoxynucleoside triphosphates, which act as specific chain-terminating inhibitors of DNA polymerase. The technique ha</w:instrText>
            </w:r>
            <w:r w:rsidR="00B607A9" w:rsidRPr="000C547B">
              <w:instrText xml:space="preserve">s been applied to the DNA of bacteriophage ϕX174 and is more rapid and more accurate than either the plus or the minus method.","container-title":"Proceedings of the National Academy of Sciences of the United States of America","ISSN":"0027-8424","issue":"12","journalAbbreviation":"Proc Natl Acad Sci U S A","note":"PMID: 271968\nPMCID: PMC431765","page":"5463-5467","source":"PubMed Central","title":"DNA sequencing with chain-terminating inhibitors","volume":"74","author":[{"family":"Sanger","given":"F."},{"family":"Nicklen","given":"S."},{"family":"Coulson","given":"A. R."}],"issued":{"date-parts":[["1977",12]]}}},{"id":364,"uris":["http://zotero.org/users/14142313/items/WETQIEE5"],"itemData":{"id":364,"type":"article-journal","abstract":"Elimination of the data processing bottleneck in high-throughput sequencing will require both improved accuracy of data processing software and reliable measures of that accuracy. We have developed and implemented in our base-calling program phred the ability to estimate a probability of error for each base-call, as a function of certain parameters computed from the trace data. These error probabilities are shown here to be valid (correspond to actual error rates) and to have high power to discriminate correct base-calls from incorrect ones, for read data collected under several different chemistries and electrophoretic conditions. They play a critical role in our assembly program phrap and our finishing programconsed.","container-title":"Genome Research","DOI":"10.1101/gr.8.3.186","ISSN":"1088-9051, 1549-5469","issue":"3","journalAbbreviation":"Genome Res.","language":"en","note":"Company: Cold Spring Harbor Laboratory Press\nDistributor: Cold Spring Harbor Laboratory Press\nInstitution: Cold Spring Harbor Laboratory Press\nLabel: Cold Spring Harbor Laboratory Press\npublisher: Cold Spring Harbor Lab\nPMID: 9521922","page":"186-194","source":"genome.cshlp.org","title":"Base-Calling of Automated Sequencer Traces Using Phred. II. Error Probabilities","volume":"8","author":[{"family":"Ewing","given":"Brent"},{"family":"Green","given":"Phil"}],"issued":{"date-parts":[["1998",3,1]]}}}],"schema":"https://github.com/citation-style-language/schema/raw/master/csl-citation.json"} </w:instrText>
            </w:r>
            <w:r w:rsidRPr="000C547B">
              <w:fldChar w:fldCharType="separate"/>
            </w:r>
            <w:r w:rsidR="00B607A9" w:rsidRPr="000C547B">
              <w:rPr>
                <w:rFonts w:cs="Times New Roman"/>
              </w:rPr>
              <w:t>(Sanger, Nicklen and Coulson, 1977; Ewing and Green, 1998)</w:t>
            </w:r>
            <w:r w:rsidRPr="000C547B">
              <w:fldChar w:fldCharType="end"/>
            </w:r>
            <w:r w:rsidR="00E60775" w:rsidRPr="000C547B">
              <w:t xml:space="preserve"> </w:t>
            </w:r>
          </w:p>
        </w:tc>
      </w:tr>
      <w:tr w:rsidR="003E426E" w:rsidRPr="00746E1D" w14:paraId="7B492FE4" w14:textId="77777777" w:rsidTr="003E426E">
        <w:trPr>
          <w:jc w:val="center"/>
        </w:trPr>
        <w:tc>
          <w:tcPr>
            <w:tcW w:w="1512" w:type="dxa"/>
            <w:shd w:val="clear" w:color="auto" w:fill="auto"/>
          </w:tcPr>
          <w:p w14:paraId="6065FE0E" w14:textId="129427EB" w:rsidR="003E426E" w:rsidRPr="00545ACA" w:rsidRDefault="003E426E" w:rsidP="003E426E">
            <w:pPr>
              <w:spacing w:line="259" w:lineRule="auto"/>
            </w:pPr>
            <w:r w:rsidRPr="002B0C38">
              <w:t>Short Read Amplicon Sequencing</w:t>
            </w:r>
          </w:p>
        </w:tc>
        <w:tc>
          <w:tcPr>
            <w:tcW w:w="2088" w:type="dxa"/>
            <w:shd w:val="clear" w:color="auto" w:fill="auto"/>
          </w:tcPr>
          <w:p w14:paraId="43D042D1" w14:textId="58CC1638" w:rsidR="003E426E" w:rsidRPr="00545ACA" w:rsidRDefault="003E426E" w:rsidP="003E426E">
            <w:pPr>
              <w:spacing w:line="259" w:lineRule="auto"/>
            </w:pPr>
            <w:r w:rsidRPr="002B0C38">
              <w:t>Uses next-generation sequencing (NGS) to sequence specific regions of the genome.</w:t>
            </w:r>
          </w:p>
        </w:tc>
        <w:tc>
          <w:tcPr>
            <w:tcW w:w="2090" w:type="dxa"/>
          </w:tcPr>
          <w:p w14:paraId="27A01CB3" w14:textId="287D56DC" w:rsidR="003E426E" w:rsidRPr="00545ACA" w:rsidRDefault="003E426E" w:rsidP="003E426E">
            <w:pPr>
              <w:spacing w:line="259" w:lineRule="auto"/>
            </w:pPr>
            <w:r w:rsidRPr="002B0C38">
              <w:t>Provides detailed insights into genetic variability, high throughput.</w:t>
            </w:r>
          </w:p>
        </w:tc>
        <w:tc>
          <w:tcPr>
            <w:tcW w:w="2087" w:type="dxa"/>
          </w:tcPr>
          <w:p w14:paraId="4479D186" w14:textId="6B79FAB4" w:rsidR="003E426E" w:rsidRPr="00545ACA" w:rsidRDefault="003E426E" w:rsidP="003E426E">
            <w:pPr>
              <w:spacing w:line="259" w:lineRule="auto"/>
            </w:pPr>
            <w:r w:rsidRPr="002B0C38">
              <w:t>Requires complex data analysis, more expensive than Sanger.</w:t>
            </w:r>
          </w:p>
        </w:tc>
        <w:tc>
          <w:tcPr>
            <w:tcW w:w="1239" w:type="dxa"/>
            <w:shd w:val="clear" w:color="auto" w:fill="auto"/>
          </w:tcPr>
          <w:p w14:paraId="1067DAFF" w14:textId="7350CDF5" w:rsidR="003E426E" w:rsidRPr="000C547B" w:rsidRDefault="003665B0" w:rsidP="003E426E">
            <w:pPr>
              <w:spacing w:line="259" w:lineRule="auto"/>
            </w:pPr>
            <w:r w:rsidRPr="000C547B">
              <w:fldChar w:fldCharType="begin"/>
            </w:r>
            <w:r w:rsidRPr="000C547B">
              <w:instrText xml:space="preserve"> ADDIN ZOTERO_ITEM CSL_CITATION {"citationID":"g2fRrFlQ","properties":{"formattedCitation":"(Margulies {\\i{}et al.}, 2005; Shendure and Ji, 2008)","plainCitation":"(Margulies et al., 2005; Shendure and Ji, 2008)","noteIndex":0},"citationItems":[{"id":370,"uris":["http://zotero.org/users/14142313/items/8U48U3KC"],"itemData":{"id":370,"type":"article-journal","abstract":"We describe a scalable, highly parallel sequencing system with raw throughput significantly greater than that of state-of-the-art capillary electrophoresis instruments. The apparatus uses a novel 60×60 mm2 fibreoptic slide containing 1,600,000 individual wells and is able to sequence 25 million bases, at 99% or better accuracy (phred 20), in a 4 hour run. To provide sequencing templates, we clonally amplify DNA fragments on beads in the droplets of an emulsion. The template-carrying beads are loaded into the wells to convert each into a picoliter-scale sequencing reactor. We perform sequencing by synthesis using a pyrosequencing protocol optimized for solid support and the small dimension of the open reactors. Here we show the utility, throughput, accuracy and robustness of this system by shotgun sequencing and de novo assembling the Mycoplasma genitalium genome with 96% coverage at 99.96 % accuracy in one run of the machine.","container-title":"Nature","DOI":"10.1038/nature03959","ISSN":"0028-0836","issue":"7057","journalAbbreviation":"Nature","note":"PMID: 16056220\nPMCID: PMC1464427","page":"376-380","source":"PubMed Central","title":"Genome Sequencing in Open Microfabricated High Density Picoliter Reactors","volume":"437","author":[{"family":"Margulies","given":"Marcel"},{"family":"Egholm","given":"Michael"},{"family":"Altman","given":"William E."},{"family":"Attiya","given":"Said"},{"family":"Bader","given":"Joel S."},{"family":"Bemben","given":"Lisa A."},{"family":"Berka","given":"Jan"},{"family":"Braverman","given":"Michael S."},{"family":"Chen","given":"Yi-Ju"},{"family":"Chen","given":"Zhoutao"},{"family":"Dewell","given":"Scott B."},{"family":"Du","given":"Lei"},{"family":"Fierro","given":"Joseph M."},{"family":"Gomes","given":"Xavier V."},{"family":"Goodwin","given":"Brian C."},{"family":"He","given":"Wen"},{"family":"Helgesen","given":"Scott"},{"family":"Ho","given":"Chun He"},{"family":"Irzyk","given":"Gerard P."},{"family":"Jando","given":"Szilveszter C."},{"family":"Alenquer","given":"Maria L.I."},{"family":"Jarvie","given":"Thomas P."},{"family":"Jirage","given":"Kshama B."},{"family":"Kim","given":"Jong-Bum"},{"family":"Knight","given":"James R."},{"family":"Lanza","given":"Janna R."},{"family":"Leamon","given":"John H."},{"family":"Lefkowitz","given":"Steven M."},{"family":"Lei","given":"Ming"},{"family":"Li","given":"Jing"},{"family":"Lohman","given":"Kenton L."},{"family":"Lu","given":"Hong"},{"family":"Makhijani","given":"Vinod B."},{"family":"McDade","given":"Keith E."},{"family":"McKenna","given":"Michael P."},{"family":"Myers","given":"Eugene W."},{"family":"Nickerson","given":"Elizabeth"},{"family":"Nobile","given":"John R."},{"family":"Plant","given":"Ramona"},{"family":"Puc","given":"Bernard P."},{"family":"Ronan","given":"Michael T."},{"family":"Roth","given":"George T."},{"family":"Sarkis","given":"Gary J."},{"family":"Simons","given":"Jan Fredrik"},{"family":"Simpson","given":"John W."},{"family":"Srinivasan","given":"Maithreyan"},{"family":"Tartaro","given":"Karrie R."},{"family":"Tomasz","given":"Alexander"},{"family":"Vogt","given":"Kari A."},{"family":"Volkmer","given":"Greg A."},{"family":"Wang","given":"Shally H."},{"family":"Wang","given":"Yong"},{"family":"Weiner","given":"Michael P."},{"family":"Yu","given":"Pengguang"},{"family":"Begley","given":"Richard F."},{"family":"Rothberg","given":"Jonathan M."}],"issued":{"date-parts":[["2005",9,15]]}}},{"id":373,"uris":["http://zotero.org/users/14142313/items/D2MF64ZV"],"itemData":{"id":373,"type":"article-journal","abstract":"DNA sequence represents a single format onto which a broad range of biological phenomena can be projected for high-throughput data collection. Over the past three years, massively parallel DNA sequencing platforms have become widely available, reducing the cost of DNA sequencing by over two orders of magnitude, and democratizing the field by putting the sequencing capacity of a major genome center in the hands of individual investigators. These new technologies are rapidly evolving, and near-term challenges include the development of robust protocols for generating sequencing libraries, building effective new approaches to data-analysis, and often a rethinking of experimental design. Next-generation DNA sequencing has the potential to dramatically accelerate biological and biomedical research, by enabling the comprehensive analysis of genomes, transcriptomes and interactomes to become inexpensive, routine and widespread, rather than requiring significant production-scale efforts.","container-title":"Nature Biotechnology","DOI":"10.1038/nbt1486","ISSN":"1546-1696","issue":"10","journalAbbreviation":"Nat Biotechnol","language":"en","license":"2008 Springer Nature America, Inc.","note":"publisher: Nature Publishing Group","page":"1135-1145","source":"www.nature.com","title":"Next-generation DNA sequencing","volume":"26","author":[{"family":"Shendure","given":"Jay"},{"family":"Ji","given":"Hanlee"}],"issued":{"date-parts":[["2008",10]]}}}],"schema":"https://github.com/citation-style-language/schema/raw/master/csl-citation.json"} </w:instrText>
            </w:r>
            <w:r w:rsidRPr="000C547B">
              <w:fldChar w:fldCharType="separate"/>
            </w:r>
            <w:r w:rsidRPr="000C547B">
              <w:rPr>
                <w:rFonts w:cs="Times New Roman"/>
                <w:kern w:val="0"/>
                <w:szCs w:val="24"/>
              </w:rPr>
              <w:t xml:space="preserve">(Margulies </w:t>
            </w:r>
            <w:r w:rsidRPr="000C547B">
              <w:rPr>
                <w:rFonts w:cs="Times New Roman"/>
                <w:i/>
                <w:iCs/>
                <w:kern w:val="0"/>
                <w:szCs w:val="24"/>
              </w:rPr>
              <w:t>et al.</w:t>
            </w:r>
            <w:r w:rsidRPr="000C547B">
              <w:rPr>
                <w:rFonts w:cs="Times New Roman"/>
                <w:kern w:val="0"/>
                <w:szCs w:val="24"/>
              </w:rPr>
              <w:t>, 2005; Shendure and Ji, 2008)</w:t>
            </w:r>
            <w:r w:rsidRPr="000C547B">
              <w:fldChar w:fldCharType="end"/>
            </w:r>
          </w:p>
        </w:tc>
      </w:tr>
      <w:tr w:rsidR="003E426E" w:rsidRPr="00746E1D" w14:paraId="52BFAF40" w14:textId="77777777" w:rsidTr="003E426E">
        <w:trPr>
          <w:jc w:val="center"/>
        </w:trPr>
        <w:tc>
          <w:tcPr>
            <w:tcW w:w="1512" w:type="dxa"/>
            <w:shd w:val="clear" w:color="auto" w:fill="auto"/>
          </w:tcPr>
          <w:p w14:paraId="4E872E97" w14:textId="5C80A8C7" w:rsidR="003E426E" w:rsidRPr="00545ACA" w:rsidRDefault="003E426E" w:rsidP="003E426E">
            <w:pPr>
              <w:spacing w:line="259" w:lineRule="auto"/>
            </w:pPr>
            <w:r w:rsidRPr="002B0C38">
              <w:t>Short Read Metagenomics</w:t>
            </w:r>
          </w:p>
        </w:tc>
        <w:tc>
          <w:tcPr>
            <w:tcW w:w="2088" w:type="dxa"/>
            <w:shd w:val="clear" w:color="auto" w:fill="auto"/>
          </w:tcPr>
          <w:p w14:paraId="3313484C" w14:textId="4ED7B94D" w:rsidR="003E426E" w:rsidRPr="00545ACA" w:rsidRDefault="003E426E" w:rsidP="003E426E">
            <w:pPr>
              <w:spacing w:line="259" w:lineRule="auto"/>
            </w:pPr>
            <w:r w:rsidRPr="002B0C38">
              <w:t>NGS of all genetic material in a sample.</w:t>
            </w:r>
          </w:p>
        </w:tc>
        <w:tc>
          <w:tcPr>
            <w:tcW w:w="2090" w:type="dxa"/>
          </w:tcPr>
          <w:p w14:paraId="05C9659A" w14:textId="44ECA51A" w:rsidR="003E426E" w:rsidRPr="00545ACA" w:rsidRDefault="003E426E" w:rsidP="003E426E">
            <w:pPr>
              <w:spacing w:line="259" w:lineRule="auto"/>
            </w:pPr>
            <w:r w:rsidRPr="002B0C38">
              <w:t>Comprehensive analysis, identifies co-infections.</w:t>
            </w:r>
          </w:p>
        </w:tc>
        <w:tc>
          <w:tcPr>
            <w:tcW w:w="2087" w:type="dxa"/>
          </w:tcPr>
          <w:p w14:paraId="1A4B7E31" w14:textId="4586A006" w:rsidR="003E426E" w:rsidRPr="00545ACA" w:rsidRDefault="003E426E" w:rsidP="003E426E">
            <w:pPr>
              <w:spacing w:line="259" w:lineRule="auto"/>
            </w:pPr>
            <w:r w:rsidRPr="002B0C38">
              <w:t>Complex sample preparation, extensive computational resources needed.</w:t>
            </w:r>
          </w:p>
        </w:tc>
        <w:tc>
          <w:tcPr>
            <w:tcW w:w="1239" w:type="dxa"/>
            <w:shd w:val="clear" w:color="auto" w:fill="auto"/>
          </w:tcPr>
          <w:p w14:paraId="5D34EEF2" w14:textId="2D9BBD2E" w:rsidR="003E426E" w:rsidRPr="000C547B" w:rsidRDefault="00563E17" w:rsidP="003E426E">
            <w:pPr>
              <w:spacing w:line="259" w:lineRule="auto"/>
            </w:pPr>
            <w:r w:rsidRPr="000C547B">
              <w:fldChar w:fldCharType="begin"/>
            </w:r>
            <w:r w:rsidRPr="000C547B">
              <w:instrText xml:space="preserve"> ADDIN ZOTERO_ITEM CSL_CITATION {"citationID":"QaQuSfLE","properties":{"formattedCitation":"(Turnbaugh {\\i{}et al.}, 2007; Thomas, Gilbert and Meyer, 2012)","plainCitation":"(Turnbaugh et al., 2007; Thomas, Gilbert and Meyer, 2012)","noteIndex":0},"citationItems":[{"id":375,"uris":["http://zotero.org/users/14142313/items/KLXBUZ76"],"itemData":{"id":375,"type":"article-journal","abstract":"A strategy to understand the microbial components of the human genetic and metabolic landscape and how they contribute to normal physiology and predisposition to disease.","container-title":"Nature","DOI":"10.1038/nature06244","ISSN":"1476-4687","issue":"7164","language":"en","license":"2007 Springer Nature Limited","note":"publisher: Nature Publishing Group","page":"804-810","source":"www.nature.com","title":"The Human Microbiome Project","volume":"449","author":[{"family":"Turnbaugh","given":"Peter J."},{"family":"Ley","given":"Ruth E."},{"family":"Hamady","given":"Micah"},{"family":"Fraser-Liggett","given":"Claire M."},{"family":"Knight","given":"Rob"},{"family":"Gordon","given":"Jeffrey I."}],"issued":{"date-parts":[["2007",10]]}}},{"id":377,"uris":["http://zotero.org/users/14142313/items/FXCBBGQ6"],"itemData":{"id":377,"type":"article-journal","abstract":"Metagenomics applies a suite of genomic technologies and bioinformatics tools to directly access the genetic content of entire communities of organisms. The field of metagenomics has been responsible for substantial advances in microbial ecology, evolution, and diversity over the past 5 to 10 years, and many research laboratories are actively engaged in it now. With the growing numbers of activities also comes a plethora of methodological knowledge and expertise that should guide future developments in the field. This review summarizes the current opinions in metagenomics, and provides practical guidance and advice on sample processing, sequencing technology, assembly, binning, annotation, experimental design, statistical analysis, data storage, and data sharing. As more metagenomic datasets are generated, the availability of standardized procedures and shared data storage and analysis becomes increasingly important to ensure that output of individual projects can be assessed and compared.","container-title":"Microbial Informatics and Experimentation","DOI":"10.1186/2042-5783-2-3","ISSN":"2042-5783","journalAbbreviation":"Microb Inform Exp","note":"PMID: 22587947\nPMCID: PMC3351745","page":"3","source":"PubMed Central","title":"Metagenomics - a guide from sampling to data analysis","volume":"2","author":[{"family":"Thomas","given":"Torsten"},{"family":"Gilbert","given":"Jack"},{"family":"Meyer","given":"Folker"}],"issued":{"date-parts":[["2012",2,9]]}}}],"schema":"https://github.com/citation-style-language/schema/raw/master/csl-citation.json"} </w:instrText>
            </w:r>
            <w:r w:rsidRPr="000C547B">
              <w:fldChar w:fldCharType="separate"/>
            </w:r>
            <w:r w:rsidRPr="000C547B">
              <w:rPr>
                <w:rFonts w:cs="Times New Roman"/>
                <w:kern w:val="0"/>
                <w:szCs w:val="24"/>
              </w:rPr>
              <w:t xml:space="preserve">(Turnbaugh </w:t>
            </w:r>
            <w:r w:rsidRPr="000C547B">
              <w:rPr>
                <w:rFonts w:cs="Times New Roman"/>
                <w:i/>
                <w:iCs/>
                <w:kern w:val="0"/>
                <w:szCs w:val="24"/>
              </w:rPr>
              <w:t>et al.</w:t>
            </w:r>
            <w:r w:rsidRPr="000C547B">
              <w:rPr>
                <w:rFonts w:cs="Times New Roman"/>
                <w:kern w:val="0"/>
                <w:szCs w:val="24"/>
              </w:rPr>
              <w:t>, 2007; Thomas, Gilbert and Meyer, 2012)</w:t>
            </w:r>
            <w:r w:rsidRPr="000C547B">
              <w:fldChar w:fldCharType="end"/>
            </w:r>
          </w:p>
        </w:tc>
      </w:tr>
      <w:tr w:rsidR="003E426E" w:rsidRPr="00746E1D" w14:paraId="77BBC4AE" w14:textId="77777777" w:rsidTr="003E426E">
        <w:trPr>
          <w:jc w:val="center"/>
        </w:trPr>
        <w:tc>
          <w:tcPr>
            <w:tcW w:w="1512" w:type="dxa"/>
            <w:shd w:val="clear" w:color="auto" w:fill="auto"/>
          </w:tcPr>
          <w:p w14:paraId="6A99BEC7" w14:textId="568218EA" w:rsidR="003E426E" w:rsidRPr="00545ACA" w:rsidRDefault="003E426E" w:rsidP="003E426E">
            <w:pPr>
              <w:spacing w:line="259" w:lineRule="auto"/>
            </w:pPr>
            <w:r w:rsidRPr="002B0C38">
              <w:t>Long-Read Tiling Amplicon</w:t>
            </w:r>
          </w:p>
        </w:tc>
        <w:tc>
          <w:tcPr>
            <w:tcW w:w="2088" w:type="dxa"/>
            <w:shd w:val="clear" w:color="auto" w:fill="auto"/>
          </w:tcPr>
          <w:p w14:paraId="2738C205" w14:textId="5802B906" w:rsidR="003E426E" w:rsidRPr="00545ACA" w:rsidRDefault="003E426E" w:rsidP="003E426E">
            <w:pPr>
              <w:spacing w:line="259" w:lineRule="auto"/>
            </w:pPr>
            <w:r w:rsidRPr="002B0C38">
              <w:t>Long-read sequencing technologies to cover larger genomic regions.</w:t>
            </w:r>
          </w:p>
        </w:tc>
        <w:tc>
          <w:tcPr>
            <w:tcW w:w="2090" w:type="dxa"/>
          </w:tcPr>
          <w:p w14:paraId="4777F89B" w14:textId="7B810A38" w:rsidR="003E426E" w:rsidRPr="00545ACA" w:rsidRDefault="003E426E" w:rsidP="003E426E">
            <w:pPr>
              <w:spacing w:line="259" w:lineRule="auto"/>
            </w:pPr>
            <w:r w:rsidRPr="002B0C38">
              <w:t>Allows for characterization of complex genomic regions, fewer assembly issues.</w:t>
            </w:r>
          </w:p>
        </w:tc>
        <w:tc>
          <w:tcPr>
            <w:tcW w:w="2087" w:type="dxa"/>
          </w:tcPr>
          <w:p w14:paraId="60893463" w14:textId="20720DE4" w:rsidR="003E426E" w:rsidRPr="00545ACA" w:rsidRDefault="003E426E" w:rsidP="003E426E">
            <w:pPr>
              <w:spacing w:line="259" w:lineRule="auto"/>
            </w:pPr>
            <w:r w:rsidRPr="002B0C38">
              <w:t>Higher error rates than short-read methods, expensive.</w:t>
            </w:r>
          </w:p>
        </w:tc>
        <w:tc>
          <w:tcPr>
            <w:tcW w:w="1239" w:type="dxa"/>
            <w:shd w:val="clear" w:color="auto" w:fill="auto"/>
          </w:tcPr>
          <w:p w14:paraId="0AABB141" w14:textId="3AF9AAF1" w:rsidR="003E426E" w:rsidRPr="000C547B" w:rsidRDefault="00F12BBE" w:rsidP="003E426E">
            <w:pPr>
              <w:spacing w:line="259" w:lineRule="auto"/>
            </w:pPr>
            <w:r w:rsidRPr="000C547B">
              <w:fldChar w:fldCharType="begin"/>
            </w:r>
            <w:r w:rsidRPr="000C547B">
              <w:instrText xml:space="preserve"> ADDIN ZOTERO_ITEM CSL_CITATION {"citationID":"VPwdYMBO","properties":{"formattedCitation":"(Eid {\\i{}et al.}, 2009; Koren {\\i{}et al.}, 2012)","plainCitation":"(Eid et al., 2009; Koren et al., 2012)","noteIndex":0},"citationItems":[{"id":380,"uris":["http://zotero.org/users/14142313/items/XEEDZTEV"],"itemData":{"id":380,"type":"article-journal","abstract":"We present single-molecule, real-time sequencing data obtained from a DNA polymerase performing uninterrupted template-directed synthesis using four distinguishable fluorescently labeled deoxyribonucleoside triphosphates (dNTPs). We detected the temporal order of their enzymatic incorporation into a growing DNA strand with zero-mode waveguide nanostructure arrays, which provide optical observation volume confinement and enable parallel, simultaneous detection of thousands of single-molecule sequencing reactions. Conjugation of fluorophores to the terminal phosphate moiety of the dNTPs allows continuous observation of DNA synthesis over thousands of bases without steric hindrance. The data report directly on polymerase dynamics, revealing distinct polymerization states and pause sites corresponding to DNA secondary structure. Sequence data were aligned with the known reference sequence to assay biophysical parameters of polymerization for each template position. Consensus sequences were generated from the single-molecule reads at 15-fold coverage, showing a median accuracy of 99.3%, with no systematic error beyond fluorophore-dependent error rates.","container-title":"Science","DOI":"10.1126/science.1162986","issue":"5910","note":"publisher: American Association for the Advancement of Science","page":"133-138","source":"science.org (Atypon)","title":"Real-Time DNA Sequencing from Single Polymerase Molecules","volume":"323","author":[{"family":"Eid","given":"John"},{"family":"Fehr","given":"Adrian"},{"family":"Gray","given":"Jeremy"},{"family":"Luong","given":"Khai"},{"family":"Lyle","given":"John"},{"family":"Otto","given":"Geoff"},{"family":"Peluso","given":"Paul"},{"family":"Rank","given":"David"},{"family":"Baybayan","given":"Primo"},{"family":"Bettman","given":"Brad"},{"family":"Bibillo","given":"Arkadiusz"},{"family":"Bjornson","given":"Keith"},{"family":"Chaudhuri","given":"Bidhan"},{"family":"Christians","given":"Frederick"},{"family":"Cicero","given":"Ronald"},{"family":"Clark","given":"Sonya"},{"family":"Dalal","given":"Ravindra"},{"family":"deWinter","given":"Alex"},{"family":"Dixon","given":"John"},{"family":"Foquet","given":"Mathieu"},{"family":"Gaertner","given":"Alfred"},{"family":"Hardenbol","given":"Paul"},{"family":"Heiner","given":"Cheryl"},{"family":"Hester","given":"Kevin"},{"family":"Holden","given":"David"},{"family":"Kearns","given":"Gregory"},{"family":"Kong","given":"Xiangxu"},{"family":"Kuse","given":"Ronald"},{"family":"Lacroix","given":"Yves"},{"family":"Lin","given":"Steven"},{"family":"Lundquist","given":"Paul"},{"family":"Ma","given":"Congcong"},{"family":"Marks","given":"Patrick"},{"family":"Maxham","given":"Mark"},{"family":"Murphy","given":"Devon"},{"family":"Park","given":"Insil"},{"family":"Pham","given":"Thang"},{"family":"Phillips","given":"Michael"},{"family":"Roy","given":"Joy"},{"family":"Sebra","given":"Robert"},{"family":"Shen","given":"Gene"},{"family":"Sorenson","given":"Jon"},{"family":"Tomaney","given":"Austin"},{"family":"Travers","given":"Kevin"},{"family":"Trulson","given":"Mark"},{"family":"Vieceli","given":"John"},{"family":"Wegener","given":"Jeffrey"},{"family":"Wu","given":"Dawn"},{"family":"Yang","given":"Alicia"},{"family":"Zaccarin","given":"Denis"},{"family":"Zhao","given":"Peter"},{"family":"Zhong","given":"Frank"},{"family":"Korlach","given":"Jonas"},{"family":"Turner","given":"Stephen"}],"issued":{"date-parts":[["2009",1,2]]}}},{"id":381,"uris":["http://zotero.org/users/14142313/items/9N6UEL7U"],"itemData":{"id":381,"type":"article-journal","abstract":"Single-molecule sequencing technologies can produce multikilobase-long reads, which are more useful than short reads for assembling genomes and transcriptomes, but their error rates are too high. Koren et al. correct long reads from a PacBio instrument using high-fidelity, short reads from complementary technologies, facilitating assembly of previously intractable sequences.","container-title":"Nature Biotechnology","DOI":"10.1038/nbt.2280","ISSN":"1546-1696","issue":"7","journalAbbreviation":"Nat Biotechnol","language":"en","license":"2012 Springer Nature America, Inc.","note":"publisher: Nature Publishing Group","page":"693-700","source":"www.nature.com","title":"Hybrid error correction and de novo assembly of single-molecule sequencing reads","volume":"30","author":[{"family":"Koren","given":"Sergey"},{"family":"Schatz","given":"Michael C."},{"family":"Walenz","given":"Brian P."},{"family":"Martin","given":"Jeffrey"},{"family":"Howard","given":"Jason T."},{"family":"Ganapathy","given":"Ganeshkumar"},{"family":"Wang","given":"Zhong"},{"family":"Rasko","given":"David A."},{"family":"McCombie","given":"W. Richard"},{"family":"Jarvis","given":"Erich D."},{"family":"Phillippy","given":"Adam M."}],"issued":{"date-parts":[["2012",7]]}}}],"schema":"https://github.com/citation-style-language/schema/raw/master/csl-citation.json"} </w:instrText>
            </w:r>
            <w:r w:rsidRPr="000C547B">
              <w:fldChar w:fldCharType="separate"/>
            </w:r>
            <w:r w:rsidRPr="000C547B">
              <w:rPr>
                <w:rFonts w:cs="Times New Roman"/>
                <w:kern w:val="0"/>
                <w:szCs w:val="24"/>
              </w:rPr>
              <w:t xml:space="preserve">(Eid </w:t>
            </w:r>
            <w:r w:rsidRPr="000C547B">
              <w:rPr>
                <w:rFonts w:cs="Times New Roman"/>
                <w:i/>
                <w:iCs/>
                <w:kern w:val="0"/>
                <w:szCs w:val="24"/>
              </w:rPr>
              <w:t>et al.</w:t>
            </w:r>
            <w:r w:rsidRPr="000C547B">
              <w:rPr>
                <w:rFonts w:cs="Times New Roman"/>
                <w:kern w:val="0"/>
                <w:szCs w:val="24"/>
              </w:rPr>
              <w:t xml:space="preserve">, 2009; Koren </w:t>
            </w:r>
            <w:r w:rsidRPr="000C547B">
              <w:rPr>
                <w:rFonts w:cs="Times New Roman"/>
                <w:i/>
                <w:iCs/>
                <w:kern w:val="0"/>
                <w:szCs w:val="24"/>
              </w:rPr>
              <w:t>et al.</w:t>
            </w:r>
            <w:r w:rsidRPr="000C547B">
              <w:rPr>
                <w:rFonts w:cs="Times New Roman"/>
                <w:kern w:val="0"/>
                <w:szCs w:val="24"/>
              </w:rPr>
              <w:t>, 2012)</w:t>
            </w:r>
            <w:r w:rsidRPr="000C547B">
              <w:fldChar w:fldCharType="end"/>
            </w:r>
          </w:p>
        </w:tc>
      </w:tr>
      <w:tr w:rsidR="003E426E" w:rsidRPr="00746E1D" w14:paraId="23140458" w14:textId="77777777" w:rsidTr="003E426E">
        <w:trPr>
          <w:jc w:val="center"/>
        </w:trPr>
        <w:tc>
          <w:tcPr>
            <w:tcW w:w="1512" w:type="dxa"/>
            <w:shd w:val="clear" w:color="auto" w:fill="auto"/>
          </w:tcPr>
          <w:p w14:paraId="5D3E5506" w14:textId="539C75F3" w:rsidR="003E426E" w:rsidRPr="00545ACA" w:rsidRDefault="003E426E" w:rsidP="003E426E">
            <w:pPr>
              <w:spacing w:line="259" w:lineRule="auto"/>
            </w:pPr>
            <w:r w:rsidRPr="002B0C38">
              <w:t>Long Read</w:t>
            </w:r>
          </w:p>
        </w:tc>
        <w:tc>
          <w:tcPr>
            <w:tcW w:w="2088" w:type="dxa"/>
            <w:shd w:val="clear" w:color="auto" w:fill="auto"/>
          </w:tcPr>
          <w:p w14:paraId="3B50ACB5" w14:textId="3465DA19" w:rsidR="003E426E" w:rsidRPr="00545ACA" w:rsidRDefault="003E426E" w:rsidP="003E426E">
            <w:pPr>
              <w:spacing w:line="259" w:lineRule="auto"/>
            </w:pPr>
            <w:r w:rsidRPr="002B0C38">
              <w:t>Long-read sequencing to obtain much larger sequences in a single read.</w:t>
            </w:r>
          </w:p>
        </w:tc>
        <w:tc>
          <w:tcPr>
            <w:tcW w:w="2090" w:type="dxa"/>
          </w:tcPr>
          <w:p w14:paraId="20FE7A51" w14:textId="426CBD5C" w:rsidR="003E426E" w:rsidRPr="00545ACA" w:rsidRDefault="003E426E" w:rsidP="003E426E">
            <w:pPr>
              <w:spacing w:line="259" w:lineRule="auto"/>
            </w:pPr>
            <w:r w:rsidRPr="002B0C38">
              <w:t>Simplifies mapping and assembly of virus genomes, useful for identifying structural variants.</w:t>
            </w:r>
          </w:p>
        </w:tc>
        <w:tc>
          <w:tcPr>
            <w:tcW w:w="2087" w:type="dxa"/>
          </w:tcPr>
          <w:p w14:paraId="5DA731BE" w14:textId="60A948D0" w:rsidR="003E426E" w:rsidRPr="00545ACA" w:rsidRDefault="003E426E" w:rsidP="003E426E">
            <w:pPr>
              <w:spacing w:line="259" w:lineRule="auto"/>
            </w:pPr>
            <w:r w:rsidRPr="002B0C38">
              <w:t>High cost, higher error rate than short-read technologies.</w:t>
            </w:r>
          </w:p>
        </w:tc>
        <w:tc>
          <w:tcPr>
            <w:tcW w:w="1239" w:type="dxa"/>
            <w:shd w:val="clear" w:color="auto" w:fill="auto"/>
          </w:tcPr>
          <w:p w14:paraId="722C2854" w14:textId="6293769C" w:rsidR="003E426E" w:rsidRPr="000C547B" w:rsidRDefault="003D2325" w:rsidP="003E426E">
            <w:pPr>
              <w:spacing w:line="259" w:lineRule="auto"/>
            </w:pPr>
            <w:r w:rsidRPr="000C547B">
              <w:fldChar w:fldCharType="begin"/>
            </w:r>
            <w:r w:rsidRPr="000C547B">
              <w:instrText xml:space="preserve"> ADDIN ZOTERO_ITEM CSL_CITATION {"citationID":"6toGuLtV","properties":{"formattedCitation":"(Goodwin, McPherson and McCombie, 2016; Jain {\\i{}et al.}, 2018)","plainCitation":"(Goodwin, McPherson and McCombie, 2016; Jain et al., 2018)","noteIndex":0},"citationItems":[{"id":385,"uris":["http://zotero.org/users/14142313/items/RMC7Z93L"],"itemData":{"id":385,"type":"article-journal","abstract":"There are two major paradigms in next-generation sequencing (NGS) technology: short-read sequencing and long-read sequencing. Short-read sequencing approaches provide lower-cost, higher-accuracy data that are useful for population-level research and clinical variant discovery. By contrast, long-read approaches provide read lengths that are well suited for de novo genome assembly applications and full-length isoform sequencing.NGS technologies have been evolving over the past 10 years, leading to substantial improvements in quality and yield; however, certain approaches have proven to be more effective and adaptable than others.Recent improvements in chemistry, costs, throughput and accessibility are driving the emergence of new, varied technologies to address applications that were not previously possible. These include integrated long-read and short-read sequencing studies, routine clinical DNA sequencing, real-time pathogen DNA monitoring and massive population-level projects.Although massive strides are being made in this technology, several notable limitations remain. The time required to sequence and analyse data limits the use of NGS in clinical applications in which time is an important factor; the costs and error rates of long-read sequencing make it prohibitive for routine use, and ethical considerations can limit the public and private use of genetic data.We can expect increasing democratization and options for NGS in the future. Many new instruments with varied chemistries and applications are being released or being developed.","container-title":"Nature Reviews Genetics","DOI":"10.1038/nrg.2016.49","ISSN":"1471-0064","issue":"6","journalAbbreviation":"Nat Rev Genet","language":"en","license":"2016 Springer Nature Limited","note":"publisher: Nature Publishing Group","page":"333-351","source":"www.nature.com","title":"Coming of age: ten years of next-generation sequencing technologies","title-short":"Coming of age","volume":"17","author":[{"family":"Goodwin","given":"Sara"},{"family":"McPherson","given":"John D."},{"family":"McCombie","given":"W. Richard"}],"issued":{"date-parts":[["2016",6]]}}},{"id":383,"uris":["http://zotero.org/users/14142313/items/3KDGXITR"],"itemData":{"id":383,"type":"article-journal","abstract":"A human genome is sequenced and assembled de novo using a pocket-sized nanopore device.","container-title":"Nature Biotechnology","DOI":"10.1038/nbt.4060","ISSN":"1546-1696","issue":"4","journalAbbreviation":"Nat Biotechnol","language":"en","license":"2018 The Author(s)","note":"publisher: Nature Publishing Group","page":"338-345","source":"www.nature.com","title":"Nanopore sequencing and assembly of a human genome with ultra-long reads","volume":"36","author":[{"family":"Jain","given":"Miten"},{"family":"Koren","given":"Sergey"},{"family":"Miga","given":"Karen H."},{"family":"Quick","given":"Josh"},{"family":"Rand","given":"Arthur C."},{"family":"Sasani","given":"Thomas A."},{"family":"Tyson","given":"John R."},{"family":"Beggs","given":"Andrew D."},{"family":"Dilthey","given":"Alexander T."},{"family":"Fiddes","given":"Ian T."},{"family":"Malla","given":"Sunir"},{"family":"Marriott","given":"Hannah"},{"family":"Nieto","given":"Tom"},{"family":"O'Grady","given":"Justin"},{"family":"Olsen","given":"Hugh E."},{"family":"Pedersen","given":"Brent S."},{"family":"Rhie","given":"Arang"},{"family":"Richardson","given":"Hollian"},{"family":"Quinlan","given":"Aaron R."},{"family":"Snutch","given":"Terrance P."},{"family":"Tee","given":"Louise"},{"family":"Paten","given":"Benedict"},{"family":"Phillippy","given":"Adam M."},{"family":"Simpson","given":"Jared T."},{"family":"Loman","given":"Nicholas J."},{"family":"Loose","given":"Matthew"}],"issued":{"date-parts":[["2018",4]]}}}],"schema":"https://github.com/citation-style-language/schema/raw/master/csl-citation.json"} </w:instrText>
            </w:r>
            <w:r w:rsidRPr="000C547B">
              <w:fldChar w:fldCharType="separate"/>
            </w:r>
            <w:r w:rsidRPr="000C547B">
              <w:rPr>
                <w:rFonts w:cs="Times New Roman"/>
                <w:kern w:val="0"/>
                <w:szCs w:val="24"/>
              </w:rPr>
              <w:t xml:space="preserve">(Goodwin, McPherson and McCombie, 2016; Jain </w:t>
            </w:r>
            <w:r w:rsidRPr="000C547B">
              <w:rPr>
                <w:rFonts w:cs="Times New Roman"/>
                <w:i/>
                <w:iCs/>
                <w:kern w:val="0"/>
                <w:szCs w:val="24"/>
              </w:rPr>
              <w:t>et al.</w:t>
            </w:r>
            <w:r w:rsidRPr="000C547B">
              <w:rPr>
                <w:rFonts w:cs="Times New Roman"/>
                <w:kern w:val="0"/>
                <w:szCs w:val="24"/>
              </w:rPr>
              <w:t>, 2018)</w:t>
            </w:r>
            <w:r w:rsidRPr="000C547B">
              <w:fldChar w:fldCharType="end"/>
            </w:r>
          </w:p>
        </w:tc>
      </w:tr>
    </w:tbl>
    <w:p w14:paraId="036F12E8" w14:textId="77777777" w:rsidR="0032263A" w:rsidRPr="0032263A" w:rsidRDefault="0032263A" w:rsidP="0032263A"/>
    <w:p w14:paraId="72027802" w14:textId="353FB684" w:rsidR="001A6746" w:rsidRDefault="001A6746" w:rsidP="00B95D8A">
      <w:pPr>
        <w:pStyle w:val="Heading1"/>
      </w:pPr>
      <w:bookmarkStart w:id="22" w:name="_Toc172928067"/>
      <w:r>
        <w:t>Materials and Methods</w:t>
      </w:r>
      <w:bookmarkEnd w:id="22"/>
    </w:p>
    <w:p w14:paraId="0D764F1E" w14:textId="443F01C1" w:rsidR="008475C3" w:rsidRDefault="004B0E90" w:rsidP="00E460DD">
      <w:r w:rsidRPr="004B0E90">
        <w:t>Data extraction and analysis were conducted using custom scripts within an Anaconda-controlled environment, ensuring reproducibility and accuracy. Sequences were retrieved from the NCBI database using Entrez Direct and indexed with tools facilitated by BWA for efficient alignment. Clustering was performed using MMseqs2, and VADR amplicons were generated and extracted using the VADR library. A custom taxonomy database was created</w:t>
      </w:r>
      <w:r w:rsidR="00E460DD">
        <w:t xml:space="preserve">  </w:t>
      </w:r>
      <w:r w:rsidR="00E460DD">
        <w:fldChar w:fldCharType="begin"/>
      </w:r>
      <w:r w:rsidR="00E460DD">
        <w:instrText xml:space="preserve"> ADDIN ZOTERO_ITEM CSL_CITATION {"citationID":"Rb1DfoZq","properties":{"formattedCitation":"(Cuypers {\\i{}et al.}, 2018; Schoch {\\i{}et al.}, 2020; Hill {\\i{}et al.}, 2024)","plainCitation":"(Cuypers et al., 2018; Schoch et al., 2020; Hill et al., 2024)","noteIndex":0},"citationItems":[{"id":182,"uris":["http://zotero.org/users/14142313/items/IUNNXJ6E"],"itemData":{"id":182,"type":"article-journal","abstract":"Dengue virus (DENV) is estimated to cause 390 million infections per year worldwide. A quarter of these infections manifest clinically and are associated with a morbidity and mortality that put a significant burden on the affected regions. Reports of increased frequency, intensity, and extended geographical range of outbreaks highlight the virus’s ongoing global spread. Persistent transmission in endemic areas and the emergence in territories formerly devoid of transmission have shaped DENV’s current genetic diversity and divergence. This genetic layout is hierarchically organized in serotypes, genotypes, and sub-genotypic clades. While serotypes are well defined, the genotype nomenclature and classification system lack consistency, which complicates a broader analysis of their clinical and epidemiological characteristics. We identify five key challenges: (1) Currently, there is no formal definition of a DENV genotype; (2) Two different nomenclature systems are used in parallel, which causes significant confusion; (3) A standardized classification procedure is lacking so far; (4) No formal definition of sub-genotypic clades is in place; (5) There is no consensus on how to report antigenic diversity. Therefore, we believe that the time is right to re-evaluate DENV genetic diversity in an essential effort to provide harmonization across DENV studies.","container-title":"Viruses","DOI":"10.3390/v10100569","ISSN":"1999-4915","issue":"10","language":"en","license":"http://creativecommons.org/licenses/by/3.0/","note":"number: 10\npublisher: Multidisciplinary Digital Publishing Institute","page":"569","source":"www.mdpi.com","title":"Time to Harmonize Dengue Nomenclature and Classification","volume":"10","author":[{"family":"Cuypers","given":"Lize"},{"family":"Libin","given":"Pieter J. K."},{"family":"Simmonds","given":"Peter"},{"family":"Nowé","given":"Ann"},{"family":"Muñoz-Jordán","given":"Jorge"},{"family":"Alcantara","given":"Luiz Carlos Junior"},{"family":"Vandamme","given":"Anne-Mieke"},{"family":"Santiago","given":"Gilberto A."},{"family":"Theys","given":"Kristof"}],"issued":{"date-parts":[["2018",10]]}}},{"id":200,"uris":["http://zotero.org/users/14142313/items/EPWTUN72"],"itemData":{"id":200,"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nDatabase URL:\nhttps://www.ncbi.nlm.nih.gov/taxonomy","container-title":"Database: The Journal of Biological Databases and Curation","DOI":"10.1093/database/baaa062","ISSN":"1758-0463","journalAbbreviation":"Database (Oxford)","note":"PMID: 32761142\nPMCID: PMC7408187","page":"baaa062","source":"PubMed Central","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8,6]]}}},{"id":179,"uris":["http://zotero.org/users/14142313/items/RYWYTM9E"],"itemData":{"id":179,"type":"article-journal","abstract":"Dengue virus (DENV) is currently causing epidemics of unprecedented scope in endemic settings and expanding to new geographical areas. It is therefore critical to track this virus using genomic surveillance. However, the complex patterns of viral genomic diversity make it challenging to use the existing genotype classification system. Here we propose adding two sub-genotypic levels of virus classification, named major and minor lineages. These lineages have high thresholds for phylogenetic distance and clade size, rendering them stable between phylogenetic studies. We present an assignment tool to show that the proposed lineages are useful for regional, national and sub-national discussions of relevant DENV diversity. Moreover, the proposed lineages are robust to classification using partial genome sequences. We provide a standardized neutral descriptor of DENV diversity with which we can identify and track lineages of potential epidemiological and/or clinical importance. Information about our lineage system, including methods to assign lineages to sequence data and propose new lineages, can be found at: dengue-lineages.org.","container-title":"medRxiv","DOI":"10.1101/2024.05.16.24307504","journalAbbreviation":"medRxiv","note":"PMID: 38798319\nPMCID: PMC11118645","page":"2024.05.16.24307504","source":"PubMed Central","title":"A new lineage nomenclature to aid genomic surveillance of dengue virus","author":[{"family":"Hill","given":"Verity"},{"family":"Cleemput","given":"Sara"},{"family":"Fonseca","given":"Vagner"},{"family":"Tegally","given":"Houriiyah"},{"family":"Brito","given":"Anderson F."},{"family":"Gifford","given":"Robert"},{"family":"Tran","given":"Vi Thuy"},{"family":"Kien","given":"Duong Thi Hue"},{"family":"Huynh","given":"Tuyen"},{"family":"Yacoub","given":"Sophie"},{"family":"Dieng","given":"Idrissa"},{"family":"Ndiaye","given":"Mignane"},{"family":"Balde","given":"Diamilatou"},{"family":"Diagne","given":"Moussa M."},{"family":"Faye","given":"Oumar"},{"family":"Salvato","given":"Richard"},{"family":"Wallau","given":"Gabriel Luz"},{"family":"Gregianini","given":"Tatiana S."},{"family":"Godinho","given":"Fernanda M.S"},{"family":"Vogels","given":"Chantal B.F."},{"family":"Breban","given":"Mallery I."},{"family":"Leguia","given":"Mariana"},{"family":"Jagtap","given":"Suraj"},{"family":"Roy","given":"Rahul"},{"family":"Hapuarachchi","given":"Chanditha"},{"family":"Mwanyika","given":"Gaspary"},{"family":"Giovanetti","given":"Marta"},{"family":"Alcantara","given":"Luiz C.J."},{"family":"Faria","given":"Nuno R."},{"family":"Carrington","given":"Christine V.F."},{"family":"Hanley","given":"Kathryn A."},{"family":"Holmes","given":"Edward C."},{"family":"Dumon","given":"Wim"},{"family":"Oliveira","given":"Tulio","non-dropping-particle":"de"},{"family":"Grubaugh","given":"Nathan D."}],"issued":{"date-parts":[["2024",5,17]]}}}],"schema":"https://github.com/citation-style-language/schema/raw/master/csl-citation.json"} </w:instrText>
      </w:r>
      <w:r w:rsidR="00E460DD">
        <w:fldChar w:fldCharType="separate"/>
      </w:r>
      <w:r w:rsidR="00E460DD" w:rsidRPr="00F157BB">
        <w:rPr>
          <w:rFonts w:cs="Times New Roman"/>
          <w:kern w:val="0"/>
          <w:szCs w:val="24"/>
        </w:rPr>
        <w:t xml:space="preserve">(Cuypers </w:t>
      </w:r>
      <w:r w:rsidR="00E460DD" w:rsidRPr="00F157BB">
        <w:rPr>
          <w:rFonts w:cs="Times New Roman"/>
          <w:i/>
          <w:iCs/>
          <w:kern w:val="0"/>
          <w:szCs w:val="24"/>
        </w:rPr>
        <w:t>et al.</w:t>
      </w:r>
      <w:r w:rsidR="00E460DD" w:rsidRPr="00F157BB">
        <w:rPr>
          <w:rFonts w:cs="Times New Roman"/>
          <w:kern w:val="0"/>
          <w:szCs w:val="24"/>
        </w:rPr>
        <w:t xml:space="preserve">, 2018; Schoch </w:t>
      </w:r>
      <w:r w:rsidR="00E460DD" w:rsidRPr="00F157BB">
        <w:rPr>
          <w:rFonts w:cs="Times New Roman"/>
          <w:i/>
          <w:iCs/>
          <w:kern w:val="0"/>
          <w:szCs w:val="24"/>
        </w:rPr>
        <w:t>et al.</w:t>
      </w:r>
      <w:r w:rsidR="00E460DD" w:rsidRPr="00F157BB">
        <w:rPr>
          <w:rFonts w:cs="Times New Roman"/>
          <w:kern w:val="0"/>
          <w:szCs w:val="24"/>
        </w:rPr>
        <w:t xml:space="preserve">, 2020; Hill </w:t>
      </w:r>
      <w:r w:rsidR="00E460DD" w:rsidRPr="00F157BB">
        <w:rPr>
          <w:rFonts w:cs="Times New Roman"/>
          <w:i/>
          <w:iCs/>
          <w:kern w:val="0"/>
          <w:szCs w:val="24"/>
        </w:rPr>
        <w:t>et al.</w:t>
      </w:r>
      <w:r w:rsidR="00E460DD" w:rsidRPr="00F157BB">
        <w:rPr>
          <w:rFonts w:cs="Times New Roman"/>
          <w:kern w:val="0"/>
          <w:szCs w:val="24"/>
        </w:rPr>
        <w:t>, 2024)</w:t>
      </w:r>
      <w:r w:rsidR="00E460DD">
        <w:fldChar w:fldCharType="end"/>
      </w:r>
      <w:r w:rsidRPr="004B0E90">
        <w:t>, mapping taxonomy data to the latest conventions</w:t>
      </w:r>
      <w:r w:rsidR="00E460DD">
        <w:t>.</w:t>
      </w:r>
      <w:r w:rsidR="004830A7">
        <w:t xml:space="preserve"> Primer</w:t>
      </w:r>
      <w:r w:rsidR="00CC1D3B">
        <w:t xml:space="preserve"> </w:t>
      </w:r>
      <w:r w:rsidR="00E460DD">
        <w:t>pairs were designed and verified using a series of tools for literature mining, data conversion, alignment verification, melting temperature calculation, and primer pair generation.</w:t>
      </w:r>
    </w:p>
    <w:p w14:paraId="157505E3" w14:textId="0D068728" w:rsidR="004B0E90" w:rsidRDefault="004B0E90" w:rsidP="004830A7">
      <w:pPr>
        <w:pStyle w:val="Heading2"/>
      </w:pPr>
      <w:bookmarkStart w:id="23" w:name="_Toc172928068"/>
      <w:r>
        <w:t>Execution Environment</w:t>
      </w:r>
      <w:bookmarkEnd w:id="23"/>
    </w:p>
    <w:p w14:paraId="5BD0BF3B" w14:textId="1F32BCAF" w:rsidR="004B0E90" w:rsidRDefault="004B0E90" w:rsidP="006F0474">
      <w:r w:rsidRPr="004B0E90">
        <w:t>All computational tasks were executed on the Sonic High-Performance Computing (HPC) cluster at University College Dublin (UCD). The Sonic HPC cluster is equipped with:</w:t>
      </w:r>
    </w:p>
    <w:p w14:paraId="5FC16FDE" w14:textId="77777777" w:rsidR="004830A7" w:rsidRDefault="004830A7" w:rsidP="00AE0E23">
      <w:pPr>
        <w:pStyle w:val="ListParagraph"/>
        <w:numPr>
          <w:ilvl w:val="0"/>
          <w:numId w:val="15"/>
        </w:numPr>
      </w:pPr>
      <w:r>
        <w:lastRenderedPageBreak/>
        <w:t>CPU Nodes: 20 standard compute nodes, each with 2 Intel Xeon Gold 6152 processors (22 cores each) and 384GB of RAM.</w:t>
      </w:r>
    </w:p>
    <w:p w14:paraId="1AED8E0A" w14:textId="77777777" w:rsidR="004830A7" w:rsidRDefault="004830A7" w:rsidP="00AE0E23">
      <w:pPr>
        <w:pStyle w:val="ListParagraph"/>
        <w:numPr>
          <w:ilvl w:val="0"/>
          <w:numId w:val="15"/>
        </w:numPr>
      </w:pPr>
      <w:r>
        <w:t>GPU Nodes: 3 GPU servers, each with 2 Nvidia Tesla V100 GPUs and 256GB of RAM.</w:t>
      </w:r>
    </w:p>
    <w:p w14:paraId="266EC8D0" w14:textId="77777777" w:rsidR="004830A7" w:rsidRDefault="004830A7" w:rsidP="00AE0E23">
      <w:pPr>
        <w:pStyle w:val="ListParagraph"/>
        <w:numPr>
          <w:ilvl w:val="0"/>
          <w:numId w:val="15"/>
        </w:numPr>
      </w:pPr>
      <w:r>
        <w:t>Storage: A parallel storage system (BeeGFS) across 4 storage servers, providing a total of 180GB shared storage, optimized for computational tasks.</w:t>
      </w:r>
    </w:p>
    <w:p w14:paraId="25FD5F53" w14:textId="031A895D" w:rsidR="004830A7" w:rsidRDefault="004830A7" w:rsidP="00AE0E23">
      <w:pPr>
        <w:pStyle w:val="ListParagraph"/>
        <w:numPr>
          <w:ilvl w:val="0"/>
          <w:numId w:val="15"/>
        </w:numPr>
      </w:pPr>
      <w:r>
        <w:t>Network: InfiniBand interconnect for high-speed data transfer between nodes.</w:t>
      </w:r>
    </w:p>
    <w:p w14:paraId="309958EA" w14:textId="0013ADE9" w:rsidR="004830A7" w:rsidRDefault="004830A7" w:rsidP="004830A7">
      <w:r>
        <w:t xml:space="preserve">Access to the cluster is managed via a research VPN for off-campus access. </w:t>
      </w:r>
    </w:p>
    <w:p w14:paraId="1EDC4439" w14:textId="3D6D6A54" w:rsidR="004830A7" w:rsidRDefault="004830A7" w:rsidP="00E460DD">
      <w:pPr>
        <w:pStyle w:val="Heading3"/>
      </w:pPr>
      <w:bookmarkStart w:id="24" w:name="_Toc172928069"/>
      <w:r>
        <w:t>CPU Information:</w:t>
      </w:r>
      <w:bookmarkEnd w:id="24"/>
    </w:p>
    <w:p w14:paraId="597AB76A" w14:textId="77777777" w:rsidR="004830A7" w:rsidRDefault="004830A7" w:rsidP="00AE0E23">
      <w:pPr>
        <w:pStyle w:val="ListParagraph"/>
        <w:numPr>
          <w:ilvl w:val="0"/>
          <w:numId w:val="16"/>
        </w:numPr>
        <w:rPr>
          <w:rStyle w:val="text-token-text-secondary"/>
        </w:rPr>
        <w:sectPr w:rsidR="004830A7" w:rsidSect="00FE4D23">
          <w:pgSz w:w="11906" w:h="16838"/>
          <w:pgMar w:top="1440" w:right="1440" w:bottom="1440" w:left="1440" w:header="720" w:footer="720" w:gutter="0"/>
          <w:cols w:space="720"/>
          <w:docGrid w:linePitch="360"/>
        </w:sectPr>
      </w:pPr>
    </w:p>
    <w:p w14:paraId="54F3F48E" w14:textId="77777777" w:rsidR="004830A7" w:rsidRPr="004830A7" w:rsidRDefault="004830A7" w:rsidP="00AE0E23">
      <w:pPr>
        <w:pStyle w:val="ListParagraph"/>
        <w:numPr>
          <w:ilvl w:val="0"/>
          <w:numId w:val="16"/>
        </w:numPr>
        <w:rPr>
          <w:rStyle w:val="text-token-text-secondary"/>
        </w:rPr>
      </w:pPr>
      <w:r w:rsidRPr="004830A7">
        <w:rPr>
          <w:rStyle w:val="text-token-text-secondary"/>
        </w:rPr>
        <w:t>Architecture:          x86_64</w:t>
      </w:r>
    </w:p>
    <w:p w14:paraId="2DF9C13B" w14:textId="77777777" w:rsidR="004830A7" w:rsidRPr="004830A7" w:rsidRDefault="004830A7" w:rsidP="00AE0E23">
      <w:pPr>
        <w:pStyle w:val="ListParagraph"/>
        <w:numPr>
          <w:ilvl w:val="0"/>
          <w:numId w:val="16"/>
        </w:numPr>
        <w:rPr>
          <w:rStyle w:val="text-token-text-secondary"/>
        </w:rPr>
      </w:pPr>
      <w:r w:rsidRPr="004830A7">
        <w:rPr>
          <w:rStyle w:val="text-token-text-secondary"/>
        </w:rPr>
        <w:t>CPU op-mode(s):        32-bit, 64-bit</w:t>
      </w:r>
    </w:p>
    <w:p w14:paraId="6176BF83" w14:textId="77777777" w:rsidR="004830A7" w:rsidRPr="004830A7" w:rsidRDefault="004830A7" w:rsidP="00AE0E23">
      <w:pPr>
        <w:pStyle w:val="ListParagraph"/>
        <w:numPr>
          <w:ilvl w:val="0"/>
          <w:numId w:val="16"/>
        </w:numPr>
        <w:rPr>
          <w:rStyle w:val="text-token-text-secondary"/>
        </w:rPr>
      </w:pPr>
      <w:r w:rsidRPr="004830A7">
        <w:rPr>
          <w:rStyle w:val="text-token-text-secondary"/>
        </w:rPr>
        <w:t>Byte Order:            Little Endian</w:t>
      </w:r>
    </w:p>
    <w:p w14:paraId="239DDE95" w14:textId="77777777" w:rsidR="004830A7" w:rsidRPr="004830A7" w:rsidRDefault="004830A7" w:rsidP="00AE0E23">
      <w:pPr>
        <w:pStyle w:val="ListParagraph"/>
        <w:numPr>
          <w:ilvl w:val="0"/>
          <w:numId w:val="16"/>
        </w:numPr>
        <w:rPr>
          <w:rStyle w:val="text-token-text-secondary"/>
        </w:rPr>
      </w:pPr>
      <w:r w:rsidRPr="004830A7">
        <w:rPr>
          <w:rStyle w:val="text-token-text-secondary"/>
        </w:rPr>
        <w:t>CPU(s):                24</w:t>
      </w:r>
    </w:p>
    <w:p w14:paraId="7A70B35F" w14:textId="77777777" w:rsidR="004830A7" w:rsidRPr="004830A7" w:rsidRDefault="004830A7" w:rsidP="00AE0E23">
      <w:pPr>
        <w:pStyle w:val="ListParagraph"/>
        <w:numPr>
          <w:ilvl w:val="0"/>
          <w:numId w:val="16"/>
        </w:numPr>
        <w:rPr>
          <w:rStyle w:val="text-token-text-secondary"/>
        </w:rPr>
      </w:pPr>
      <w:r w:rsidRPr="004830A7">
        <w:rPr>
          <w:rStyle w:val="text-token-text-secondary"/>
        </w:rPr>
        <w:t>On-line CPU(s) list:   0-23</w:t>
      </w:r>
    </w:p>
    <w:p w14:paraId="509E3B06" w14:textId="77777777" w:rsidR="004830A7" w:rsidRPr="004830A7" w:rsidRDefault="004830A7" w:rsidP="00AE0E23">
      <w:pPr>
        <w:pStyle w:val="ListParagraph"/>
        <w:numPr>
          <w:ilvl w:val="0"/>
          <w:numId w:val="16"/>
        </w:numPr>
        <w:rPr>
          <w:rStyle w:val="text-token-text-secondary"/>
        </w:rPr>
      </w:pPr>
      <w:r w:rsidRPr="004830A7">
        <w:rPr>
          <w:rStyle w:val="text-token-text-secondary"/>
        </w:rPr>
        <w:t>Thread(s) per core:    1</w:t>
      </w:r>
    </w:p>
    <w:p w14:paraId="614B243A" w14:textId="77777777" w:rsidR="004830A7" w:rsidRPr="004830A7" w:rsidRDefault="004830A7" w:rsidP="00AE0E23">
      <w:pPr>
        <w:pStyle w:val="ListParagraph"/>
        <w:numPr>
          <w:ilvl w:val="0"/>
          <w:numId w:val="16"/>
        </w:numPr>
        <w:rPr>
          <w:rStyle w:val="text-token-text-secondary"/>
        </w:rPr>
      </w:pPr>
      <w:r w:rsidRPr="004830A7">
        <w:rPr>
          <w:rStyle w:val="text-token-text-secondary"/>
        </w:rPr>
        <w:t>Core(s) per socket:    12</w:t>
      </w:r>
    </w:p>
    <w:p w14:paraId="1AB9B71D" w14:textId="77777777" w:rsidR="004830A7" w:rsidRPr="004830A7" w:rsidRDefault="004830A7" w:rsidP="00AE0E23">
      <w:pPr>
        <w:pStyle w:val="ListParagraph"/>
        <w:numPr>
          <w:ilvl w:val="0"/>
          <w:numId w:val="16"/>
        </w:numPr>
        <w:rPr>
          <w:rStyle w:val="text-token-text-secondary"/>
        </w:rPr>
      </w:pPr>
      <w:r w:rsidRPr="004830A7">
        <w:rPr>
          <w:rStyle w:val="text-token-text-secondary"/>
        </w:rPr>
        <w:t>Socket(s):             2</w:t>
      </w:r>
    </w:p>
    <w:p w14:paraId="61B2988B" w14:textId="77777777" w:rsidR="004830A7" w:rsidRPr="004830A7" w:rsidRDefault="004830A7" w:rsidP="00AE0E23">
      <w:pPr>
        <w:pStyle w:val="ListParagraph"/>
        <w:numPr>
          <w:ilvl w:val="0"/>
          <w:numId w:val="16"/>
        </w:numPr>
        <w:rPr>
          <w:rStyle w:val="text-token-text-secondary"/>
        </w:rPr>
      </w:pPr>
      <w:r w:rsidRPr="004830A7">
        <w:rPr>
          <w:rStyle w:val="text-token-text-secondary"/>
        </w:rPr>
        <w:t>NUMA node(s):          2</w:t>
      </w:r>
    </w:p>
    <w:p w14:paraId="1B92F181" w14:textId="77777777" w:rsidR="004830A7" w:rsidRPr="004830A7" w:rsidRDefault="004830A7" w:rsidP="00AE0E23">
      <w:pPr>
        <w:pStyle w:val="ListParagraph"/>
        <w:numPr>
          <w:ilvl w:val="0"/>
          <w:numId w:val="16"/>
        </w:numPr>
        <w:rPr>
          <w:rStyle w:val="text-token-text-secondary"/>
        </w:rPr>
      </w:pPr>
      <w:r w:rsidRPr="004830A7">
        <w:rPr>
          <w:rStyle w:val="text-token-text-secondary"/>
        </w:rPr>
        <w:t>Vendor ID:             GenuineIntel</w:t>
      </w:r>
    </w:p>
    <w:p w14:paraId="6F478FA4" w14:textId="77777777" w:rsidR="004830A7" w:rsidRPr="004830A7" w:rsidRDefault="004830A7" w:rsidP="00AE0E23">
      <w:pPr>
        <w:pStyle w:val="ListParagraph"/>
        <w:numPr>
          <w:ilvl w:val="0"/>
          <w:numId w:val="16"/>
        </w:numPr>
        <w:rPr>
          <w:rStyle w:val="text-token-text-secondary"/>
        </w:rPr>
      </w:pPr>
      <w:r w:rsidRPr="004830A7">
        <w:rPr>
          <w:rStyle w:val="text-token-text-secondary"/>
        </w:rPr>
        <w:t>CPU family:            6</w:t>
      </w:r>
    </w:p>
    <w:p w14:paraId="275E861C" w14:textId="77777777" w:rsidR="004830A7" w:rsidRPr="004830A7" w:rsidRDefault="004830A7" w:rsidP="00AE0E23">
      <w:pPr>
        <w:pStyle w:val="ListParagraph"/>
        <w:numPr>
          <w:ilvl w:val="0"/>
          <w:numId w:val="16"/>
        </w:numPr>
        <w:rPr>
          <w:rStyle w:val="text-token-text-secondary"/>
        </w:rPr>
      </w:pPr>
      <w:r w:rsidRPr="004830A7">
        <w:rPr>
          <w:rStyle w:val="text-token-text-secondary"/>
        </w:rPr>
        <w:t>Model:                 85</w:t>
      </w:r>
    </w:p>
    <w:p w14:paraId="704B99A4" w14:textId="77777777" w:rsidR="004830A7" w:rsidRPr="004830A7" w:rsidRDefault="004830A7" w:rsidP="00AE0E23">
      <w:pPr>
        <w:pStyle w:val="ListParagraph"/>
        <w:numPr>
          <w:ilvl w:val="0"/>
          <w:numId w:val="16"/>
        </w:numPr>
        <w:rPr>
          <w:rStyle w:val="text-token-text-secondary"/>
        </w:rPr>
      </w:pPr>
      <w:r w:rsidRPr="004830A7">
        <w:rPr>
          <w:rStyle w:val="text-token-text-secondary"/>
        </w:rPr>
        <w:t>Model name:            Intel(R) Xeon(R) Gold 5118 CPU @ 2.30GHz</w:t>
      </w:r>
    </w:p>
    <w:p w14:paraId="1F520EA2" w14:textId="77777777" w:rsidR="004830A7" w:rsidRPr="004830A7" w:rsidRDefault="004830A7" w:rsidP="00AE0E23">
      <w:pPr>
        <w:pStyle w:val="ListParagraph"/>
        <w:numPr>
          <w:ilvl w:val="0"/>
          <w:numId w:val="16"/>
        </w:numPr>
        <w:rPr>
          <w:rStyle w:val="text-token-text-secondary"/>
        </w:rPr>
      </w:pPr>
      <w:r w:rsidRPr="004830A7">
        <w:rPr>
          <w:rStyle w:val="text-token-text-secondary"/>
        </w:rPr>
        <w:t>Stepping:              4</w:t>
      </w:r>
    </w:p>
    <w:p w14:paraId="2A081F9D" w14:textId="77777777" w:rsidR="004830A7" w:rsidRPr="004830A7" w:rsidRDefault="004830A7" w:rsidP="00AE0E23">
      <w:pPr>
        <w:pStyle w:val="ListParagraph"/>
        <w:numPr>
          <w:ilvl w:val="0"/>
          <w:numId w:val="16"/>
        </w:numPr>
        <w:rPr>
          <w:rStyle w:val="text-token-text-secondary"/>
        </w:rPr>
      </w:pPr>
      <w:r w:rsidRPr="004830A7">
        <w:rPr>
          <w:rStyle w:val="text-token-text-secondary"/>
        </w:rPr>
        <w:t>CPU MHz:               1505.865</w:t>
      </w:r>
    </w:p>
    <w:p w14:paraId="14B19DCF" w14:textId="77777777" w:rsidR="004830A7" w:rsidRPr="004830A7" w:rsidRDefault="004830A7" w:rsidP="00AE0E23">
      <w:pPr>
        <w:pStyle w:val="ListParagraph"/>
        <w:numPr>
          <w:ilvl w:val="0"/>
          <w:numId w:val="16"/>
        </w:numPr>
        <w:rPr>
          <w:rStyle w:val="text-token-text-secondary"/>
        </w:rPr>
      </w:pPr>
      <w:r w:rsidRPr="004830A7">
        <w:rPr>
          <w:rStyle w:val="text-token-text-secondary"/>
        </w:rPr>
        <w:t>CPU max MHz:           3200.0000</w:t>
      </w:r>
    </w:p>
    <w:p w14:paraId="7CFFC485" w14:textId="77777777" w:rsidR="004830A7" w:rsidRPr="004830A7" w:rsidRDefault="004830A7" w:rsidP="00AE0E23">
      <w:pPr>
        <w:pStyle w:val="ListParagraph"/>
        <w:numPr>
          <w:ilvl w:val="0"/>
          <w:numId w:val="16"/>
        </w:numPr>
        <w:rPr>
          <w:rStyle w:val="text-token-text-secondary"/>
        </w:rPr>
      </w:pPr>
      <w:r w:rsidRPr="004830A7">
        <w:rPr>
          <w:rStyle w:val="text-token-text-secondary"/>
        </w:rPr>
        <w:t>CPU min MHz:           1000.0000</w:t>
      </w:r>
    </w:p>
    <w:p w14:paraId="7B23169A" w14:textId="77777777" w:rsidR="004830A7" w:rsidRPr="004830A7" w:rsidRDefault="004830A7" w:rsidP="00AE0E23">
      <w:pPr>
        <w:pStyle w:val="ListParagraph"/>
        <w:numPr>
          <w:ilvl w:val="0"/>
          <w:numId w:val="16"/>
        </w:numPr>
        <w:rPr>
          <w:rStyle w:val="text-token-text-secondary"/>
        </w:rPr>
      </w:pPr>
      <w:r w:rsidRPr="004830A7">
        <w:rPr>
          <w:rStyle w:val="text-token-text-secondary"/>
        </w:rPr>
        <w:t>BogoMIPS:              4600.00</w:t>
      </w:r>
    </w:p>
    <w:p w14:paraId="0C270E8E" w14:textId="77777777" w:rsidR="004830A7" w:rsidRPr="004830A7" w:rsidRDefault="004830A7" w:rsidP="00AE0E23">
      <w:pPr>
        <w:pStyle w:val="ListParagraph"/>
        <w:numPr>
          <w:ilvl w:val="0"/>
          <w:numId w:val="16"/>
        </w:numPr>
        <w:rPr>
          <w:rStyle w:val="text-token-text-secondary"/>
        </w:rPr>
      </w:pPr>
      <w:r w:rsidRPr="004830A7">
        <w:rPr>
          <w:rStyle w:val="text-token-text-secondary"/>
        </w:rPr>
        <w:t>Virtualization:        VT-x</w:t>
      </w:r>
    </w:p>
    <w:p w14:paraId="516613C2" w14:textId="77777777" w:rsidR="004830A7" w:rsidRPr="004830A7" w:rsidRDefault="004830A7" w:rsidP="00AE0E23">
      <w:pPr>
        <w:pStyle w:val="ListParagraph"/>
        <w:numPr>
          <w:ilvl w:val="0"/>
          <w:numId w:val="16"/>
        </w:numPr>
        <w:rPr>
          <w:rStyle w:val="text-token-text-secondary"/>
        </w:rPr>
      </w:pPr>
      <w:r w:rsidRPr="004830A7">
        <w:rPr>
          <w:rStyle w:val="text-token-text-secondary"/>
        </w:rPr>
        <w:t>L1d cache:             32K</w:t>
      </w:r>
    </w:p>
    <w:p w14:paraId="5410DFD4" w14:textId="77777777" w:rsidR="004830A7" w:rsidRPr="004830A7" w:rsidRDefault="004830A7" w:rsidP="00AE0E23">
      <w:pPr>
        <w:pStyle w:val="ListParagraph"/>
        <w:numPr>
          <w:ilvl w:val="0"/>
          <w:numId w:val="16"/>
        </w:numPr>
        <w:rPr>
          <w:rStyle w:val="text-token-text-secondary"/>
        </w:rPr>
      </w:pPr>
      <w:r w:rsidRPr="004830A7">
        <w:rPr>
          <w:rStyle w:val="text-token-text-secondary"/>
        </w:rPr>
        <w:t>L1i cache:             32K</w:t>
      </w:r>
    </w:p>
    <w:p w14:paraId="2667A681" w14:textId="77777777" w:rsidR="004830A7" w:rsidRPr="004830A7" w:rsidRDefault="004830A7" w:rsidP="00AE0E23">
      <w:pPr>
        <w:pStyle w:val="ListParagraph"/>
        <w:numPr>
          <w:ilvl w:val="0"/>
          <w:numId w:val="16"/>
        </w:numPr>
        <w:rPr>
          <w:rStyle w:val="text-token-text-secondary"/>
        </w:rPr>
      </w:pPr>
      <w:r w:rsidRPr="004830A7">
        <w:rPr>
          <w:rStyle w:val="text-token-text-secondary"/>
        </w:rPr>
        <w:t>L2 cache:              1024K</w:t>
      </w:r>
    </w:p>
    <w:p w14:paraId="716B5836" w14:textId="77777777" w:rsidR="004830A7" w:rsidRPr="004830A7" w:rsidRDefault="004830A7" w:rsidP="00AE0E23">
      <w:pPr>
        <w:pStyle w:val="ListParagraph"/>
        <w:numPr>
          <w:ilvl w:val="0"/>
          <w:numId w:val="16"/>
        </w:numPr>
        <w:rPr>
          <w:rStyle w:val="text-token-text-secondary"/>
        </w:rPr>
      </w:pPr>
      <w:r w:rsidRPr="004830A7">
        <w:rPr>
          <w:rStyle w:val="text-token-text-secondary"/>
        </w:rPr>
        <w:t>L3 cache:              16896K</w:t>
      </w:r>
    </w:p>
    <w:p w14:paraId="3E23F60B" w14:textId="77777777" w:rsidR="004830A7" w:rsidRPr="004830A7" w:rsidRDefault="004830A7" w:rsidP="00AE0E23">
      <w:pPr>
        <w:pStyle w:val="ListParagraph"/>
        <w:numPr>
          <w:ilvl w:val="0"/>
          <w:numId w:val="16"/>
        </w:numPr>
        <w:rPr>
          <w:rStyle w:val="text-token-text-secondary"/>
        </w:rPr>
      </w:pPr>
      <w:r w:rsidRPr="004830A7">
        <w:rPr>
          <w:rStyle w:val="text-token-text-secondary"/>
        </w:rPr>
        <w:t>NUMA node0 CPU(s):     0,2,4,6,8,10,12,14,16,18,20,22</w:t>
      </w:r>
    </w:p>
    <w:p w14:paraId="76667343" w14:textId="04A2E987" w:rsidR="004830A7" w:rsidRDefault="004830A7" w:rsidP="00AE0E23">
      <w:pPr>
        <w:pStyle w:val="ListParagraph"/>
        <w:numPr>
          <w:ilvl w:val="0"/>
          <w:numId w:val="16"/>
        </w:numPr>
        <w:rPr>
          <w:rStyle w:val="text-token-text-secondary"/>
        </w:rPr>
      </w:pPr>
      <w:r w:rsidRPr="004830A7">
        <w:rPr>
          <w:rStyle w:val="text-token-text-secondary"/>
        </w:rPr>
        <w:t>NUMA node1 CPU(s):     1,3,5,7,9,11,13,15,17,19,21,23</w:t>
      </w:r>
    </w:p>
    <w:p w14:paraId="53DB48BB" w14:textId="77777777" w:rsidR="004830A7" w:rsidRDefault="004830A7" w:rsidP="004830A7">
      <w:pPr>
        <w:pStyle w:val="Heading3"/>
        <w:rPr>
          <w:rStyle w:val="text-token-text-secondary"/>
        </w:rPr>
        <w:sectPr w:rsidR="004830A7" w:rsidSect="00E460DD">
          <w:type w:val="continuous"/>
          <w:pgSz w:w="11906" w:h="16838"/>
          <w:pgMar w:top="1440" w:right="1440" w:bottom="1440" w:left="1440" w:header="720" w:footer="720" w:gutter="0"/>
          <w:cols w:num="2" w:space="720"/>
          <w:docGrid w:linePitch="360"/>
        </w:sectPr>
      </w:pPr>
    </w:p>
    <w:p w14:paraId="716806F0" w14:textId="3325B686" w:rsidR="004830A7" w:rsidRDefault="004830A7" w:rsidP="00E460DD">
      <w:pPr>
        <w:pStyle w:val="Heading3"/>
        <w:rPr>
          <w:rStyle w:val="text-token-text-secondary"/>
        </w:rPr>
      </w:pPr>
      <w:bookmarkStart w:id="25" w:name="_Toc172928070"/>
      <w:r>
        <w:rPr>
          <w:rStyle w:val="text-token-text-secondary"/>
        </w:rPr>
        <w:t>Network Configuration:</w:t>
      </w:r>
      <w:bookmarkEnd w:id="25"/>
    </w:p>
    <w:p w14:paraId="0C249EC2" w14:textId="77777777" w:rsidR="004830A7" w:rsidRDefault="004830A7" w:rsidP="004830A7">
      <w:pPr>
        <w:rPr>
          <w:rStyle w:val="text-token-text-secondary"/>
        </w:rPr>
        <w:sectPr w:rsidR="004830A7" w:rsidSect="004830A7">
          <w:type w:val="continuous"/>
          <w:pgSz w:w="11906" w:h="16838"/>
          <w:pgMar w:top="1440" w:right="1440" w:bottom="1440" w:left="1440" w:header="720" w:footer="720" w:gutter="0"/>
          <w:cols w:space="720"/>
          <w:docGrid w:linePitch="360"/>
        </w:sectPr>
      </w:pPr>
    </w:p>
    <w:p w14:paraId="3D29371A" w14:textId="77777777" w:rsidR="004830A7" w:rsidRPr="004830A7" w:rsidRDefault="004830A7" w:rsidP="004830A7">
      <w:pPr>
        <w:rPr>
          <w:rStyle w:val="text-token-text-secondary"/>
        </w:rPr>
      </w:pPr>
      <w:r w:rsidRPr="004830A7">
        <w:rPr>
          <w:rStyle w:val="text-token-text-secondary"/>
        </w:rPr>
        <w:t>1: lo: &lt;LOOPBACK,UP,LOWER_UP&gt; mtu 65536 qdisc noqueue state UNKNOWN group default qlen 1000</w:t>
      </w:r>
    </w:p>
    <w:p w14:paraId="7133B629" w14:textId="77777777" w:rsidR="004830A7" w:rsidRPr="004830A7" w:rsidRDefault="004830A7" w:rsidP="004830A7">
      <w:pPr>
        <w:rPr>
          <w:rStyle w:val="text-token-text-secondary"/>
        </w:rPr>
      </w:pPr>
      <w:r w:rsidRPr="004830A7">
        <w:rPr>
          <w:rStyle w:val="text-token-text-secondary"/>
        </w:rPr>
        <w:t xml:space="preserve">    link/loopback 00:00:00:00:00:00 brd 00:00:00:00:00:00</w:t>
      </w:r>
    </w:p>
    <w:p w14:paraId="67E03B4D" w14:textId="77777777" w:rsidR="004830A7" w:rsidRPr="004830A7" w:rsidRDefault="004830A7" w:rsidP="004830A7">
      <w:pPr>
        <w:rPr>
          <w:rStyle w:val="text-token-text-secondary"/>
        </w:rPr>
      </w:pPr>
      <w:r w:rsidRPr="004830A7">
        <w:rPr>
          <w:rStyle w:val="text-token-text-secondary"/>
        </w:rPr>
        <w:t xml:space="preserve">    inet 127.0.0.1/8 scope host lo</w:t>
      </w:r>
    </w:p>
    <w:p w14:paraId="204FF548"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36818BBF" w14:textId="77777777" w:rsidR="004830A7" w:rsidRPr="004830A7" w:rsidRDefault="004830A7" w:rsidP="004830A7">
      <w:pPr>
        <w:rPr>
          <w:rStyle w:val="text-token-text-secondary"/>
        </w:rPr>
      </w:pPr>
      <w:r w:rsidRPr="004830A7">
        <w:rPr>
          <w:rStyle w:val="text-token-text-secondary"/>
        </w:rPr>
        <w:t xml:space="preserve">    inet6 ::1/128 scope host </w:t>
      </w:r>
    </w:p>
    <w:p w14:paraId="22DAE7E5"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42FEF6EF" w14:textId="77777777" w:rsidR="004830A7" w:rsidRPr="004830A7" w:rsidRDefault="004830A7" w:rsidP="004830A7">
      <w:pPr>
        <w:rPr>
          <w:rStyle w:val="text-token-text-secondary"/>
        </w:rPr>
      </w:pPr>
      <w:r w:rsidRPr="004830A7">
        <w:rPr>
          <w:rStyle w:val="text-token-text-secondary"/>
        </w:rPr>
        <w:t>2: em1: &lt;BROADCAST,MULTICAST,UP,LOWER_UP&gt; mtu 1500 qdisc mq state UP group default qlen 1000</w:t>
      </w:r>
    </w:p>
    <w:p w14:paraId="4A54183F" w14:textId="77777777" w:rsidR="004830A7" w:rsidRPr="004830A7" w:rsidRDefault="004830A7" w:rsidP="004830A7">
      <w:pPr>
        <w:rPr>
          <w:rStyle w:val="text-token-text-secondary"/>
        </w:rPr>
      </w:pPr>
      <w:r w:rsidRPr="004830A7">
        <w:rPr>
          <w:rStyle w:val="text-token-text-secondary"/>
        </w:rPr>
        <w:t xml:space="preserve">    link/ether b0:26:28:4e:67:b8 brd ff:ff:ff:ff:ff:ff</w:t>
      </w:r>
    </w:p>
    <w:p w14:paraId="17331888" w14:textId="77777777" w:rsidR="004830A7" w:rsidRPr="004830A7" w:rsidRDefault="004830A7" w:rsidP="004830A7">
      <w:pPr>
        <w:rPr>
          <w:rStyle w:val="text-token-text-secondary"/>
        </w:rPr>
      </w:pPr>
      <w:r w:rsidRPr="004830A7">
        <w:rPr>
          <w:rStyle w:val="text-token-text-secondary"/>
        </w:rPr>
        <w:t xml:space="preserve">    inet 192.168.8.6/24 brd 192.168.8.255 scope global dynamic em1</w:t>
      </w:r>
    </w:p>
    <w:p w14:paraId="1E40E59C" w14:textId="77777777" w:rsidR="004830A7" w:rsidRPr="004830A7" w:rsidRDefault="004830A7" w:rsidP="004830A7">
      <w:pPr>
        <w:rPr>
          <w:rStyle w:val="text-token-text-secondary"/>
        </w:rPr>
      </w:pPr>
      <w:r w:rsidRPr="004830A7">
        <w:rPr>
          <w:rStyle w:val="text-token-text-secondary"/>
        </w:rPr>
        <w:t xml:space="preserve">       valid_lft 355921sec preferred_lft 355921sec</w:t>
      </w:r>
    </w:p>
    <w:p w14:paraId="3AB56119" w14:textId="77777777" w:rsidR="004830A7" w:rsidRPr="004830A7" w:rsidRDefault="004830A7" w:rsidP="004830A7">
      <w:pPr>
        <w:rPr>
          <w:rStyle w:val="text-token-text-secondary"/>
        </w:rPr>
      </w:pPr>
      <w:r w:rsidRPr="004830A7">
        <w:rPr>
          <w:rStyle w:val="text-token-text-secondary"/>
        </w:rPr>
        <w:lastRenderedPageBreak/>
        <w:t xml:space="preserve">    inet6 fe80::b226:28ff:fe4e:67b8/64 scope link </w:t>
      </w:r>
    </w:p>
    <w:p w14:paraId="5B5AC43D"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44272EED" w14:textId="77777777" w:rsidR="004830A7" w:rsidRPr="004830A7" w:rsidRDefault="004830A7" w:rsidP="004830A7">
      <w:pPr>
        <w:rPr>
          <w:rStyle w:val="text-token-text-secondary"/>
        </w:rPr>
      </w:pPr>
      <w:r w:rsidRPr="004830A7">
        <w:rPr>
          <w:rStyle w:val="text-token-text-secondary"/>
        </w:rPr>
        <w:t>3: em3: &lt;BROADCAST,MULTICAST&gt; mtu 1500 qdisc noop state DOWN group default qlen 1000</w:t>
      </w:r>
    </w:p>
    <w:p w14:paraId="2E4020FA" w14:textId="77777777" w:rsidR="004830A7" w:rsidRPr="004830A7" w:rsidRDefault="004830A7" w:rsidP="004830A7">
      <w:pPr>
        <w:rPr>
          <w:rStyle w:val="text-token-text-secondary"/>
        </w:rPr>
      </w:pPr>
      <w:r w:rsidRPr="004830A7">
        <w:rPr>
          <w:rStyle w:val="text-token-text-secondary"/>
        </w:rPr>
        <w:t xml:space="preserve">    link/ether b0:26:28:4e:67:b6 brd ff:ff:ff:ff:ff:ff</w:t>
      </w:r>
    </w:p>
    <w:p w14:paraId="6D3DD95B" w14:textId="77777777" w:rsidR="004830A7" w:rsidRPr="004830A7" w:rsidRDefault="004830A7" w:rsidP="004830A7">
      <w:pPr>
        <w:rPr>
          <w:rStyle w:val="text-token-text-secondary"/>
        </w:rPr>
      </w:pPr>
      <w:r w:rsidRPr="004830A7">
        <w:rPr>
          <w:rStyle w:val="text-token-text-secondary"/>
        </w:rPr>
        <w:t>4: em2: &lt;BROADCAST,MULTICAST,UP,LOWER_UP&gt; mtu 1500 qdisc mq state UP group default qlen 1000</w:t>
      </w:r>
    </w:p>
    <w:p w14:paraId="78C85D49" w14:textId="77777777" w:rsidR="004830A7" w:rsidRPr="004830A7" w:rsidRDefault="004830A7" w:rsidP="004830A7">
      <w:pPr>
        <w:rPr>
          <w:rStyle w:val="text-token-text-secondary"/>
        </w:rPr>
      </w:pPr>
      <w:r w:rsidRPr="004830A7">
        <w:rPr>
          <w:rStyle w:val="text-token-text-secondary"/>
        </w:rPr>
        <w:t xml:space="preserve">    link/ether b0:26:28:4e:67:b9 brd ff:ff:ff:ff:ff:ff</w:t>
      </w:r>
    </w:p>
    <w:p w14:paraId="39AFA2A5" w14:textId="77777777" w:rsidR="004830A7" w:rsidRPr="004830A7" w:rsidRDefault="004830A7" w:rsidP="004830A7">
      <w:pPr>
        <w:rPr>
          <w:rStyle w:val="text-token-text-secondary"/>
        </w:rPr>
      </w:pPr>
      <w:r w:rsidRPr="004830A7">
        <w:rPr>
          <w:rStyle w:val="text-token-text-secondary"/>
        </w:rPr>
        <w:t xml:space="preserve">    inet 137.43.92.104/23 brd 137.43.93.255 scope global dynamic em2</w:t>
      </w:r>
    </w:p>
    <w:p w14:paraId="21FF67CA" w14:textId="77777777" w:rsidR="004830A7" w:rsidRPr="004830A7" w:rsidRDefault="004830A7" w:rsidP="004830A7">
      <w:pPr>
        <w:rPr>
          <w:rStyle w:val="text-token-text-secondary"/>
        </w:rPr>
      </w:pPr>
      <w:r w:rsidRPr="004830A7">
        <w:rPr>
          <w:rStyle w:val="text-token-text-secondary"/>
        </w:rPr>
        <w:t xml:space="preserve">       valid_lft 27020sec preferred_lft 27020sec</w:t>
      </w:r>
    </w:p>
    <w:p w14:paraId="5E3D6DAC" w14:textId="77777777" w:rsidR="004830A7" w:rsidRPr="004830A7" w:rsidRDefault="004830A7" w:rsidP="004830A7">
      <w:pPr>
        <w:rPr>
          <w:rStyle w:val="text-token-text-secondary"/>
        </w:rPr>
      </w:pPr>
      <w:r w:rsidRPr="004830A7">
        <w:rPr>
          <w:rStyle w:val="text-token-text-secondary"/>
        </w:rPr>
        <w:t xml:space="preserve">    inet6 fe80::b226:28ff:fe4e:67b9/64 scope link </w:t>
      </w:r>
    </w:p>
    <w:p w14:paraId="75A54FA6"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61ED9049" w14:textId="77777777" w:rsidR="004830A7" w:rsidRPr="004830A7" w:rsidRDefault="004830A7" w:rsidP="004830A7">
      <w:pPr>
        <w:rPr>
          <w:rStyle w:val="text-token-text-secondary"/>
        </w:rPr>
      </w:pPr>
      <w:r w:rsidRPr="004830A7">
        <w:rPr>
          <w:rStyle w:val="text-token-text-secondary"/>
        </w:rPr>
        <w:t>5: em4: &lt;BROADCAST,MULTICAST&gt; mtu 1500 qdisc noop state DOWN group default qlen 1000</w:t>
      </w:r>
    </w:p>
    <w:p w14:paraId="71C51975" w14:textId="77777777" w:rsidR="004830A7" w:rsidRPr="004830A7" w:rsidRDefault="004830A7" w:rsidP="004830A7">
      <w:pPr>
        <w:rPr>
          <w:rStyle w:val="text-token-text-secondary"/>
        </w:rPr>
      </w:pPr>
      <w:r w:rsidRPr="004830A7">
        <w:rPr>
          <w:rStyle w:val="text-token-text-secondary"/>
        </w:rPr>
        <w:t xml:space="preserve">    link/ether b0:26:28:4e:67:b7 brd ff:ff:ff:ff:ff:ff</w:t>
      </w:r>
    </w:p>
    <w:p w14:paraId="316E8EA6" w14:textId="77777777" w:rsidR="004830A7" w:rsidRPr="004830A7" w:rsidRDefault="004830A7" w:rsidP="004830A7">
      <w:pPr>
        <w:rPr>
          <w:rStyle w:val="text-token-text-secondary"/>
        </w:rPr>
      </w:pPr>
      <w:r w:rsidRPr="004830A7">
        <w:rPr>
          <w:rStyle w:val="text-token-text-secondary"/>
        </w:rPr>
        <w:t>6: ib0: &lt;BROADCAST,MULTICAST,UP,LOWER_UP&gt; mtu 2044 qdisc pfifo_fast state UP group default qlen 256</w:t>
      </w:r>
    </w:p>
    <w:p w14:paraId="79633491" w14:textId="77777777" w:rsidR="004830A7" w:rsidRPr="004830A7" w:rsidRDefault="004830A7" w:rsidP="004830A7">
      <w:pPr>
        <w:rPr>
          <w:rStyle w:val="text-token-text-secondary"/>
        </w:rPr>
      </w:pPr>
      <w:r w:rsidRPr="004830A7">
        <w:rPr>
          <w:rStyle w:val="text-token-text-secondary"/>
        </w:rPr>
        <w:t xml:space="preserve">    link/infiniband 80:00:02:08:fe:80:00:00:00:00:00:00:98:03:9b:03:00:e2:63:a1 brd 00:ff:ff:ff:ff:12:40:1b:ff:ff:00:00:00:00:00:00:ff:ff:ff:ff</w:t>
      </w:r>
    </w:p>
    <w:p w14:paraId="6DE49CB4" w14:textId="77777777" w:rsidR="004830A7" w:rsidRPr="004830A7" w:rsidRDefault="004830A7" w:rsidP="004830A7">
      <w:pPr>
        <w:rPr>
          <w:rStyle w:val="text-token-text-secondary"/>
        </w:rPr>
      </w:pPr>
      <w:r w:rsidRPr="004830A7">
        <w:rPr>
          <w:rStyle w:val="text-token-text-secondary"/>
        </w:rPr>
        <w:t xml:space="preserve">    inet 192.168.12.6/24 brd 192.168.12.255 scope global ib0</w:t>
      </w:r>
    </w:p>
    <w:p w14:paraId="765C934F"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588C2985" w14:textId="77777777" w:rsidR="004830A7" w:rsidRPr="004830A7" w:rsidRDefault="004830A7" w:rsidP="004830A7">
      <w:pPr>
        <w:rPr>
          <w:rStyle w:val="text-token-text-secondary"/>
        </w:rPr>
      </w:pPr>
      <w:r w:rsidRPr="004830A7">
        <w:rPr>
          <w:rStyle w:val="text-token-text-secondary"/>
        </w:rPr>
        <w:t xml:space="preserve">    inet6 fe80::9a03:9b03:e2:63a1/64 scope link </w:t>
      </w:r>
    </w:p>
    <w:p w14:paraId="1421BBD8"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6D300FDA" w14:textId="77777777" w:rsidR="004830A7" w:rsidRPr="004830A7" w:rsidRDefault="004830A7" w:rsidP="004830A7">
      <w:pPr>
        <w:rPr>
          <w:rStyle w:val="text-token-text-secondary"/>
        </w:rPr>
      </w:pPr>
      <w:r w:rsidRPr="004830A7">
        <w:rPr>
          <w:rStyle w:val="text-token-text-secondary"/>
        </w:rPr>
        <w:t>7: vrrp.86@em1: &lt;BROADCAST,MULTICAST,UP,LOWER_UP&gt; mtu 1500 qdisc noqueue state UP group default qlen 1000</w:t>
      </w:r>
    </w:p>
    <w:p w14:paraId="67DD1BD9" w14:textId="77777777" w:rsidR="004830A7" w:rsidRPr="004830A7" w:rsidRDefault="004830A7" w:rsidP="004830A7">
      <w:pPr>
        <w:rPr>
          <w:rStyle w:val="text-token-text-secondary"/>
        </w:rPr>
      </w:pPr>
      <w:r w:rsidRPr="004830A7">
        <w:rPr>
          <w:rStyle w:val="text-token-text-secondary"/>
        </w:rPr>
        <w:t xml:space="preserve">    link/ether 00:00:5e:00:01:56 brd ff:ff:ff:ff:ff:ff</w:t>
      </w:r>
    </w:p>
    <w:p w14:paraId="28824533" w14:textId="77777777" w:rsidR="004830A7" w:rsidRPr="004830A7" w:rsidRDefault="004830A7" w:rsidP="004830A7">
      <w:pPr>
        <w:rPr>
          <w:rStyle w:val="text-token-text-secondary"/>
        </w:rPr>
      </w:pPr>
      <w:r w:rsidRPr="004830A7">
        <w:rPr>
          <w:rStyle w:val="text-token-text-secondary"/>
        </w:rPr>
        <w:t xml:space="preserve">    inet 192.168.8.5/24 scope global vrrp.86</w:t>
      </w:r>
    </w:p>
    <w:p w14:paraId="28A5888D" w14:textId="77777777" w:rsidR="004830A7" w:rsidRPr="004830A7" w:rsidRDefault="004830A7" w:rsidP="004830A7">
      <w:pPr>
        <w:rPr>
          <w:rStyle w:val="text-token-text-secondary"/>
        </w:rPr>
      </w:pPr>
      <w:r w:rsidRPr="004830A7">
        <w:rPr>
          <w:rStyle w:val="text-token-text-secondary"/>
        </w:rPr>
        <w:t xml:space="preserve">       valid_lft forever preferred_lft forever</w:t>
      </w:r>
    </w:p>
    <w:p w14:paraId="71744696" w14:textId="77777777" w:rsidR="004830A7" w:rsidRPr="004830A7" w:rsidRDefault="004830A7" w:rsidP="004830A7">
      <w:pPr>
        <w:rPr>
          <w:rStyle w:val="text-token-text-secondary"/>
        </w:rPr>
      </w:pPr>
      <w:r w:rsidRPr="004830A7">
        <w:rPr>
          <w:rStyle w:val="text-token-text-secondary"/>
        </w:rPr>
        <w:t>8: vrrp.87@em2: &lt;BROADCAST,MULTICAST,UP,LOWER_UP&gt; mtu 1500 qdisc noqueue state UP group default qlen 1000</w:t>
      </w:r>
    </w:p>
    <w:p w14:paraId="14C4DFA2" w14:textId="77777777" w:rsidR="004830A7" w:rsidRPr="004830A7" w:rsidRDefault="004830A7" w:rsidP="004830A7">
      <w:pPr>
        <w:rPr>
          <w:rStyle w:val="text-token-text-secondary"/>
        </w:rPr>
      </w:pPr>
      <w:r w:rsidRPr="004830A7">
        <w:rPr>
          <w:rStyle w:val="text-token-text-secondary"/>
        </w:rPr>
        <w:t xml:space="preserve">    link/ether 00:00:5e:00:01:57 brd ff:ff:ff:ff:ff:ff</w:t>
      </w:r>
    </w:p>
    <w:p w14:paraId="5FC3F622" w14:textId="77777777" w:rsidR="004830A7" w:rsidRPr="004830A7" w:rsidRDefault="004830A7" w:rsidP="004830A7">
      <w:pPr>
        <w:rPr>
          <w:rStyle w:val="text-token-text-secondary"/>
        </w:rPr>
      </w:pPr>
      <w:r w:rsidRPr="004830A7">
        <w:rPr>
          <w:rStyle w:val="text-token-text-secondary"/>
        </w:rPr>
        <w:t xml:space="preserve">    inet 137.43.92.172/23 scope global vrrp.87</w:t>
      </w:r>
    </w:p>
    <w:p w14:paraId="692A1099" w14:textId="7BC65D99" w:rsidR="004830A7" w:rsidRDefault="004830A7" w:rsidP="004830A7">
      <w:pPr>
        <w:rPr>
          <w:rStyle w:val="text-token-text-secondary"/>
        </w:rPr>
      </w:pPr>
      <w:r w:rsidRPr="004830A7">
        <w:rPr>
          <w:rStyle w:val="text-token-text-secondary"/>
        </w:rPr>
        <w:t xml:space="preserve">       valid_lft forever preferred_lft forever</w:t>
      </w:r>
    </w:p>
    <w:p w14:paraId="73EB2BA6" w14:textId="77777777" w:rsidR="004830A7" w:rsidRDefault="004830A7" w:rsidP="004830A7">
      <w:pPr>
        <w:sectPr w:rsidR="004830A7" w:rsidSect="00E460DD">
          <w:type w:val="continuous"/>
          <w:pgSz w:w="11906" w:h="16838"/>
          <w:pgMar w:top="1440" w:right="1440" w:bottom="1440" w:left="1440" w:header="720" w:footer="720" w:gutter="0"/>
          <w:cols w:num="2" w:space="720"/>
          <w:docGrid w:linePitch="360"/>
        </w:sectPr>
      </w:pPr>
    </w:p>
    <w:p w14:paraId="40E16EAA" w14:textId="1E277D14" w:rsidR="004830A7" w:rsidRDefault="004830A7" w:rsidP="004830A7"/>
    <w:p w14:paraId="2C7FF0C2" w14:textId="2B428F7A" w:rsidR="004830A7" w:rsidRDefault="004830A7" w:rsidP="001A6746">
      <w:pPr>
        <w:sectPr w:rsidR="004830A7" w:rsidSect="004830A7">
          <w:type w:val="continuous"/>
          <w:pgSz w:w="11906" w:h="16838"/>
          <w:pgMar w:top="1440" w:right="1440" w:bottom="1440" w:left="1440" w:header="720" w:footer="720" w:gutter="0"/>
          <w:cols w:space="720"/>
          <w:docGrid w:linePitch="360"/>
        </w:sectPr>
      </w:pPr>
    </w:p>
    <w:p w14:paraId="46E0CFB1" w14:textId="0C9BAA91" w:rsidR="001A6746" w:rsidRDefault="00DD3714" w:rsidP="001A6746">
      <w:r>
        <w:rPr>
          <w:noProof/>
        </w:rPr>
        <w:lastRenderedPageBreak/>
        <w:drawing>
          <wp:inline distT="0" distB="0" distL="0" distR="0" wp14:anchorId="41B3110F" wp14:editId="748C565A">
            <wp:extent cx="8815704" cy="3341888"/>
            <wp:effectExtent l="0" t="0" r="5080" b="0"/>
            <wp:docPr id="65802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845990" cy="3353369"/>
                    </a:xfrm>
                    <a:prstGeom prst="rect">
                      <a:avLst/>
                    </a:prstGeom>
                    <a:noFill/>
                  </pic:spPr>
                </pic:pic>
              </a:graphicData>
            </a:graphic>
          </wp:inline>
        </w:drawing>
      </w:r>
    </w:p>
    <w:p w14:paraId="434409E2" w14:textId="5608E4C1" w:rsidR="004830A7" w:rsidRDefault="001A6746" w:rsidP="002E693A">
      <w:pPr>
        <w:pStyle w:val="Caption"/>
        <w:jc w:val="center"/>
        <w:sectPr w:rsidR="004830A7" w:rsidSect="00E460DD">
          <w:pgSz w:w="16838" w:h="11906" w:orient="landscape"/>
          <w:pgMar w:top="1440" w:right="1440" w:bottom="1440" w:left="1440" w:header="720" w:footer="720" w:gutter="0"/>
          <w:cols w:space="720"/>
          <w:docGrid w:linePitch="360"/>
        </w:sectPr>
      </w:pPr>
      <w:bookmarkStart w:id="26" w:name="_Toc172928116"/>
      <w:r>
        <w:t xml:space="preserve">Figure </w:t>
      </w:r>
      <w:r>
        <w:fldChar w:fldCharType="begin"/>
      </w:r>
      <w:r>
        <w:instrText xml:space="preserve"> SEQ Figure \* ARABIC </w:instrText>
      </w:r>
      <w:r>
        <w:fldChar w:fldCharType="separate"/>
      </w:r>
      <w:r w:rsidR="002331AB">
        <w:rPr>
          <w:noProof/>
        </w:rPr>
        <w:t>5</w:t>
      </w:r>
      <w:r>
        <w:fldChar w:fldCharType="end"/>
      </w:r>
      <w:r>
        <w:t>: Process diagram</w:t>
      </w:r>
      <w:bookmarkEnd w:id="26"/>
    </w:p>
    <w:p w14:paraId="7F1CA4AD" w14:textId="4AB2B194" w:rsidR="001A6746" w:rsidRDefault="0091796A" w:rsidP="001A6746">
      <w:pPr>
        <w:pStyle w:val="Heading2"/>
      </w:pPr>
      <w:bookmarkStart w:id="27" w:name="_Toc172928071"/>
      <w:r w:rsidRPr="0091796A">
        <w:lastRenderedPageBreak/>
        <w:t>Develop</w:t>
      </w:r>
      <w:r>
        <w:t>ing</w:t>
      </w:r>
      <w:r w:rsidRPr="0091796A">
        <w:t xml:space="preserve"> an in-house </w:t>
      </w:r>
      <w:r>
        <w:t>D</w:t>
      </w:r>
      <w:r w:rsidRPr="0091796A">
        <w:t>engue virus genotyping pipeline</w:t>
      </w:r>
      <w:bookmarkEnd w:id="27"/>
    </w:p>
    <w:p w14:paraId="4FA5DBD6" w14:textId="7E1AD017" w:rsidR="00C6180D" w:rsidRDefault="00C6180D" w:rsidP="002F5853">
      <w:pPr>
        <w:pStyle w:val="Heading3"/>
        <w:rPr>
          <w:rFonts w:asciiTheme="majorHAnsi" w:hAnsiTheme="majorHAnsi"/>
        </w:rPr>
      </w:pPr>
      <w:bookmarkStart w:id="28" w:name="_Toc172928072"/>
      <w:r w:rsidRPr="00C6180D">
        <w:rPr>
          <w:rFonts w:asciiTheme="majorHAnsi" w:hAnsiTheme="majorHAnsi"/>
        </w:rPr>
        <w:t xml:space="preserve">Fetching </w:t>
      </w:r>
      <w:r w:rsidR="00716E03">
        <w:rPr>
          <w:rFonts w:asciiTheme="majorHAnsi" w:hAnsiTheme="majorHAnsi"/>
        </w:rPr>
        <w:t>Dengue virus</w:t>
      </w:r>
      <w:r w:rsidRPr="00C6180D">
        <w:rPr>
          <w:rFonts w:asciiTheme="majorHAnsi" w:hAnsiTheme="majorHAnsi"/>
        </w:rPr>
        <w:t xml:space="preserve"> Sequences</w:t>
      </w:r>
      <w:bookmarkEnd w:id="28"/>
    </w:p>
    <w:p w14:paraId="1B61F49C" w14:textId="6000F58E" w:rsidR="00EB0B5D" w:rsidRPr="00EB0B5D" w:rsidRDefault="00716E03" w:rsidP="006F0474">
      <w:r>
        <w:t>Dengue virus</w:t>
      </w:r>
      <w:r w:rsidR="00EB0B5D" w:rsidRPr="00EB0B5D">
        <w:t xml:space="preserve"> sequences were retrieved from the National Center for Biotechnology Information (NCBI) database using the script 1.1.fetch_NCBI.sh. This script was executed on a SLURM scheduler within an Anaconda environment that includes the Entrez Direct suite (version 13.2). The sequences were filtered by a predefined size range of 300 to 11000 bases and downloaded in FASTA format. Subsequent processing refined FASTA headers and extracted key sequence information, preparing data for further analysis.</w:t>
      </w:r>
    </w:p>
    <w:p w14:paraId="17F1D778" w14:textId="4F38C0C2" w:rsidR="00EB0B5D" w:rsidRPr="00EB0B5D" w:rsidRDefault="00EB0B5D" w:rsidP="00AE0E23">
      <w:pPr>
        <w:pStyle w:val="ListParagraph"/>
        <w:numPr>
          <w:ilvl w:val="0"/>
          <w:numId w:val="2"/>
        </w:numPr>
      </w:pPr>
      <w:r w:rsidRPr="00EB0B5D">
        <w:t>Script: 1.1.fetch_NCBI.sh</w:t>
      </w:r>
    </w:p>
    <w:p w14:paraId="33E3E56B" w14:textId="77777777" w:rsidR="00EB0B5D" w:rsidRPr="00EB0B5D" w:rsidRDefault="00EB0B5D" w:rsidP="00AE0E23">
      <w:pPr>
        <w:pStyle w:val="ListParagraph"/>
        <w:numPr>
          <w:ilvl w:val="0"/>
          <w:numId w:val="2"/>
        </w:numPr>
      </w:pPr>
      <w:r w:rsidRPr="00EB0B5D">
        <w:t>Packages and Libraries: Entrez Direct (version 13.2)</w:t>
      </w:r>
    </w:p>
    <w:p w14:paraId="48E51702" w14:textId="77777777" w:rsidR="00EB0B5D" w:rsidRPr="00EB0B5D" w:rsidRDefault="00EB0B5D" w:rsidP="00AE0E23">
      <w:pPr>
        <w:pStyle w:val="ListParagraph"/>
        <w:numPr>
          <w:ilvl w:val="0"/>
          <w:numId w:val="2"/>
        </w:numPr>
      </w:pPr>
      <w:r w:rsidRPr="00EB0B5D">
        <w:t>Input File: NCBI nucleotide database query results</w:t>
      </w:r>
    </w:p>
    <w:p w14:paraId="61A19E7A" w14:textId="77777777" w:rsidR="00EB0B5D" w:rsidRDefault="00EB0B5D" w:rsidP="00AE0E23">
      <w:pPr>
        <w:pStyle w:val="ListParagraph"/>
        <w:numPr>
          <w:ilvl w:val="0"/>
          <w:numId w:val="2"/>
        </w:numPr>
      </w:pPr>
      <w:r w:rsidRPr="00EB0B5D">
        <w:t>Output File: 1.1.dengue_virus_sequences.fasta</w:t>
      </w:r>
    </w:p>
    <w:p w14:paraId="2426A4FB" w14:textId="6F8DC1B3" w:rsidR="00600451" w:rsidRDefault="00600451" w:rsidP="00E827E0">
      <w:pPr>
        <w:pStyle w:val="Heading3"/>
      </w:pPr>
      <w:bookmarkStart w:id="29" w:name="_Toc172928073"/>
      <w:r>
        <w:t xml:space="preserve">Clustering </w:t>
      </w:r>
      <w:r w:rsidR="00716E03">
        <w:t>Dengue virus</w:t>
      </w:r>
      <w:r>
        <w:t xml:space="preserve"> Sequences</w:t>
      </w:r>
      <w:bookmarkEnd w:id="29"/>
    </w:p>
    <w:p w14:paraId="09FA81AF" w14:textId="1B280188" w:rsidR="00E33756" w:rsidRPr="00E33756" w:rsidRDefault="00E33756" w:rsidP="006F0474">
      <w:r w:rsidRPr="00E33756">
        <w:t xml:space="preserve">The script 1.2.cluster_MMseqs2.sh was used to cluster </w:t>
      </w:r>
      <w:r w:rsidR="00716E03">
        <w:t>Dengue virus</w:t>
      </w:r>
      <w:r w:rsidRPr="00E33756">
        <w:t xml:space="preserve"> sequences using MMseqs2 (version 13-45111). The script created a database from the input FASTA file, performed clustering with a 97% identity threshold, and generated an output FASTA file containing representative sequences of each cluster.</w:t>
      </w:r>
    </w:p>
    <w:p w14:paraId="6A4DD7FC" w14:textId="77777777" w:rsidR="00E33756" w:rsidRPr="00E33756" w:rsidRDefault="00E33756" w:rsidP="00AE0E23">
      <w:pPr>
        <w:pStyle w:val="ListParagraph"/>
        <w:numPr>
          <w:ilvl w:val="0"/>
          <w:numId w:val="3"/>
        </w:numPr>
      </w:pPr>
      <w:r w:rsidRPr="00E33756">
        <w:t>Script: 1.2.cluster_MMseqs2.sh</w:t>
      </w:r>
    </w:p>
    <w:p w14:paraId="4763CE57" w14:textId="77777777" w:rsidR="00E33756" w:rsidRPr="00E33756" w:rsidRDefault="00E33756" w:rsidP="00AE0E23">
      <w:pPr>
        <w:pStyle w:val="ListParagraph"/>
        <w:numPr>
          <w:ilvl w:val="0"/>
          <w:numId w:val="3"/>
        </w:numPr>
      </w:pPr>
      <w:r w:rsidRPr="00E33756">
        <w:t>Packages and Libraries: MMseqs2 (version 13-45111)</w:t>
      </w:r>
    </w:p>
    <w:p w14:paraId="5AEFB9BE" w14:textId="77777777" w:rsidR="00E33756" w:rsidRPr="00E33756" w:rsidRDefault="00E33756" w:rsidP="00AE0E23">
      <w:pPr>
        <w:pStyle w:val="ListParagraph"/>
        <w:numPr>
          <w:ilvl w:val="0"/>
          <w:numId w:val="3"/>
        </w:numPr>
      </w:pPr>
      <w:r w:rsidRPr="00E33756">
        <w:t>Input File: 1.1.dengue_virus_sequences.fasta</w:t>
      </w:r>
    </w:p>
    <w:p w14:paraId="39B59B92" w14:textId="77777777" w:rsidR="00E33756" w:rsidRPr="00E33756" w:rsidRDefault="00E33756" w:rsidP="00AE0E23">
      <w:pPr>
        <w:pStyle w:val="ListParagraph"/>
        <w:numPr>
          <w:ilvl w:val="0"/>
          <w:numId w:val="3"/>
        </w:numPr>
      </w:pPr>
      <w:r w:rsidRPr="00E33756">
        <w:t>Output Files:</w:t>
      </w:r>
    </w:p>
    <w:p w14:paraId="071DF8F3" w14:textId="77777777" w:rsidR="00E33756" w:rsidRPr="00E33756" w:rsidRDefault="00E33756" w:rsidP="00AE0E23">
      <w:pPr>
        <w:pStyle w:val="ListParagraph"/>
        <w:numPr>
          <w:ilvl w:val="1"/>
          <w:numId w:val="3"/>
        </w:numPr>
      </w:pPr>
      <w:r w:rsidRPr="00E33756">
        <w:t>MMseqs2 database: db/input_db</w:t>
      </w:r>
    </w:p>
    <w:p w14:paraId="23E42BA4" w14:textId="77777777" w:rsidR="00E33756" w:rsidRPr="00E33756" w:rsidRDefault="00E33756" w:rsidP="00AE0E23">
      <w:pPr>
        <w:pStyle w:val="ListParagraph"/>
        <w:numPr>
          <w:ilvl w:val="1"/>
          <w:numId w:val="3"/>
        </w:numPr>
      </w:pPr>
      <w:r w:rsidRPr="00E33756">
        <w:t>Clustering results: clusters</w:t>
      </w:r>
    </w:p>
    <w:p w14:paraId="2E024A2E" w14:textId="20562FF5" w:rsidR="000410B3" w:rsidRDefault="00E33756" w:rsidP="00AE0E23">
      <w:pPr>
        <w:pStyle w:val="ListParagraph"/>
        <w:numPr>
          <w:ilvl w:val="1"/>
          <w:numId w:val="3"/>
        </w:numPr>
      </w:pPr>
      <w:r w:rsidRPr="00E33756">
        <w:t>Clustered sequences FASTA file: clustered_sequences.fasta</w:t>
      </w:r>
    </w:p>
    <w:p w14:paraId="5C2F37C2" w14:textId="77777777" w:rsidR="00EE7EFD" w:rsidRDefault="00EE7EFD" w:rsidP="00EE7EFD">
      <w:pPr>
        <w:pStyle w:val="Heading3"/>
      </w:pPr>
      <w:bookmarkStart w:id="30" w:name="_Toc172928074"/>
      <w:r w:rsidRPr="00EE7EFD">
        <w:t>Fetching Orthoflavivirus Sequences</w:t>
      </w:r>
      <w:bookmarkEnd w:id="30"/>
      <w:r w:rsidRPr="00EE7EFD">
        <w:t xml:space="preserve"> </w:t>
      </w:r>
    </w:p>
    <w:p w14:paraId="5C21FDA0" w14:textId="2F3BD888" w:rsidR="00EE7EFD" w:rsidRPr="00EE7EFD" w:rsidRDefault="00EE7EFD" w:rsidP="00EE7EFD">
      <w:r w:rsidRPr="00EE7EFD">
        <w:t xml:space="preserve">Orthoflavivirus sequences were retrieved from the National Center for Biotechnology Information (NCBI) database using the script </w:t>
      </w:r>
      <w:r w:rsidR="00D631D9">
        <w:t>1.3.fetch_combine_orthoflavivirus</w:t>
      </w:r>
      <w:r w:rsidRPr="00EE7EFD">
        <w:t>.sh. This script was executed on a SLURM scheduler within an Anaconda environment that includes the Entrez Direct suite. The sequences were fetched based on a predefined list of accession numbers and downloaded in FASTA format. Subsequent processing included renaming FASTA headers to retain only accession IDs and extracting key sequence information for further analysis.</w:t>
      </w:r>
    </w:p>
    <w:p w14:paraId="1F0BCA4E" w14:textId="4F7F3F28" w:rsidR="00EE7EFD" w:rsidRPr="00EE7EFD" w:rsidRDefault="00EE7EFD" w:rsidP="00AE0E23">
      <w:pPr>
        <w:pStyle w:val="ListParagraph"/>
        <w:numPr>
          <w:ilvl w:val="0"/>
          <w:numId w:val="3"/>
        </w:numPr>
      </w:pPr>
      <w:r w:rsidRPr="00EE7EFD">
        <w:t xml:space="preserve">Script: </w:t>
      </w:r>
      <w:r w:rsidR="00D631D9">
        <w:t>1.3.fetch_combine_orthoflavivirus</w:t>
      </w:r>
      <w:r w:rsidRPr="00EE7EFD">
        <w:t>.sh</w:t>
      </w:r>
    </w:p>
    <w:p w14:paraId="225CCA62" w14:textId="77777777" w:rsidR="00EE7EFD" w:rsidRPr="00EE7EFD" w:rsidRDefault="00EE7EFD" w:rsidP="00AE0E23">
      <w:pPr>
        <w:pStyle w:val="ListParagraph"/>
        <w:numPr>
          <w:ilvl w:val="0"/>
          <w:numId w:val="3"/>
        </w:numPr>
      </w:pPr>
      <w:r w:rsidRPr="00EE7EFD">
        <w:t>Packages and Libraries: Entrez Direct, Anaconda (version 3.5.2)</w:t>
      </w:r>
    </w:p>
    <w:p w14:paraId="46914B83" w14:textId="77777777" w:rsidR="00EE7EFD" w:rsidRDefault="00EE7EFD" w:rsidP="00AE0E23">
      <w:pPr>
        <w:pStyle w:val="ListParagraph"/>
        <w:numPr>
          <w:ilvl w:val="0"/>
          <w:numId w:val="3"/>
        </w:numPr>
      </w:pPr>
      <w:r w:rsidRPr="00EE7EFD">
        <w:lastRenderedPageBreak/>
        <w:t>Input File: List of Orthoflavivirus accession numbers</w:t>
      </w:r>
    </w:p>
    <w:p w14:paraId="3BADA884" w14:textId="58F4E8BC" w:rsidR="00EE7EFD" w:rsidRPr="00EE7EFD" w:rsidRDefault="00EE7EFD" w:rsidP="00AE0E23">
      <w:pPr>
        <w:pStyle w:val="ListParagraph"/>
        <w:numPr>
          <w:ilvl w:val="0"/>
          <w:numId w:val="3"/>
        </w:numPr>
      </w:pPr>
      <w:r w:rsidRPr="00EE7EFD">
        <w:t>Output Files:</w:t>
      </w:r>
    </w:p>
    <w:p w14:paraId="1026B509" w14:textId="77777777" w:rsidR="00EE7EFD" w:rsidRPr="00EE7EFD" w:rsidRDefault="00EE7EFD" w:rsidP="00AE0E23">
      <w:pPr>
        <w:pStyle w:val="ListParagraph"/>
        <w:numPr>
          <w:ilvl w:val="1"/>
          <w:numId w:val="3"/>
        </w:numPr>
      </w:pPr>
      <w:r w:rsidRPr="00EE7EFD">
        <w:t>Orthoflavivirus sequences in FASTA format: orthoflavivirus.fasta</w:t>
      </w:r>
    </w:p>
    <w:p w14:paraId="37FBCF05" w14:textId="77777777" w:rsidR="00EE7EFD" w:rsidRPr="00EE7EFD" w:rsidRDefault="00EE7EFD" w:rsidP="00AE0E23">
      <w:pPr>
        <w:pStyle w:val="ListParagraph"/>
        <w:numPr>
          <w:ilvl w:val="1"/>
          <w:numId w:val="3"/>
        </w:numPr>
      </w:pPr>
      <w:r w:rsidRPr="00EE7EFD">
        <w:t>Orthoflavivirus sequence information in TSV format: orthoflavivirus.tsv</w:t>
      </w:r>
    </w:p>
    <w:p w14:paraId="5241C7DC" w14:textId="3F07E9BA" w:rsidR="00EE7EFD" w:rsidRPr="00EE7EFD" w:rsidRDefault="00EE7EFD" w:rsidP="00EE7EFD">
      <w:r w:rsidRPr="00EE7EFD">
        <w:t xml:space="preserve">Combining FASTA Files The script combined the fetched Orthoflavivirus sequences with previously clustered </w:t>
      </w:r>
      <w:r w:rsidR="00EF35D5">
        <w:t xml:space="preserve">dengue </w:t>
      </w:r>
      <w:r w:rsidRPr="00EE7EFD">
        <w:t>sequences to create a single FASTA file. This step ensured that all relevant sequences were included in the final dataset for subsequent analyses.</w:t>
      </w:r>
    </w:p>
    <w:p w14:paraId="409D22FB" w14:textId="1A04A1F9" w:rsidR="00EE7EFD" w:rsidRPr="00EE7EFD" w:rsidRDefault="00EE7EFD" w:rsidP="00AE0E23">
      <w:pPr>
        <w:pStyle w:val="ListParagraph"/>
        <w:numPr>
          <w:ilvl w:val="0"/>
          <w:numId w:val="3"/>
        </w:numPr>
      </w:pPr>
      <w:r w:rsidRPr="00EE7EFD">
        <w:t xml:space="preserve">Script: </w:t>
      </w:r>
      <w:r w:rsidR="00D631D9">
        <w:t>1.3.fetch_combine_orthoflavivirus</w:t>
      </w:r>
      <w:r w:rsidRPr="00EE7EFD">
        <w:t>.sh</w:t>
      </w:r>
    </w:p>
    <w:p w14:paraId="6753CBC7" w14:textId="77777777" w:rsidR="00EE7EFD" w:rsidRPr="00EE7EFD" w:rsidRDefault="00EE7EFD" w:rsidP="00AE0E23">
      <w:pPr>
        <w:pStyle w:val="ListParagraph"/>
        <w:numPr>
          <w:ilvl w:val="0"/>
          <w:numId w:val="3"/>
        </w:numPr>
      </w:pPr>
      <w:r w:rsidRPr="00EE7EFD">
        <w:t>Input Files:</w:t>
      </w:r>
    </w:p>
    <w:p w14:paraId="14BD6DE8" w14:textId="77777777" w:rsidR="00EE7EFD" w:rsidRPr="00EE7EFD" w:rsidRDefault="00EE7EFD" w:rsidP="00AE0E23">
      <w:pPr>
        <w:pStyle w:val="ListParagraph"/>
        <w:numPr>
          <w:ilvl w:val="1"/>
          <w:numId w:val="3"/>
        </w:numPr>
      </w:pPr>
      <w:r w:rsidRPr="00EE7EFD">
        <w:t>Orthoflavivirus sequences in FASTA format: orthoflavivirus.fasta</w:t>
      </w:r>
    </w:p>
    <w:p w14:paraId="422E243D" w14:textId="77777777" w:rsidR="00EE7EFD" w:rsidRPr="00EE7EFD" w:rsidRDefault="00EE7EFD" w:rsidP="00AE0E23">
      <w:pPr>
        <w:pStyle w:val="ListParagraph"/>
        <w:numPr>
          <w:ilvl w:val="1"/>
          <w:numId w:val="3"/>
        </w:numPr>
      </w:pPr>
      <w:r w:rsidRPr="00EE7EFD">
        <w:t>Clustered sequences in FASTA format: clustered_sequences.fasta</w:t>
      </w:r>
    </w:p>
    <w:p w14:paraId="7F311285" w14:textId="77777777" w:rsidR="00EE7EFD" w:rsidRPr="00EE7EFD" w:rsidRDefault="00EE7EFD" w:rsidP="00AE0E23">
      <w:pPr>
        <w:pStyle w:val="ListParagraph"/>
        <w:numPr>
          <w:ilvl w:val="0"/>
          <w:numId w:val="3"/>
        </w:numPr>
      </w:pPr>
      <w:r w:rsidRPr="00EE7EFD">
        <w:t>Output File: Combined sequences in FASTA format: combined_sequences.fasta</w:t>
      </w:r>
    </w:p>
    <w:p w14:paraId="60E104BE" w14:textId="77777777" w:rsidR="00482E1B" w:rsidRDefault="00482E1B" w:rsidP="000410B3"/>
    <w:p w14:paraId="3715A535" w14:textId="77777777" w:rsidR="000410B3" w:rsidRDefault="000410B3" w:rsidP="000410B3">
      <w:pPr>
        <w:pStyle w:val="Heading3"/>
      </w:pPr>
      <w:bookmarkStart w:id="31" w:name="_Toc172928075"/>
      <w:r>
        <w:t>Assigning Taxonomy Using Genome Detective</w:t>
      </w:r>
      <w:bookmarkEnd w:id="31"/>
    </w:p>
    <w:p w14:paraId="708D751A" w14:textId="7FB2A9C1" w:rsidR="005B72C3" w:rsidRDefault="005B72C3" w:rsidP="000410B3">
      <w:r w:rsidRPr="005B72C3">
        <w:t>To set a ground truth, we used the Genome Detective Dengue virus Typing Tool, which is designed to utilize Blastx and phylogenetic methods to identify the Dengue virus serotypes, genotypes, and major lineages of nucleotide sequences</w:t>
      </w:r>
      <w:r>
        <w:t xml:space="preserve">. </w:t>
      </w:r>
      <w:r>
        <w:fldChar w:fldCharType="begin"/>
      </w:r>
      <w:r>
        <w:instrText xml:space="preserve"> ADDIN ZOTERO_ITEM CSL_CITATION {"citationID":"GjQa9sXM","properties":{"formattedCitation":"(Fonseca {\\i{}et al.}, 2019; Vilsker {\\i{}et al.}, 2019)","plainCitation":"(Fonseca et al., 2019; Vilsker et al., 2019)","noteIndex":0},"citationItems":[{"id":203,"uris":["http://zotero.org/users/14142313/items/3XT9URSL"],"itemData":{"id":203,"type":"article-journal","abstract":"In recent years, an increasing number of outbreaks of Dengue, Chikungunya and Zika viruses have been reported in Asia and the Americas. Monitoring virus genotype diversity is crucial to understand the emergence and spread of outbreaks, both aspects that are vital to develop effective prevention and treatment strategies. Hence, we developed an efficient method to classify virus sequences with respect to their species and sub-species (i.e. serotype and/or genotype). This tool provides an easy-to-use software implementation of this new method and was validated on a large dataset assessing the classification performance with respect to whole-genome sequences and partial-genome sequences. Available online: http://krisp.org.za/tools.php.","container-title":"PLOS Neglected Tropical Diseases","DOI":"10.1371/journal.pntd.0007231","ISSN":"1935-2735","issue":"5","journalAbbreviation":"PLOS Neglected Tropical Diseases","language":"en","note":"publisher: Public Library of Science","page":"e0007231","source":"PLoS Journals","title":"A computational method for the identification of Dengue, Zika and Chikungunya virus species and genotypes","volume":"13","author":[{"family":"Fonseca","given":"Vagner"},{"family":"Libin","given":"Pieter J. K."},{"family":"Theys","given":"Kristof"},{"family":"Faria","given":"Nuno R."},{"family":"Nunes","given":"Marcio R. T."},{"family":"Restovic","given":"Maria I."},{"family":"Freire","given":"Murilo"},{"family":"Giovanetti","given":"Marta"},{"family":"Cuypers","given":"Lize"},{"family":"Nowé","given":"Ann"},{"family":"Abecasis","given":"Ana"},{"family":"Deforche","given":"Koen"},{"family":"Santiago","given":"Gilberto A."},{"family":"Siqueira","given":"Isadora C.","dropping-particle":"de"},{"family":"San","given":"Emmanuel J."},{"family":"Machado","given":"Kaliane C. B."},{"family":"Azevedo","given":"Vasco"},{"family":"Filippis","given":"Ana Maria Bispo-de"},{"family":"Cunha","given":"Rivaldo Venâncio","dropping-particle":"da"},{"family":"Pybus","given":"Oliver G."},{"family":"Vandamme","given":"Anne-Mieke"},{"family":"Alcantara","given":"Luiz C. J."},{"family":"Oliveira","given":"Tulio","dropping-particle":"de"}],"issued":{"date-parts":[["2019",5,8]]}}},{"id":205,"uris":["http://zotero.org/users/14142313/items/C3ZBW93I"],"itemData":{"id":205,"type":"article-journal","abstract":"Genome Detective is an easy to use web-based software application that assembles the genomes of viruses quickly and accurately. The application uses a novel alignment method that constructs genomes by reference-based linking of de novo contigs by combining amino-acids and nucleotide scores. The software was optimized using synthetic datasets to represent the great diversity of virus genomes. The application was then validated with next generation sequencing data of hundreds of viruses. User time is minimal and it is limited to the time required to upload the data.Available online: http://www.genomedetective.com/app/typingtool/virus/.Supplementary data are available at Bioinformatics online.","container-title":"Bioinformatics","DOI":"10.1093/bioinformatics/bty695","ISSN":"1367-4803","issue":"5","journalAbbreviation":"Bioinformatics","page":"871-873","source":"Silverchair","title":"Genome Detective: an automated system for virus identification from high-throughput sequencing data","title-short":"Genome Detective","volume":"35","author":[{"family":"Vilsker","given":"Michael"},{"family":"Moosa","given":"Yumna"},{"family":"Nooij","given":"Sam"},{"family":"Fonseca","given":"Vagner"},{"family":"Ghysens","given":"Yoika"},{"family":"Dumon","given":"Korneel"},{"family":"Pauwels","given":"Raf"},{"family":"Alcantara","given":"Luiz Carlos"},{"family":"Vanden Eynden","given":"Ewout"},{"family":"Vandamme","given":"Anne-Mieke"},{"family":"Deforche","given":"Koen"},{"family":"Oliveira","given":"Tulio","non-dropping-particle":"de"}],"issued":{"date-parts":[["2019",3,1]]}}}],"schema":"https://github.com/citation-style-language/schema/raw/master/csl-citation.json"} </w:instrText>
      </w:r>
      <w:r>
        <w:fldChar w:fldCharType="separate"/>
      </w:r>
      <w:r w:rsidRPr="00855308">
        <w:rPr>
          <w:rFonts w:cs="Times New Roman"/>
          <w:kern w:val="0"/>
          <w:szCs w:val="24"/>
        </w:rPr>
        <w:t xml:space="preserve">(Fonseca </w:t>
      </w:r>
      <w:r w:rsidRPr="00855308">
        <w:rPr>
          <w:rFonts w:cs="Times New Roman"/>
          <w:i/>
          <w:iCs/>
          <w:kern w:val="0"/>
          <w:szCs w:val="24"/>
        </w:rPr>
        <w:t>et al.</w:t>
      </w:r>
      <w:r w:rsidRPr="00855308">
        <w:rPr>
          <w:rFonts w:cs="Times New Roman"/>
          <w:kern w:val="0"/>
          <w:szCs w:val="24"/>
        </w:rPr>
        <w:t xml:space="preserve">, 2019; Vilsker </w:t>
      </w:r>
      <w:r w:rsidRPr="00855308">
        <w:rPr>
          <w:rFonts w:cs="Times New Roman"/>
          <w:i/>
          <w:iCs/>
          <w:kern w:val="0"/>
          <w:szCs w:val="24"/>
        </w:rPr>
        <w:t>et al.</w:t>
      </w:r>
      <w:r w:rsidRPr="00855308">
        <w:rPr>
          <w:rFonts w:cs="Times New Roman"/>
          <w:kern w:val="0"/>
          <w:szCs w:val="24"/>
        </w:rPr>
        <w:t>, 2019)</w:t>
      </w:r>
      <w:r>
        <w:fldChar w:fldCharType="end"/>
      </w:r>
    </w:p>
    <w:p w14:paraId="7347DA1F" w14:textId="77777777" w:rsidR="000410B3" w:rsidRDefault="000410B3" w:rsidP="00AE0E23">
      <w:pPr>
        <w:pStyle w:val="ListParagraph"/>
        <w:numPr>
          <w:ilvl w:val="0"/>
          <w:numId w:val="6"/>
        </w:numPr>
      </w:pPr>
      <w:r>
        <w:t>Input Files:</w:t>
      </w:r>
    </w:p>
    <w:p w14:paraId="0FBD8E7F" w14:textId="1D704562" w:rsidR="003C03D0" w:rsidRDefault="003C03D0" w:rsidP="003C03D0">
      <w:pPr>
        <w:pStyle w:val="ListParagraph"/>
        <w:numPr>
          <w:ilvl w:val="1"/>
          <w:numId w:val="6"/>
        </w:numPr>
      </w:pPr>
      <w:r>
        <w:t>Clustered Dengue Virus sequences: FASTA File</w:t>
      </w:r>
    </w:p>
    <w:p w14:paraId="7610549B" w14:textId="77777777" w:rsidR="003C03D0" w:rsidRDefault="003C03D0" w:rsidP="003C03D0">
      <w:pPr>
        <w:pStyle w:val="ListParagraph"/>
        <w:numPr>
          <w:ilvl w:val="1"/>
          <w:numId w:val="6"/>
        </w:numPr>
      </w:pPr>
      <w:r>
        <w:t>In-silico PCR Amplicons: Filtered in-silico PCR amplicon FASTA File</w:t>
      </w:r>
    </w:p>
    <w:p w14:paraId="54CC36F9" w14:textId="77777777" w:rsidR="000410B3" w:rsidRDefault="000410B3" w:rsidP="00AE0E23">
      <w:pPr>
        <w:pStyle w:val="ListParagraph"/>
        <w:numPr>
          <w:ilvl w:val="0"/>
          <w:numId w:val="6"/>
        </w:numPr>
      </w:pPr>
      <w:r>
        <w:t>Output Files:</w:t>
      </w:r>
    </w:p>
    <w:p w14:paraId="10A23EB5" w14:textId="12CF8927" w:rsidR="000410B3" w:rsidRDefault="003C03D0" w:rsidP="00AE0E23">
      <w:pPr>
        <w:pStyle w:val="ListParagraph"/>
        <w:numPr>
          <w:ilvl w:val="1"/>
          <w:numId w:val="6"/>
        </w:numPr>
      </w:pPr>
      <w:bookmarkStart w:id="32" w:name="_Hlk172899391"/>
      <w:r>
        <w:t xml:space="preserve">Clustered Dengue Virus sequences: </w:t>
      </w:r>
      <w:r w:rsidR="004B2BA1">
        <w:t xml:space="preserve">FASTA </w:t>
      </w:r>
      <w:r>
        <w:t>File, and Genotyping CSV Result</w:t>
      </w:r>
    </w:p>
    <w:p w14:paraId="49A92E42" w14:textId="6EEAECEC" w:rsidR="000410B3" w:rsidRDefault="003C03D0" w:rsidP="000410B3">
      <w:pPr>
        <w:pStyle w:val="ListParagraph"/>
        <w:numPr>
          <w:ilvl w:val="1"/>
          <w:numId w:val="6"/>
        </w:numPr>
      </w:pPr>
      <w:r>
        <w:t xml:space="preserve">In-silico PCR Amplicons: </w:t>
      </w:r>
      <w:r w:rsidR="00AA6A00">
        <w:t>FASTA File, Genotyping CSV Result</w:t>
      </w:r>
      <w:bookmarkEnd w:id="32"/>
    </w:p>
    <w:p w14:paraId="782F19AD" w14:textId="55094D77" w:rsidR="0031461D" w:rsidRDefault="008506E8" w:rsidP="00CF26F1">
      <w:pPr>
        <w:pStyle w:val="Heading3"/>
      </w:pPr>
      <w:bookmarkStart w:id="33" w:name="_Toc172928076"/>
      <w:r>
        <w:t>Generating VADR Amplicons</w:t>
      </w:r>
      <w:bookmarkEnd w:id="33"/>
    </w:p>
    <w:p w14:paraId="0D4D2BBA" w14:textId="3AFCFDF8" w:rsidR="008506E8" w:rsidRDefault="009C29D6" w:rsidP="006F0474">
      <w:r>
        <w:t>T</w:t>
      </w:r>
      <w:r w:rsidRPr="009C29D6">
        <w:t xml:space="preserve">he script </w:t>
      </w:r>
      <w:r w:rsidR="00D631D9">
        <w:t>1.4.vadr_amplicons</w:t>
      </w:r>
      <w:r w:rsidRPr="009C29D6">
        <w:t xml:space="preserve">.sh generated amplicons for VADR analysis. This script set up the environment for Perl scripts required for the analysis and </w:t>
      </w:r>
      <w:r w:rsidR="00FC5A93" w:rsidRPr="00FC5A93">
        <w:t xml:space="preserve">utilized </w:t>
      </w:r>
      <w:r w:rsidR="00880704">
        <w:t xml:space="preserve">the </w:t>
      </w:r>
      <w:r w:rsidR="00FC5A93" w:rsidRPr="00FC5A93">
        <w:t>v-annotate.pl script using VADR models specific to Flaviviridae</w:t>
      </w:r>
      <w:r w:rsidR="00E6689E">
        <w:t xml:space="preserve"> </w:t>
      </w:r>
      <w:r w:rsidR="00FC5A93" w:rsidRPr="00FC5A93">
        <w:t xml:space="preserve">from the </w:t>
      </w:r>
      <w:r w:rsidR="00E6689E">
        <w:t xml:space="preserve">VADR </w:t>
      </w:r>
      <w:r w:rsidR="00FC5A93" w:rsidRPr="00FC5A93">
        <w:t>library</w:t>
      </w:r>
      <w:bookmarkStart w:id="34" w:name="_Hlk171100116"/>
      <w:r w:rsidR="003E1148">
        <w:t xml:space="preserve"> </w:t>
      </w:r>
      <w:r w:rsidR="00296E54">
        <w:fldChar w:fldCharType="begin"/>
      </w:r>
      <w:r w:rsidR="00296E54">
        <w:instrText xml:space="preserve"> ADDIN ZOTERO_ITEM CSL_CITATION {"citationID":"LySXRmu0","properties":{"formattedCitation":"(Sch\\uc0\\u228{}ffer {\\i{}et al.}, 2020)","plainCitation":"(Schäffer et al., 2020)","noteIndex":0},"citationItems":[{"id":184,"uris":["http://zotero.org/users/14142313/items/L9IKQG2K"],"itemData":{"id":184,"type":"article-journal","abstract":"GenBank contains over 3 million viral sequences. The National Center for Biotechnology Information (NCBI) previously made available a tool for validating and annotating influenza virus sequences that is used to check submissions to GenBank. Before this project, there was no analogous tool in use for non-influenza viral sequence submissions.","container-title":"BMC Bioinformatics","DOI":"10.1186/s12859-020-3537-3","ISSN":"1471-2105","issue":"1","journalAbbreviation":"BMC Bioinformatics","page":"211","source":"BioMed Central","title":"VADR: validation and annotation of virus sequence submissions to GenBank","title-short":"VADR","volume":"21","author":[{"family":"Schäffer","given":"Alejandro A."},{"family":"Hatcher","given":"Eneida L."},{"family":"Yankie","given":"Linda"},{"family":"Shonkwiler","given":"Lara"},{"family":"Brister","given":"J. Rodney"},{"family":"Karsch-Mizrachi","given":"Ilene"},{"family":"Nawrocki","given":"Eric P."}],"issued":{"date-parts":[["2020",5,24]]}}}],"schema":"https://github.com/citation-style-language/schema/raw/master/csl-citation.json"} </w:instrText>
      </w:r>
      <w:r w:rsidR="00296E54">
        <w:fldChar w:fldCharType="separate"/>
      </w:r>
      <w:r w:rsidR="00296E54" w:rsidRPr="00296E54">
        <w:rPr>
          <w:rFonts w:cs="Times New Roman"/>
          <w:kern w:val="0"/>
          <w:szCs w:val="24"/>
        </w:rPr>
        <w:t xml:space="preserve">(Schäffer </w:t>
      </w:r>
      <w:r w:rsidR="00296E54" w:rsidRPr="00296E54">
        <w:rPr>
          <w:rFonts w:cs="Times New Roman"/>
          <w:i/>
          <w:iCs/>
          <w:kern w:val="0"/>
          <w:szCs w:val="24"/>
        </w:rPr>
        <w:t>et al.</w:t>
      </w:r>
      <w:r w:rsidR="00296E54" w:rsidRPr="00296E54">
        <w:rPr>
          <w:rFonts w:cs="Times New Roman"/>
          <w:kern w:val="0"/>
          <w:szCs w:val="24"/>
        </w:rPr>
        <w:t>, 2020)</w:t>
      </w:r>
      <w:r w:rsidR="00296E54">
        <w:fldChar w:fldCharType="end"/>
      </w:r>
      <w:r w:rsidR="00880704">
        <w:t>.</w:t>
      </w:r>
    </w:p>
    <w:bookmarkEnd w:id="34"/>
    <w:p w14:paraId="6E0E15CE" w14:textId="5AF75F9A" w:rsidR="000D3C96" w:rsidRDefault="000D3C96" w:rsidP="00AE0E23">
      <w:pPr>
        <w:pStyle w:val="ListParagraph"/>
        <w:numPr>
          <w:ilvl w:val="0"/>
          <w:numId w:val="4"/>
        </w:numPr>
      </w:pPr>
      <w:r>
        <w:t xml:space="preserve">Script: </w:t>
      </w:r>
      <w:r w:rsidR="00D631D9">
        <w:t>1.4.vadr_amplicons</w:t>
      </w:r>
      <w:r>
        <w:t>.sh</w:t>
      </w:r>
    </w:p>
    <w:p w14:paraId="2D675EFF" w14:textId="77777777" w:rsidR="000D3C96" w:rsidRDefault="000D3C96" w:rsidP="00AE0E23">
      <w:pPr>
        <w:pStyle w:val="ListParagraph"/>
        <w:numPr>
          <w:ilvl w:val="0"/>
          <w:numId w:val="4"/>
        </w:numPr>
      </w:pPr>
      <w:r>
        <w:t>Packages and Libraries: Anaconda (version 3.5.2), VADR (version 1.5.1), Perl</w:t>
      </w:r>
    </w:p>
    <w:p w14:paraId="71B42A7C" w14:textId="77777777" w:rsidR="000D3C96" w:rsidRDefault="000D3C96" w:rsidP="00AE0E23">
      <w:pPr>
        <w:pStyle w:val="ListParagraph"/>
        <w:numPr>
          <w:ilvl w:val="0"/>
          <w:numId w:val="4"/>
        </w:numPr>
      </w:pPr>
      <w:r>
        <w:t>Input File: filtered_conv_insilico_PCR_amplicons.fasta</w:t>
      </w:r>
    </w:p>
    <w:p w14:paraId="27CECCB0" w14:textId="77777777" w:rsidR="000D3C96" w:rsidRDefault="000D3C96" w:rsidP="00AE0E23">
      <w:pPr>
        <w:pStyle w:val="ListParagraph"/>
        <w:numPr>
          <w:ilvl w:val="0"/>
          <w:numId w:val="4"/>
        </w:numPr>
      </w:pPr>
      <w:r>
        <w:t>Output Files:</w:t>
      </w:r>
    </w:p>
    <w:p w14:paraId="438F364F" w14:textId="77777777" w:rsidR="000D3C96" w:rsidRDefault="000D3C96" w:rsidP="00AE0E23">
      <w:pPr>
        <w:pStyle w:val="ListParagraph"/>
        <w:numPr>
          <w:ilvl w:val="1"/>
          <w:numId w:val="4"/>
        </w:numPr>
      </w:pPr>
      <w:r>
        <w:t>VADR output directory: vadr_output</w:t>
      </w:r>
    </w:p>
    <w:p w14:paraId="6984D9A5" w14:textId="68233B48" w:rsidR="000D3C96" w:rsidRDefault="000D3C96" w:rsidP="00AE0E23">
      <w:pPr>
        <w:pStyle w:val="ListParagraph"/>
        <w:numPr>
          <w:ilvl w:val="1"/>
          <w:numId w:val="4"/>
        </w:numPr>
      </w:pPr>
      <w:r>
        <w:t>VADR annotated files</w:t>
      </w:r>
    </w:p>
    <w:p w14:paraId="147A1160" w14:textId="7D576732" w:rsidR="00CF26F1" w:rsidRDefault="00CF26F1" w:rsidP="00CF26F1">
      <w:pPr>
        <w:pStyle w:val="Heading3"/>
      </w:pPr>
      <w:bookmarkStart w:id="35" w:name="_Toc172928077"/>
      <w:r>
        <w:lastRenderedPageBreak/>
        <w:t>Extracting VADR Amplicons</w:t>
      </w:r>
      <w:bookmarkEnd w:id="35"/>
    </w:p>
    <w:p w14:paraId="1DD8340C" w14:textId="36A2EA3C" w:rsidR="008C3DDD" w:rsidRDefault="008C3DDD" w:rsidP="006F0474">
      <w:r>
        <w:t xml:space="preserve">Following the generation of amplicons, the script </w:t>
      </w:r>
      <w:r w:rsidR="00257F25">
        <w:t>1.5.extract_vadr_amplicons</w:t>
      </w:r>
      <w:r>
        <w:t>.sh was employed to extract VADR amplicons. This script merged all</w:t>
      </w:r>
      <w:r w:rsidR="00771172">
        <w:t xml:space="preserve"> </w:t>
      </w:r>
      <w:r>
        <w:t>.sqa and .sqc files and used a Python script (extract_vadr.py) to filter and retain only the sequences that passed quality checks.</w:t>
      </w:r>
      <w:r w:rsidR="00DF5974">
        <w:t xml:space="preserve"> </w:t>
      </w:r>
    </w:p>
    <w:p w14:paraId="0A5165C9" w14:textId="73288E32" w:rsidR="008C3DDD" w:rsidRDefault="008C3DDD" w:rsidP="00AE0E23">
      <w:pPr>
        <w:pStyle w:val="ListParagraph"/>
        <w:numPr>
          <w:ilvl w:val="0"/>
          <w:numId w:val="1"/>
        </w:numPr>
      </w:pPr>
      <w:r>
        <w:t xml:space="preserve">Script: </w:t>
      </w:r>
      <w:r w:rsidR="00257F25">
        <w:t>1.5.extract_vadr_amplicons</w:t>
      </w:r>
      <w:r>
        <w:t>.sh</w:t>
      </w:r>
    </w:p>
    <w:p w14:paraId="6FBA970D" w14:textId="77777777" w:rsidR="008C3DDD" w:rsidRDefault="008C3DDD" w:rsidP="00AE0E23">
      <w:pPr>
        <w:pStyle w:val="ListParagraph"/>
        <w:numPr>
          <w:ilvl w:val="0"/>
          <w:numId w:val="1"/>
        </w:numPr>
      </w:pPr>
      <w:r>
        <w:t>Packages and Libraries: Python (version 3.9.15), Perl</w:t>
      </w:r>
    </w:p>
    <w:p w14:paraId="6441AF0D" w14:textId="77777777" w:rsidR="008C3DDD" w:rsidRDefault="008C3DDD" w:rsidP="00AE0E23">
      <w:pPr>
        <w:pStyle w:val="ListParagraph"/>
        <w:numPr>
          <w:ilvl w:val="0"/>
          <w:numId w:val="1"/>
        </w:numPr>
      </w:pPr>
      <w:r>
        <w:t>Tools: cat (for merging files), custom Python script extract_vadr.py</w:t>
      </w:r>
    </w:p>
    <w:p w14:paraId="46E58420" w14:textId="77777777" w:rsidR="008C3DDD" w:rsidRDefault="008C3DDD" w:rsidP="00AE0E23">
      <w:pPr>
        <w:pStyle w:val="ListParagraph"/>
        <w:numPr>
          <w:ilvl w:val="0"/>
          <w:numId w:val="1"/>
        </w:numPr>
      </w:pPr>
      <w:r>
        <w:t>Input Files:</w:t>
      </w:r>
    </w:p>
    <w:p w14:paraId="6E0AA9DF" w14:textId="77777777" w:rsidR="008C3DDD" w:rsidRDefault="008C3DDD" w:rsidP="00AE0E23">
      <w:pPr>
        <w:pStyle w:val="ListParagraph"/>
        <w:numPr>
          <w:ilvl w:val="1"/>
          <w:numId w:val="1"/>
        </w:numPr>
      </w:pPr>
      <w:r>
        <w:t>Merged .sqa files: vadr_combined.sqa</w:t>
      </w:r>
    </w:p>
    <w:p w14:paraId="2A23BF95" w14:textId="77777777" w:rsidR="008C3DDD" w:rsidRDefault="008C3DDD" w:rsidP="00AE0E23">
      <w:pPr>
        <w:pStyle w:val="ListParagraph"/>
        <w:numPr>
          <w:ilvl w:val="1"/>
          <w:numId w:val="1"/>
        </w:numPr>
      </w:pPr>
      <w:r>
        <w:t>Merged .sqc files: vadr_combined.sqc</w:t>
      </w:r>
    </w:p>
    <w:p w14:paraId="38797C70" w14:textId="77777777" w:rsidR="008C3DDD" w:rsidRDefault="008C3DDD" w:rsidP="00AE0E23">
      <w:pPr>
        <w:pStyle w:val="ListParagraph"/>
        <w:numPr>
          <w:ilvl w:val="1"/>
          <w:numId w:val="1"/>
        </w:numPr>
      </w:pPr>
      <w:r>
        <w:t>Original FASTA file: filtered_conv_insilico_PCR_amplicons.fasta</w:t>
      </w:r>
    </w:p>
    <w:p w14:paraId="6A86D1F6" w14:textId="27A7AF34" w:rsidR="008C3DDD" w:rsidRDefault="008C3DDD" w:rsidP="00AE0E23">
      <w:pPr>
        <w:pStyle w:val="ListParagraph"/>
        <w:numPr>
          <w:ilvl w:val="0"/>
          <w:numId w:val="1"/>
        </w:numPr>
      </w:pPr>
      <w:r>
        <w:t>Output File: passed_sequences.fasta</w:t>
      </w:r>
    </w:p>
    <w:p w14:paraId="55E0E16F" w14:textId="77777777" w:rsidR="00D56F7D" w:rsidRDefault="00D56F7D" w:rsidP="00D56F7D">
      <w:pPr>
        <w:pStyle w:val="Heading3"/>
        <w:rPr>
          <w:rFonts w:asciiTheme="majorHAnsi" w:hAnsiTheme="majorHAnsi"/>
        </w:rPr>
      </w:pPr>
      <w:bookmarkStart w:id="36" w:name="_Toc172928078"/>
      <w:r w:rsidRPr="00D56F7D">
        <w:rPr>
          <w:rFonts w:asciiTheme="majorHAnsi" w:hAnsiTheme="majorHAnsi"/>
        </w:rPr>
        <w:t>Creating Taxonomy Database</w:t>
      </w:r>
      <w:bookmarkEnd w:id="36"/>
    </w:p>
    <w:p w14:paraId="24684214" w14:textId="32742E27" w:rsidR="00F01654" w:rsidRDefault="00F01654" w:rsidP="00F01654">
      <w:r>
        <w:t xml:space="preserve">The </w:t>
      </w:r>
      <w:r w:rsidR="00F2508F">
        <w:t>1.6.taxonomy_db</w:t>
      </w:r>
      <w:r>
        <w:t>.sh script was utilized to create the protein_db_taxonomy.tsv file and to combine FASTA files of each genotype from their respective serotypes. The script performed several key tasks:</w:t>
      </w:r>
    </w:p>
    <w:p w14:paraId="130F4D7B" w14:textId="1147C27E" w:rsidR="00F01654" w:rsidRDefault="00F01654" w:rsidP="00AE0E23">
      <w:pPr>
        <w:pStyle w:val="ListParagraph"/>
        <w:numPr>
          <w:ilvl w:val="0"/>
          <w:numId w:val="17"/>
        </w:numPr>
      </w:pPr>
      <w:r>
        <w:t>Downloading Protein Sequences: The script identified and downloaded protein sequences for various Dengue virus genotypes from the NCBI database. The genotypes included were carefully selected to match the new lineage nomenclature, avoiding duplicates.</w:t>
      </w:r>
    </w:p>
    <w:p w14:paraId="4A8722DA" w14:textId="7E316CE7" w:rsidR="00F01654" w:rsidRDefault="00F01654" w:rsidP="00AE0E23">
      <w:pPr>
        <w:pStyle w:val="ListParagraph"/>
        <w:numPr>
          <w:ilvl w:val="0"/>
          <w:numId w:val="17"/>
        </w:numPr>
      </w:pPr>
      <w:r>
        <w:t>Renaming Sequence Headers: Each downloaded sequence was renamed according to the format "DENV-X_genotype_Y", where "X" represents the serotype number and "Y" represents the genotype.</w:t>
      </w:r>
    </w:p>
    <w:p w14:paraId="60FF5FA8" w14:textId="68ECFF64" w:rsidR="00F01654" w:rsidRDefault="00F01654" w:rsidP="00AE0E23">
      <w:pPr>
        <w:pStyle w:val="ListParagraph"/>
        <w:numPr>
          <w:ilvl w:val="0"/>
          <w:numId w:val="17"/>
        </w:numPr>
      </w:pPr>
      <w:r>
        <w:t>Combining FASTA Files: The renamed sequences were then combined into serotype-specific FASTA files, resulting in files such as combined_denv1.fasta, combined_denv2.fasta, etc.</w:t>
      </w:r>
    </w:p>
    <w:p w14:paraId="221D0D7B" w14:textId="1547D3C8" w:rsidR="003B65A1" w:rsidRDefault="00F01654" w:rsidP="00F01654">
      <w:r>
        <w:t>The taxonomy data were sourced from NCBI and formatted as follows: Amarillovirales;Flaviviridae;Orthoflavivirus;Orthoflavivirus_denguei;dengue_virus;dengue_virus_type_X;Genotype_name. This taxonomy was mapped to the latest naming convention described in the paper "A new lineage nomenclature to aid genomic surveillance of Dengue virus." Additionally, the nomenclature used in Genome Detective was mapped to the new lineage nomenclature, as seen in Table 6: Nomenclature of Dengue virus Genotype</w:t>
      </w:r>
      <w:r w:rsidR="00492165" w:rsidRPr="00492165">
        <w:t>.</w:t>
      </w:r>
      <w:r w:rsidR="008A17BF">
        <w:t xml:space="preserve"> </w:t>
      </w:r>
      <w:r w:rsidR="008A17BF">
        <w:fldChar w:fldCharType="begin"/>
      </w:r>
      <w:r w:rsidR="00DA2DAD">
        <w:instrText xml:space="preserve"> ADDIN ZOTERO_ITEM CSL_CITATION {"citationID":"L14AqeY5","properties":{"formattedCitation":"(Cuypers {\\i{}et al.}, 2018; Schoch {\\i{}et al.}, 2020; Hill {\\i{}et al.}, 2024)","plainCitation":"(Cuypers et al., 2018; Schoch et al., 2020; Hill et al., 2024)","noteIndex":0},"citationItems":[{"id":182,"uris":["http://zotero.org/users/14142313/items/IUNNXJ6E"],"itemData":{"id":182,"type":"article-journal","abstract":"Dengue virus (DENV) is estimated to cause 390 million infections per year worldwide. A quarter of these infections manifest clinically and are associated with a morbidity and mortality that put a significant burden on the affected regions. Reports of increased frequency, intensity, and extended geographical range of outbreaks highlight the virus’s ongoing global spread. Persistent transmission in endemic areas and the emergence in territories formerly devoid of transmission have shaped DENV’s current genetic diversity and divergence. This genetic layout is hierarchically organized in serotypes, genotypes, and sub-genotypic clades. While serotypes are well defined, the genotype nomenclature and classification system lack consistency, which complicates a broader analysis of their clinical and epidemiological characteristics. We identify five key challenges: (1) Currently, there is no formal definition of a DENV genotype; (2) Two different nomenclature systems are used in parallel, which causes significant confusion; (3) A standardized classification procedure is lacking so far; (4) No formal definition of sub-genotypic clades is in place; (5) There is no consensus on how to report antigenic diversity. Therefore, we believe that the time is right to re-evaluate DENV genetic diversity in an essential effort to provide harmonization across DENV studies.","container-title":"Viruses","DOI":"10.3390/v10100569","ISSN":"1999-4915","issue":"10","language":"en","license":"http://creativecommons.org/licenses/by/3.0/","note":"number: 10\npublisher: Multidisciplinary Digital Publishing Institute","page":"569","source":"www.mdpi.com","title":"Time to Harmonize Dengue Nomenclature and Classification","volume":"10","author":[{"family":"Cuypers","given":"Lize"},{"family":"Libin","given":"Pieter J. K."},{"family":"Simmonds","given":"Peter"},{"family":"Nowé","given":"Ann"},{"family":"Muñoz-Jordán","given":"Jorge"},{"family":"Alcantara","given":"Luiz Carlos Junior"},{"family":"Vandamme","given":"Anne-Mieke"},{"family":"Santiago","given":"Gilberto A."},{"family":"Theys","given":"Kristof"}],"issued":{"date-parts":[["2018",10]]}}},{"id":200,"uris":["http://zotero.org/users/14142313/items/EPWTUN72"],"itemData":{"id":200,"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nDatabase URL:\nhttps://www.ncbi.nlm.nih.gov/taxonomy","container-title":"Database: The Journal of Biological Databases and Curation","DOI":"10.1093/database/baaa062","ISSN":"1758-0463","journalAbbreviation":"Database (Oxford)","note":"PMID: 32761142\nPMCID: PMC7408187","page":"baaa062","source":"PubMed Central","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8,6]]}}},{"id":179,"uris":["http://zotero.org/users/14142313/items/RYWYTM9E"],"itemData":{"id":179,"type":"article-journal","abstract":"Dengue virus (DENV) is currently causing epidemics of unprecedented scope in endemic settings and expanding to new geographical areas. It is therefore critical to track this virus using genomic surveillance. However, the complex patterns of viral genomic diversity make it challenging to use the existing genotype classification system. Here we propose adding two sub-genotypic levels of virus classification, named major and minor lineages. These lineages have high thresholds for phylogenetic distance and clade size, rendering them stable between phylogenetic studies. We present an assignment tool to show that the proposed lineages are useful for regional, national and sub-national discussions of relevant DENV diversity. Moreover, the proposed lineages are robust to classification using partial genome sequences. We provide a standardized neutral descriptor of DENV diversity with which we can identify and track lineages of potential epidemiological and/or clinical importance. Information about our lineage system, including methods to assign lineages to sequence data and propose new lineages, can be found at: dengue-lineages.org.","container-title":"medRxiv","DOI":"10.1101/2024.05.16.24307504","journalAbbreviation":"medRxiv","note":"PMID: 38798319\nPMCID: PMC11118645","page":"2024.05.16.24307504","source":"PubMed Central","title":"A new lineage nomenclature to aid genomic surveillance of dengue virus","author":[{"family":"Hill","given":"Verity"},{"family":"Cleemput","given":"Sara"},{"family":"Fonseca","given":"Vagner"},{"family":"Tegally","given":"Houriiyah"},{"family":"Brito","given":"Anderson F."},{"family":"Gifford","given":"Robert"},{"family":"Tran","given":"Vi Thuy"},{"family":"Kien","given":"Duong Thi Hue"},{"family":"Huynh","given":"Tuyen"},{"family":"Yacoub","given":"Sophie"},{"family":"Dieng","given":"Idrissa"},{"family":"Ndiaye","given":"Mignane"},{"family":"Balde","given":"Diamilatou"},{"family":"Diagne","given":"Moussa M."},{"family":"Faye","given":"Oumar"},{"family":"Salvato","given":"Richard"},{"family":"Wallau","given":"Gabriel Luz"},{"family":"Gregianini","given":"Tatiana S."},{"family":"Godinho","given":"Fernanda M.S"},{"family":"Vogels","given":"Chantal B.F."},{"family":"Breban","given":"Mallery I."},{"family":"Leguia","given":"Mariana"},{"family":"Jagtap","given":"Suraj"},{"family":"Roy","given":"Rahul"},{"family":"Hapuarachchi","given":"Chanditha"},{"family":"Mwanyika","given":"Gaspary"},{"family":"Giovanetti","given":"Marta"},{"family":"Alcantara","given":"Luiz C.J."},{"family":"Faria","given":"Nuno R."},{"family":"Carrington","given":"Christine V.F."},{"family":"Hanley","given":"Kathryn A."},{"family":"Holmes","given":"Edward C."},{"family":"Dumon","given":"Wim"},{"family":"Oliveira","given":"Tulio","non-dropping-particle":"de"},{"family":"Grubaugh","given":"Nathan D."}],"issued":{"date-parts":[["2024",5,17]]}}}],"schema":"https://github.com/citation-style-language/schema/raw/master/csl-citation.json"} </w:instrText>
      </w:r>
      <w:r w:rsidR="008A17BF">
        <w:fldChar w:fldCharType="separate"/>
      </w:r>
      <w:r w:rsidR="00F157BB" w:rsidRPr="00F157BB">
        <w:rPr>
          <w:rFonts w:cs="Times New Roman"/>
          <w:kern w:val="0"/>
          <w:szCs w:val="24"/>
        </w:rPr>
        <w:t xml:space="preserve">(Cuypers </w:t>
      </w:r>
      <w:r w:rsidR="00F157BB" w:rsidRPr="00F157BB">
        <w:rPr>
          <w:rFonts w:cs="Times New Roman"/>
          <w:i/>
          <w:iCs/>
          <w:kern w:val="0"/>
          <w:szCs w:val="24"/>
        </w:rPr>
        <w:t>et al.</w:t>
      </w:r>
      <w:r w:rsidR="00F157BB" w:rsidRPr="00F157BB">
        <w:rPr>
          <w:rFonts w:cs="Times New Roman"/>
          <w:kern w:val="0"/>
          <w:szCs w:val="24"/>
        </w:rPr>
        <w:t xml:space="preserve">, 2018; Schoch </w:t>
      </w:r>
      <w:r w:rsidR="00F157BB" w:rsidRPr="00F157BB">
        <w:rPr>
          <w:rFonts w:cs="Times New Roman"/>
          <w:i/>
          <w:iCs/>
          <w:kern w:val="0"/>
          <w:szCs w:val="24"/>
        </w:rPr>
        <w:t>et al.</w:t>
      </w:r>
      <w:r w:rsidR="00F157BB" w:rsidRPr="00F157BB">
        <w:rPr>
          <w:rFonts w:cs="Times New Roman"/>
          <w:kern w:val="0"/>
          <w:szCs w:val="24"/>
        </w:rPr>
        <w:t xml:space="preserve">, 2020; Hill </w:t>
      </w:r>
      <w:r w:rsidR="00F157BB" w:rsidRPr="00F157BB">
        <w:rPr>
          <w:rFonts w:cs="Times New Roman"/>
          <w:i/>
          <w:iCs/>
          <w:kern w:val="0"/>
          <w:szCs w:val="24"/>
        </w:rPr>
        <w:t>et al.</w:t>
      </w:r>
      <w:r w:rsidR="00F157BB" w:rsidRPr="00F157BB">
        <w:rPr>
          <w:rFonts w:cs="Times New Roman"/>
          <w:kern w:val="0"/>
          <w:szCs w:val="24"/>
        </w:rPr>
        <w:t>, 2024)</w:t>
      </w:r>
      <w:r w:rsidR="008A17BF">
        <w:fldChar w:fldCharType="end"/>
      </w:r>
    </w:p>
    <w:p w14:paraId="7139D8E4" w14:textId="77777777" w:rsidR="00F01654" w:rsidRDefault="00F01654" w:rsidP="00F01654">
      <w:r w:rsidRPr="00F01654">
        <w:t>During the process, multiple genotypes with the same nomenclature (e.g., "DENV-2 genotype Asian I", "DENV-2 genotype Asian II") were found. To ensure clarity and avoid redundancy, representative genotypes were selected for the protein taxonomy database. The chosen representative genotypes are as follows:</w:t>
      </w:r>
      <w:r>
        <w:t xml:space="preserve">     </w:t>
      </w:r>
    </w:p>
    <w:p w14:paraId="56E4522C" w14:textId="64D5981F" w:rsidR="00F01654" w:rsidRDefault="00F01654" w:rsidP="00AE0E23">
      <w:pPr>
        <w:pStyle w:val="ListParagraph"/>
        <w:numPr>
          <w:ilvl w:val="0"/>
          <w:numId w:val="18"/>
        </w:numPr>
      </w:pPr>
      <w:r>
        <w:t>Dengue virus 1 Brazil/97-11/1997 for "DENV-1 genotype V"</w:t>
      </w:r>
    </w:p>
    <w:p w14:paraId="10313E13" w14:textId="0D91830D" w:rsidR="00F01654" w:rsidRDefault="00F01654" w:rsidP="00AE0E23">
      <w:pPr>
        <w:pStyle w:val="ListParagraph"/>
        <w:numPr>
          <w:ilvl w:val="0"/>
          <w:numId w:val="18"/>
        </w:numPr>
      </w:pPr>
      <w:r>
        <w:lastRenderedPageBreak/>
        <w:t>Dengue virus 1 Jamaica/CV1636/1977 for "DENV-1 genotype II"</w:t>
      </w:r>
    </w:p>
    <w:p w14:paraId="4C271B72" w14:textId="475B0F47" w:rsidR="00F01654" w:rsidRDefault="00F01654" w:rsidP="00AE0E23">
      <w:pPr>
        <w:pStyle w:val="ListParagraph"/>
        <w:numPr>
          <w:ilvl w:val="0"/>
          <w:numId w:val="18"/>
        </w:numPr>
      </w:pPr>
      <w:r>
        <w:t>Dengue virus 1 Nauru/West Pac/1974 for "DENV-1 genotype I"</w:t>
      </w:r>
    </w:p>
    <w:p w14:paraId="1354B544" w14:textId="60E24EFD" w:rsidR="00F01654" w:rsidRDefault="00F01654" w:rsidP="00AE0E23">
      <w:pPr>
        <w:pStyle w:val="ListParagraph"/>
        <w:numPr>
          <w:ilvl w:val="0"/>
          <w:numId w:val="18"/>
        </w:numPr>
      </w:pPr>
      <w:r>
        <w:t>Dengue virus 1 Singapore/S275/1990 for "DENV-1 genotype IV"</w:t>
      </w:r>
    </w:p>
    <w:p w14:paraId="33BAA4CE" w14:textId="0BACC57D" w:rsidR="00F01654" w:rsidRDefault="00F01654" w:rsidP="00AE0E23">
      <w:pPr>
        <w:pStyle w:val="ListParagraph"/>
        <w:numPr>
          <w:ilvl w:val="0"/>
          <w:numId w:val="18"/>
        </w:numPr>
      </w:pPr>
      <w:r>
        <w:t>Dengue virus 1 Thailand/AHF 82-80/1980 for "DENV-1 genotype III"</w:t>
      </w:r>
    </w:p>
    <w:p w14:paraId="1A514808" w14:textId="1AD5B568" w:rsidR="00F01654" w:rsidRDefault="00F01654" w:rsidP="00AE0E23">
      <w:pPr>
        <w:pStyle w:val="ListParagraph"/>
        <w:numPr>
          <w:ilvl w:val="0"/>
          <w:numId w:val="18"/>
        </w:numPr>
      </w:pPr>
      <w:r>
        <w:t>Dengue virus 2 16681-PDK53 for "DENV-2 genotype Asian I"</w:t>
      </w:r>
    </w:p>
    <w:p w14:paraId="3B45228A" w14:textId="0570E2CD" w:rsidR="00F01654" w:rsidRDefault="00F01654" w:rsidP="00AE0E23">
      <w:pPr>
        <w:pStyle w:val="ListParagraph"/>
        <w:numPr>
          <w:ilvl w:val="0"/>
          <w:numId w:val="18"/>
        </w:numPr>
      </w:pPr>
      <w:r>
        <w:t>Dengue virus 2 China/D2-04 for "DENV-2 genotype Asian II"</w:t>
      </w:r>
    </w:p>
    <w:p w14:paraId="664AD47C" w14:textId="1C3F74F5" w:rsidR="00F01654" w:rsidRDefault="00F01654" w:rsidP="00AE0E23">
      <w:pPr>
        <w:pStyle w:val="ListParagraph"/>
        <w:numPr>
          <w:ilvl w:val="0"/>
          <w:numId w:val="18"/>
        </w:numPr>
      </w:pPr>
      <w:r>
        <w:t>Dengue virus 2 Jamaica/1409/1983 for "DENV-2 genotype American"</w:t>
      </w:r>
    </w:p>
    <w:p w14:paraId="5FC67668" w14:textId="09E827AB" w:rsidR="00F01654" w:rsidRDefault="00F01654" w:rsidP="00AE0E23">
      <w:pPr>
        <w:pStyle w:val="ListParagraph"/>
        <w:numPr>
          <w:ilvl w:val="0"/>
          <w:numId w:val="18"/>
        </w:numPr>
      </w:pPr>
      <w:r>
        <w:t>Dengue virus 2 Peru/IQT2913/1996 for "DENV-2 genotype Cosmopolitan"</w:t>
      </w:r>
    </w:p>
    <w:p w14:paraId="5BB95A0F" w14:textId="47ECF553" w:rsidR="00F01654" w:rsidRDefault="00F01654" w:rsidP="00AE0E23">
      <w:pPr>
        <w:pStyle w:val="ListParagraph"/>
        <w:numPr>
          <w:ilvl w:val="0"/>
          <w:numId w:val="18"/>
        </w:numPr>
      </w:pPr>
      <w:r>
        <w:t>Dengue virus 3 China/80-2/1980 for "DENV-3 genotype III"</w:t>
      </w:r>
    </w:p>
    <w:p w14:paraId="70C0C8F6" w14:textId="4AA0B31A" w:rsidR="00F01654" w:rsidRDefault="00F01654" w:rsidP="00AE0E23">
      <w:pPr>
        <w:pStyle w:val="ListParagraph"/>
        <w:numPr>
          <w:ilvl w:val="0"/>
          <w:numId w:val="18"/>
        </w:numPr>
      </w:pPr>
      <w:r>
        <w:t>Dengue virus 3 Martinique/1243/1999 for "DENV-3 genotype IV"</w:t>
      </w:r>
    </w:p>
    <w:p w14:paraId="2EEA8B91" w14:textId="39D0D12D" w:rsidR="00F01654" w:rsidRDefault="00F01654" w:rsidP="00AE0E23">
      <w:pPr>
        <w:pStyle w:val="ListParagraph"/>
        <w:numPr>
          <w:ilvl w:val="0"/>
          <w:numId w:val="18"/>
        </w:numPr>
      </w:pPr>
      <w:r>
        <w:t>Dengue virus 3 Philippines/H87/1956 for "DENV-3 genotype I"</w:t>
      </w:r>
    </w:p>
    <w:p w14:paraId="76F8F970" w14:textId="435C4722" w:rsidR="00F01654" w:rsidRDefault="00F01654" w:rsidP="00AE0E23">
      <w:pPr>
        <w:pStyle w:val="ListParagraph"/>
        <w:numPr>
          <w:ilvl w:val="0"/>
          <w:numId w:val="18"/>
        </w:numPr>
      </w:pPr>
      <w:r>
        <w:t>Dengue virus 3 Singapore/8120/1995 for "DENV-3 genotype II"</w:t>
      </w:r>
    </w:p>
    <w:p w14:paraId="48862DA1" w14:textId="357C2A14" w:rsidR="00F01654" w:rsidRDefault="00F01654" w:rsidP="00AE0E23">
      <w:pPr>
        <w:pStyle w:val="ListParagraph"/>
        <w:numPr>
          <w:ilvl w:val="0"/>
          <w:numId w:val="18"/>
        </w:numPr>
      </w:pPr>
      <w:r>
        <w:t>Dengue virus 3 Sri Lanka/1266/2000 for "DENV-3 genotype V"</w:t>
      </w:r>
    </w:p>
    <w:p w14:paraId="5E9161B6" w14:textId="18FD2DBB" w:rsidR="00F01654" w:rsidRDefault="00F01654" w:rsidP="00AE0E23">
      <w:pPr>
        <w:pStyle w:val="ListParagraph"/>
        <w:numPr>
          <w:ilvl w:val="0"/>
          <w:numId w:val="18"/>
        </w:numPr>
      </w:pPr>
      <w:r>
        <w:t>Dengue virus 4 Dominica/814669/1981 for "DENV-4 genotype II"</w:t>
      </w:r>
    </w:p>
    <w:p w14:paraId="0A5E765C" w14:textId="57E392AE" w:rsidR="00F01654" w:rsidRDefault="00F01654" w:rsidP="00AE0E23">
      <w:pPr>
        <w:pStyle w:val="ListParagraph"/>
        <w:numPr>
          <w:ilvl w:val="0"/>
          <w:numId w:val="18"/>
        </w:numPr>
      </w:pPr>
      <w:r>
        <w:t>Dengue virus 4 Philippines/H241/1956 for "DENV-4 genotype I"</w:t>
      </w:r>
    </w:p>
    <w:p w14:paraId="5E5F2C98" w14:textId="4F95A32C" w:rsidR="00F01654" w:rsidRDefault="00F01654" w:rsidP="00F01654">
      <w:r>
        <w:t>This selection process ensured that only unique, representative genotypes were used, thus streamlining the taxonomy database.</w:t>
      </w:r>
    </w:p>
    <w:p w14:paraId="7065CABD" w14:textId="69446AFF" w:rsidR="00F01654" w:rsidRDefault="00F01654" w:rsidP="00AE0E23">
      <w:pPr>
        <w:pStyle w:val="ListParagraph"/>
        <w:numPr>
          <w:ilvl w:val="0"/>
          <w:numId w:val="19"/>
        </w:numPr>
      </w:pPr>
      <w:r>
        <w:t xml:space="preserve">Script: </w:t>
      </w:r>
      <w:r w:rsidR="00F2508F">
        <w:t>1.6.taxonomy_db</w:t>
      </w:r>
      <w:r>
        <w:t>.sh</w:t>
      </w:r>
    </w:p>
    <w:p w14:paraId="0C1FB564" w14:textId="460CD730" w:rsidR="00F01654" w:rsidRDefault="00F01654" w:rsidP="00AE0E23">
      <w:pPr>
        <w:pStyle w:val="ListParagraph"/>
        <w:numPr>
          <w:ilvl w:val="0"/>
          <w:numId w:val="19"/>
        </w:numPr>
      </w:pPr>
      <w:r>
        <w:t>Packages and Libraries: Python (version 3.7.4)</w:t>
      </w:r>
    </w:p>
    <w:p w14:paraId="377E7334" w14:textId="3488D55D" w:rsidR="00F01654" w:rsidRDefault="00F01654" w:rsidP="00AE0E23">
      <w:pPr>
        <w:pStyle w:val="ListParagraph"/>
        <w:numPr>
          <w:ilvl w:val="0"/>
          <w:numId w:val="19"/>
        </w:numPr>
      </w:pPr>
      <w:r>
        <w:t>Input Files: Individual FASTA files for each Dengue virus genotype</w:t>
      </w:r>
    </w:p>
    <w:p w14:paraId="09165C5F" w14:textId="18568F74" w:rsidR="00F01654" w:rsidRDefault="00F01654" w:rsidP="00AE0E23">
      <w:pPr>
        <w:pStyle w:val="ListParagraph"/>
        <w:numPr>
          <w:ilvl w:val="0"/>
          <w:numId w:val="19"/>
        </w:numPr>
      </w:pPr>
      <w:r>
        <w:t>Output Files:</w:t>
      </w:r>
    </w:p>
    <w:p w14:paraId="39E2711E" w14:textId="6314010B" w:rsidR="00F01654" w:rsidRDefault="00F01654" w:rsidP="00AE0E23">
      <w:pPr>
        <w:pStyle w:val="ListParagraph"/>
        <w:numPr>
          <w:ilvl w:val="1"/>
          <w:numId w:val="19"/>
        </w:numPr>
      </w:pPr>
      <w:r>
        <w:t>Combined FASTA files for each serotype (combined_denv1.fasta, combined_denv2.fasta, combined_denv3.fasta, combined_denv4.fasta)</w:t>
      </w:r>
    </w:p>
    <w:p w14:paraId="72CC34AF" w14:textId="369B9114" w:rsidR="00F01654" w:rsidRDefault="00F01654" w:rsidP="00AE0E23">
      <w:pPr>
        <w:pStyle w:val="ListParagraph"/>
        <w:numPr>
          <w:ilvl w:val="1"/>
          <w:numId w:val="19"/>
        </w:numPr>
      </w:pPr>
      <w:r>
        <w:t>protein_db_taxonomy.tsv</w:t>
      </w:r>
    </w:p>
    <w:p w14:paraId="232547F6" w14:textId="0BA108C4" w:rsidR="00F01654" w:rsidRDefault="00F01654" w:rsidP="00F01654">
      <w:r>
        <w:t>This script ensured that the taxonomy data were accurately mapped and that the FASTA files were organized in a way that facilitated downstream analyses, adhering to the latest genomic surveillance standards.</w:t>
      </w:r>
    </w:p>
    <w:p w14:paraId="68C408DD" w14:textId="01653816" w:rsidR="00862146" w:rsidRDefault="00862146" w:rsidP="00862146">
      <w:pPr>
        <w:pStyle w:val="Heading3"/>
      </w:pPr>
      <w:bookmarkStart w:id="37" w:name="_Toc172928079"/>
      <w:r>
        <w:t>Converting and Creating BLAST Database</w:t>
      </w:r>
      <w:bookmarkEnd w:id="37"/>
    </w:p>
    <w:p w14:paraId="44525BAC" w14:textId="742809B1" w:rsidR="00862146" w:rsidRDefault="00862146" w:rsidP="006F0474">
      <w:r>
        <w:t xml:space="preserve">The script </w:t>
      </w:r>
      <w:r w:rsidR="00121914">
        <w:t>1.7.convert_create_blastdb</w:t>
      </w:r>
      <w:r>
        <w:t>.sh converted the combined FASTA files into a format suitable for creating a BLAST database. This process utilized the fasta2RDP.py script from the FROGS library (https://github.com/geraldinepascal/FROGS-wrappers) and created a BLAST database.</w:t>
      </w:r>
      <w:r w:rsidR="000B047C">
        <w:t xml:space="preserve"> </w:t>
      </w:r>
      <w:r w:rsidR="003C6C3B">
        <w:fldChar w:fldCharType="begin"/>
      </w:r>
      <w:r w:rsidR="003C6C3B">
        <w:instrText xml:space="preserve"> ADDIN ZOTERO_ITEM CSL_CITATION {"citationID":"OWzNNpQe","properties":{"formattedCitation":"(Escudi\\uc0\\u233{} {\\i{}et al.}, 2018; Bernard {\\i{}et al.}, 2021)","plainCitation":"(Escudié et al., 2018; Bernard et al., 2021)","noteIndex":0},"citationItems":[{"id":189,"uris":["http://zotero.org/users/14142313/items/MLEY4PKJ"],"itemData":{"id":189,"type":"article-journal","abstract":"Metagenomics leads to major advances in microbial ecology and biologists need user friendly tools to analyze their data on their own.This Galaxy-supported pipeline, called FROGS, is designed to analyze large sets of amplicon sequences and produce abundance tables of Operational Taxonomic Units (OTUs) and their taxonomic affiliation. The clustering uses Swarm. The chimera removal uses VSEARCH, combined with original cross-sample validation. The taxonomic affiliation returns an innovative multi-affiliation output to highlight databases conflicts and uncertainties. Statistical results and numerous graphical illustrations are produced along the way to monitor the pipeline. FROGS was tested for the detection and quantification of OTUs on real and in silico datasets and proved to be rapid, robust and highly sensitive. It compares favorably with the widespread mothur, UPARSE and QIIME.Source code and instructions for installation: https://github.com/geraldinepascal/FROGS.git. A companion website: http://frogs.toulouse.inra.fr.Supplementary data are available at Bioinformatics online.","container-title":"Bioinformatics","DOI":"10.1093/bioinformatics/btx791","ISSN":"1367-4803","issue":"8","journalAbbreviation":"Bioinformatics","page":"1287-1294","source":"Silverchair","title":"FROGS: Find, Rapidly, OTUs with Galaxy Solution","title-short":"FROGS","volume":"34","author":[{"family":"Escudié","given":"Frédéric"},{"family":"Auer","given":"Lucas"},{"family":"Bernard","given":"Maria"},{"family":"Mariadassou","given":"Mahendra"},{"family":"Cauquil","given":"Laurent"},{"family":"Vidal","given":"Katia"},{"family":"Maman","given":"Sarah"},{"family":"Hernandez-Raquet","given":"Guillermina"},{"family":"Combes","given":"Sylvie"},{"family":"Pascal","given":"Géraldine"}],"issued":{"date-parts":[["2018",4,15]]}}},{"id":187,"uris":["http://zotero.org/users/14142313/items/46WNZKWN"],"itemData":{"id":187,"type":"article-journal","abstract":"Fungi are present in all environments. They fulfil important ecological functions and play a crucial role in the food industry. Their accurate characterization is thus indispensable, particularly through metabarcoding. The most frequently used markers to monitor fungi are ITSs. These markers are the best documented in public databases but have one main weakness: polymerase chain reaction amplification may produce non-overlapping reads in a significant fraction of the fungi. When these reads are filtered out, traditional metabarcoding pipelines lose part of the information and consequently produce biased pictures of the composition and structure of the environment under study. We developed a solution that enables processing of the entire set of reads including both overlapping and non-overlapping, thus providing a more accurate picture of fungal communities. Our comparative tests using simulated and real data demonstrated the effectiveness of our solution, which can be used by both experts and non-specialists on a command line or through the Galaxy-based web interface.","container-title":"Briefings in Bioinformatics","DOI":"10.1093/bib/bbab318","ISSN":"1477-4054","issue":"6","journalAbbreviation":"Briefings in Bioinformatics","page":"bbab318","source":"Silverchair","title":"FROGS: a powerful tool to analyse the diversity of fungi with special management of internal transcribed spacers","title-short":"FROGS","volume":"22","author":[{"family":"Bernard","given":"Maria"},{"family":"Rué","given":"Olivier"},{"family":"Mariadassou","given":"Mahendra"},{"family":"Pascal","given":"Géraldine"}],"issued":{"date-parts":[["2021",11,1]]}}}],"schema":"https://github.com/citation-style-language/schema/raw/master/csl-citation.json"} </w:instrText>
      </w:r>
      <w:r w:rsidR="003C6C3B">
        <w:fldChar w:fldCharType="separate"/>
      </w:r>
      <w:r w:rsidR="003C6C3B" w:rsidRPr="003C6C3B">
        <w:rPr>
          <w:rFonts w:cs="Times New Roman"/>
          <w:kern w:val="0"/>
          <w:szCs w:val="24"/>
        </w:rPr>
        <w:t xml:space="preserve">(Escudié </w:t>
      </w:r>
      <w:r w:rsidR="003C6C3B" w:rsidRPr="003C6C3B">
        <w:rPr>
          <w:rFonts w:cs="Times New Roman"/>
          <w:i/>
          <w:iCs/>
          <w:kern w:val="0"/>
          <w:szCs w:val="24"/>
        </w:rPr>
        <w:t>et al.</w:t>
      </w:r>
      <w:r w:rsidR="003C6C3B" w:rsidRPr="003C6C3B">
        <w:rPr>
          <w:rFonts w:cs="Times New Roman"/>
          <w:kern w:val="0"/>
          <w:szCs w:val="24"/>
        </w:rPr>
        <w:t xml:space="preserve">, 2018; Bernard </w:t>
      </w:r>
      <w:r w:rsidR="003C6C3B" w:rsidRPr="003C6C3B">
        <w:rPr>
          <w:rFonts w:cs="Times New Roman"/>
          <w:i/>
          <w:iCs/>
          <w:kern w:val="0"/>
          <w:szCs w:val="24"/>
        </w:rPr>
        <w:t>et al.</w:t>
      </w:r>
      <w:r w:rsidR="003C6C3B" w:rsidRPr="003C6C3B">
        <w:rPr>
          <w:rFonts w:cs="Times New Roman"/>
          <w:kern w:val="0"/>
          <w:szCs w:val="24"/>
        </w:rPr>
        <w:t>, 2021)</w:t>
      </w:r>
      <w:r w:rsidR="003C6C3B">
        <w:fldChar w:fldCharType="end"/>
      </w:r>
    </w:p>
    <w:p w14:paraId="2693B193" w14:textId="70599C33" w:rsidR="00862146" w:rsidRDefault="00862146" w:rsidP="00AE0E23">
      <w:pPr>
        <w:pStyle w:val="ListParagraph"/>
        <w:numPr>
          <w:ilvl w:val="0"/>
          <w:numId w:val="5"/>
        </w:numPr>
      </w:pPr>
      <w:r>
        <w:t xml:space="preserve">Script: </w:t>
      </w:r>
      <w:r w:rsidR="00121914">
        <w:t>1.7.convert_create_blastdb</w:t>
      </w:r>
      <w:r>
        <w:t>.sh</w:t>
      </w:r>
    </w:p>
    <w:p w14:paraId="0B1010F3" w14:textId="77777777" w:rsidR="00862146" w:rsidRDefault="00862146" w:rsidP="00AE0E23">
      <w:pPr>
        <w:pStyle w:val="ListParagraph"/>
        <w:numPr>
          <w:ilvl w:val="0"/>
          <w:numId w:val="5"/>
        </w:numPr>
      </w:pPr>
      <w:r>
        <w:t>Packages and Libraries: Python (version 3.7.4), FROGS library</w:t>
      </w:r>
    </w:p>
    <w:p w14:paraId="0266E4C4" w14:textId="77777777" w:rsidR="00862146" w:rsidRDefault="00862146" w:rsidP="00AE0E23">
      <w:pPr>
        <w:pStyle w:val="ListParagraph"/>
        <w:numPr>
          <w:ilvl w:val="0"/>
          <w:numId w:val="5"/>
        </w:numPr>
      </w:pPr>
      <w:r>
        <w:lastRenderedPageBreak/>
        <w:t>Tools: seqkit (for header manipulation), BLAST (version 2.12.0)</w:t>
      </w:r>
    </w:p>
    <w:p w14:paraId="4062E64E" w14:textId="77777777" w:rsidR="00862146" w:rsidRDefault="00862146" w:rsidP="00AE0E23">
      <w:pPr>
        <w:pStyle w:val="ListParagraph"/>
        <w:numPr>
          <w:ilvl w:val="0"/>
          <w:numId w:val="5"/>
        </w:numPr>
      </w:pPr>
      <w:r>
        <w:t>Input Files:</w:t>
      </w:r>
    </w:p>
    <w:p w14:paraId="2D2A1389" w14:textId="74D3FB15" w:rsidR="00862146" w:rsidRDefault="00862146" w:rsidP="00AE0E23">
      <w:pPr>
        <w:pStyle w:val="ListParagraph"/>
        <w:numPr>
          <w:ilvl w:val="1"/>
          <w:numId w:val="5"/>
        </w:numPr>
      </w:pPr>
      <w:r>
        <w:t>Combined FASTA file: combined_denv4.fasta</w:t>
      </w:r>
      <w:r w:rsidR="004F22B1">
        <w:t>, combined_denv3.fasta, combined_denv2.fasta, combined_denv1.fasta</w:t>
      </w:r>
    </w:p>
    <w:p w14:paraId="423C270A" w14:textId="77777777" w:rsidR="00862146" w:rsidRDefault="00862146" w:rsidP="00AE0E23">
      <w:pPr>
        <w:pStyle w:val="ListParagraph"/>
        <w:numPr>
          <w:ilvl w:val="1"/>
          <w:numId w:val="5"/>
        </w:numPr>
      </w:pPr>
      <w:r>
        <w:t>Taxonomy file: protein_db_taxonomy.tsv</w:t>
      </w:r>
    </w:p>
    <w:p w14:paraId="18B29449" w14:textId="77777777" w:rsidR="00862146" w:rsidRDefault="00862146" w:rsidP="00AE0E23">
      <w:pPr>
        <w:pStyle w:val="ListParagraph"/>
        <w:numPr>
          <w:ilvl w:val="0"/>
          <w:numId w:val="5"/>
        </w:numPr>
      </w:pPr>
      <w:r>
        <w:t>Output Files:</w:t>
      </w:r>
    </w:p>
    <w:p w14:paraId="15EF6C58" w14:textId="77777777" w:rsidR="00862146" w:rsidRDefault="00862146" w:rsidP="00AE0E23">
      <w:pPr>
        <w:pStyle w:val="ListParagraph"/>
        <w:numPr>
          <w:ilvl w:val="1"/>
          <w:numId w:val="5"/>
        </w:numPr>
      </w:pPr>
      <w:r>
        <w:t>RDP formatted FASTA and taxonomy files</w:t>
      </w:r>
    </w:p>
    <w:p w14:paraId="00A3F6F1" w14:textId="1D1C2BCF" w:rsidR="00862146" w:rsidRDefault="00862146" w:rsidP="00AE0E23">
      <w:pPr>
        <w:pStyle w:val="ListParagraph"/>
        <w:numPr>
          <w:ilvl w:val="1"/>
          <w:numId w:val="5"/>
        </w:numPr>
      </w:pPr>
      <w:r>
        <w:t>BLAST database</w:t>
      </w:r>
    </w:p>
    <w:p w14:paraId="172E3A69" w14:textId="77777777" w:rsidR="009F4D42" w:rsidRDefault="009F4D42" w:rsidP="009F4D42">
      <w:pPr>
        <w:pStyle w:val="Heading3"/>
      </w:pPr>
      <w:bookmarkStart w:id="38" w:name="_Toc172928080"/>
      <w:r>
        <w:t>Assigning Taxonomy Using BLAST</w:t>
      </w:r>
      <w:bookmarkEnd w:id="38"/>
    </w:p>
    <w:p w14:paraId="4A3B1DF7" w14:textId="6BEE146A" w:rsidR="009F4D42" w:rsidRDefault="007172B7" w:rsidP="006F0474">
      <w:r w:rsidRPr="007172B7">
        <w:t xml:space="preserve">The script </w:t>
      </w:r>
      <w:r w:rsidR="00B57E83">
        <w:t>1.8.blast_assign_taxonomy</w:t>
      </w:r>
      <w:r w:rsidRPr="007172B7">
        <w:t xml:space="preserve">.sh assigned taxonomy to the sequences using BLAST. This script ran BLAST searches and used the modified taxonomy_assignment.py script, originally from Joseph7e's repository (Assign-Taxonomy-with-BLAST), </w:t>
      </w:r>
      <w:r w:rsidR="0014507C">
        <w:t xml:space="preserve">and then used the </w:t>
      </w:r>
      <w:r w:rsidR="00AE0E23" w:rsidRPr="00AE0E23">
        <w:t>taxonomy_assignment_BLAST.py</w:t>
      </w:r>
      <w:r w:rsidR="00AE0E23">
        <w:t xml:space="preserve"> script </w:t>
      </w:r>
      <w:r w:rsidRPr="007172B7">
        <w:t xml:space="preserve">to assign taxonomy based on BLAST results. Additionally, the best_taxonomy_assignment.py script was used to determine the best taxonomy assignment for each sequence </w:t>
      </w:r>
      <w:r w:rsidR="009B27A0">
        <w:t xml:space="preserve"> </w:t>
      </w:r>
      <w:r w:rsidR="009B27A0">
        <w:fldChar w:fldCharType="begin"/>
      </w:r>
      <w:r w:rsidR="00B70990">
        <w:instrText xml:space="preserve"> ADDIN ZOTERO_ITEM CSL_CITATION {"citationID":"OdgB6paM","properties":{"formattedCitation":"(Sevigny, 2024)","plainCitation":"(Sevigny, 2024)","noteIndex":0},"citationItems":[{"id":174,"uris":["http://zotero.org/users/14142313/items/7QUHGP4Y"],"itemData":{"id":174,"type":"software","abstract":"Assign taxonomy with blast, can be used for qiime","genre":"Python","note":"original-date: 2017-02-22T17:48:39Z","source":"GitHub","title":"Joseph7e/Assign-Taxonomy-with-BLAST","URL":"https://github.com/Joseph7e/Assign-Taxonomy-with-BLAST","author":[{"family":"Sevigny","given":"Joseph L."}],"accessed":{"date-parts":[["2024",6,14]]},"issued":{"date-parts":[["2024",6,7]]}}}],"schema":"https://github.com/citation-style-language/schema/raw/master/csl-citation.json"} </w:instrText>
      </w:r>
      <w:r w:rsidR="009B27A0">
        <w:fldChar w:fldCharType="separate"/>
      </w:r>
      <w:r w:rsidR="009B27A0" w:rsidRPr="009B27A0">
        <w:rPr>
          <w:rFonts w:cs="Times New Roman"/>
        </w:rPr>
        <w:t>(Sevigny, 2024)</w:t>
      </w:r>
      <w:r w:rsidR="009B27A0">
        <w:fldChar w:fldCharType="end"/>
      </w:r>
      <w:r w:rsidR="00DA2DAD">
        <w:t>.</w:t>
      </w:r>
    </w:p>
    <w:p w14:paraId="6687BDF6" w14:textId="2CE9A59B" w:rsidR="007172B7" w:rsidRDefault="007172B7" w:rsidP="00F24540">
      <w:pPr>
        <w:pStyle w:val="ListParagraph"/>
        <w:numPr>
          <w:ilvl w:val="0"/>
          <w:numId w:val="21"/>
        </w:numPr>
      </w:pPr>
      <w:r>
        <w:t xml:space="preserve">Script: </w:t>
      </w:r>
      <w:r w:rsidR="00B57E83">
        <w:t>1.8.blast_assign_taxonomy</w:t>
      </w:r>
      <w:r>
        <w:t>.sh</w:t>
      </w:r>
    </w:p>
    <w:p w14:paraId="008F715E" w14:textId="0F317869" w:rsidR="007172B7" w:rsidRDefault="007172B7" w:rsidP="00F24540">
      <w:pPr>
        <w:pStyle w:val="ListParagraph"/>
        <w:numPr>
          <w:ilvl w:val="0"/>
          <w:numId w:val="21"/>
        </w:numPr>
      </w:pPr>
      <w:r>
        <w:t>Packages and Libraries: BLAST (version 2.12.0), Biopython</w:t>
      </w:r>
    </w:p>
    <w:p w14:paraId="19FCE550" w14:textId="48A2C7DF" w:rsidR="007172B7" w:rsidRDefault="007172B7" w:rsidP="00F24540">
      <w:pPr>
        <w:pStyle w:val="ListParagraph"/>
        <w:numPr>
          <w:ilvl w:val="0"/>
          <w:numId w:val="21"/>
        </w:numPr>
      </w:pPr>
      <w:r>
        <w:t>Tools: seqkit (for removing duplicate sequences)</w:t>
      </w:r>
      <w:r w:rsidR="00AE0E23">
        <w:t xml:space="preserve">, </w:t>
      </w:r>
      <w:r w:rsidR="00AE0E23" w:rsidRPr="00AE0E23">
        <w:t>best_taxonomy_assignment.py</w:t>
      </w:r>
      <w:r w:rsidR="00AE0E23">
        <w:t xml:space="preserve">, </w:t>
      </w:r>
    </w:p>
    <w:p w14:paraId="15F5F074" w14:textId="686E15E7" w:rsidR="007172B7" w:rsidRDefault="007172B7" w:rsidP="00F24540">
      <w:pPr>
        <w:pStyle w:val="ListParagraph"/>
        <w:numPr>
          <w:ilvl w:val="0"/>
          <w:numId w:val="21"/>
        </w:numPr>
      </w:pPr>
      <w:r>
        <w:t>Input Files:</w:t>
      </w:r>
    </w:p>
    <w:p w14:paraId="17164E93" w14:textId="2B40AACA" w:rsidR="007172B7" w:rsidRDefault="007172B7" w:rsidP="00F24540">
      <w:pPr>
        <w:pStyle w:val="ListParagraph"/>
        <w:numPr>
          <w:ilvl w:val="1"/>
          <w:numId w:val="21"/>
        </w:numPr>
      </w:pPr>
      <w:r>
        <w:t>Query FASTA file: passed_sequences.fasta</w:t>
      </w:r>
      <w:r w:rsidR="009F76E5">
        <w:t xml:space="preserve">; </w:t>
      </w:r>
    </w:p>
    <w:p w14:paraId="4DD1109E" w14:textId="569551FE" w:rsidR="007172B7" w:rsidRDefault="007172B7" w:rsidP="00F24540">
      <w:pPr>
        <w:pStyle w:val="ListParagraph"/>
        <w:numPr>
          <w:ilvl w:val="1"/>
          <w:numId w:val="21"/>
        </w:numPr>
      </w:pPr>
      <w:r>
        <w:t>BLAST database</w:t>
      </w:r>
    </w:p>
    <w:p w14:paraId="687749DC" w14:textId="132A0E58" w:rsidR="007172B7" w:rsidRDefault="007172B7" w:rsidP="00F24540">
      <w:pPr>
        <w:pStyle w:val="ListParagraph"/>
        <w:numPr>
          <w:ilvl w:val="1"/>
          <w:numId w:val="21"/>
        </w:numPr>
      </w:pPr>
      <w:r>
        <w:t>Taxonomy file: protein_db_taxonomy.tsv</w:t>
      </w:r>
    </w:p>
    <w:p w14:paraId="435977F4" w14:textId="5BCE1A09" w:rsidR="007172B7" w:rsidRDefault="007172B7" w:rsidP="00F24540">
      <w:pPr>
        <w:pStyle w:val="ListParagraph"/>
        <w:numPr>
          <w:ilvl w:val="0"/>
          <w:numId w:val="21"/>
        </w:numPr>
      </w:pPr>
      <w:r>
        <w:t>Output Files:</w:t>
      </w:r>
    </w:p>
    <w:p w14:paraId="5A5BAF38" w14:textId="5E223ED4" w:rsidR="007172B7" w:rsidRDefault="007172B7" w:rsidP="00F24540">
      <w:pPr>
        <w:pStyle w:val="ListParagraph"/>
        <w:numPr>
          <w:ilvl w:val="1"/>
          <w:numId w:val="21"/>
        </w:numPr>
      </w:pPr>
      <w:r>
        <w:t>BLAST search results</w:t>
      </w:r>
    </w:p>
    <w:p w14:paraId="4875193E" w14:textId="1674D847" w:rsidR="009C2C6E" w:rsidRPr="009C2C6E" w:rsidRDefault="007172B7" w:rsidP="00F24540">
      <w:pPr>
        <w:pStyle w:val="ListParagraph"/>
        <w:numPr>
          <w:ilvl w:val="1"/>
          <w:numId w:val="21"/>
        </w:numPr>
      </w:pPr>
      <w:r>
        <w:t>Taxonomy assignment results</w:t>
      </w:r>
    </w:p>
    <w:p w14:paraId="360B255A" w14:textId="77777777" w:rsidR="009C2C6E" w:rsidRDefault="009C2C6E" w:rsidP="009C2C6E"/>
    <w:p w14:paraId="3E04AD29" w14:textId="77777777" w:rsidR="005B72C3" w:rsidRDefault="005B72C3">
      <w:pPr>
        <w:spacing w:line="259" w:lineRule="auto"/>
        <w:jc w:val="left"/>
        <w:rPr>
          <w:rFonts w:eastAsiaTheme="majorEastAsia" w:cstheme="majorBidi"/>
          <w:color w:val="2F5496" w:themeColor="accent1" w:themeShade="BF"/>
          <w:sz w:val="26"/>
          <w:szCs w:val="26"/>
        </w:rPr>
      </w:pPr>
      <w:r>
        <w:br w:type="page"/>
      </w:r>
    </w:p>
    <w:p w14:paraId="5A66BECD" w14:textId="25B22365" w:rsidR="00D858E0" w:rsidRDefault="00D858E0" w:rsidP="00D858E0">
      <w:pPr>
        <w:pStyle w:val="Heading2"/>
      </w:pPr>
      <w:bookmarkStart w:id="39" w:name="_Toc172928081"/>
      <w:r>
        <w:lastRenderedPageBreak/>
        <w:t xml:space="preserve">Fetching and Indexing </w:t>
      </w:r>
      <w:r w:rsidR="00716E03">
        <w:t>Dengue virus</w:t>
      </w:r>
      <w:r>
        <w:t xml:space="preserve"> Reference Genome – Process 2</w:t>
      </w:r>
      <w:bookmarkEnd w:id="39"/>
    </w:p>
    <w:p w14:paraId="63A062E5" w14:textId="7C837CC1" w:rsidR="008E3483" w:rsidRPr="00D259C9" w:rsidRDefault="008E3483" w:rsidP="008C434D">
      <w:pPr>
        <w:pStyle w:val="Heading3"/>
        <w:rPr>
          <w:rFonts w:asciiTheme="majorHAnsi" w:hAnsiTheme="majorHAnsi"/>
        </w:rPr>
      </w:pPr>
      <w:bookmarkStart w:id="40" w:name="_Toc172928082"/>
      <w:r w:rsidRPr="008E3483">
        <w:rPr>
          <w:rFonts w:asciiTheme="majorHAnsi" w:hAnsiTheme="majorHAnsi"/>
        </w:rPr>
        <w:t>Fetching Reference Genomes</w:t>
      </w:r>
      <w:bookmarkEnd w:id="40"/>
    </w:p>
    <w:p w14:paraId="3D29BAF0" w14:textId="202F2076" w:rsidR="008E3483" w:rsidRDefault="005B72C3" w:rsidP="006F0474">
      <w:r w:rsidRPr="005B72C3">
        <w:t>The script 2.1.fetch_ref_genome.sh was used to retrieve Dengue virus reference genomes from the National Center for Biotechnology Information (NCBI) database</w:t>
      </w:r>
      <w:r w:rsidR="00DA2DAD">
        <w:t xml:space="preserve"> </w:t>
      </w:r>
      <w:r w:rsidR="00DA2DAD">
        <w:fldChar w:fldCharType="begin"/>
      </w:r>
      <w:r w:rsidR="00DA2DAD">
        <w:instrText xml:space="preserve"> ADDIN ZOTERO_ITEM CSL_CITATION {"citationID":"6aJJM062","properties":{"formattedCitation":"(NCBI Resource Coordinators, 2018)","plainCitation":"(NCBI Resource Coordinators, 2018)","noteIndex":0},"citationItems":[{"id":232,"uris":["http://zotero.org/users/14142313/items/AI4C3NNL"],"itemData":{"id":232,"type":"article-journal","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The Entrez system provides search and retrieval operations for most of these data from 39 distinct databases. The E-utilities serve as the programming interface for the Entrez system. Augmenting many of the Web applications are custom implementations of the BLAST program optimized to search specialized data sets. New resources released in the past year include PubMed Data Management, RefSeq Functional Elements, genome data download, variation services API, Magic-BLAST, QuickBLASTp, and Identical Protein Groups. Resources that were updated in the past year include the genome data viewer, a human genome resources page, Gene, virus variation, OSIRIS, and PubChem. All of these resources can be accessed through the NCBI home page at www.ncbi.nlm.nih.gov.","container-title":"Nucleic Acids Research","DOI":"10.1093/nar/gkx1095","ISSN":"1362-4962","issue":"D1","journalAbbreviation":"Nucleic Acids Res","language":"eng","note":"PMID: 29140470\nPMCID: PMC5753372","page":"D8-D13","source":"PubMed","title":"Database resources of the National Center for Biotechnology Information","volume":"46","author":[{"literal":"NCBI Resource Coordinators"}],"issued":{"date-parts":[["2018",1,4]]}}}],"schema":"https://github.com/citation-style-language/schema/raw/master/csl-citation.json"} </w:instrText>
      </w:r>
      <w:r w:rsidR="00DA2DAD">
        <w:fldChar w:fldCharType="separate"/>
      </w:r>
      <w:r w:rsidR="00DA2DAD" w:rsidRPr="00DA2DAD">
        <w:rPr>
          <w:rFonts w:cs="Times New Roman"/>
        </w:rPr>
        <w:t>(NCBI Resource Coordinators, 2018)</w:t>
      </w:r>
      <w:r w:rsidR="00DA2DAD">
        <w:fldChar w:fldCharType="end"/>
      </w:r>
      <w:r w:rsidRPr="005B72C3">
        <w:t>. This script utilized the Entrez Direct package (version 13.2) to filter genomes by completeness and relevance, saving them in the specified directory for further processing</w:t>
      </w:r>
      <w:r w:rsidR="007172B7">
        <w:t xml:space="preserve"> </w:t>
      </w:r>
      <w:r w:rsidR="007172B7">
        <w:fldChar w:fldCharType="begin"/>
      </w:r>
      <w:r w:rsidR="007172B7">
        <w:instrText xml:space="preserve"> ADDIN ZOTERO_ITEM CSL_CITATION {"citationID":"tyRdFmpY","properties":{"formattedCitation":"(Kans, 2024)","plainCitation":"(Kans, 2024)","noteIndex":0},"citationItems":[{"id":235,"uris":["http://zotero.org/users/14142313/items/I5MDAU2X"],"itemData":{"id":235,"type":"chapter","abstract":"Entrez Direct (EDirect) provides access to the NCBI's suite of interconnected databases (publication, sequence, structure, gene, variation, expression, etc.) from a Unix terminal window. Search terms are entered as command-line arguments. Individual operations are connected with Unix pipes to construct multi-step queries. Selected records can then be retrieved in a variety of formats.","container-title":"Entrez Programming Utilities Help [Internet]","language":"en","publisher":"National Center for Biotechnology Information (US)","source":"www.ncbi.nlm.nih.gov","title":"Entrez Direct: E-utilities on the Unix Command Line","title-short":"Entrez Direct","URL":"https://www.ncbi.nlm.nih.gov/books/NBK179288/","author":[{"family":"Kans","given":"Jonathan"}],"accessed":{"date-parts":[["2024",7,23]]},"issued":{"date-parts":[["2024",7,17]]}}}],"schema":"https://github.com/citation-style-language/schema/raw/master/csl-citation.json"} </w:instrText>
      </w:r>
      <w:r w:rsidR="007172B7">
        <w:fldChar w:fldCharType="separate"/>
      </w:r>
      <w:r w:rsidR="007172B7" w:rsidRPr="007172B7">
        <w:rPr>
          <w:rFonts w:cs="Times New Roman"/>
        </w:rPr>
        <w:t>(Kans, 2024)</w:t>
      </w:r>
      <w:r w:rsidR="007172B7">
        <w:fldChar w:fldCharType="end"/>
      </w:r>
      <w:r w:rsidRPr="005B72C3">
        <w:t>. The genomes were fetched using accession numbers and were saved in FASTA format for subsequent analyses.</w:t>
      </w:r>
    </w:p>
    <w:p w14:paraId="04F55DA3" w14:textId="77777777" w:rsidR="008E3483" w:rsidRDefault="008E3483" w:rsidP="00AE0E23">
      <w:pPr>
        <w:pStyle w:val="ListParagraph"/>
        <w:numPr>
          <w:ilvl w:val="0"/>
          <w:numId w:val="13"/>
        </w:numPr>
      </w:pPr>
      <w:r>
        <w:t>Script: 2.1.fetch_ref_genome.sh</w:t>
      </w:r>
    </w:p>
    <w:p w14:paraId="5415DE86" w14:textId="77777777" w:rsidR="008E3483" w:rsidRDefault="008E3483" w:rsidP="00AE0E23">
      <w:pPr>
        <w:pStyle w:val="ListParagraph"/>
        <w:numPr>
          <w:ilvl w:val="0"/>
          <w:numId w:val="13"/>
        </w:numPr>
      </w:pPr>
      <w:r>
        <w:t>Packages and Libraries: Entrez Direct (version 13.2)</w:t>
      </w:r>
    </w:p>
    <w:p w14:paraId="6606B03D" w14:textId="77777777" w:rsidR="008E3483" w:rsidRDefault="008E3483" w:rsidP="00AE0E23">
      <w:pPr>
        <w:pStyle w:val="ListParagraph"/>
        <w:numPr>
          <w:ilvl w:val="0"/>
          <w:numId w:val="13"/>
        </w:numPr>
      </w:pPr>
      <w:r>
        <w:t>Input Files: NCBI nucleotide database query results</w:t>
      </w:r>
    </w:p>
    <w:p w14:paraId="29A41424" w14:textId="0A5AD1DE" w:rsidR="008E3483" w:rsidRDefault="008E3483" w:rsidP="00AE0E23">
      <w:pPr>
        <w:pStyle w:val="ListParagraph"/>
        <w:numPr>
          <w:ilvl w:val="0"/>
          <w:numId w:val="13"/>
        </w:numPr>
      </w:pPr>
      <w:r>
        <w:t xml:space="preserve">Output Files: </w:t>
      </w:r>
      <w:r w:rsidR="00716E03">
        <w:t>Dengue virus</w:t>
      </w:r>
      <w:r>
        <w:t xml:space="preserve"> reference genomes in FASTA format</w:t>
      </w:r>
    </w:p>
    <w:p w14:paraId="6240F538" w14:textId="23A28D84" w:rsidR="008E3483" w:rsidRPr="008E3483" w:rsidRDefault="008E3483" w:rsidP="008C434D">
      <w:pPr>
        <w:pStyle w:val="Heading3"/>
        <w:rPr>
          <w:rFonts w:asciiTheme="majorHAnsi" w:hAnsiTheme="majorHAnsi"/>
        </w:rPr>
      </w:pPr>
      <w:bookmarkStart w:id="41" w:name="_Toc172928083"/>
      <w:r w:rsidRPr="008E3483">
        <w:rPr>
          <w:rFonts w:asciiTheme="majorHAnsi" w:hAnsiTheme="majorHAnsi"/>
        </w:rPr>
        <w:t>Indexing Reference Genomes</w:t>
      </w:r>
      <w:bookmarkEnd w:id="41"/>
    </w:p>
    <w:p w14:paraId="7197CCFE" w14:textId="60AB77B7" w:rsidR="00820C46" w:rsidRDefault="00820C46" w:rsidP="00820C46">
      <w:r>
        <w:t>After fetching, the reference genomes were indexed using the script 2.2.index_ref_genome.sh. This script utilized the Burrows-Wheeler Aligner (BWA) tool (version 0.7) to create indices for efficient sequence alignment</w:t>
      </w:r>
      <w:r w:rsidR="00DA2DAD">
        <w:t xml:space="preserve"> </w:t>
      </w:r>
      <w:r w:rsidR="00DA2DAD">
        <w:fldChar w:fldCharType="begin"/>
      </w:r>
      <w:r w:rsidR="00DA2DAD">
        <w:instrText xml:space="preserve"> ADDIN ZOTERO_ITEM CSL_CITATION {"citationID":"JaO2TVYt","properties":{"formattedCitation":"(Li and Durbin, 2009)","plainCitation":"(Li and Durbin, 2009)","noteIndex":0},"citationItems":[{"id":229,"uris":["http://zotero.org/users/14142313/items/LU9J52SX"],"itemData":{"id":229,"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DA2DAD">
        <w:rPr>
          <w:rFonts w:ascii="Cambria Math" w:hAnsi="Cambria Math" w:cs="Cambria Math"/>
        </w:rPr>
        <w:instrText>∼</w:instrText>
      </w:r>
      <w:r w:rsidR="00DA2DAD">
        <w:instrText>10</w:instrText>
      </w:r>
      <w:r w:rsidR="00DA2DAD">
        <w:rPr>
          <w:rFonts w:cs="Times New Roman"/>
        </w:rPr>
        <w:instrText>–</w:instrText>
      </w:r>
      <w:r w:rsidR="00DA2DAD">
        <w:instrText>20</w:instrText>
      </w:r>
      <w:r w:rsidR="00DA2DAD">
        <w:rPr>
          <w:rFonts w:cs="Times New Roman"/>
        </w:rPr>
        <w:instrText>×</w:instrText>
      </w:r>
      <w:r w:rsidR="00DA2DAD">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Availability:  http://maq.sourceforge.netContact:  rd@sanger.ac.uk","container-title":"Bioinformatics","DOI":"10.1093/bioinformatics/btp324","ISSN":"1367-4803","issue":"14","journalAbbreviation":"Bioinformatics","page":"1754-1760","source":"Silverchair","title":"Fast and accurate short read alignment with Burrows–Wheeler transform","volume":"25","author":[{"family":"Li","given":"Heng"},{"family":"Durbin","given":"Richard"}],"issued":{"date-parts":[["2009",7,15]]}}}],"schema":"https://github.com/citation-style-language/schema/raw/master/csl-citation.json"} </w:instrText>
      </w:r>
      <w:r w:rsidR="00DA2DAD">
        <w:fldChar w:fldCharType="separate"/>
      </w:r>
      <w:r w:rsidR="00DA2DAD" w:rsidRPr="00DA2DAD">
        <w:rPr>
          <w:rFonts w:cs="Times New Roman"/>
        </w:rPr>
        <w:t>(Li and Durbin, 2009)</w:t>
      </w:r>
      <w:r w:rsidR="00DA2DAD">
        <w:fldChar w:fldCharType="end"/>
      </w:r>
      <w:r w:rsidR="00DA2DAD">
        <w:t>.</w:t>
      </w:r>
    </w:p>
    <w:p w14:paraId="03A0FB0F" w14:textId="6599F668" w:rsidR="00820C46" w:rsidRDefault="00820C46" w:rsidP="00F24540">
      <w:pPr>
        <w:pStyle w:val="ListParagraph"/>
        <w:numPr>
          <w:ilvl w:val="0"/>
          <w:numId w:val="20"/>
        </w:numPr>
      </w:pPr>
      <w:r>
        <w:t>Script: 2.2.index_ref_genome.sh</w:t>
      </w:r>
    </w:p>
    <w:p w14:paraId="51CC1DCE" w14:textId="1AE09EC1" w:rsidR="00820C46" w:rsidRDefault="00820C46" w:rsidP="00F24540">
      <w:pPr>
        <w:pStyle w:val="ListParagraph"/>
        <w:numPr>
          <w:ilvl w:val="0"/>
          <w:numId w:val="20"/>
        </w:numPr>
      </w:pPr>
      <w:r>
        <w:t>Packages and Libraries: BWA (version 0.7)</w:t>
      </w:r>
    </w:p>
    <w:p w14:paraId="1EA039E3" w14:textId="4CBFF0B0" w:rsidR="00820C46" w:rsidRDefault="00820C46" w:rsidP="00F24540">
      <w:pPr>
        <w:pStyle w:val="ListParagraph"/>
        <w:numPr>
          <w:ilvl w:val="0"/>
          <w:numId w:val="20"/>
        </w:numPr>
      </w:pPr>
      <w:r>
        <w:t>Input Files: Dengue virus reference genomes in FASTA format</w:t>
      </w:r>
    </w:p>
    <w:p w14:paraId="01B7D385" w14:textId="703E0B2D" w:rsidR="008E3483" w:rsidRDefault="00820C46" w:rsidP="00F24540">
      <w:pPr>
        <w:pStyle w:val="ListParagraph"/>
        <w:numPr>
          <w:ilvl w:val="0"/>
          <w:numId w:val="20"/>
        </w:numPr>
      </w:pPr>
      <w:r>
        <w:t>Output Files: Indexed reference genomes</w:t>
      </w:r>
      <w:r w:rsidR="008E3483">
        <w:t>.</w:t>
      </w:r>
    </w:p>
    <w:p w14:paraId="021F98DC" w14:textId="77777777" w:rsidR="008E3483" w:rsidRPr="0068758E" w:rsidRDefault="008E3483" w:rsidP="008E3483"/>
    <w:p w14:paraId="45B4395C" w14:textId="77777777" w:rsidR="002E693A" w:rsidRDefault="002E693A">
      <w:pPr>
        <w:spacing w:line="259" w:lineRule="auto"/>
        <w:jc w:val="left"/>
        <w:rPr>
          <w:rFonts w:eastAsiaTheme="majorEastAsia" w:cstheme="majorBidi"/>
          <w:color w:val="2F5496" w:themeColor="accent1" w:themeShade="BF"/>
          <w:sz w:val="26"/>
          <w:szCs w:val="26"/>
        </w:rPr>
      </w:pPr>
      <w:r>
        <w:br w:type="page"/>
      </w:r>
    </w:p>
    <w:p w14:paraId="1DBE52F1" w14:textId="78F40D6E" w:rsidR="001A6746" w:rsidRDefault="00716E03" w:rsidP="001A6746">
      <w:pPr>
        <w:pStyle w:val="Heading2"/>
      </w:pPr>
      <w:bookmarkStart w:id="42" w:name="_Toc172928084"/>
      <w:r>
        <w:lastRenderedPageBreak/>
        <w:t>Dengue virus</w:t>
      </w:r>
      <w:r w:rsidR="001A6746" w:rsidRPr="00BA33E1">
        <w:t xml:space="preserve">-Specific Primers </w:t>
      </w:r>
      <w:r w:rsidR="008C434D">
        <w:t xml:space="preserve">and Amplicons </w:t>
      </w:r>
      <w:r w:rsidR="001A6746" w:rsidRPr="00BA33E1">
        <w:t>– Process 3</w:t>
      </w:r>
      <w:bookmarkEnd w:id="42"/>
    </w:p>
    <w:p w14:paraId="56BDBAA9" w14:textId="3F133C7B" w:rsidR="00996321" w:rsidRDefault="00996321" w:rsidP="008C434D">
      <w:pPr>
        <w:pStyle w:val="Heading3"/>
        <w:rPr>
          <w:rFonts w:asciiTheme="majorHAnsi" w:hAnsiTheme="majorHAnsi"/>
        </w:rPr>
      </w:pPr>
      <w:bookmarkStart w:id="43" w:name="_Toc172928085"/>
      <w:r w:rsidRPr="00996321">
        <w:rPr>
          <w:rFonts w:asciiTheme="majorHAnsi" w:hAnsiTheme="majorHAnsi"/>
        </w:rPr>
        <w:t xml:space="preserve">Literature Mining for </w:t>
      </w:r>
      <w:r w:rsidR="00716E03">
        <w:rPr>
          <w:rFonts w:asciiTheme="majorHAnsi" w:hAnsiTheme="majorHAnsi"/>
        </w:rPr>
        <w:t>Dengue virus</w:t>
      </w:r>
      <w:r w:rsidRPr="00996321">
        <w:rPr>
          <w:rFonts w:asciiTheme="majorHAnsi" w:hAnsiTheme="majorHAnsi"/>
        </w:rPr>
        <w:t>-Specific Primers</w:t>
      </w:r>
      <w:bookmarkEnd w:id="43"/>
    </w:p>
    <w:p w14:paraId="6B1CB150" w14:textId="60C14B0A" w:rsidR="00557855" w:rsidRDefault="00557855" w:rsidP="00557855">
      <w:r>
        <w:t xml:space="preserve">Using the 3.1.scrappaper.py script, forked from the ScrapPaper repository by M. R. Rafsanjani, literature on Dengue virus primers was mined from PubMed </w:t>
      </w:r>
      <w:r>
        <w:fldChar w:fldCharType="begin"/>
      </w:r>
      <w:r w:rsidR="002B1249">
        <w:instrText xml:space="preserve"> ADDIN ZOTERO_ITEM CSL_CITATION {"citationID":"XbQKXj9Z","properties":{"formattedCitation":"(Rafsanjani, 2022)","plainCitation":"(Rafsanjani, 2022)","noteIndex":0},"citationItems":[{"id":237,"uris":["http://zotero.org/users/14142313/items/8ISQNGQB"],"itemData":{"id":237,"type":"software","abstract":"A web scrapping method to extract journal information from PubMed and Google Scholar using Python.","genre":"Python","license":"MPL-2.0","note":"original-date: 2022-03-07T07:50:25Z","source":"GitHub","title":"rafsanlab/ScrapPaper","URL":"https://github.com/rafsanlab/ScrapPaper","author":[{"family":"Rafsanjani","given":"M. R."}],"accessed":{"date-parts":[["2024",7,23]]},"issued":{"date-parts":[["2022"]]}}}],"schema":"https://github.com/citation-style-language/schema/raw/master/csl-citation.json"} </w:instrText>
      </w:r>
      <w:r>
        <w:fldChar w:fldCharType="separate"/>
      </w:r>
      <w:r w:rsidR="002B1249" w:rsidRPr="002B1249">
        <w:rPr>
          <w:rFonts w:cs="Times New Roman"/>
        </w:rPr>
        <w:t>(Rafsanjani, 2022)</w:t>
      </w:r>
      <w:r>
        <w:fldChar w:fldCharType="end"/>
      </w:r>
      <w:r>
        <w:t>. This script employed the requests and BeautifulSoup libraries (version 4.9.3) to scrape metadata from articles, distinguishing between summary and abstract views to maximize data extraction efficiency. The results from both views were merged based on title similarity, organized into a DataFrame, and exported to an Excel spreadsheet. Out of 404 articles initially identified, data was extracted from 158 after manual review, which focused on conventional PCR assays related to Dengue virus primers typing. This review helped document essential details such as target genotype, primer name, orientation, and sequence.</w:t>
      </w:r>
    </w:p>
    <w:p w14:paraId="71DBA0F3" w14:textId="16C18F5D" w:rsidR="00CD7918" w:rsidRPr="00CD7918" w:rsidRDefault="00557855" w:rsidP="00557855">
      <w:r>
        <w:t>Records were removed for the following reasons: inaccessible articles behind paywalls, missing articles, and the complexity of locating primer details. After reviewing, data was cleaned in Excel to ensure accuracy and consistency. This process involved removing entries without primers, renaming unnamed primers to a standardized format, deleting tags, probes, RT, and duplicates, standardizing primer names by replacing spaces with underscores, and ensuring all primers had associated sequences. A total of 1277 unique primers were identified for subsequent analysis steps.</w:t>
      </w:r>
    </w:p>
    <w:p w14:paraId="211E93DD" w14:textId="1F7BACD7" w:rsidR="00592225" w:rsidRDefault="00592225" w:rsidP="00AE0E23">
      <w:pPr>
        <w:pStyle w:val="ListParagraph"/>
        <w:numPr>
          <w:ilvl w:val="0"/>
          <w:numId w:val="7"/>
        </w:numPr>
      </w:pPr>
      <w:r>
        <w:t>Script: 3.1.scrappaper.py</w:t>
      </w:r>
    </w:p>
    <w:p w14:paraId="2D1B4FB1" w14:textId="686E2048" w:rsidR="00592225" w:rsidRDefault="00592225" w:rsidP="00AE0E23">
      <w:pPr>
        <w:pStyle w:val="ListParagraph"/>
        <w:numPr>
          <w:ilvl w:val="0"/>
          <w:numId w:val="7"/>
        </w:numPr>
      </w:pPr>
      <w:r>
        <w:t>Packages and Libraries: Python (version 3.9.15), requests, BeautifulSoup (version 4.9.3)</w:t>
      </w:r>
    </w:p>
    <w:p w14:paraId="0BCCFAF1" w14:textId="1988C92F" w:rsidR="00592225" w:rsidRDefault="00592225" w:rsidP="00AE0E23">
      <w:pPr>
        <w:pStyle w:val="ListParagraph"/>
        <w:numPr>
          <w:ilvl w:val="0"/>
          <w:numId w:val="7"/>
        </w:numPr>
      </w:pPr>
      <w:r>
        <w:t>Input Files: PubMed articles</w:t>
      </w:r>
    </w:p>
    <w:p w14:paraId="33DD0DF0" w14:textId="3ADBBBFF" w:rsidR="00CD7918" w:rsidRDefault="00592225" w:rsidP="00AE0E23">
      <w:pPr>
        <w:pStyle w:val="ListParagraph"/>
        <w:numPr>
          <w:ilvl w:val="0"/>
          <w:numId w:val="7"/>
        </w:numPr>
      </w:pPr>
      <w:r>
        <w:t>Output Files: Dengue virus primer metadata CSV file</w:t>
      </w:r>
    </w:p>
    <w:p w14:paraId="7DAC8D00" w14:textId="12F704C7" w:rsidR="001A6746" w:rsidRDefault="001A6746" w:rsidP="00CD7918">
      <w:pPr>
        <w:pStyle w:val="Heading3"/>
      </w:pPr>
      <w:bookmarkStart w:id="44" w:name="_Toc172928086"/>
      <w:r w:rsidRPr="00EF2A20">
        <w:t>Converting Cleaned Primer Data to FASTA Format</w:t>
      </w:r>
      <w:bookmarkEnd w:id="44"/>
    </w:p>
    <w:p w14:paraId="554A9919" w14:textId="009B91AC" w:rsidR="00C127E3" w:rsidRPr="00C127E3" w:rsidRDefault="00C127E3" w:rsidP="006F0474">
      <w:r w:rsidRPr="00C127E3">
        <w:t>The script 3.2.csvtofasta.sh converted the cleaned CSV file containing primer data into FASTA format, preparing it for further processing.</w:t>
      </w:r>
    </w:p>
    <w:p w14:paraId="29E02B86" w14:textId="77777777" w:rsidR="00C127E3" w:rsidRPr="00C127E3" w:rsidRDefault="00C127E3" w:rsidP="00AE0E23">
      <w:pPr>
        <w:pStyle w:val="ListParagraph"/>
        <w:numPr>
          <w:ilvl w:val="0"/>
          <w:numId w:val="8"/>
        </w:numPr>
      </w:pPr>
      <w:r w:rsidRPr="00C127E3">
        <w:t>Script: 3.2.csvtofasta.sh</w:t>
      </w:r>
    </w:p>
    <w:p w14:paraId="17F28C8C" w14:textId="77777777" w:rsidR="00C127E3" w:rsidRPr="00C127E3" w:rsidRDefault="00C127E3" w:rsidP="00AE0E23">
      <w:pPr>
        <w:pStyle w:val="ListParagraph"/>
        <w:numPr>
          <w:ilvl w:val="0"/>
          <w:numId w:val="8"/>
        </w:numPr>
      </w:pPr>
      <w:r w:rsidRPr="00C127E3">
        <w:t>Packages and Libraries: Python (version 3.9.15)</w:t>
      </w:r>
    </w:p>
    <w:p w14:paraId="4F069AAB" w14:textId="77777777" w:rsidR="00C127E3" w:rsidRPr="00C127E3" w:rsidRDefault="00C127E3" w:rsidP="00AE0E23">
      <w:pPr>
        <w:pStyle w:val="ListParagraph"/>
        <w:numPr>
          <w:ilvl w:val="0"/>
          <w:numId w:val="8"/>
        </w:numPr>
      </w:pPr>
      <w:r w:rsidRPr="00C127E3">
        <w:t>Input Files: Primer metadata CSV file</w:t>
      </w:r>
    </w:p>
    <w:p w14:paraId="756AAFC8" w14:textId="77777777" w:rsidR="00C127E3" w:rsidRDefault="00C127E3" w:rsidP="00AE0E23">
      <w:pPr>
        <w:pStyle w:val="ListParagraph"/>
        <w:numPr>
          <w:ilvl w:val="0"/>
          <w:numId w:val="8"/>
        </w:numPr>
      </w:pPr>
      <w:r w:rsidRPr="00C127E3">
        <w:t>Output Files: Primer sequences in FASTA format</w:t>
      </w:r>
    </w:p>
    <w:p w14:paraId="210DC9E1" w14:textId="084FB8A1" w:rsidR="001A6746" w:rsidRDefault="001A6746" w:rsidP="000A77D9">
      <w:pPr>
        <w:pStyle w:val="Heading3"/>
      </w:pPr>
      <w:bookmarkStart w:id="45" w:name="_Toc172928087"/>
      <w:r w:rsidRPr="000A77D9">
        <w:t>Checking Primer Positions</w:t>
      </w:r>
      <w:bookmarkEnd w:id="45"/>
    </w:p>
    <w:p w14:paraId="5A48925E" w14:textId="7CFEBAFF" w:rsidR="000A77D9" w:rsidRDefault="000A77D9" w:rsidP="006F0474">
      <w:r>
        <w:t>The script 3.3.check_primer_position.sh checked the positions of primers against a set of reference genomes using BWA for alignment and samtools for handling sequence data, ensuring the accuracy of primer locations</w:t>
      </w:r>
      <w:r w:rsidR="00557855">
        <w:t xml:space="preserve"> </w:t>
      </w:r>
      <w:r w:rsidR="00557855">
        <w:fldChar w:fldCharType="begin"/>
      </w:r>
      <w:r w:rsidR="006F2101">
        <w:instrText xml:space="preserve"> ADDIN ZOTERO_ITEM CSL_CITATION {"citationID":"we0gGEpB","properties":{"formattedCitation":"(Li and Durbin, 2009; Li {\\i{}et al.}, 2009)","plainCitation":"(Li and Durbin, 2009; Li et al., 2009)","noteIndex":0},"citationItems":[{"id":229,"uris":["http://zotero.org/users/14142313/items/LU9J52SX"],"itemData":{"id":229,"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6F2101">
        <w:rPr>
          <w:rFonts w:ascii="Cambria Math" w:hAnsi="Cambria Math" w:cs="Cambria Math"/>
        </w:rPr>
        <w:instrText>∼</w:instrText>
      </w:r>
      <w:r w:rsidR="006F2101">
        <w:instrText>10</w:instrText>
      </w:r>
      <w:r w:rsidR="006F2101">
        <w:rPr>
          <w:rFonts w:cs="Times New Roman"/>
        </w:rPr>
        <w:instrText>–</w:instrText>
      </w:r>
      <w:r w:rsidR="006F2101">
        <w:instrText>20</w:instrText>
      </w:r>
      <w:r w:rsidR="006F2101">
        <w:rPr>
          <w:rFonts w:cs="Times New Roman"/>
        </w:rPr>
        <w:instrText>×</w:instrText>
      </w:r>
      <w:r w:rsidR="006F2101">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Availability:  http://maq.sourceforge.netContact:  rd@sanger.ac.uk","container-title":"Bioinformatics","DOI":"10.1093/bioinformatics/btp324","ISSN":"1367-4803","issue":"14","journalAbbreviation":"Bioinformatics","page":"1754-1760","source":"Silverchair","title":"Fast and accurate short read alignment with Burrows–Wheeler transform","volume":"25","author":[{"family":"Li","given":"Heng"},{"family":"Durbin","given":"Richard"}],"issued":{"date-parts":[["2009",7,15]]}}},{"id":238,"uris":["http://zotero.org/users/14142313/items/F8XGTU9D"],"itemData":{"id":238,"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557855">
        <w:fldChar w:fldCharType="separate"/>
      </w:r>
      <w:r w:rsidR="006F2101" w:rsidRPr="006F2101">
        <w:rPr>
          <w:rFonts w:cs="Times New Roman"/>
          <w:kern w:val="0"/>
          <w:szCs w:val="24"/>
        </w:rPr>
        <w:t xml:space="preserve">(Li and Durbin, 2009; Li </w:t>
      </w:r>
      <w:r w:rsidR="006F2101" w:rsidRPr="006F2101">
        <w:rPr>
          <w:rFonts w:cs="Times New Roman"/>
          <w:i/>
          <w:iCs/>
          <w:kern w:val="0"/>
          <w:szCs w:val="24"/>
        </w:rPr>
        <w:t>et al.</w:t>
      </w:r>
      <w:r w:rsidR="006F2101" w:rsidRPr="006F2101">
        <w:rPr>
          <w:rFonts w:cs="Times New Roman"/>
          <w:kern w:val="0"/>
          <w:szCs w:val="24"/>
        </w:rPr>
        <w:t>, 2009)</w:t>
      </w:r>
      <w:r w:rsidR="00557855">
        <w:fldChar w:fldCharType="end"/>
      </w:r>
      <w:r>
        <w:t>.</w:t>
      </w:r>
    </w:p>
    <w:p w14:paraId="2D2413C4" w14:textId="77777777" w:rsidR="000A77D9" w:rsidRDefault="000A77D9" w:rsidP="00AE0E23">
      <w:pPr>
        <w:pStyle w:val="ListParagraph"/>
        <w:numPr>
          <w:ilvl w:val="0"/>
          <w:numId w:val="9"/>
        </w:numPr>
      </w:pPr>
      <w:r>
        <w:t>Script: 3.3.check_primer_position.sh</w:t>
      </w:r>
    </w:p>
    <w:p w14:paraId="5C170418" w14:textId="77777777" w:rsidR="000A77D9" w:rsidRDefault="000A77D9" w:rsidP="00AE0E23">
      <w:pPr>
        <w:pStyle w:val="ListParagraph"/>
        <w:numPr>
          <w:ilvl w:val="0"/>
          <w:numId w:val="9"/>
        </w:numPr>
      </w:pPr>
      <w:r>
        <w:t>Packages and Libraries: BWA (version 0.7), samtools (version 1.10)</w:t>
      </w:r>
    </w:p>
    <w:p w14:paraId="7A04E7E7" w14:textId="77777777" w:rsidR="000A77D9" w:rsidRDefault="000A77D9" w:rsidP="00AE0E23">
      <w:pPr>
        <w:pStyle w:val="ListParagraph"/>
        <w:numPr>
          <w:ilvl w:val="0"/>
          <w:numId w:val="9"/>
        </w:numPr>
      </w:pPr>
      <w:r>
        <w:lastRenderedPageBreak/>
        <w:t>Input Files: Primer FASTA file, reference genomes</w:t>
      </w:r>
    </w:p>
    <w:p w14:paraId="6835329B" w14:textId="59784B4D" w:rsidR="000A77D9" w:rsidRDefault="000A77D9" w:rsidP="00AE0E23">
      <w:pPr>
        <w:pStyle w:val="ListParagraph"/>
        <w:numPr>
          <w:ilvl w:val="0"/>
          <w:numId w:val="9"/>
        </w:numPr>
      </w:pPr>
      <w:r>
        <w:t>Output Files: Primer mapping positions TSV file</w:t>
      </w:r>
      <w:r>
        <w:tab/>
      </w:r>
    </w:p>
    <w:p w14:paraId="2CC33B09" w14:textId="0826FC9E" w:rsidR="000A77D9" w:rsidRDefault="000A77D9" w:rsidP="000A77D9">
      <w:pPr>
        <w:pStyle w:val="Heading3"/>
      </w:pPr>
      <w:bookmarkStart w:id="46" w:name="_Toc172928088"/>
      <w:r>
        <w:t>Determining Primer Melting Temperatures</w:t>
      </w:r>
      <w:bookmarkEnd w:id="46"/>
    </w:p>
    <w:p w14:paraId="54932CA6" w14:textId="440BE693" w:rsidR="000A77D9" w:rsidRDefault="00955D55" w:rsidP="006F0474">
      <w:r w:rsidRPr="00955D55">
        <w:t>To initiate the primer pairs generation process, it was crucial to determine the minimum and maximum melting temperatures (Tm) of each primer sequence. The 3.4.fetch_temp.py script analyzed an Excel file containing primer sequences and calculated Tm using Wallace's rule and the nearest neighbor method. Wallace's rule is a simple method for estimating the melting temperature of DNA primers by assigning 2°C for each A or T and 4°C for each G or C in the sequence</w:t>
      </w:r>
      <w:r>
        <w:t xml:space="preserve"> </w:t>
      </w:r>
      <w:r>
        <w:fldChar w:fldCharType="begin"/>
      </w:r>
      <w:r>
        <w:instrText xml:space="preserve"> ADDIN ZOTERO_ITEM CSL_CITATION {"citationID":"URP4iSYm","properties":{"formattedCitation":"(Suggs {\\i{}et al.}, 1981)","plainCitation":"(Suggs et al., 1981)","noteIndex":0},"citationItems":[{"id":241,"uris":["http://zotero.org/users/14142313/items/2VI37UGD"],"itemData":{"id":241,"type":"article-journal","abstract":"We have synthesized two sets of 15-base-long oligodeoxyribonucleotides corresponding to all possible coding sequences for a small portion of human beta 2-microglobulin. Labeled oligonucleotides were used as hybridization probes to screen bacterial clones containing cDNA sequences primed with oligo(dT) and inserted into the plasmid vector pBR322. One beta 2-microglobulin cDNA clone was detected in the 535 bacterial plasmid clones that were screened. The clone has been characterized by blotting and nucleotide sequence analysis. The cloned beta 2-microglobulin sequence contains 217 base pairs of the 3' untranslated region of the mRNA and 328 base pairs (97%) of the coding region.","container-title":"Proceedings of the National Academy of Sciences of the United States of America","ISSN":"0027-8424","issue":"11","journalAbbreviation":"Proc Natl Acad Sci U S A","note":"PMID: 6171820\nPMCID: PMC349099","page":"6613-6617","source":"PubMed Central","title":"Use of synthetic oligonucleotides as hybridization probes: isolation of cloned cDNA sequences for human beta 2-microglobulin.","title-short":"Use of synthetic oligonucleotides as hybridization probes","volume":"78","author":[{"family":"Suggs","given":"S V"},{"family":"Wallace","given":"R B"},{"family":"Hirose","given":"T"},{"family":"Kawashima","given":"E H"},{"family":"Itakura","given":"K"}],"issued":{"date-parts":[["1981",11]]}}}],"schema":"https://github.com/citation-style-language/schema/raw/master/csl-citation.json"} </w:instrText>
      </w:r>
      <w:r>
        <w:fldChar w:fldCharType="separate"/>
      </w:r>
      <w:r w:rsidRPr="00955D55">
        <w:rPr>
          <w:rFonts w:cs="Times New Roman"/>
          <w:kern w:val="0"/>
          <w:szCs w:val="24"/>
        </w:rPr>
        <w:t xml:space="preserve">(Suggs </w:t>
      </w:r>
      <w:r w:rsidRPr="00955D55">
        <w:rPr>
          <w:rFonts w:cs="Times New Roman"/>
          <w:i/>
          <w:iCs/>
          <w:kern w:val="0"/>
          <w:szCs w:val="24"/>
        </w:rPr>
        <w:t>et al.</w:t>
      </w:r>
      <w:r w:rsidRPr="00955D55">
        <w:rPr>
          <w:rFonts w:cs="Times New Roman"/>
          <w:kern w:val="0"/>
          <w:szCs w:val="24"/>
        </w:rPr>
        <w:t>, 1981)</w:t>
      </w:r>
      <w:r>
        <w:fldChar w:fldCharType="end"/>
      </w:r>
      <w:r w:rsidRPr="00955D55">
        <w:t>. This script handled sequences with ambiguous bases by mapping ambiguous nucleotide symbols to their actual nucleotides, generating all possible combinations of sequences, and then calculating the average Tm for these combinations. Results were updated in the primer_metadata.csv file, saved in the same directory as the input file</w:t>
      </w:r>
      <w:r w:rsidR="00520EA7">
        <w:t>.</w:t>
      </w:r>
    </w:p>
    <w:p w14:paraId="4F2DD71A" w14:textId="2B4C1C9E" w:rsidR="00955D55" w:rsidRDefault="00955D55" w:rsidP="00AE0E23">
      <w:pPr>
        <w:pStyle w:val="ListParagraph"/>
        <w:numPr>
          <w:ilvl w:val="0"/>
          <w:numId w:val="10"/>
        </w:numPr>
      </w:pPr>
      <w:r>
        <w:t>Script: 3.4.fetch_temp.py</w:t>
      </w:r>
    </w:p>
    <w:p w14:paraId="2CA1D557" w14:textId="1D0FA464" w:rsidR="00955D55" w:rsidRDefault="00955D55" w:rsidP="00AE0E23">
      <w:pPr>
        <w:pStyle w:val="ListParagraph"/>
        <w:numPr>
          <w:ilvl w:val="0"/>
          <w:numId w:val="10"/>
        </w:numPr>
      </w:pPr>
      <w:r>
        <w:t>Packages and Libraries: Anaconda (version 3.5.2), Biopython (version 1.78), pandas (version 1.3.3), openpyxl (version 3.0.7)</w:t>
      </w:r>
    </w:p>
    <w:p w14:paraId="57823CBA" w14:textId="73FEAAA7" w:rsidR="00955D55" w:rsidRDefault="00955D55" w:rsidP="00AE0E23">
      <w:pPr>
        <w:pStyle w:val="ListParagraph"/>
        <w:numPr>
          <w:ilvl w:val="0"/>
          <w:numId w:val="10"/>
        </w:numPr>
      </w:pPr>
      <w:r>
        <w:t>Input Files: Primer sequences</w:t>
      </w:r>
    </w:p>
    <w:p w14:paraId="5C1C8ADC" w14:textId="6041E792" w:rsidR="000A77D9" w:rsidRDefault="00955D55" w:rsidP="00AE0E23">
      <w:pPr>
        <w:pStyle w:val="ListParagraph"/>
        <w:numPr>
          <w:ilvl w:val="0"/>
          <w:numId w:val="10"/>
        </w:numPr>
      </w:pPr>
      <w:r>
        <w:t>Output Files: Primer Tm values</w:t>
      </w:r>
    </w:p>
    <w:p w14:paraId="2369E2A4" w14:textId="348299C2" w:rsidR="000A77D9" w:rsidRDefault="000A77D9" w:rsidP="000A77D9">
      <w:pPr>
        <w:pStyle w:val="Heading3"/>
      </w:pPr>
      <w:bookmarkStart w:id="47" w:name="_Toc172928089"/>
      <w:r>
        <w:t>Generating Primer Pairs</w:t>
      </w:r>
      <w:bookmarkEnd w:id="47"/>
    </w:p>
    <w:p w14:paraId="1931A9A0" w14:textId="7886F871" w:rsidR="00313D9F" w:rsidRPr="00313D9F" w:rsidRDefault="00313D9F" w:rsidP="00313D9F">
      <w:pPr>
        <w:pStyle w:val="Heading4"/>
      </w:pPr>
      <w:r>
        <w:t>Conventional PCR</w:t>
      </w:r>
    </w:p>
    <w:p w14:paraId="1F059026" w14:textId="50594D0F" w:rsidR="00D90853" w:rsidRDefault="00D90853" w:rsidP="00D90853">
      <w:r>
        <w:t xml:space="preserve">To generate primer pairs for conventional PCR, the process involved combining forward and reverse primers based on their mapping positions, melting temperatures (Tm), and other sequence characteristics. The </w:t>
      </w:r>
      <w:r w:rsidR="00BC13AB">
        <w:t>3.5.conventional</w:t>
      </w:r>
      <w:r>
        <w:t>.sh script was executed to run the conventional.py script.</w:t>
      </w:r>
    </w:p>
    <w:p w14:paraId="15B3F754" w14:textId="26520BC9" w:rsidR="00D90853" w:rsidRDefault="00D90853" w:rsidP="00D90853">
      <w:r>
        <w:t>The conventional.py script started by calculating the GC content of each primer sequence, a crucial factor affecting primer stability and annealing temperature. The script ensured that each primer met specific conditions: length between 18 to 25 nucleotides, GC content ranging from 40% to 60%, and no homopolymer runs exceeding four nucleotides</w:t>
      </w:r>
      <w:r w:rsidR="00450684">
        <w:t xml:space="preserve"> </w:t>
      </w:r>
      <w:r w:rsidR="00450684">
        <w:fldChar w:fldCharType="begin"/>
      </w:r>
      <w:r w:rsidR="00450684">
        <w:instrText xml:space="preserve"> ADDIN ZOTERO_ITEM CSL_CITATION {"citationID":"YGD2Z2kF","properties":{"formattedCitation":"(Shu {\\i{}et al.}, 2003)","plainCitation":"(Shu et al., 2003)","noteIndex":0},"citationItems":[{"id":255,"uris":["http://zotero.org/users/14142313/items/5SZJRJ3A"],"itemData":{"id":255,"type":"article-journal","abstract":"A quantitative one-step SYBR Green I-based reverse transcription (RT)-PCR system was developed for the detection and differentiation of four different dengue virus serotypes in acute-phase serum samples. A set of group- and serotype-specific primer pairs was designed against conserved sequences in the core region and evaluated for clinical diagnosis. A linear relationship was obtained between the amount of input RNA and cycle threshold (Ct) value over a range of 10 to 107 PFU per ml of cell culture-derived dengue viruses. The detection limit of the group-specific primer pair was between 4.1 and 43.5 PFU/ml for four dengue serotypes. The detection limit of each of the serotype-specific primer pairs was calculated to be 10 PFU/ml for dengue virus serotype 1 (DEN-1), 4.6 PFU/ml for DEN-2, 4.1 PFU/ml for DEN-3, and 5 PFU/ml for DEN-4. Comparisons between the one-step SYBR Green-based RT-PCR assay and the conventional cell culture method in the clinical diagnosis of dengue virus infection from acute-phase serum samples of confirmed dengue patients were performed. The results showed that 83 and 67% of 193 acute-phase serum samples tested were positive by the one-step SYBR Green-based RT-PCR method and cell culture method, respectively. Further analysis showed that the one-step SYBR Green-based RT-PCR method could detect twice as many acute-phase serum samples with positive dengue-specific immunoglobulin M (IgM) and/or IgG antibodies than cell culture method. Our results demonstrate the potential clinical application of the one-step SYBR Green I-based RT-PCR assay for the detection and differentiation of dengue virus RNA.","container-title":"Journal of Clinical Microbiology","DOI":"10.1128/JCM.41.6.2408-2416.2003","ISSN":"0095-1137","issue":"6","journalAbbreviation":"J Clin Microbiol","note":"PMID: 12791857\nPMCID: PMC156548","page":"2408-2416","source":"PubMed Central","title":"Development of Group- and Serotype-Specific One-Step SYBR Green I-Based Real-Time Reverse Transcription-PCR Assay for Dengue Virus","volume":"41","author":[{"family":"Shu","given":"Pei-Yun"},{"family":"Chang","given":"Shu-Fen"},{"family":"Kuo","given":"Yu-Chung"},{"family":"Yueh","given":"Yi-Yun"},{"family":"Chien","given":"Li-Jung"},{"family":"Sue","given":"Chien-Lin"},{"family":"Lin","given":"Ting-Hsiang"},{"family":"Huang","given":"Jyh-Hsiung"}],"issued":{"date-parts":[["2003",6]]}}}],"schema":"https://github.com/citation-style-language/schema/raw/master/csl-citation.json"} </w:instrText>
      </w:r>
      <w:r w:rsidR="00450684">
        <w:fldChar w:fldCharType="separate"/>
      </w:r>
      <w:r w:rsidR="00450684" w:rsidRPr="00450684">
        <w:rPr>
          <w:rFonts w:cs="Times New Roman"/>
          <w:kern w:val="0"/>
          <w:szCs w:val="24"/>
        </w:rPr>
        <w:t xml:space="preserve">(Shu </w:t>
      </w:r>
      <w:r w:rsidR="00450684" w:rsidRPr="00450684">
        <w:rPr>
          <w:rFonts w:cs="Times New Roman"/>
          <w:i/>
          <w:iCs/>
          <w:kern w:val="0"/>
          <w:szCs w:val="24"/>
        </w:rPr>
        <w:t>et al.</w:t>
      </w:r>
      <w:r w:rsidR="00450684" w:rsidRPr="00450684">
        <w:rPr>
          <w:rFonts w:cs="Times New Roman"/>
          <w:kern w:val="0"/>
          <w:szCs w:val="24"/>
        </w:rPr>
        <w:t>, 2003)</w:t>
      </w:r>
      <w:r w:rsidR="00450684">
        <w:fldChar w:fldCharType="end"/>
      </w:r>
      <w:r>
        <w:t>.</w:t>
      </w:r>
    </w:p>
    <w:p w14:paraId="63EEE0CF" w14:textId="0C932685" w:rsidR="00D90853" w:rsidRDefault="00D90853" w:rsidP="00D90853">
      <w:r>
        <w:t>The script loaded mapping data from a TSV file containing primer positions and metadata, as well as additional primer metadata from primer_metadata.tsv, which included GC content calculations. After merging these datasets to create a comprehensive dataset, forward and reverse primers were separated based on their names ending with _F and _R.</w:t>
      </w:r>
    </w:p>
    <w:p w14:paraId="6F177387" w14:textId="13E57F74" w:rsidR="00D90853" w:rsidRDefault="00D90853" w:rsidP="00D90853">
      <w:r>
        <w:t xml:space="preserve">The script iterated through the forward primers to find matching reverse primers that satisfied all predefined conditions. It ensured the primer pairs amplified regions within specified regions of interest (NS1, NS3, and NS5 of the Dengue virus genome) and that the Tm differences between forward and reverse primers were within 3°C for both minimum and maximum Tm. Additionally, the GC content </w:t>
      </w:r>
      <w:r>
        <w:lastRenderedPageBreak/>
        <w:t xml:space="preserve">difference between primers did not exceed 10%, and the length of the PCR product (amplicon) was between 300 to 1200 base pairs </w:t>
      </w:r>
      <w:r>
        <w:fldChar w:fldCharType="begin"/>
      </w:r>
      <w:r>
        <w:instrText xml:space="preserve"> ADDIN ZOTERO_ITEM CSL_CITATION {"citationID":"sQFKzyuj","properties":{"formattedCitation":"(Gurukumar {\\i{}et al.}, 2009; Wang {\\i{}et al.}, 2016)","plainCitation":"(Gurukumar et al., 2009; Wang et al., 2016)","noteIndex":0},"citationItems":[{"id":86,"uris":["http://zotero.org/users/14142313/items/FIPU4PDT"],"itemData":{"id":86,"type":"article-journal","abstract":"Dengue virus (DENV), a mosquito borne flavivirus is an important pathogen causing more than 50 million infections every year around the world. Dengue diagnosis depends on serology, which is not useful in the early phase of the disease and virus isolation, which is laborious and time consuming. There is need for a rapid, sensitive and high throughput method for detection of DENV in the early stages of the disease. Several real-time PCR assays have been described for dengue viruses, but there is scope for improvement. The new generation TaqMan Minor Groove Binding (MGB) probe approach was used to develop an improved real time RT-PCR (qRT-PCR) for DENV in this study.","container-title":"Virology Journal","DOI":"10.1186/1743-422X-6-10","ISSN":"1743-422X","issue":"1","journalAbbreviation":"Virology Journal","page":"10","source":"BioMed Central","title":"Development of real time PCR for detection and quantitation of Dengue Viruses","volume":"6","author":[{"family":"Gurukumar","given":"KR"},{"family":"Priyadarshini","given":"D."},{"family":"Patil","given":"JA"},{"family":"Bhagat","given":"A."},{"family":"Singh","given":"A."},{"family":"Shah","given":"PS"},{"family":"Cecilia","given":"D."}],"issued":{"date-parts":[["2009",1,23]]}}},{"id":249,"uris":["http://zotero.org/users/14142313/items/J7I4ISZB"],"itemData":{"id":249,"type":"article-journal","abstract":"Background\nDengue is one of the most important emerging diseases of humans, with no preventive vaccines or antiviral cures available currently. In 2014, the Southeast Asian region experienced an unprecedented outbreak of dengue, especially in Guangdong, China.\n\nResults\n\nThe nucleotide sequences of the E gene from 23 patients sera of dengue virus type 1 (DENV-1) from Guangzhou, China, were determined. One isolate that was recovered from a patient with serious liver damage was designated GZ02. The whole genome sequence of GZ02 was amplified, and confocal microscopy and plaque reduction neutralization test were performed to investigate the replication kinetics in liver L02 cells. In the study, assembly and genetic comparisons showed 11 of those E gene nucleotide sequences were absolutely accordant, and the nucleic acid sequence divergence among the other strains had no marked difference.\n\nConclusions\nPhylogenetic analysis based on the E gene indicated that the 23 new strains were closely related to strains from Malaysia or Singapore. Two different genotypes (genotype I and III) of DENV-1 were co-circulating in Guangdong, Malaysia, and Singapore from 2013 to 2014. However, no recombination event was found after 2005 between DENV strains from Guangdong and Malaysia or Singapore. GZ02 had a significant replicative advantage over DG14 and the DV1 standard strain. Importation of DENV-1 from Southeast Asian countries may have been an important contributing factor to the 2014 outbreak in Guangdong.","container-title":"SpringerPlus","DOI":"10.1186/s40064-016-3604-4","ISSN":"2193-1801","issue":"1","journalAbbreviation":"Springerplus","note":"PMID: 27933232\nPMCID: PMC5102991","page":"1942","source":"PubMed Central","title":"Molecular characterization and phylogenetic analysis of dengue virus type 1 in Guangdong in 2014","volume":"5","author":[{"family":"Wang","given":"Pei"},{"family":"Wang","given":"Huiling"},{"family":"Yu","given":"Jianhai"},{"family":"Xie","given":"Qian"},{"family":"Yao","given":"Zhiwei"},{"family":"Qin","given":"Zhiran"},{"family":"Lu","given":"Weizhi"},{"family":"Li","given":"Jia"},{"family":"Zhang","given":"Minyi"},{"family":"Cao","given":"Guangjin"},{"family":"Zhong","given":"Zhicheng"},{"family":"He","given":"Tianwen"},{"family":"Ma","given":"Danjuan"},{"family":"Zhang","given":"Bao"},{"family":"Zhao","given":"Wei"}],"issued":{"date-parts":[["2016",11,9]]}}}],"schema":"https://github.com/citation-style-language/schema/raw/master/csl-citation.json"} </w:instrText>
      </w:r>
      <w:r>
        <w:fldChar w:fldCharType="separate"/>
      </w:r>
      <w:r w:rsidRPr="00D90853">
        <w:rPr>
          <w:rFonts w:cs="Times New Roman"/>
          <w:kern w:val="0"/>
          <w:szCs w:val="24"/>
        </w:rPr>
        <w:t xml:space="preserve">(Gurukumar </w:t>
      </w:r>
      <w:r w:rsidRPr="00D90853">
        <w:rPr>
          <w:rFonts w:cs="Times New Roman"/>
          <w:i/>
          <w:iCs/>
          <w:kern w:val="0"/>
          <w:szCs w:val="24"/>
        </w:rPr>
        <w:t>et al.</w:t>
      </w:r>
      <w:r w:rsidRPr="00D90853">
        <w:rPr>
          <w:rFonts w:cs="Times New Roman"/>
          <w:kern w:val="0"/>
          <w:szCs w:val="24"/>
        </w:rPr>
        <w:t xml:space="preserve">, 2009; Wang </w:t>
      </w:r>
      <w:r w:rsidRPr="00D90853">
        <w:rPr>
          <w:rFonts w:cs="Times New Roman"/>
          <w:i/>
          <w:iCs/>
          <w:kern w:val="0"/>
          <w:szCs w:val="24"/>
        </w:rPr>
        <w:t>et al.</w:t>
      </w:r>
      <w:r w:rsidRPr="00D90853">
        <w:rPr>
          <w:rFonts w:cs="Times New Roman"/>
          <w:kern w:val="0"/>
          <w:szCs w:val="24"/>
        </w:rPr>
        <w:t>, 2016)</w:t>
      </w:r>
      <w:r>
        <w:fldChar w:fldCharType="end"/>
      </w:r>
      <w:r>
        <w:t>.</w:t>
      </w:r>
    </w:p>
    <w:p w14:paraId="1BC65DBB" w14:textId="04793CE7" w:rsidR="000A77D9" w:rsidRDefault="00D90853" w:rsidP="00D90853">
      <w:r>
        <w:t>The valid primer combinations were saved to conventional_primer_combinations.tsv</w:t>
      </w:r>
    </w:p>
    <w:p w14:paraId="24068555" w14:textId="2645DB47" w:rsidR="000A77D9" w:rsidRDefault="000A77D9" w:rsidP="00AE0E23">
      <w:pPr>
        <w:pStyle w:val="ListParagraph"/>
        <w:numPr>
          <w:ilvl w:val="0"/>
          <w:numId w:val="11"/>
        </w:numPr>
      </w:pPr>
      <w:r>
        <w:t xml:space="preserve">Script: </w:t>
      </w:r>
      <w:r w:rsidR="00BC13AB">
        <w:t>3.5.conventional</w:t>
      </w:r>
      <w:r>
        <w:t>.sh</w:t>
      </w:r>
    </w:p>
    <w:p w14:paraId="2935E2C6" w14:textId="77777777" w:rsidR="000A77D9" w:rsidRDefault="000A77D9" w:rsidP="00AE0E23">
      <w:pPr>
        <w:pStyle w:val="ListParagraph"/>
        <w:numPr>
          <w:ilvl w:val="0"/>
          <w:numId w:val="11"/>
        </w:numPr>
      </w:pPr>
      <w:r>
        <w:t>Packages and Libraries: Python (version 3.9.15)</w:t>
      </w:r>
    </w:p>
    <w:p w14:paraId="1349980E" w14:textId="77777777" w:rsidR="000A77D9" w:rsidRDefault="000A77D9" w:rsidP="00AE0E23">
      <w:pPr>
        <w:pStyle w:val="ListParagraph"/>
        <w:numPr>
          <w:ilvl w:val="0"/>
          <w:numId w:val="11"/>
        </w:numPr>
      </w:pPr>
      <w:r>
        <w:t>Input Files: Primer mapping positions TSV file</w:t>
      </w:r>
    </w:p>
    <w:p w14:paraId="1CEBEF5F" w14:textId="095B0790" w:rsidR="000A77D9" w:rsidRDefault="000A77D9" w:rsidP="00AE0E23">
      <w:pPr>
        <w:pStyle w:val="ListParagraph"/>
        <w:numPr>
          <w:ilvl w:val="0"/>
          <w:numId w:val="11"/>
        </w:numPr>
      </w:pPr>
      <w:r>
        <w:t>Output Files: Primer combinations TSV file</w:t>
      </w:r>
    </w:p>
    <w:p w14:paraId="4DCE6586" w14:textId="708CA89C" w:rsidR="00A63B69" w:rsidRDefault="00A63B69" w:rsidP="00A63B69">
      <w:pPr>
        <w:pStyle w:val="Heading3"/>
      </w:pPr>
      <w:bookmarkStart w:id="48" w:name="_Toc172928090"/>
      <w:r>
        <w:t>In-silico PCR</w:t>
      </w:r>
      <w:bookmarkEnd w:id="48"/>
    </w:p>
    <w:p w14:paraId="479E1A01" w14:textId="6E05F493" w:rsidR="0017258F" w:rsidRPr="0017258F" w:rsidRDefault="0017258F" w:rsidP="0017258F">
      <w:pPr>
        <w:pStyle w:val="Heading4"/>
      </w:pPr>
      <w:r>
        <w:t>Conventional PCR</w:t>
      </w:r>
    </w:p>
    <w:p w14:paraId="2D6CC49A" w14:textId="4B6446BF" w:rsidR="005A24A1" w:rsidRDefault="005A24A1" w:rsidP="005A24A1">
      <w:r>
        <w:t xml:space="preserve">The </w:t>
      </w:r>
      <w:r w:rsidR="00BC13AB">
        <w:t>3.6.conv_insilico_PCR</w:t>
      </w:r>
      <w:r>
        <w:t xml:space="preserve">.sh script simulated conventional PCR reactions in silico using the primer pairs generated. The script utilized the in-silico PCR tool and a custom Python script to filter the resulting amplicons </w:t>
      </w:r>
      <w:r>
        <w:fldChar w:fldCharType="begin"/>
      </w:r>
      <w:r>
        <w:instrText xml:space="preserve"> ADDIN ZOTERO_ITEM CSL_CITATION {"citationID":"Rpj3gyGv","properties":{"formattedCitation":"(Ozer, 2024)","plainCitation":"(Ozer, 2024)","noteIndex":0},"citationItems":[{"id":175,"uris":["http://zotero.org/users/14142313/items/NQH8TSPH"],"itemData":{"id":175,"type":"software","abstract":"Perl script for simulating PCR reactions. Extract sequences from a query based on primer sequences.","genre":"Perl","license":"GPL-3.0","note":"original-date: 2017-12-19T22:30:50Z","source":"GitHub","title":"egonozer/in_silico_pcr","URL":"https://github.com/egonozer/in_silico_pcr","author":[{"family":"Ozer","given":"Egon A."}],"accessed":{"date-parts":[["2024",7,5]]},"issued":{"date-parts":[["2024",6,27]]}}}],"schema":"https://github.com/citation-style-language/schema/raw/master/csl-citation.json"} </w:instrText>
      </w:r>
      <w:r>
        <w:fldChar w:fldCharType="separate"/>
      </w:r>
      <w:r w:rsidRPr="0017669C">
        <w:rPr>
          <w:rFonts w:cs="Times New Roman"/>
        </w:rPr>
        <w:t>(Ozer, 2024)</w:t>
      </w:r>
      <w:r>
        <w:fldChar w:fldCharType="end"/>
      </w:r>
      <w:r>
        <w:t>.</w:t>
      </w:r>
    </w:p>
    <w:p w14:paraId="1BB51E20" w14:textId="09CE9F68" w:rsidR="007250A3" w:rsidRDefault="007250A3" w:rsidP="005A24A1">
      <w:r w:rsidRPr="005A24A1">
        <w:t xml:space="preserve">This script first performs in-silico PCR. </w:t>
      </w:r>
      <w:r>
        <w:t>Then</w:t>
      </w:r>
      <w:r w:rsidRPr="005A24A1">
        <w:t xml:space="preserve">, </w:t>
      </w:r>
      <w:r w:rsidRPr="007250A3">
        <w:t xml:space="preserve">the output amplicons are filtered to retain only those within the desired size range of </w:t>
      </w:r>
      <w:r>
        <w:t>300</w:t>
      </w:r>
      <w:r w:rsidRPr="007250A3">
        <w:t>-</w:t>
      </w:r>
      <w:r>
        <w:t>12</w:t>
      </w:r>
      <w:r w:rsidRPr="007250A3">
        <w:t>00bp</w:t>
      </w:r>
      <w:r w:rsidRPr="005A24A1">
        <w:t>.</w:t>
      </w:r>
    </w:p>
    <w:p w14:paraId="02CA6B04" w14:textId="156B6366" w:rsidR="00F211FD" w:rsidRDefault="00F211FD" w:rsidP="00AE0E23">
      <w:pPr>
        <w:pStyle w:val="ListParagraph"/>
        <w:numPr>
          <w:ilvl w:val="0"/>
          <w:numId w:val="12"/>
        </w:numPr>
      </w:pPr>
      <w:r>
        <w:t xml:space="preserve">Script: </w:t>
      </w:r>
      <w:r w:rsidR="00BC13AB">
        <w:t>3.6.conv_insilico_PCR</w:t>
      </w:r>
      <w:r>
        <w:t>.sh</w:t>
      </w:r>
    </w:p>
    <w:p w14:paraId="2A783CA4" w14:textId="77777777" w:rsidR="00F211FD" w:rsidRDefault="00F211FD" w:rsidP="00AE0E23">
      <w:pPr>
        <w:pStyle w:val="ListParagraph"/>
        <w:numPr>
          <w:ilvl w:val="0"/>
          <w:numId w:val="12"/>
        </w:numPr>
      </w:pPr>
      <w:r>
        <w:t>Packages and Libraries: Perl (version 5.30), Python (version 3.9.15)</w:t>
      </w:r>
    </w:p>
    <w:p w14:paraId="61BB1E4B" w14:textId="77777777" w:rsidR="00F211FD" w:rsidRDefault="00F211FD" w:rsidP="00AE0E23">
      <w:pPr>
        <w:pStyle w:val="ListParagraph"/>
        <w:numPr>
          <w:ilvl w:val="0"/>
          <w:numId w:val="12"/>
        </w:numPr>
      </w:pPr>
      <w:r>
        <w:t>Tools: In-silico PCR tool (https://github.com/egonozer/in_silico_pcr), custom Python script filter_amplicons.py</w:t>
      </w:r>
    </w:p>
    <w:p w14:paraId="6FF6278B" w14:textId="18D62679" w:rsidR="00633EF5" w:rsidRDefault="00F211FD" w:rsidP="001F75BF">
      <w:pPr>
        <w:pStyle w:val="ListParagraph"/>
        <w:numPr>
          <w:ilvl w:val="0"/>
          <w:numId w:val="12"/>
        </w:numPr>
      </w:pPr>
      <w:r>
        <w:t xml:space="preserve">Input Files: </w:t>
      </w:r>
      <w:r w:rsidRPr="000C43D2">
        <w:t>Primer combinations TSV file</w:t>
      </w:r>
      <w:r>
        <w:t xml:space="preserve">, </w:t>
      </w:r>
      <w:r w:rsidR="00633EF5" w:rsidRPr="00EE7EFD">
        <w:t>combined_sequences.fasta</w:t>
      </w:r>
      <w:r w:rsidR="00633EF5">
        <w:t xml:space="preserve"> </w:t>
      </w:r>
      <w:r w:rsidR="00B36F88">
        <w:t>(clustered dengue sequences + other Orthoflavivirus sequences)</w:t>
      </w:r>
    </w:p>
    <w:p w14:paraId="54F30AF1" w14:textId="441B8465" w:rsidR="00A63B69" w:rsidRDefault="00F211FD" w:rsidP="001F75BF">
      <w:pPr>
        <w:pStyle w:val="ListParagraph"/>
        <w:numPr>
          <w:ilvl w:val="0"/>
          <w:numId w:val="12"/>
        </w:numPr>
      </w:pPr>
      <w:r>
        <w:t>Output Files: Filtered in-silico PCR amplicon</w:t>
      </w:r>
      <w:r w:rsidR="00BE1CE7">
        <w:t xml:space="preserve"> FASTA File</w:t>
      </w:r>
    </w:p>
    <w:p w14:paraId="52E12596" w14:textId="77777777" w:rsidR="00907445" w:rsidRDefault="00907445">
      <w:pPr>
        <w:spacing w:line="259" w:lineRule="auto"/>
        <w:jc w:val="left"/>
        <w:rPr>
          <w:rFonts w:eastAsiaTheme="majorEastAsia" w:cstheme="majorBidi"/>
          <w:color w:val="2F5496" w:themeColor="accent1" w:themeShade="BF"/>
          <w:sz w:val="26"/>
          <w:szCs w:val="26"/>
        </w:rPr>
      </w:pPr>
      <w:r>
        <w:br w:type="page"/>
      </w:r>
    </w:p>
    <w:p w14:paraId="4BD6F36A" w14:textId="46F57D9F" w:rsidR="005B72C3" w:rsidRDefault="005B72C3" w:rsidP="005B72C3">
      <w:pPr>
        <w:pStyle w:val="Heading2"/>
      </w:pPr>
      <w:bookmarkStart w:id="49" w:name="_Toc172928091"/>
      <w:r>
        <w:lastRenderedPageBreak/>
        <w:t xml:space="preserve">Results/Analysis Generation </w:t>
      </w:r>
      <w:r w:rsidRPr="00BA33E1">
        <w:t xml:space="preserve">– Process </w:t>
      </w:r>
      <w:r>
        <w:t>4</w:t>
      </w:r>
      <w:bookmarkEnd w:id="49"/>
    </w:p>
    <w:p w14:paraId="70173B76" w14:textId="0D6DF2C5" w:rsidR="00B56B09" w:rsidRPr="00B56B09" w:rsidRDefault="00B56B09" w:rsidP="00B56B09">
      <w:pPr>
        <w:pStyle w:val="Heading3"/>
      </w:pPr>
      <w:bookmarkStart w:id="50" w:name="_Toc172928092"/>
      <w:r>
        <w:t>Conventional</w:t>
      </w:r>
      <w:r w:rsidR="007B6AE3">
        <w:t xml:space="preserve"> PCR</w:t>
      </w:r>
      <w:bookmarkEnd w:id="50"/>
    </w:p>
    <w:p w14:paraId="43044DEC" w14:textId="258B08C0" w:rsidR="00B96B77" w:rsidRDefault="00B96B77" w:rsidP="00B56B09">
      <w:pPr>
        <w:pStyle w:val="Heading4"/>
      </w:pPr>
      <w:r>
        <w:t>Link</w:t>
      </w:r>
      <w:r w:rsidR="00EF0FF2">
        <w:t xml:space="preserve"> Conventional Amplicons</w:t>
      </w:r>
    </w:p>
    <w:p w14:paraId="290EBECB" w14:textId="5BD4B9AD" w:rsidR="00B96B77" w:rsidRDefault="00B96B77" w:rsidP="00B96B77">
      <w:r>
        <w:t xml:space="preserve">The </w:t>
      </w:r>
      <w:r w:rsidR="00D177AC">
        <w:t>4</w:t>
      </w:r>
      <w:r>
        <w:t>.</w:t>
      </w:r>
      <w:r w:rsidR="00D177AC">
        <w:t>1</w:t>
      </w:r>
      <w:r>
        <w:t>.1.link_conv_amplicons.sh script was used to filter and link conventional PCR amplicons to their corresponding accession numbers and primer pairs. This script utilized a custom Python script, link_conv_amplicons.py, to process the output of the in-silico PCR results.</w:t>
      </w:r>
    </w:p>
    <w:p w14:paraId="45999AAF" w14:textId="2E65A454" w:rsidR="00B96B77" w:rsidRDefault="00B96B77" w:rsidP="00B96B77">
      <w:r>
        <w:t>The script started by loading the necessary Python module and defining the input file paths for the results, amplicons, and primer combinations. The Python script was then executed to filter amplicons based on their lengths (between 300 and 1200 base pairs) and link them to their accession numbers and primer pairs. The output was saved to a CSV file for further analysis.</w:t>
      </w:r>
    </w:p>
    <w:p w14:paraId="30D000C5" w14:textId="503A8B9B" w:rsidR="00B96B77" w:rsidRDefault="00B96B77" w:rsidP="00AE0E23">
      <w:pPr>
        <w:pStyle w:val="ListParagraph"/>
        <w:numPr>
          <w:ilvl w:val="0"/>
          <w:numId w:val="12"/>
        </w:numPr>
      </w:pPr>
      <w:r>
        <w:t xml:space="preserve">Script: </w:t>
      </w:r>
      <w:r w:rsidR="00D177AC">
        <w:t>4</w:t>
      </w:r>
      <w:r>
        <w:t>.</w:t>
      </w:r>
      <w:r w:rsidR="00D177AC">
        <w:t>1</w:t>
      </w:r>
      <w:r>
        <w:t>.1.link_conv_amplicons.sh</w:t>
      </w:r>
    </w:p>
    <w:p w14:paraId="36BA4D33" w14:textId="2AEAE3F1" w:rsidR="00B96B77" w:rsidRDefault="00B96B77" w:rsidP="00AE0E23">
      <w:pPr>
        <w:pStyle w:val="ListParagraph"/>
        <w:numPr>
          <w:ilvl w:val="0"/>
          <w:numId w:val="12"/>
        </w:numPr>
      </w:pPr>
      <w:r>
        <w:t>Packages and Libraries: Python (version 3.9.15)</w:t>
      </w:r>
    </w:p>
    <w:p w14:paraId="705ABA19" w14:textId="1DCEAD92" w:rsidR="00B96B77" w:rsidRDefault="00B96B77" w:rsidP="00AE0E23">
      <w:pPr>
        <w:pStyle w:val="ListParagraph"/>
        <w:numPr>
          <w:ilvl w:val="0"/>
          <w:numId w:val="12"/>
        </w:numPr>
      </w:pPr>
      <w:r>
        <w:t>Input Files:</w:t>
      </w:r>
    </w:p>
    <w:p w14:paraId="63A2375B" w14:textId="55DE0B6F" w:rsidR="00B96B77" w:rsidRDefault="00B96B77" w:rsidP="00AE0E23">
      <w:pPr>
        <w:pStyle w:val="ListParagraph"/>
        <w:numPr>
          <w:ilvl w:val="1"/>
          <w:numId w:val="12"/>
        </w:numPr>
      </w:pPr>
      <w:r>
        <w:t>conv_insilico_PCR_results.txt (in-silico PCR results)</w:t>
      </w:r>
    </w:p>
    <w:p w14:paraId="61329C03" w14:textId="452D7D3A" w:rsidR="00B96B77" w:rsidRDefault="00B96B77" w:rsidP="00AE0E23">
      <w:pPr>
        <w:pStyle w:val="ListParagraph"/>
        <w:numPr>
          <w:ilvl w:val="1"/>
          <w:numId w:val="12"/>
        </w:numPr>
      </w:pPr>
      <w:r>
        <w:t>conv_insilico_PCR_amplicons.fasta (amplicon sequences)</w:t>
      </w:r>
    </w:p>
    <w:p w14:paraId="6D9805E4" w14:textId="1BC73BCE" w:rsidR="00B96B77" w:rsidRDefault="00B96B77" w:rsidP="00AE0E23">
      <w:pPr>
        <w:pStyle w:val="ListParagraph"/>
        <w:numPr>
          <w:ilvl w:val="1"/>
          <w:numId w:val="12"/>
        </w:numPr>
      </w:pPr>
      <w:r>
        <w:t>conventional_primer_combinations.tsv (primer pairs)</w:t>
      </w:r>
    </w:p>
    <w:p w14:paraId="32010B4A" w14:textId="67E6CE69" w:rsidR="00582222" w:rsidRDefault="00B96B77" w:rsidP="00582222">
      <w:pPr>
        <w:pStyle w:val="ListParagraph"/>
        <w:numPr>
          <w:ilvl w:val="0"/>
          <w:numId w:val="12"/>
        </w:numPr>
      </w:pPr>
      <w:r>
        <w:t>Output Files: filtered_linked_amplicons.csv (filtered and linked amplicons)</w:t>
      </w:r>
    </w:p>
    <w:p w14:paraId="354A6893" w14:textId="71A4BF95" w:rsidR="00582222" w:rsidRDefault="00AF7FDE" w:rsidP="00582222">
      <w:pPr>
        <w:pStyle w:val="Heading4"/>
      </w:pPr>
      <w:r w:rsidRPr="00AF7FDE">
        <w:t>Generating PCA Dataset for Conventional Primers</w:t>
      </w:r>
    </w:p>
    <w:p w14:paraId="4B443DF5" w14:textId="793086C4" w:rsidR="004A0807" w:rsidRDefault="004A0807" w:rsidP="004A0807">
      <w:r>
        <w:t>The generation of the Principal Component Analysis (PCA) dataset for conventional primers was accomplished using the script 9.1.1.generate_FAMD_dataset.sh. This script was executed on a SLURM scheduler within a Python 3.9.15 environment. The script utilized a custom Python script (PCA_dataset.py) to process and extract detailed primer information from various TSV files.</w:t>
      </w:r>
    </w:p>
    <w:p w14:paraId="53F1E7BA" w14:textId="0EC1C1DC" w:rsidR="004A0807" w:rsidRDefault="004A0807" w:rsidP="004A0807">
      <w:r>
        <w:t>The PCA_dataset.py script was designed to process and extract detailed information about individual primers from various input TSV files. The script begins by setting up logging to provide detailed information about the processing steps and any potential errors. It then loads data from the mapping positions file, primer metadata file, and conventional primer combinations file into Pandas DataFrames.</w:t>
      </w:r>
    </w:p>
    <w:p w14:paraId="5EA058C3" w14:textId="56C84B08" w:rsidR="004A0807" w:rsidRDefault="004A0807" w:rsidP="004A0807">
      <w:r>
        <w:t>Next, the script merges the mapping and metadata DataFrames based on the 'Primer' column to combine relevant information. The script then iterates through the merged DataFrame to extract details of individual primers that meet specific conditions, such as length (between 18 to 25 nucleotides), GC content (between 40% to 60%), and absence of homopolymer runs exceeding four nucleotides. Primers are categorized as 'Forward' or 'Reverse' based on their names.</w:t>
      </w:r>
    </w:p>
    <w:p w14:paraId="0FAA7EDA" w14:textId="0F28E150" w:rsidR="004A0807" w:rsidRDefault="004A0807" w:rsidP="004A0807">
      <w:r>
        <w:t xml:space="preserve">The script identifies valid primers based on their positions within predefined regions of interest (NS1, NS3, NS5). For each valid primer, details such as the primer name, sequence, genotype, orientation, </w:t>
      </w:r>
      <w:r>
        <w:lastRenderedPageBreak/>
        <w:t>start and end positions, amplicon length, region, GC content, and melting temperatures (Tm) are recorded.</w:t>
      </w:r>
    </w:p>
    <w:p w14:paraId="4D6E1C1B" w14:textId="1AD1238D" w:rsidR="00C7228D" w:rsidRDefault="004A0807" w:rsidP="004A0807">
      <w:r>
        <w:t>Finally, the script saves the details of valid primers to the output TSV file after removing duplicates and rearranging columns as required. This structured dataset facilitates further analysis and downstream applications.</w:t>
      </w:r>
      <w:r w:rsidR="00C7228D">
        <w:t>.</w:t>
      </w:r>
    </w:p>
    <w:p w14:paraId="7B866566" w14:textId="78C27559" w:rsidR="00582222" w:rsidRDefault="00582222" w:rsidP="00582222">
      <w:pPr>
        <w:pStyle w:val="ListParagraph"/>
        <w:numPr>
          <w:ilvl w:val="0"/>
          <w:numId w:val="12"/>
        </w:numPr>
      </w:pPr>
      <w:r>
        <w:t>Script: 9.1.1.generate_FAMD_dataset.sh</w:t>
      </w:r>
    </w:p>
    <w:p w14:paraId="6DED057C" w14:textId="419D7EDD" w:rsidR="00582222" w:rsidRDefault="00582222" w:rsidP="00582222">
      <w:pPr>
        <w:pStyle w:val="ListParagraph"/>
        <w:numPr>
          <w:ilvl w:val="0"/>
          <w:numId w:val="12"/>
        </w:numPr>
      </w:pPr>
      <w:r>
        <w:t xml:space="preserve">Packages and Libraries: </w:t>
      </w:r>
      <w:r w:rsidR="009B37EB" w:rsidRPr="003849A4">
        <w:t>Python (version 3.9.15)</w:t>
      </w:r>
      <w:r w:rsidR="009B37EB">
        <w:t>, pandas (version 0.23.0), sys, tqdm (version 4.43.0), logging, itertools</w:t>
      </w:r>
    </w:p>
    <w:p w14:paraId="38F85850" w14:textId="57B9ED84" w:rsidR="00582222" w:rsidRDefault="00582222" w:rsidP="00582222">
      <w:pPr>
        <w:pStyle w:val="ListParagraph"/>
        <w:numPr>
          <w:ilvl w:val="0"/>
          <w:numId w:val="12"/>
        </w:numPr>
      </w:pPr>
      <w:r>
        <w:t>Input Files:</w:t>
      </w:r>
    </w:p>
    <w:p w14:paraId="2A60CF0E" w14:textId="444439C7" w:rsidR="00582222" w:rsidRDefault="00582222" w:rsidP="00582222">
      <w:pPr>
        <w:pStyle w:val="ListParagraph"/>
        <w:numPr>
          <w:ilvl w:val="1"/>
          <w:numId w:val="12"/>
        </w:numPr>
      </w:pPr>
      <w:r>
        <w:t>Mapping positions file: mapping_positions.tsv</w:t>
      </w:r>
    </w:p>
    <w:p w14:paraId="5EF40554" w14:textId="7569D50C" w:rsidR="00582222" w:rsidRDefault="00582222" w:rsidP="00582222">
      <w:pPr>
        <w:pStyle w:val="ListParagraph"/>
        <w:numPr>
          <w:ilvl w:val="1"/>
          <w:numId w:val="12"/>
        </w:numPr>
      </w:pPr>
      <w:r>
        <w:t>Primer metadata file: primer_metadata.tsv</w:t>
      </w:r>
    </w:p>
    <w:p w14:paraId="527D5F07" w14:textId="1FBCE2FF" w:rsidR="00582222" w:rsidRDefault="00582222" w:rsidP="00582222">
      <w:pPr>
        <w:pStyle w:val="ListParagraph"/>
        <w:numPr>
          <w:ilvl w:val="1"/>
          <w:numId w:val="12"/>
        </w:numPr>
      </w:pPr>
      <w:r>
        <w:t>Conventional primer combinations file: conventional_primer_combinations.tsv</w:t>
      </w:r>
    </w:p>
    <w:p w14:paraId="21975F7B" w14:textId="0042599E" w:rsidR="003849A4" w:rsidRPr="003849A4" w:rsidRDefault="00582222" w:rsidP="003849A4">
      <w:pPr>
        <w:pStyle w:val="ListParagraph"/>
        <w:numPr>
          <w:ilvl w:val="0"/>
          <w:numId w:val="12"/>
        </w:numPr>
        <w:rPr>
          <w:color w:val="1F3763" w:themeColor="accent1" w:themeShade="7F"/>
          <w:sz w:val="24"/>
          <w:szCs w:val="24"/>
        </w:rPr>
      </w:pPr>
      <w:r>
        <w:t xml:space="preserve">Output File: individual_conv_primer_details.tsv </w:t>
      </w:r>
    </w:p>
    <w:p w14:paraId="0A1568B1" w14:textId="51F32D79" w:rsidR="003849A4" w:rsidRDefault="0006467B" w:rsidP="003849A4">
      <w:pPr>
        <w:pStyle w:val="Heading4"/>
      </w:pPr>
      <w:r w:rsidRPr="0006467B">
        <w:t>Generating Combined PCA Dataset for Conventional Primers</w:t>
      </w:r>
    </w:p>
    <w:p w14:paraId="2C0164A5" w14:textId="067F42EC" w:rsidR="003D4E80" w:rsidRDefault="003D4E80" w:rsidP="003D4E80">
      <w:r>
        <w:t>The generation of the combined Principal Component Analysis (PCA) dataset for conventional primers was performed using the script 9.1.2.generate_FAMD_dataset_combined.sh. This script was executed on a SLURM scheduler within a Python 3.9.15 environment and utilized a custom Python script (PCA_dataset_combined.py) to process and extract detailed primer combination information from various TSV files.</w:t>
      </w:r>
    </w:p>
    <w:p w14:paraId="38E2941C" w14:textId="4123DEF6" w:rsidR="003D4E80" w:rsidRDefault="003D4E80" w:rsidP="003D4E80">
      <w:r>
        <w:t>The PCA_dataset_combined.py script is designed to generate detailed information about primer combinations by processing various input TSV files. The script begins by setting up logging to capture detailed information about the processing steps and any potential errors. It then loads mapping data and primer metadata from the provided TSV files into Pandas DataFrames, ensuring that the 'Primer' column is properly formatted. These DataFrames are then merged to combine relevant information.</w:t>
      </w:r>
    </w:p>
    <w:p w14:paraId="52A1723F" w14:textId="74003F7E" w:rsidR="003D4E80" w:rsidRDefault="003D4E80" w:rsidP="003D4E80">
      <w:r>
        <w:t>Next, the script separates the merged DataFrame into forward and reverse primers. It iterates through each forward primer, checking specific conditions such as length, GC content, and the absence of homopolymer runs. For each valid forward primer, the script identifies matching reverse primers based on criteria like position, genotype compatibility, and the required length of the amplicon.</w:t>
      </w:r>
    </w:p>
    <w:p w14:paraId="63ED356D" w14:textId="6E332578" w:rsidR="003D4E80" w:rsidRDefault="003D4E80" w:rsidP="003D4E80">
      <w:r>
        <w:t>The script evaluates potential primer combinations based on additional criteria, including melting temperature (Tm) differences and GC content differences. Valid combinations are those where the forward and reverse primers meet these criteria and fall within predefined regions of interest (NS1, NS3, NS5).</w:t>
      </w:r>
    </w:p>
    <w:p w14:paraId="768FA658" w14:textId="6FB38F39" w:rsidR="00FF4BFA" w:rsidRPr="003849A4" w:rsidRDefault="003D4E80" w:rsidP="003D4E80">
      <w:r>
        <w:lastRenderedPageBreak/>
        <w:t>Finally, the script compiles detailed information for each valid primer combination, such as amplicon length, GC content, Tm values, and sequence information, and saves this information to an output TSV file after removing duplicates and arranging columns appropriately. This structured output facilitates further analysis and downstream applications</w:t>
      </w:r>
      <w:r w:rsidR="00FF4BFA" w:rsidRPr="00FF4BFA">
        <w:t>.</w:t>
      </w:r>
    </w:p>
    <w:p w14:paraId="0A19AB6D" w14:textId="77777777" w:rsidR="003D4E80" w:rsidRDefault="003849A4" w:rsidP="003849A4">
      <w:pPr>
        <w:pStyle w:val="ListParagraph"/>
        <w:numPr>
          <w:ilvl w:val="0"/>
          <w:numId w:val="12"/>
        </w:numPr>
      </w:pPr>
      <w:r w:rsidRPr="003849A4">
        <w:t xml:space="preserve">Script: 9.1.2.generate_FAMD_dataset_combined.sh </w:t>
      </w:r>
    </w:p>
    <w:p w14:paraId="2E4BBF92" w14:textId="2D1D5663" w:rsidR="00A22C8C" w:rsidRDefault="003849A4" w:rsidP="003849A4">
      <w:pPr>
        <w:pStyle w:val="ListParagraph"/>
        <w:numPr>
          <w:ilvl w:val="0"/>
          <w:numId w:val="12"/>
        </w:numPr>
      </w:pPr>
      <w:r w:rsidRPr="003849A4">
        <w:t>Packages and Libraries: Python (version 3.9.15)</w:t>
      </w:r>
      <w:r w:rsidR="009B37EB">
        <w:t>, pandas (version 0.23.0), sys, tqdm (version 4.43.0), logging, itertools</w:t>
      </w:r>
    </w:p>
    <w:p w14:paraId="0D1D6744" w14:textId="4A8D6AEC" w:rsidR="003849A4" w:rsidRPr="003849A4" w:rsidRDefault="003849A4" w:rsidP="003849A4">
      <w:pPr>
        <w:pStyle w:val="ListParagraph"/>
        <w:numPr>
          <w:ilvl w:val="0"/>
          <w:numId w:val="12"/>
        </w:numPr>
      </w:pPr>
      <w:r w:rsidRPr="003849A4">
        <w:t>Input Files:</w:t>
      </w:r>
    </w:p>
    <w:p w14:paraId="3C0F5699" w14:textId="77777777" w:rsidR="003849A4" w:rsidRPr="003849A4" w:rsidRDefault="003849A4" w:rsidP="003D4E80">
      <w:pPr>
        <w:pStyle w:val="ListParagraph"/>
        <w:numPr>
          <w:ilvl w:val="1"/>
          <w:numId w:val="12"/>
        </w:numPr>
      </w:pPr>
      <w:r w:rsidRPr="003849A4">
        <w:t>Mapping positions file: mapping_positions.tsv</w:t>
      </w:r>
    </w:p>
    <w:p w14:paraId="0A058AB8" w14:textId="3D64E47E" w:rsidR="003849A4" w:rsidRDefault="003849A4" w:rsidP="003D4E80">
      <w:pPr>
        <w:pStyle w:val="ListParagraph"/>
        <w:numPr>
          <w:ilvl w:val="1"/>
          <w:numId w:val="12"/>
        </w:numPr>
      </w:pPr>
      <w:r w:rsidRPr="003849A4">
        <w:t>Primer metadata file: primer_metadata.tsv</w:t>
      </w:r>
    </w:p>
    <w:p w14:paraId="3379FC95" w14:textId="6893D2A9" w:rsidR="003849A4" w:rsidRPr="003849A4" w:rsidRDefault="003849A4" w:rsidP="003849A4">
      <w:pPr>
        <w:pStyle w:val="ListParagraph"/>
        <w:numPr>
          <w:ilvl w:val="0"/>
          <w:numId w:val="12"/>
        </w:numPr>
      </w:pPr>
      <w:r w:rsidRPr="003849A4">
        <w:t>Output File: individual_conv_primer_combination_details.tsv</w:t>
      </w:r>
    </w:p>
    <w:p w14:paraId="7FA1CCCC" w14:textId="05DDA2CD" w:rsidR="0085091F" w:rsidRDefault="00004B70" w:rsidP="004F775E">
      <w:pPr>
        <w:pStyle w:val="Heading4"/>
      </w:pPr>
      <w:r>
        <w:t>Generate Serotype and Genotype Confusion Matrix and Extract Information</w:t>
      </w:r>
    </w:p>
    <w:p w14:paraId="49342E22" w14:textId="22BB33F8" w:rsidR="0085091F" w:rsidRPr="0085091F" w:rsidRDefault="0085091F" w:rsidP="0085091F">
      <w:r w:rsidRPr="0085091F">
        <w:t>The script generate_confusion_matrix.py was used to process dengue virus sequence data, generate confusion matrices for serotype and genotype classifications, and calculate various performance metrics for different primer pairs. This script leveraged multiple libraries, including Pandas, Biopython, Scikit-learn, Seaborn, Matplotlib, and SciPy.</w:t>
      </w:r>
    </w:p>
    <w:p w14:paraId="0F2CCD7D" w14:textId="77777777" w:rsidR="005C349A" w:rsidRDefault="0085091F" w:rsidP="004F775E">
      <w:pPr>
        <w:pStyle w:val="ListParagraph"/>
        <w:numPr>
          <w:ilvl w:val="0"/>
          <w:numId w:val="12"/>
        </w:numPr>
      </w:pPr>
      <w:r w:rsidRPr="0085091F">
        <w:t>Script: generate_confusion_matrix.py</w:t>
      </w:r>
    </w:p>
    <w:p w14:paraId="19A69ED5" w14:textId="3BD5ABCE" w:rsidR="004F775E" w:rsidRDefault="0085091F" w:rsidP="004F775E">
      <w:pPr>
        <w:pStyle w:val="ListParagraph"/>
        <w:numPr>
          <w:ilvl w:val="0"/>
          <w:numId w:val="12"/>
        </w:numPr>
      </w:pPr>
      <w:r w:rsidRPr="0085091F">
        <w:t>Packages and Libraries: Pandas</w:t>
      </w:r>
      <w:r w:rsidR="00490673">
        <w:t xml:space="preserve"> (v</w:t>
      </w:r>
      <w:r w:rsidR="00DA3DF8">
        <w:t>2.0.3)</w:t>
      </w:r>
      <w:r w:rsidRPr="0085091F">
        <w:t>, Biopython</w:t>
      </w:r>
      <w:r w:rsidR="00DA3DF8">
        <w:t xml:space="preserve"> (v1.83)</w:t>
      </w:r>
      <w:r w:rsidRPr="0085091F">
        <w:t>, Scikit-learn</w:t>
      </w:r>
      <w:r w:rsidR="00DA3DF8">
        <w:t xml:space="preserve"> (v1.3.2)</w:t>
      </w:r>
      <w:r w:rsidRPr="0085091F">
        <w:t>, Seaborn</w:t>
      </w:r>
      <w:r w:rsidR="00DA3DF8">
        <w:t xml:space="preserve"> (v</w:t>
      </w:r>
      <w:r w:rsidR="008F7BCC">
        <w:t>0.13.2)</w:t>
      </w:r>
      <w:r w:rsidRPr="0085091F">
        <w:t>, Matplotlib</w:t>
      </w:r>
      <w:r w:rsidR="008F7BCC">
        <w:t xml:space="preserve"> (v3.7.5)</w:t>
      </w:r>
      <w:r w:rsidRPr="0085091F">
        <w:t>, SciPy</w:t>
      </w:r>
      <w:r w:rsidR="008F7BCC">
        <w:t xml:space="preserve"> (v</w:t>
      </w:r>
      <w:r w:rsidR="00A6430A">
        <w:t>1.10.1)</w:t>
      </w:r>
      <w:r w:rsidR="004F775E">
        <w:tab/>
      </w:r>
    </w:p>
    <w:p w14:paraId="71DAA198" w14:textId="2D5464AA" w:rsidR="0085091F" w:rsidRPr="0085091F" w:rsidRDefault="0085091F" w:rsidP="004F775E">
      <w:pPr>
        <w:pStyle w:val="ListParagraph"/>
        <w:numPr>
          <w:ilvl w:val="0"/>
          <w:numId w:val="12"/>
        </w:numPr>
      </w:pPr>
      <w:r w:rsidRPr="0085091F">
        <w:t>Input Files:</w:t>
      </w:r>
    </w:p>
    <w:p w14:paraId="6B763CDA" w14:textId="77777777" w:rsidR="0085091F" w:rsidRPr="0085091F" w:rsidRDefault="0085091F" w:rsidP="00A6430A">
      <w:pPr>
        <w:pStyle w:val="ListParagraph"/>
        <w:numPr>
          <w:ilvl w:val="1"/>
          <w:numId w:val="12"/>
        </w:numPr>
      </w:pPr>
      <w:r w:rsidRPr="0085091F">
        <w:t>Amplicon CSV files: p*.csv</w:t>
      </w:r>
    </w:p>
    <w:p w14:paraId="3209621F" w14:textId="77777777" w:rsidR="0085091F" w:rsidRPr="0085091F" w:rsidRDefault="0085091F" w:rsidP="00A6430A">
      <w:pPr>
        <w:pStyle w:val="ListParagraph"/>
        <w:numPr>
          <w:ilvl w:val="1"/>
          <w:numId w:val="12"/>
        </w:numPr>
      </w:pPr>
      <w:r w:rsidRPr="0085091F">
        <w:t>Amplicon FASTA files: p*.fasta</w:t>
      </w:r>
    </w:p>
    <w:p w14:paraId="2D05FA88" w14:textId="77777777" w:rsidR="0085091F" w:rsidRPr="0085091F" w:rsidRDefault="0085091F" w:rsidP="00A6430A">
      <w:pPr>
        <w:pStyle w:val="ListParagraph"/>
        <w:numPr>
          <w:ilvl w:val="1"/>
          <w:numId w:val="12"/>
        </w:numPr>
      </w:pPr>
      <w:r w:rsidRPr="0085091F">
        <w:t>Clustered file: test2.csv</w:t>
      </w:r>
    </w:p>
    <w:p w14:paraId="39C15F4A" w14:textId="5E6E4782" w:rsidR="00A6430A" w:rsidRDefault="0085091F" w:rsidP="00A6430A">
      <w:pPr>
        <w:pStyle w:val="ListParagraph"/>
        <w:numPr>
          <w:ilvl w:val="1"/>
          <w:numId w:val="12"/>
        </w:numPr>
      </w:pPr>
      <w:r w:rsidRPr="0085091F">
        <w:t>Primer file: filtered_linked_amplicons.csv</w:t>
      </w:r>
    </w:p>
    <w:p w14:paraId="596900E2" w14:textId="59E177E5" w:rsidR="0085091F" w:rsidRPr="0085091F" w:rsidRDefault="0085091F" w:rsidP="004F775E">
      <w:pPr>
        <w:pStyle w:val="ListParagraph"/>
        <w:numPr>
          <w:ilvl w:val="0"/>
          <w:numId w:val="12"/>
        </w:numPr>
      </w:pPr>
      <w:r w:rsidRPr="0085091F">
        <w:t>Output Files:</w:t>
      </w:r>
    </w:p>
    <w:p w14:paraId="2C53B0E6" w14:textId="77777777" w:rsidR="0085091F" w:rsidRPr="0085091F" w:rsidRDefault="0085091F" w:rsidP="00A6430A">
      <w:pPr>
        <w:pStyle w:val="ListParagraph"/>
        <w:numPr>
          <w:ilvl w:val="1"/>
          <w:numId w:val="12"/>
        </w:numPr>
      </w:pPr>
      <w:r w:rsidRPr="0085091F">
        <w:t>Combined output CSV: output.csv</w:t>
      </w:r>
    </w:p>
    <w:p w14:paraId="21B63662" w14:textId="77777777" w:rsidR="0085091F" w:rsidRPr="0085091F" w:rsidRDefault="0085091F" w:rsidP="00A6430A">
      <w:pPr>
        <w:pStyle w:val="ListParagraph"/>
        <w:numPr>
          <w:ilvl w:val="1"/>
          <w:numId w:val="12"/>
        </w:numPr>
      </w:pPr>
      <w:r w:rsidRPr="0085091F">
        <w:t>Serotype confusion matrix PNG: serotype_confusion_matrix.png</w:t>
      </w:r>
    </w:p>
    <w:p w14:paraId="6651045F" w14:textId="77777777" w:rsidR="0085091F" w:rsidRPr="0085091F" w:rsidRDefault="0085091F" w:rsidP="00A6430A">
      <w:pPr>
        <w:pStyle w:val="ListParagraph"/>
        <w:numPr>
          <w:ilvl w:val="1"/>
          <w:numId w:val="12"/>
        </w:numPr>
      </w:pPr>
      <w:r w:rsidRPr="0085091F">
        <w:t>Genotype confusion matrix PNG: genotype_confusion_matrix.png</w:t>
      </w:r>
    </w:p>
    <w:p w14:paraId="4D21A83F" w14:textId="77777777" w:rsidR="0085091F" w:rsidRPr="0085091F" w:rsidRDefault="0085091F" w:rsidP="00A6430A">
      <w:pPr>
        <w:pStyle w:val="ListParagraph"/>
        <w:numPr>
          <w:ilvl w:val="1"/>
          <w:numId w:val="12"/>
        </w:numPr>
      </w:pPr>
      <w:r w:rsidRPr="0085091F">
        <w:t>Overall metrics CSV: metrics_overall.csv</w:t>
      </w:r>
    </w:p>
    <w:p w14:paraId="1F405CC5" w14:textId="77777777" w:rsidR="0085091F" w:rsidRPr="0085091F" w:rsidRDefault="0085091F" w:rsidP="00A6430A">
      <w:pPr>
        <w:pStyle w:val="ListParagraph"/>
        <w:numPr>
          <w:ilvl w:val="1"/>
          <w:numId w:val="12"/>
        </w:numPr>
      </w:pPr>
      <w:r w:rsidRPr="0085091F">
        <w:t>Best F1 score text file: best_f1_score.txt</w:t>
      </w:r>
    </w:p>
    <w:p w14:paraId="0333A9EB" w14:textId="77777777" w:rsidR="0085091F" w:rsidRPr="0085091F" w:rsidRDefault="0085091F" w:rsidP="00A6430A">
      <w:pPr>
        <w:pStyle w:val="ListParagraph"/>
        <w:numPr>
          <w:ilvl w:val="1"/>
          <w:numId w:val="12"/>
        </w:numPr>
      </w:pPr>
      <w:r w:rsidRPr="0085091F">
        <w:t>Serotype metrics CSV files: metrics_serotype_{serotype}.csv</w:t>
      </w:r>
    </w:p>
    <w:p w14:paraId="700A4042" w14:textId="77777777" w:rsidR="0085091F" w:rsidRPr="0085091F" w:rsidRDefault="0085091F" w:rsidP="00A6430A">
      <w:pPr>
        <w:pStyle w:val="ListParagraph"/>
        <w:numPr>
          <w:ilvl w:val="1"/>
          <w:numId w:val="12"/>
        </w:numPr>
      </w:pPr>
      <w:r w:rsidRPr="0085091F">
        <w:t>Genotype metrics CSV files: metrics_genotype_{genotype}.csv</w:t>
      </w:r>
    </w:p>
    <w:p w14:paraId="54502468" w14:textId="77777777" w:rsidR="0085091F" w:rsidRPr="0085091F" w:rsidRDefault="0085091F" w:rsidP="00A6430A">
      <w:pPr>
        <w:pStyle w:val="ListParagraph"/>
        <w:numPr>
          <w:ilvl w:val="1"/>
          <w:numId w:val="12"/>
        </w:numPr>
      </w:pPr>
      <w:r w:rsidRPr="0085091F">
        <w:t>Mismatched classifications CSV: mismatched_classifications.csv</w:t>
      </w:r>
    </w:p>
    <w:p w14:paraId="21918113" w14:textId="77777777" w:rsidR="0085091F" w:rsidRPr="0085091F" w:rsidRDefault="0085091F" w:rsidP="00A6430A">
      <w:pPr>
        <w:pStyle w:val="ListParagraph"/>
        <w:numPr>
          <w:ilvl w:val="1"/>
          <w:numId w:val="12"/>
        </w:numPr>
      </w:pPr>
      <w:r w:rsidRPr="0085091F">
        <w:t>Missed classifications CSV: missed_classifications.csv</w:t>
      </w:r>
    </w:p>
    <w:p w14:paraId="661180D4" w14:textId="77777777" w:rsidR="0085091F" w:rsidRPr="0085091F" w:rsidRDefault="0085091F" w:rsidP="00A6430A">
      <w:pPr>
        <w:pStyle w:val="ListParagraph"/>
        <w:numPr>
          <w:ilvl w:val="1"/>
          <w:numId w:val="12"/>
        </w:numPr>
      </w:pPr>
      <w:r w:rsidRPr="0085091F">
        <w:t>Statistical test results text file: statistical_test_results.txt</w:t>
      </w:r>
    </w:p>
    <w:p w14:paraId="7C5C47CA" w14:textId="77777777" w:rsidR="005A543B" w:rsidRDefault="005A543B" w:rsidP="005A543B">
      <w:pPr>
        <w:pStyle w:val="Heading4"/>
      </w:pPr>
      <w:r>
        <w:lastRenderedPageBreak/>
        <w:t>Generating Heatmaps for Missed and Mismatched Classifications</w:t>
      </w:r>
    </w:p>
    <w:p w14:paraId="20BC417D" w14:textId="79B296EF" w:rsidR="005A543B" w:rsidRDefault="005A543B" w:rsidP="005A543B">
      <w:r>
        <w:t>The script generate_heatmaps.py was used to create heatmaps for missed and mismatched classifications of dengue virus genotypes. The script leverages Pandas, Seaborn, and Matplotlib libraries to process and visualize the data.</w:t>
      </w:r>
    </w:p>
    <w:p w14:paraId="71291014" w14:textId="0FA9F396" w:rsidR="005A543B" w:rsidRDefault="005A543B" w:rsidP="005A543B">
      <w:pPr>
        <w:pStyle w:val="ListParagraph"/>
        <w:numPr>
          <w:ilvl w:val="0"/>
          <w:numId w:val="12"/>
        </w:numPr>
      </w:pPr>
      <w:r>
        <w:t>Script: generate_heatmaps.py</w:t>
      </w:r>
    </w:p>
    <w:p w14:paraId="6999A321" w14:textId="61B1EC00" w:rsidR="005A543B" w:rsidRDefault="005A543B" w:rsidP="005A543B">
      <w:pPr>
        <w:pStyle w:val="ListParagraph"/>
        <w:numPr>
          <w:ilvl w:val="0"/>
          <w:numId w:val="12"/>
        </w:numPr>
      </w:pPr>
      <w:r>
        <w:t>Packages and Libraries:</w:t>
      </w:r>
    </w:p>
    <w:p w14:paraId="46141A21" w14:textId="2E4CF3FE" w:rsidR="005A543B" w:rsidRDefault="005A543B" w:rsidP="005A543B">
      <w:pPr>
        <w:pStyle w:val="ListParagraph"/>
        <w:numPr>
          <w:ilvl w:val="1"/>
          <w:numId w:val="12"/>
        </w:numPr>
      </w:pPr>
      <w:r>
        <w:t>Pandas (version 2.0.3)</w:t>
      </w:r>
    </w:p>
    <w:p w14:paraId="0C3B4878" w14:textId="3DF4A864" w:rsidR="005A543B" w:rsidRDefault="005A543B" w:rsidP="005A543B">
      <w:pPr>
        <w:pStyle w:val="ListParagraph"/>
        <w:numPr>
          <w:ilvl w:val="1"/>
          <w:numId w:val="12"/>
        </w:numPr>
      </w:pPr>
      <w:r>
        <w:t>Seaborn (version 0.13.2)</w:t>
      </w:r>
    </w:p>
    <w:p w14:paraId="5957ED52" w14:textId="79A89668" w:rsidR="005A543B" w:rsidRDefault="005A543B" w:rsidP="005A543B">
      <w:pPr>
        <w:pStyle w:val="ListParagraph"/>
        <w:numPr>
          <w:ilvl w:val="1"/>
          <w:numId w:val="12"/>
        </w:numPr>
      </w:pPr>
      <w:r>
        <w:t>Matplotlib (version 3.7.5)</w:t>
      </w:r>
    </w:p>
    <w:p w14:paraId="1D3858CE" w14:textId="05437A59" w:rsidR="005A543B" w:rsidRDefault="005A543B" w:rsidP="005A543B">
      <w:pPr>
        <w:pStyle w:val="ListParagraph"/>
        <w:numPr>
          <w:ilvl w:val="0"/>
          <w:numId w:val="12"/>
        </w:numPr>
      </w:pPr>
      <w:r>
        <w:t>Input Files:</w:t>
      </w:r>
    </w:p>
    <w:p w14:paraId="15B38D89" w14:textId="5EB0CA9E" w:rsidR="005A543B" w:rsidRDefault="005A543B" w:rsidP="005A543B">
      <w:pPr>
        <w:pStyle w:val="ListParagraph"/>
        <w:numPr>
          <w:ilvl w:val="1"/>
          <w:numId w:val="12"/>
        </w:numPr>
      </w:pPr>
      <w:r>
        <w:t>Missed classifications file: missed_classifications.csv</w:t>
      </w:r>
    </w:p>
    <w:p w14:paraId="24498B2D" w14:textId="67E6EA19" w:rsidR="005A543B" w:rsidRDefault="005A543B" w:rsidP="005A543B">
      <w:pPr>
        <w:pStyle w:val="ListParagraph"/>
        <w:numPr>
          <w:ilvl w:val="1"/>
          <w:numId w:val="12"/>
        </w:numPr>
      </w:pPr>
      <w:r>
        <w:t>Mismatched classifications file: mismatched_classifications.csv</w:t>
      </w:r>
    </w:p>
    <w:p w14:paraId="346CFEFC" w14:textId="6E6B009D" w:rsidR="005A543B" w:rsidRDefault="005A543B" w:rsidP="005A543B">
      <w:pPr>
        <w:pStyle w:val="ListParagraph"/>
        <w:numPr>
          <w:ilvl w:val="0"/>
          <w:numId w:val="12"/>
        </w:numPr>
      </w:pPr>
      <w:r>
        <w:t>Output Files:</w:t>
      </w:r>
    </w:p>
    <w:p w14:paraId="547EE7E1" w14:textId="30C3FC57" w:rsidR="005A543B" w:rsidRDefault="005A543B" w:rsidP="005A543B">
      <w:pPr>
        <w:pStyle w:val="ListParagraph"/>
        <w:numPr>
          <w:ilvl w:val="1"/>
          <w:numId w:val="12"/>
        </w:numPr>
      </w:pPr>
      <w:r>
        <w:t>Mismatched classifications heatmap PNG: mismatched_heatmap.png</w:t>
      </w:r>
    </w:p>
    <w:p w14:paraId="02C0A21B" w14:textId="597F55FA" w:rsidR="007C223D" w:rsidRDefault="005A543B" w:rsidP="007C223D">
      <w:pPr>
        <w:pStyle w:val="ListParagraph"/>
        <w:numPr>
          <w:ilvl w:val="1"/>
          <w:numId w:val="12"/>
        </w:numPr>
      </w:pPr>
      <w:r>
        <w:t>Missed classifications heatmap PNG: missed_heatmap.png</w:t>
      </w:r>
    </w:p>
    <w:p w14:paraId="289F736F" w14:textId="77777777" w:rsidR="007C223D" w:rsidRPr="00E164C5" w:rsidRDefault="007C223D" w:rsidP="00E164C5">
      <w:pPr>
        <w:pStyle w:val="Heading4"/>
      </w:pPr>
      <w:r w:rsidRPr="007C223D">
        <w:t xml:space="preserve">Performing PCA on Individual Primers by Serotype </w:t>
      </w:r>
    </w:p>
    <w:p w14:paraId="16BC15DA" w14:textId="4F988126" w:rsidR="007C223D" w:rsidRPr="007C223D" w:rsidRDefault="007C223D" w:rsidP="003E6A7D">
      <w:r w:rsidRPr="007C223D">
        <w:t>The script pca_individual_primers.py was used to perform Principal Component Analysis (PCA) on individual primers by serotype. The script leverages Pandas, Matplotlib, NumPy, and Scikit-learn libraries to process, analyze, and visualize the data.</w:t>
      </w:r>
    </w:p>
    <w:p w14:paraId="496584AF" w14:textId="77777777" w:rsidR="003E6A7D" w:rsidRDefault="007C223D" w:rsidP="003E6A7D">
      <w:pPr>
        <w:pStyle w:val="ListParagraph"/>
        <w:numPr>
          <w:ilvl w:val="0"/>
          <w:numId w:val="12"/>
        </w:numPr>
      </w:pPr>
      <w:r w:rsidRPr="007C223D">
        <w:t>Script: pca_individual_primers.py</w:t>
      </w:r>
    </w:p>
    <w:p w14:paraId="489F1493" w14:textId="214E06BF" w:rsidR="007C223D" w:rsidRPr="007C223D" w:rsidRDefault="007C223D" w:rsidP="003E6A7D">
      <w:pPr>
        <w:pStyle w:val="ListParagraph"/>
        <w:numPr>
          <w:ilvl w:val="0"/>
          <w:numId w:val="12"/>
        </w:numPr>
      </w:pPr>
      <w:r w:rsidRPr="007C223D">
        <w:t>Packages and Libraries:</w:t>
      </w:r>
    </w:p>
    <w:p w14:paraId="19E53714" w14:textId="77777777" w:rsidR="007C223D" w:rsidRPr="007C223D" w:rsidRDefault="007C223D" w:rsidP="003E6A7D">
      <w:pPr>
        <w:pStyle w:val="ListParagraph"/>
        <w:numPr>
          <w:ilvl w:val="1"/>
          <w:numId w:val="12"/>
        </w:numPr>
      </w:pPr>
      <w:r w:rsidRPr="007C223D">
        <w:t>Pandas (version 2.0.3)</w:t>
      </w:r>
    </w:p>
    <w:p w14:paraId="097EAE6B" w14:textId="77777777" w:rsidR="007C223D" w:rsidRPr="007C223D" w:rsidRDefault="007C223D" w:rsidP="003E6A7D">
      <w:pPr>
        <w:pStyle w:val="ListParagraph"/>
        <w:numPr>
          <w:ilvl w:val="1"/>
          <w:numId w:val="12"/>
        </w:numPr>
      </w:pPr>
      <w:r w:rsidRPr="007C223D">
        <w:t>Matplotlib (version 3.7.5)</w:t>
      </w:r>
    </w:p>
    <w:p w14:paraId="5BF60288" w14:textId="77777777" w:rsidR="007C223D" w:rsidRPr="007C223D" w:rsidRDefault="007C223D" w:rsidP="003E6A7D">
      <w:pPr>
        <w:pStyle w:val="ListParagraph"/>
        <w:numPr>
          <w:ilvl w:val="1"/>
          <w:numId w:val="12"/>
        </w:numPr>
      </w:pPr>
      <w:r w:rsidRPr="007C223D">
        <w:t>NumPy (version 1.24.3)</w:t>
      </w:r>
    </w:p>
    <w:p w14:paraId="4C306242" w14:textId="77777777" w:rsidR="003E6A7D" w:rsidRDefault="007C223D" w:rsidP="003E6A7D">
      <w:pPr>
        <w:pStyle w:val="ListParagraph"/>
        <w:numPr>
          <w:ilvl w:val="1"/>
          <w:numId w:val="12"/>
        </w:numPr>
      </w:pPr>
      <w:r w:rsidRPr="007C223D">
        <w:t>Scikit-learn (version 1.3.2)</w:t>
      </w:r>
    </w:p>
    <w:p w14:paraId="636375C7" w14:textId="77777777" w:rsidR="003E6A7D" w:rsidRDefault="007C223D" w:rsidP="003E6A7D">
      <w:pPr>
        <w:pStyle w:val="ListParagraph"/>
        <w:numPr>
          <w:ilvl w:val="0"/>
          <w:numId w:val="12"/>
        </w:numPr>
      </w:pPr>
      <w:r w:rsidRPr="007C223D">
        <w:t>Input File: individual_conv_primer_details.tsv</w:t>
      </w:r>
    </w:p>
    <w:p w14:paraId="07CBF613" w14:textId="7A8BE1D4" w:rsidR="007C223D" w:rsidRPr="007C223D" w:rsidRDefault="007C223D" w:rsidP="003E6A7D">
      <w:pPr>
        <w:pStyle w:val="ListParagraph"/>
        <w:numPr>
          <w:ilvl w:val="0"/>
          <w:numId w:val="12"/>
        </w:numPr>
      </w:pPr>
      <w:r w:rsidRPr="007C223D">
        <w:t>Output Files:</w:t>
      </w:r>
    </w:p>
    <w:p w14:paraId="36ABE223" w14:textId="77777777" w:rsidR="007C223D" w:rsidRPr="007C223D" w:rsidRDefault="007C223D" w:rsidP="003E6A7D">
      <w:pPr>
        <w:pStyle w:val="ListParagraph"/>
        <w:numPr>
          <w:ilvl w:val="1"/>
          <w:numId w:val="12"/>
        </w:numPr>
      </w:pPr>
      <w:r w:rsidRPr="007C223D">
        <w:t>PCA plot PNG: PCA_FINAL.png</w:t>
      </w:r>
    </w:p>
    <w:p w14:paraId="7B0F2B22" w14:textId="77777777" w:rsidR="007C223D" w:rsidRPr="007C223D" w:rsidRDefault="007C223D" w:rsidP="003E6A7D">
      <w:pPr>
        <w:pStyle w:val="ListParagraph"/>
        <w:numPr>
          <w:ilvl w:val="1"/>
          <w:numId w:val="12"/>
        </w:numPr>
      </w:pPr>
      <w:r w:rsidRPr="007C223D">
        <w:t>Row Cos2 CSV: row_cos2.csv</w:t>
      </w:r>
    </w:p>
    <w:p w14:paraId="0FF6B010" w14:textId="77777777" w:rsidR="007C223D" w:rsidRPr="007C223D" w:rsidRDefault="007C223D" w:rsidP="003E6A7D">
      <w:pPr>
        <w:pStyle w:val="ListParagraph"/>
        <w:numPr>
          <w:ilvl w:val="1"/>
          <w:numId w:val="12"/>
        </w:numPr>
      </w:pPr>
      <w:r w:rsidRPr="007C223D">
        <w:t>Column Contrib CSV: col_contrib.csv</w:t>
      </w:r>
    </w:p>
    <w:p w14:paraId="693AB117" w14:textId="77777777" w:rsidR="00C06232" w:rsidRPr="00E164C5" w:rsidRDefault="00C06232" w:rsidP="00E164C5">
      <w:pPr>
        <w:pStyle w:val="Heading4"/>
      </w:pPr>
      <w:r w:rsidRPr="00C06232">
        <w:t xml:space="preserve">Performing PCA on Primer Combinations by Serotype </w:t>
      </w:r>
    </w:p>
    <w:p w14:paraId="263D873B" w14:textId="1DF8B4BE" w:rsidR="00C06232" w:rsidRPr="00C06232" w:rsidRDefault="00C06232" w:rsidP="00C06232">
      <w:r w:rsidRPr="00C06232">
        <w:t>The script pca_primer_combinations.py was used to perform Principal Component Analysis (PCA) on primer combinations by serotype. The script leverages Pandas, Matplotlib, NumPy, and Scikit-learn libraries to process, analyze, and visualize the data.</w:t>
      </w:r>
    </w:p>
    <w:p w14:paraId="707390A6" w14:textId="77777777" w:rsidR="00C06232" w:rsidRDefault="00C06232" w:rsidP="00C06232">
      <w:pPr>
        <w:pStyle w:val="ListParagraph"/>
        <w:numPr>
          <w:ilvl w:val="0"/>
          <w:numId w:val="12"/>
        </w:numPr>
      </w:pPr>
      <w:r w:rsidRPr="00C06232">
        <w:lastRenderedPageBreak/>
        <w:t>Script: pca_primer_combinations.py</w:t>
      </w:r>
    </w:p>
    <w:p w14:paraId="2179984F" w14:textId="0F3B4931" w:rsidR="00C06232" w:rsidRPr="00C06232" w:rsidRDefault="00C06232" w:rsidP="00C06232">
      <w:pPr>
        <w:pStyle w:val="ListParagraph"/>
        <w:numPr>
          <w:ilvl w:val="0"/>
          <w:numId w:val="12"/>
        </w:numPr>
      </w:pPr>
      <w:r w:rsidRPr="00C06232">
        <w:t>Packages and Libraries:</w:t>
      </w:r>
    </w:p>
    <w:p w14:paraId="50D4D92D" w14:textId="77777777" w:rsidR="00C06232" w:rsidRPr="00C06232" w:rsidRDefault="00C06232" w:rsidP="00C06232">
      <w:pPr>
        <w:pStyle w:val="ListParagraph"/>
        <w:numPr>
          <w:ilvl w:val="1"/>
          <w:numId w:val="12"/>
        </w:numPr>
      </w:pPr>
      <w:r w:rsidRPr="00C06232">
        <w:t>Pandas (version 2.0.3)</w:t>
      </w:r>
    </w:p>
    <w:p w14:paraId="109C8252" w14:textId="77777777" w:rsidR="00C06232" w:rsidRPr="00C06232" w:rsidRDefault="00C06232" w:rsidP="00C06232">
      <w:pPr>
        <w:pStyle w:val="ListParagraph"/>
        <w:numPr>
          <w:ilvl w:val="1"/>
          <w:numId w:val="12"/>
        </w:numPr>
      </w:pPr>
      <w:r w:rsidRPr="00C06232">
        <w:t>Matplotlib (version 3.7.5)</w:t>
      </w:r>
    </w:p>
    <w:p w14:paraId="5F4037A3" w14:textId="77777777" w:rsidR="00C06232" w:rsidRPr="00C06232" w:rsidRDefault="00C06232" w:rsidP="00C06232">
      <w:pPr>
        <w:pStyle w:val="ListParagraph"/>
        <w:numPr>
          <w:ilvl w:val="1"/>
          <w:numId w:val="12"/>
        </w:numPr>
      </w:pPr>
      <w:r w:rsidRPr="00C06232">
        <w:t>NumPy (version 1.24.3)</w:t>
      </w:r>
    </w:p>
    <w:p w14:paraId="202BF5E0" w14:textId="77777777" w:rsidR="00C06232" w:rsidRDefault="00C06232" w:rsidP="00C06232">
      <w:pPr>
        <w:pStyle w:val="ListParagraph"/>
        <w:numPr>
          <w:ilvl w:val="1"/>
          <w:numId w:val="12"/>
        </w:numPr>
      </w:pPr>
      <w:r w:rsidRPr="00C06232">
        <w:t>Scikit-learn (version 1.3.2)</w:t>
      </w:r>
    </w:p>
    <w:p w14:paraId="03416753" w14:textId="77777777" w:rsidR="00C06232" w:rsidRDefault="00C06232" w:rsidP="00C06232">
      <w:pPr>
        <w:pStyle w:val="ListParagraph"/>
        <w:numPr>
          <w:ilvl w:val="0"/>
          <w:numId w:val="12"/>
        </w:numPr>
      </w:pPr>
      <w:r w:rsidRPr="00C06232">
        <w:t>Input File: individual_conv_primer_combination_details.tsv</w:t>
      </w:r>
    </w:p>
    <w:p w14:paraId="3DA35CBB" w14:textId="5ADA4978" w:rsidR="00C06232" w:rsidRPr="00C06232" w:rsidRDefault="00C06232" w:rsidP="00C06232">
      <w:pPr>
        <w:pStyle w:val="ListParagraph"/>
        <w:numPr>
          <w:ilvl w:val="0"/>
          <w:numId w:val="12"/>
        </w:numPr>
      </w:pPr>
      <w:r w:rsidRPr="00C06232">
        <w:t>Output Files:</w:t>
      </w:r>
    </w:p>
    <w:p w14:paraId="3F2936B8" w14:textId="77777777" w:rsidR="00C06232" w:rsidRPr="00C06232" w:rsidRDefault="00C06232" w:rsidP="00C06232">
      <w:pPr>
        <w:pStyle w:val="ListParagraph"/>
        <w:numPr>
          <w:ilvl w:val="1"/>
          <w:numId w:val="12"/>
        </w:numPr>
      </w:pPr>
      <w:r w:rsidRPr="00C06232">
        <w:t>PCA plot PNG: PCA_combined_with_serotype_filtered.png</w:t>
      </w:r>
    </w:p>
    <w:p w14:paraId="2B2500F2" w14:textId="77777777" w:rsidR="00C06232" w:rsidRPr="00C06232" w:rsidRDefault="00C06232" w:rsidP="00C06232">
      <w:pPr>
        <w:pStyle w:val="ListParagraph"/>
        <w:numPr>
          <w:ilvl w:val="1"/>
          <w:numId w:val="12"/>
        </w:numPr>
      </w:pPr>
      <w:r w:rsidRPr="00C06232">
        <w:t>Row Cos2 CSV: row_cos2_combined.csv</w:t>
      </w:r>
    </w:p>
    <w:p w14:paraId="45A1FE0F" w14:textId="77777777" w:rsidR="00C06232" w:rsidRPr="00C06232" w:rsidRDefault="00C06232" w:rsidP="00C06232">
      <w:pPr>
        <w:pStyle w:val="ListParagraph"/>
        <w:numPr>
          <w:ilvl w:val="1"/>
          <w:numId w:val="12"/>
        </w:numPr>
      </w:pPr>
      <w:r w:rsidRPr="00C06232">
        <w:t>Column Contrib CSV: col_contrib_combined.csv</w:t>
      </w:r>
    </w:p>
    <w:p w14:paraId="194A8605" w14:textId="77777777" w:rsidR="00D84BB1" w:rsidRPr="00D84BB1" w:rsidRDefault="00D84BB1" w:rsidP="00E164C5">
      <w:pPr>
        <w:pStyle w:val="Heading4"/>
        <w:rPr>
          <w:i w:val="0"/>
          <w:iCs w:val="0"/>
        </w:rPr>
      </w:pPr>
      <w:r w:rsidRPr="00D84BB1">
        <w:rPr>
          <w:i w:val="0"/>
          <w:iCs w:val="0"/>
        </w:rPr>
        <w:t>Generating Heatmap for Conventional Primer Details</w:t>
      </w:r>
    </w:p>
    <w:p w14:paraId="5B043226" w14:textId="77777777" w:rsidR="00D84BB1" w:rsidRPr="00D84BB1" w:rsidRDefault="00D84BB1" w:rsidP="00D84BB1">
      <w:r w:rsidRPr="00D84BB1">
        <w:t>The heatmap visualization for conventional primer details was created using a Python script designed to process and display data from a TSV file. This script leverages libraries such as pandas for data manipulation, matplotlib for plotting, and patches for graphical representations.</w:t>
      </w:r>
    </w:p>
    <w:p w14:paraId="4B04CED2" w14:textId="77777777" w:rsidR="00D84BB1" w:rsidRPr="00D84BB1" w:rsidRDefault="00D84BB1" w:rsidP="00D84BB1">
      <w:pPr>
        <w:pStyle w:val="ListParagraph"/>
        <w:numPr>
          <w:ilvl w:val="0"/>
          <w:numId w:val="12"/>
        </w:numPr>
      </w:pPr>
      <w:r w:rsidRPr="00D84BB1">
        <w:t>Script: generate_heatmap.py</w:t>
      </w:r>
    </w:p>
    <w:p w14:paraId="127F212A" w14:textId="77777777" w:rsidR="00D84BB1" w:rsidRPr="00D84BB1" w:rsidRDefault="00D84BB1" w:rsidP="00D84BB1">
      <w:pPr>
        <w:pStyle w:val="ListParagraph"/>
        <w:numPr>
          <w:ilvl w:val="0"/>
          <w:numId w:val="12"/>
        </w:numPr>
      </w:pPr>
      <w:r w:rsidRPr="00D84BB1">
        <w:t>Packages and Libraries:</w:t>
      </w:r>
    </w:p>
    <w:p w14:paraId="3227F7B0" w14:textId="77777777" w:rsidR="00D84BB1" w:rsidRPr="00D84BB1" w:rsidRDefault="00D84BB1" w:rsidP="00CB2CB2">
      <w:pPr>
        <w:pStyle w:val="ListParagraph"/>
        <w:numPr>
          <w:ilvl w:val="1"/>
          <w:numId w:val="12"/>
        </w:numPr>
      </w:pPr>
      <w:r w:rsidRPr="00D84BB1">
        <w:t>pandas (version 2.0.3)</w:t>
      </w:r>
    </w:p>
    <w:p w14:paraId="4255F3F4" w14:textId="77777777" w:rsidR="00D84BB1" w:rsidRPr="00D84BB1" w:rsidRDefault="00D84BB1" w:rsidP="00CB2CB2">
      <w:pPr>
        <w:pStyle w:val="ListParagraph"/>
        <w:numPr>
          <w:ilvl w:val="1"/>
          <w:numId w:val="12"/>
        </w:numPr>
      </w:pPr>
      <w:r w:rsidRPr="00D84BB1">
        <w:t>matplotlib (version 3.7.5)</w:t>
      </w:r>
    </w:p>
    <w:p w14:paraId="767CA962" w14:textId="77777777" w:rsidR="00D84BB1" w:rsidRPr="00D84BB1" w:rsidRDefault="00D84BB1" w:rsidP="00D84BB1">
      <w:pPr>
        <w:pStyle w:val="ListParagraph"/>
        <w:numPr>
          <w:ilvl w:val="0"/>
          <w:numId w:val="12"/>
        </w:numPr>
      </w:pPr>
      <w:r w:rsidRPr="00D84BB1">
        <w:t>Input File:</w:t>
      </w:r>
    </w:p>
    <w:p w14:paraId="277B1B53" w14:textId="77777777" w:rsidR="00D84BB1" w:rsidRPr="00D84BB1" w:rsidRDefault="00D84BB1" w:rsidP="00CB2CB2">
      <w:pPr>
        <w:pStyle w:val="ListParagraph"/>
        <w:numPr>
          <w:ilvl w:val="1"/>
          <w:numId w:val="12"/>
        </w:numPr>
      </w:pPr>
      <w:r w:rsidRPr="00D84BB1">
        <w:t>Primer details file: individual_conv_primer_details.tsv</w:t>
      </w:r>
    </w:p>
    <w:p w14:paraId="38D40968" w14:textId="77777777" w:rsidR="00D84BB1" w:rsidRPr="00D84BB1" w:rsidRDefault="00D84BB1" w:rsidP="00D84BB1">
      <w:pPr>
        <w:pStyle w:val="ListParagraph"/>
        <w:numPr>
          <w:ilvl w:val="0"/>
          <w:numId w:val="12"/>
        </w:numPr>
      </w:pPr>
      <w:r w:rsidRPr="00D84BB1">
        <w:t>Output File:</w:t>
      </w:r>
    </w:p>
    <w:p w14:paraId="3979B4D9" w14:textId="77777777" w:rsidR="00D84BB1" w:rsidRPr="00D84BB1" w:rsidRDefault="00D84BB1" w:rsidP="00CB2CB2">
      <w:pPr>
        <w:pStyle w:val="ListParagraph"/>
        <w:numPr>
          <w:ilvl w:val="1"/>
          <w:numId w:val="12"/>
        </w:numPr>
      </w:pPr>
      <w:r w:rsidRPr="00D84BB1">
        <w:t>Heatmap image file: regions_heatmap_labeled_v4.png</w:t>
      </w:r>
    </w:p>
    <w:p w14:paraId="225A2242" w14:textId="4C9E71DD" w:rsidR="00E12FE2" w:rsidRPr="00E164C5" w:rsidRDefault="00E12FE2" w:rsidP="00E164C5">
      <w:pPr>
        <w:pStyle w:val="Heading4"/>
        <w:rPr>
          <w:i w:val="0"/>
          <w:iCs w:val="0"/>
        </w:rPr>
      </w:pPr>
      <w:r w:rsidRPr="00E164C5">
        <w:t>Generating Heatmap for Combined Primer Details</w:t>
      </w:r>
    </w:p>
    <w:p w14:paraId="303F6DEF" w14:textId="64BD5BC7" w:rsidR="00E12FE2" w:rsidRDefault="00E12FE2" w:rsidP="00E12FE2">
      <w:r>
        <w:t>The heatmap visualization for combined primer details was created using a Python script designed to process and display data from a TSV file. This script leverages libraries such as pandas for data manipulation, matplotlib for plotting, and patches for graphical representations.</w:t>
      </w:r>
    </w:p>
    <w:p w14:paraId="39565078" w14:textId="37A3471D" w:rsidR="00E12FE2" w:rsidRDefault="00E12FE2" w:rsidP="00F24540">
      <w:pPr>
        <w:pStyle w:val="ListParagraph"/>
        <w:numPr>
          <w:ilvl w:val="0"/>
          <w:numId w:val="22"/>
        </w:numPr>
      </w:pPr>
      <w:r>
        <w:t>Script: generate_heatmap_combined.py</w:t>
      </w:r>
    </w:p>
    <w:p w14:paraId="7816D5BC" w14:textId="2838428A" w:rsidR="00E12FE2" w:rsidRDefault="00E12FE2" w:rsidP="00F24540">
      <w:pPr>
        <w:pStyle w:val="ListParagraph"/>
        <w:numPr>
          <w:ilvl w:val="0"/>
          <w:numId w:val="22"/>
        </w:numPr>
      </w:pPr>
      <w:r>
        <w:t>Packages and Libraries:</w:t>
      </w:r>
    </w:p>
    <w:p w14:paraId="1F127320" w14:textId="344C4651" w:rsidR="00E12FE2" w:rsidRDefault="00E12FE2" w:rsidP="00F24540">
      <w:pPr>
        <w:pStyle w:val="ListParagraph"/>
        <w:numPr>
          <w:ilvl w:val="1"/>
          <w:numId w:val="22"/>
        </w:numPr>
      </w:pPr>
      <w:r>
        <w:t>pandas (version 2.0.3)</w:t>
      </w:r>
    </w:p>
    <w:p w14:paraId="5F8E6CBB" w14:textId="2DE1BA53" w:rsidR="00E12FE2" w:rsidRDefault="00E12FE2" w:rsidP="00F24540">
      <w:pPr>
        <w:pStyle w:val="ListParagraph"/>
        <w:numPr>
          <w:ilvl w:val="1"/>
          <w:numId w:val="22"/>
        </w:numPr>
      </w:pPr>
      <w:r>
        <w:t>matplotlib (version 3.7.5)</w:t>
      </w:r>
    </w:p>
    <w:p w14:paraId="4B8C8284" w14:textId="6D71B5A8" w:rsidR="00E12FE2" w:rsidRDefault="00E12FE2" w:rsidP="00F24540">
      <w:pPr>
        <w:pStyle w:val="ListParagraph"/>
        <w:numPr>
          <w:ilvl w:val="0"/>
          <w:numId w:val="22"/>
        </w:numPr>
      </w:pPr>
      <w:r>
        <w:t>Input file:</w:t>
      </w:r>
    </w:p>
    <w:p w14:paraId="56F8E648" w14:textId="02772508" w:rsidR="00E12FE2" w:rsidRDefault="00E12FE2" w:rsidP="00F24540">
      <w:pPr>
        <w:pStyle w:val="ListParagraph"/>
        <w:numPr>
          <w:ilvl w:val="1"/>
          <w:numId w:val="22"/>
        </w:numPr>
      </w:pPr>
      <w:r>
        <w:t>Primer combination details file: individual_conv_primer_combination_details.tsv</w:t>
      </w:r>
    </w:p>
    <w:p w14:paraId="1CED7604" w14:textId="5E86569B" w:rsidR="00E12FE2" w:rsidRDefault="00E12FE2" w:rsidP="00F24540">
      <w:pPr>
        <w:pStyle w:val="ListParagraph"/>
        <w:numPr>
          <w:ilvl w:val="0"/>
          <w:numId w:val="22"/>
        </w:numPr>
      </w:pPr>
      <w:r>
        <w:t>Output File:</w:t>
      </w:r>
    </w:p>
    <w:p w14:paraId="506B4BE5" w14:textId="77777777" w:rsidR="00FB7193" w:rsidRPr="00C65128" w:rsidRDefault="00E12FE2" w:rsidP="00F24540">
      <w:pPr>
        <w:pStyle w:val="ListParagraph"/>
        <w:numPr>
          <w:ilvl w:val="1"/>
          <w:numId w:val="22"/>
        </w:numPr>
      </w:pPr>
      <w:r>
        <w:lastRenderedPageBreak/>
        <w:t xml:space="preserve">Heatmap image file: regions_heatmap_combined_labeled_v4.png </w:t>
      </w:r>
    </w:p>
    <w:p w14:paraId="13BDE1DB" w14:textId="474A4050" w:rsidR="00FB7193" w:rsidRPr="00E164C5" w:rsidRDefault="00FB7193" w:rsidP="00E164C5">
      <w:pPr>
        <w:pStyle w:val="Heading4"/>
      </w:pPr>
      <w:r w:rsidRPr="00E164C5">
        <w:t>Analysis of Primer Data from 1995 Onwards</w:t>
      </w:r>
    </w:p>
    <w:p w14:paraId="4E3F9A22" w14:textId="476FBC47" w:rsidR="00FB7193" w:rsidRDefault="00FB7193" w:rsidP="00FB7193">
      <w:r>
        <w:t>This script performs a comprehensive analysis of primer data, focusing on trends over the years from 1995 onwards. It uses several Python libraries, including pandas for data manipulation, matplotlib and seaborn for visualization, and statsmodels for statistical analysis.</w:t>
      </w:r>
    </w:p>
    <w:p w14:paraId="7908F4D2" w14:textId="1D1CD84E" w:rsidR="00FB7193" w:rsidRDefault="00FB7193" w:rsidP="00F24540">
      <w:pPr>
        <w:pStyle w:val="ListParagraph"/>
        <w:numPr>
          <w:ilvl w:val="0"/>
          <w:numId w:val="23"/>
        </w:numPr>
      </w:pPr>
      <w:r>
        <w:t>Script: analysis_of_primer_data.py</w:t>
      </w:r>
    </w:p>
    <w:p w14:paraId="67A520C3" w14:textId="4748F48B" w:rsidR="00FB7193" w:rsidRDefault="00FB7193" w:rsidP="00F24540">
      <w:pPr>
        <w:pStyle w:val="ListParagraph"/>
        <w:numPr>
          <w:ilvl w:val="0"/>
          <w:numId w:val="23"/>
        </w:numPr>
      </w:pPr>
      <w:r>
        <w:t>Packages and Libraries:</w:t>
      </w:r>
    </w:p>
    <w:p w14:paraId="44E6B813" w14:textId="5EE39E3B" w:rsidR="00FB7193" w:rsidRDefault="00FB7193" w:rsidP="00F24540">
      <w:pPr>
        <w:pStyle w:val="ListParagraph"/>
        <w:numPr>
          <w:ilvl w:val="1"/>
          <w:numId w:val="23"/>
        </w:numPr>
      </w:pPr>
      <w:r>
        <w:t>pandas (version 2.0.3)</w:t>
      </w:r>
    </w:p>
    <w:p w14:paraId="62308592" w14:textId="43A0DB31" w:rsidR="00FB7193" w:rsidRDefault="00FB7193" w:rsidP="00F24540">
      <w:pPr>
        <w:pStyle w:val="ListParagraph"/>
        <w:numPr>
          <w:ilvl w:val="1"/>
          <w:numId w:val="23"/>
        </w:numPr>
      </w:pPr>
      <w:r>
        <w:t>matplotlib (version 3.7.5)</w:t>
      </w:r>
    </w:p>
    <w:p w14:paraId="7A81159E" w14:textId="0AAD1F36" w:rsidR="00FB7193" w:rsidRDefault="00FB7193" w:rsidP="00F24540">
      <w:pPr>
        <w:pStyle w:val="ListParagraph"/>
        <w:numPr>
          <w:ilvl w:val="1"/>
          <w:numId w:val="23"/>
        </w:numPr>
      </w:pPr>
      <w:r>
        <w:t>seaborn (version 0.13.2)</w:t>
      </w:r>
    </w:p>
    <w:p w14:paraId="45273799" w14:textId="5C522AE8" w:rsidR="00FB7193" w:rsidRDefault="00FB7193" w:rsidP="00F24540">
      <w:pPr>
        <w:pStyle w:val="ListParagraph"/>
        <w:numPr>
          <w:ilvl w:val="1"/>
          <w:numId w:val="23"/>
        </w:numPr>
      </w:pPr>
      <w:r>
        <w:t>statsmodels (version 0.14.1)</w:t>
      </w:r>
    </w:p>
    <w:p w14:paraId="0C8CC353" w14:textId="06C8196C" w:rsidR="00FB7193" w:rsidRDefault="00FB7193" w:rsidP="00F24540">
      <w:pPr>
        <w:pStyle w:val="ListParagraph"/>
        <w:numPr>
          <w:ilvl w:val="0"/>
          <w:numId w:val="23"/>
        </w:numPr>
      </w:pPr>
      <w:r>
        <w:t>Input Files:</w:t>
      </w:r>
    </w:p>
    <w:p w14:paraId="0F2DF95C" w14:textId="4D78565C" w:rsidR="00FB7193" w:rsidRDefault="00FB7193" w:rsidP="00F24540">
      <w:pPr>
        <w:pStyle w:val="ListParagraph"/>
        <w:numPr>
          <w:ilvl w:val="0"/>
          <w:numId w:val="23"/>
        </w:numPr>
      </w:pPr>
      <w:r>
        <w:t>Excel file: all_cleanned_v1_update.xlsx</w:t>
      </w:r>
    </w:p>
    <w:p w14:paraId="71C3E65B" w14:textId="7775E13C" w:rsidR="00FB7193" w:rsidRDefault="00FB7193" w:rsidP="00F24540">
      <w:pPr>
        <w:pStyle w:val="ListParagraph"/>
        <w:numPr>
          <w:ilvl w:val="0"/>
          <w:numId w:val="23"/>
        </w:numPr>
      </w:pPr>
      <w:r>
        <w:t>Output Files:</w:t>
      </w:r>
    </w:p>
    <w:p w14:paraId="03692A26" w14:textId="1C37396B" w:rsidR="00FB7193" w:rsidRDefault="00FB7193" w:rsidP="00F24540">
      <w:pPr>
        <w:pStyle w:val="ListParagraph"/>
        <w:numPr>
          <w:ilvl w:val="1"/>
          <w:numId w:val="22"/>
        </w:numPr>
      </w:pPr>
      <w:r>
        <w:t>CSV files: year_serotype_counts.csv, summary_table.csv, descriptive_statistics.csv, primer_length_statistics.csv</w:t>
      </w:r>
    </w:p>
    <w:p w14:paraId="0D4F327A" w14:textId="77777777" w:rsidR="00C65128" w:rsidRDefault="00FB7193" w:rsidP="00F24540">
      <w:pPr>
        <w:pStyle w:val="ListParagraph"/>
        <w:numPr>
          <w:ilvl w:val="1"/>
          <w:numId w:val="22"/>
        </w:numPr>
      </w:pPr>
      <w:r>
        <w:t>Text file: peak_counts.txt, statistics_results.txt</w:t>
      </w:r>
    </w:p>
    <w:p w14:paraId="00E7CB8A" w14:textId="77777777" w:rsidR="00D63CA2" w:rsidRDefault="00FB7193" w:rsidP="00F24540">
      <w:pPr>
        <w:pStyle w:val="ListParagraph"/>
        <w:numPr>
          <w:ilvl w:val="1"/>
          <w:numId w:val="22"/>
        </w:numPr>
      </w:pPr>
      <w:r>
        <w:t xml:space="preserve">Image files: primers_by_year_and_serotype.png, primers_by_year_and_orientation.png, primer_length_distribution.png, num_primers_and_publications.png, weighted_num_primers.png </w:t>
      </w:r>
    </w:p>
    <w:p w14:paraId="68070B5C" w14:textId="21823D78" w:rsidR="00D63CA2" w:rsidRDefault="00D63CA2" w:rsidP="00D63CA2">
      <w:pPr>
        <w:pStyle w:val="Heading4"/>
      </w:pPr>
      <w:r>
        <w:t>Evaluation of Genotype and Serotype Predictions</w:t>
      </w:r>
    </w:p>
    <w:p w14:paraId="004E96FA" w14:textId="74822932" w:rsidR="00D63CA2" w:rsidRDefault="00D63CA2" w:rsidP="00D63CA2">
      <w:r>
        <w:t>This script performs an evaluation of genotype and serotype predictions by calculating various metrics, including precision, recall, F1 score, specificity, NPV, MCC, balanced accuracy, and ROC AUC. It also generates and saves confusion matrices as heatmaps. The script uses several Python libraries, including pandas for data manipulation, matplotlib and seaborn for visualization, and scikit-learn for metric calculations.</w:t>
      </w:r>
    </w:p>
    <w:p w14:paraId="6202B063" w14:textId="47BB04A6" w:rsidR="00D63CA2" w:rsidRDefault="00D63CA2" w:rsidP="00F24540">
      <w:pPr>
        <w:pStyle w:val="ListParagraph"/>
        <w:numPr>
          <w:ilvl w:val="0"/>
          <w:numId w:val="24"/>
        </w:numPr>
      </w:pPr>
      <w:r>
        <w:t>Script: evaluation_of_genotype_serotype_predictions.py</w:t>
      </w:r>
    </w:p>
    <w:p w14:paraId="1C35AF51" w14:textId="19DB007C" w:rsidR="00D63CA2" w:rsidRDefault="00D63CA2" w:rsidP="00F24540">
      <w:pPr>
        <w:pStyle w:val="ListParagraph"/>
        <w:numPr>
          <w:ilvl w:val="0"/>
          <w:numId w:val="24"/>
        </w:numPr>
      </w:pPr>
      <w:r>
        <w:t>Packages and Libraries:</w:t>
      </w:r>
    </w:p>
    <w:p w14:paraId="5293871F" w14:textId="4CE8E807" w:rsidR="00D63CA2" w:rsidRDefault="00D63CA2" w:rsidP="00F24540">
      <w:pPr>
        <w:pStyle w:val="ListParagraph"/>
        <w:numPr>
          <w:ilvl w:val="1"/>
          <w:numId w:val="24"/>
        </w:numPr>
      </w:pPr>
      <w:r>
        <w:t>pandas (version 2.0.3)</w:t>
      </w:r>
    </w:p>
    <w:p w14:paraId="00B3A228" w14:textId="6E32A4E2" w:rsidR="00D63CA2" w:rsidRDefault="00D63CA2" w:rsidP="00F24540">
      <w:pPr>
        <w:pStyle w:val="ListParagraph"/>
        <w:numPr>
          <w:ilvl w:val="1"/>
          <w:numId w:val="24"/>
        </w:numPr>
      </w:pPr>
      <w:r>
        <w:t>numpy (version 1.24.3)</w:t>
      </w:r>
    </w:p>
    <w:p w14:paraId="06608F9B" w14:textId="3B8E26BE" w:rsidR="00D63CA2" w:rsidRDefault="00D63CA2" w:rsidP="00F24540">
      <w:pPr>
        <w:pStyle w:val="ListParagraph"/>
        <w:numPr>
          <w:ilvl w:val="1"/>
          <w:numId w:val="24"/>
        </w:numPr>
      </w:pPr>
      <w:r>
        <w:t>matplotlib (version 3.7.5)</w:t>
      </w:r>
    </w:p>
    <w:p w14:paraId="4171F431" w14:textId="626BB51D" w:rsidR="00D63CA2" w:rsidRDefault="00D63CA2" w:rsidP="00F24540">
      <w:pPr>
        <w:pStyle w:val="ListParagraph"/>
        <w:numPr>
          <w:ilvl w:val="1"/>
          <w:numId w:val="24"/>
        </w:numPr>
      </w:pPr>
      <w:r>
        <w:t>seaborn (version 0.13.2)</w:t>
      </w:r>
    </w:p>
    <w:p w14:paraId="4BB1DAB1" w14:textId="5466A440" w:rsidR="00D63CA2" w:rsidRDefault="00D63CA2" w:rsidP="00F24540">
      <w:pPr>
        <w:pStyle w:val="ListParagraph"/>
        <w:numPr>
          <w:ilvl w:val="1"/>
          <w:numId w:val="24"/>
        </w:numPr>
      </w:pPr>
      <w:r>
        <w:t>scikit-learn (version 1.3.2)</w:t>
      </w:r>
    </w:p>
    <w:p w14:paraId="011F9F8E" w14:textId="68B335EA" w:rsidR="00D63CA2" w:rsidRDefault="00D63CA2" w:rsidP="00F24540">
      <w:pPr>
        <w:pStyle w:val="ListParagraph"/>
        <w:numPr>
          <w:ilvl w:val="0"/>
          <w:numId w:val="24"/>
        </w:numPr>
      </w:pPr>
      <w:r>
        <w:t>Input Files:</w:t>
      </w:r>
    </w:p>
    <w:p w14:paraId="3538C99A" w14:textId="670A8AF9" w:rsidR="00D63CA2" w:rsidRDefault="00D63CA2" w:rsidP="00F24540">
      <w:pPr>
        <w:pStyle w:val="ListParagraph"/>
        <w:numPr>
          <w:ilvl w:val="1"/>
          <w:numId w:val="24"/>
        </w:numPr>
      </w:pPr>
      <w:r>
        <w:t xml:space="preserve">CSV file: </w:t>
      </w:r>
      <w:r w:rsidR="000801D5">
        <w:t>Best Taxonomy Assignment File from each Cutoff Value</w:t>
      </w:r>
    </w:p>
    <w:p w14:paraId="5E9AE991" w14:textId="54470840" w:rsidR="00D63CA2" w:rsidRDefault="00D63CA2" w:rsidP="00F24540">
      <w:pPr>
        <w:pStyle w:val="ListParagraph"/>
        <w:numPr>
          <w:ilvl w:val="0"/>
          <w:numId w:val="24"/>
        </w:numPr>
      </w:pPr>
      <w:r>
        <w:lastRenderedPageBreak/>
        <w:t>Output Files:</w:t>
      </w:r>
    </w:p>
    <w:p w14:paraId="77FF5619" w14:textId="6A72993E" w:rsidR="00D63CA2" w:rsidRDefault="00D63CA2" w:rsidP="00F24540">
      <w:pPr>
        <w:pStyle w:val="ListParagraph"/>
        <w:numPr>
          <w:ilvl w:val="1"/>
          <w:numId w:val="24"/>
        </w:numPr>
      </w:pPr>
      <w:r>
        <w:t>Text file: metrics.txt</w:t>
      </w:r>
    </w:p>
    <w:p w14:paraId="7BC2C032" w14:textId="00EB11B0" w:rsidR="003849A4" w:rsidRPr="00C65128" w:rsidRDefault="00D63CA2" w:rsidP="00F24540">
      <w:pPr>
        <w:pStyle w:val="ListParagraph"/>
        <w:numPr>
          <w:ilvl w:val="1"/>
          <w:numId w:val="24"/>
        </w:numPr>
      </w:pPr>
      <w:r>
        <w:t xml:space="preserve">Image files: confusion_matrix_genotypes.png, confusion_matrix_serotypes.png </w:t>
      </w:r>
      <w:r w:rsidR="003849A4">
        <w:br w:type="page"/>
      </w:r>
    </w:p>
    <w:p w14:paraId="30359705" w14:textId="4E4658A0" w:rsidR="009A24E0" w:rsidRDefault="009A24E0" w:rsidP="009A24E0">
      <w:pPr>
        <w:pStyle w:val="Heading2"/>
      </w:pPr>
      <w:bookmarkStart w:id="51" w:name="_Toc172928093"/>
      <w:r>
        <w:lastRenderedPageBreak/>
        <w:t>Phylogenetic Tree Creation</w:t>
      </w:r>
      <w:bookmarkEnd w:id="51"/>
    </w:p>
    <w:p w14:paraId="1A771641" w14:textId="28C3043D" w:rsidR="002A0021" w:rsidRPr="001F6957" w:rsidRDefault="002A0021" w:rsidP="002A0021">
      <w:pPr>
        <w:pStyle w:val="Caption"/>
        <w:jc w:val="center"/>
      </w:pPr>
      <w:bookmarkStart w:id="52" w:name="_Toc172928133"/>
      <w:r>
        <w:t xml:space="preserve">Table </w:t>
      </w:r>
      <w:r>
        <w:fldChar w:fldCharType="begin"/>
      </w:r>
      <w:r>
        <w:instrText xml:space="preserve"> SEQ Table \* ARABIC </w:instrText>
      </w:r>
      <w:r>
        <w:fldChar w:fldCharType="separate"/>
      </w:r>
      <w:r w:rsidR="002331AB">
        <w:rPr>
          <w:noProof/>
        </w:rPr>
        <w:t>6</w:t>
      </w:r>
      <w:r>
        <w:fldChar w:fldCharType="end"/>
      </w:r>
      <w:r>
        <w:t xml:space="preserve">: </w:t>
      </w:r>
      <w:r w:rsidR="00FE70AC" w:rsidRPr="00FE70AC">
        <w:t>Orthoflaviviruses grouped by vector and host</w:t>
      </w:r>
      <w:bookmarkEnd w:id="52"/>
    </w:p>
    <w:tbl>
      <w:tblPr>
        <w:tblStyle w:val="TableGrid"/>
        <w:tblW w:w="9016" w:type="dxa"/>
        <w:tblLook w:val="04A0" w:firstRow="1" w:lastRow="0" w:firstColumn="1" w:lastColumn="0" w:noHBand="0" w:noVBand="1"/>
      </w:tblPr>
      <w:tblGrid>
        <w:gridCol w:w="2065"/>
        <w:gridCol w:w="2790"/>
        <w:gridCol w:w="2073"/>
        <w:gridCol w:w="2088"/>
      </w:tblGrid>
      <w:tr w:rsidR="00B4224B" w:rsidRPr="00B4224B" w14:paraId="6D1B1FEE" w14:textId="77777777" w:rsidTr="00B4224B">
        <w:trPr>
          <w:trHeight w:val="290"/>
        </w:trPr>
        <w:tc>
          <w:tcPr>
            <w:tcW w:w="2065" w:type="dxa"/>
            <w:noWrap/>
            <w:hideMark/>
          </w:tcPr>
          <w:p w14:paraId="1D2A48FA" w14:textId="77777777" w:rsidR="00B4224B" w:rsidRPr="00B4224B" w:rsidRDefault="00B4224B" w:rsidP="00B4224B">
            <w:pPr>
              <w:spacing w:after="160" w:line="259" w:lineRule="auto"/>
              <w:rPr>
                <w:b/>
                <w:bCs/>
              </w:rPr>
            </w:pPr>
            <w:r w:rsidRPr="00B4224B">
              <w:rPr>
                <w:b/>
                <w:bCs/>
              </w:rPr>
              <w:t>Virus species</w:t>
            </w:r>
          </w:p>
        </w:tc>
        <w:tc>
          <w:tcPr>
            <w:tcW w:w="2790" w:type="dxa"/>
            <w:noWrap/>
            <w:hideMark/>
          </w:tcPr>
          <w:p w14:paraId="7A3E6759" w14:textId="77777777" w:rsidR="00B4224B" w:rsidRPr="00B4224B" w:rsidRDefault="00B4224B" w:rsidP="00B4224B">
            <w:pPr>
              <w:spacing w:line="259" w:lineRule="auto"/>
              <w:rPr>
                <w:b/>
                <w:bCs/>
              </w:rPr>
            </w:pPr>
            <w:r w:rsidRPr="00B4224B">
              <w:rPr>
                <w:b/>
                <w:bCs/>
              </w:rPr>
              <w:t>Virus name</w:t>
            </w:r>
          </w:p>
        </w:tc>
        <w:tc>
          <w:tcPr>
            <w:tcW w:w="2073" w:type="dxa"/>
            <w:noWrap/>
            <w:hideMark/>
          </w:tcPr>
          <w:p w14:paraId="470FBAF1" w14:textId="77777777" w:rsidR="00B4224B" w:rsidRPr="00B4224B" w:rsidRDefault="00B4224B" w:rsidP="00B4224B">
            <w:pPr>
              <w:spacing w:line="259" w:lineRule="auto"/>
              <w:rPr>
                <w:b/>
                <w:bCs/>
              </w:rPr>
            </w:pPr>
            <w:r w:rsidRPr="00B4224B">
              <w:rPr>
                <w:b/>
                <w:bCs/>
              </w:rPr>
              <w:t>Accession number</w:t>
            </w:r>
          </w:p>
        </w:tc>
        <w:tc>
          <w:tcPr>
            <w:tcW w:w="2088" w:type="dxa"/>
            <w:noWrap/>
            <w:hideMark/>
          </w:tcPr>
          <w:p w14:paraId="418381E6" w14:textId="77777777" w:rsidR="00B4224B" w:rsidRPr="00B4224B" w:rsidRDefault="00B4224B" w:rsidP="00B4224B">
            <w:pPr>
              <w:spacing w:line="259" w:lineRule="auto"/>
              <w:rPr>
                <w:b/>
                <w:bCs/>
              </w:rPr>
            </w:pPr>
            <w:r w:rsidRPr="00B4224B">
              <w:rPr>
                <w:b/>
                <w:bCs/>
              </w:rPr>
              <w:t>Virus abbreviation</w:t>
            </w:r>
          </w:p>
        </w:tc>
      </w:tr>
      <w:tr w:rsidR="00B4224B" w:rsidRPr="00B4224B" w14:paraId="30AD7450" w14:textId="77777777" w:rsidTr="00B4224B">
        <w:trPr>
          <w:trHeight w:val="290"/>
        </w:trPr>
        <w:tc>
          <w:tcPr>
            <w:tcW w:w="6928" w:type="dxa"/>
            <w:gridSpan w:val="3"/>
            <w:noWrap/>
            <w:hideMark/>
          </w:tcPr>
          <w:p w14:paraId="44A4E353" w14:textId="77777777" w:rsidR="00B4224B" w:rsidRPr="00B4224B" w:rsidRDefault="00B4224B" w:rsidP="00B4224B">
            <w:pPr>
              <w:spacing w:line="259" w:lineRule="auto"/>
            </w:pPr>
            <w:r w:rsidRPr="00B4224B">
              <w:t>Tick-borne, mammalian host</w:t>
            </w:r>
          </w:p>
        </w:tc>
        <w:tc>
          <w:tcPr>
            <w:tcW w:w="2088" w:type="dxa"/>
            <w:noWrap/>
            <w:hideMark/>
          </w:tcPr>
          <w:p w14:paraId="04B1B65B" w14:textId="77777777" w:rsidR="00B4224B" w:rsidRPr="00B4224B" w:rsidRDefault="00B4224B" w:rsidP="00B4224B">
            <w:pPr>
              <w:spacing w:line="259" w:lineRule="auto"/>
            </w:pPr>
          </w:p>
        </w:tc>
      </w:tr>
      <w:tr w:rsidR="00B4224B" w:rsidRPr="00B4224B" w14:paraId="74738AFC" w14:textId="77777777" w:rsidTr="00B4224B">
        <w:trPr>
          <w:trHeight w:val="290"/>
        </w:trPr>
        <w:tc>
          <w:tcPr>
            <w:tcW w:w="2065" w:type="dxa"/>
            <w:noWrap/>
            <w:hideMark/>
          </w:tcPr>
          <w:p w14:paraId="0953DDD5" w14:textId="77777777" w:rsidR="00B4224B" w:rsidRPr="00B4224B" w:rsidRDefault="00B4224B" w:rsidP="00B4224B">
            <w:pPr>
              <w:spacing w:line="259" w:lineRule="auto"/>
            </w:pPr>
            <w:r w:rsidRPr="00B4224B">
              <w:t>Orthoflavivirus gadgetsense</w:t>
            </w:r>
          </w:p>
        </w:tc>
        <w:tc>
          <w:tcPr>
            <w:tcW w:w="2790" w:type="dxa"/>
            <w:noWrap/>
            <w:hideMark/>
          </w:tcPr>
          <w:p w14:paraId="7171F3C4" w14:textId="77777777" w:rsidR="00B4224B" w:rsidRPr="00B4224B" w:rsidRDefault="00B4224B" w:rsidP="00B4224B">
            <w:pPr>
              <w:spacing w:line="259" w:lineRule="auto"/>
            </w:pPr>
            <w:r w:rsidRPr="00B4224B">
              <w:t>Gadgets Gully virus</w:t>
            </w:r>
          </w:p>
        </w:tc>
        <w:tc>
          <w:tcPr>
            <w:tcW w:w="2073" w:type="dxa"/>
            <w:noWrap/>
            <w:hideMark/>
          </w:tcPr>
          <w:p w14:paraId="3BA199AB" w14:textId="77777777" w:rsidR="00B4224B" w:rsidRPr="00B4224B" w:rsidRDefault="00B4224B" w:rsidP="00B4224B">
            <w:pPr>
              <w:spacing w:line="259" w:lineRule="auto"/>
            </w:pPr>
            <w:r w:rsidRPr="00B4224B">
              <w:t>DQ235145</w:t>
            </w:r>
          </w:p>
        </w:tc>
        <w:tc>
          <w:tcPr>
            <w:tcW w:w="2088" w:type="dxa"/>
            <w:noWrap/>
            <w:hideMark/>
          </w:tcPr>
          <w:p w14:paraId="41910B83" w14:textId="77777777" w:rsidR="00B4224B" w:rsidRPr="00B4224B" w:rsidRDefault="00B4224B" w:rsidP="00B4224B">
            <w:pPr>
              <w:spacing w:line="259" w:lineRule="auto"/>
            </w:pPr>
            <w:r w:rsidRPr="00B4224B">
              <w:t>GGYV</w:t>
            </w:r>
          </w:p>
        </w:tc>
      </w:tr>
      <w:tr w:rsidR="00B4224B" w:rsidRPr="00B4224B" w14:paraId="2285275E" w14:textId="77777777" w:rsidTr="00B4224B">
        <w:trPr>
          <w:trHeight w:val="290"/>
        </w:trPr>
        <w:tc>
          <w:tcPr>
            <w:tcW w:w="2065" w:type="dxa"/>
            <w:noWrap/>
            <w:hideMark/>
          </w:tcPr>
          <w:p w14:paraId="0FA7E30E" w14:textId="77777777" w:rsidR="00B4224B" w:rsidRPr="00B4224B" w:rsidRDefault="00B4224B" w:rsidP="00B4224B">
            <w:pPr>
              <w:spacing w:line="259" w:lineRule="auto"/>
            </w:pPr>
            <w:r w:rsidRPr="00B4224B">
              <w:t>Orthoflavivirus kyasanurense</w:t>
            </w:r>
          </w:p>
        </w:tc>
        <w:tc>
          <w:tcPr>
            <w:tcW w:w="2790" w:type="dxa"/>
            <w:noWrap/>
            <w:hideMark/>
          </w:tcPr>
          <w:p w14:paraId="36BE4D27" w14:textId="77777777" w:rsidR="00B4224B" w:rsidRPr="00B4224B" w:rsidRDefault="00B4224B" w:rsidP="00B4224B">
            <w:pPr>
              <w:spacing w:line="259" w:lineRule="auto"/>
            </w:pPr>
            <w:r w:rsidRPr="00B4224B">
              <w:t>Kyasanur Forest disease virus</w:t>
            </w:r>
          </w:p>
        </w:tc>
        <w:tc>
          <w:tcPr>
            <w:tcW w:w="2073" w:type="dxa"/>
            <w:noWrap/>
            <w:hideMark/>
          </w:tcPr>
          <w:p w14:paraId="3DA2AC6E" w14:textId="77777777" w:rsidR="00B4224B" w:rsidRPr="00B4224B" w:rsidRDefault="00B4224B" w:rsidP="00B4224B">
            <w:pPr>
              <w:spacing w:line="259" w:lineRule="auto"/>
            </w:pPr>
            <w:r w:rsidRPr="00B4224B">
              <w:t>AY323490</w:t>
            </w:r>
          </w:p>
        </w:tc>
        <w:tc>
          <w:tcPr>
            <w:tcW w:w="2088" w:type="dxa"/>
            <w:noWrap/>
            <w:hideMark/>
          </w:tcPr>
          <w:p w14:paraId="24BDDAF1" w14:textId="77777777" w:rsidR="00B4224B" w:rsidRPr="00B4224B" w:rsidRDefault="00B4224B" w:rsidP="00B4224B">
            <w:pPr>
              <w:spacing w:line="259" w:lineRule="auto"/>
            </w:pPr>
            <w:r w:rsidRPr="00B4224B">
              <w:t>KFDV</w:t>
            </w:r>
          </w:p>
        </w:tc>
      </w:tr>
      <w:tr w:rsidR="00B4224B" w:rsidRPr="00B4224B" w14:paraId="003A880F" w14:textId="77777777" w:rsidTr="00B4224B">
        <w:trPr>
          <w:trHeight w:val="290"/>
        </w:trPr>
        <w:tc>
          <w:tcPr>
            <w:tcW w:w="2065" w:type="dxa"/>
            <w:noWrap/>
            <w:hideMark/>
          </w:tcPr>
          <w:p w14:paraId="6944167D" w14:textId="77777777" w:rsidR="00B4224B" w:rsidRPr="00B4224B" w:rsidRDefault="00B4224B" w:rsidP="00B4224B">
            <w:pPr>
              <w:spacing w:line="259" w:lineRule="auto"/>
            </w:pPr>
          </w:p>
        </w:tc>
        <w:tc>
          <w:tcPr>
            <w:tcW w:w="2790" w:type="dxa"/>
            <w:noWrap/>
            <w:hideMark/>
          </w:tcPr>
          <w:p w14:paraId="741FB557" w14:textId="77777777" w:rsidR="00B4224B" w:rsidRPr="00B4224B" w:rsidRDefault="00B4224B" w:rsidP="00B4224B">
            <w:pPr>
              <w:spacing w:line="259" w:lineRule="auto"/>
            </w:pPr>
            <w:r w:rsidRPr="00B4224B">
              <w:t>Alkhumra hemorrhagic fever virus</w:t>
            </w:r>
          </w:p>
        </w:tc>
        <w:tc>
          <w:tcPr>
            <w:tcW w:w="2073" w:type="dxa"/>
            <w:noWrap/>
            <w:hideMark/>
          </w:tcPr>
          <w:p w14:paraId="7F7CB513" w14:textId="77777777" w:rsidR="00B4224B" w:rsidRPr="00B4224B" w:rsidRDefault="00B4224B" w:rsidP="00B4224B">
            <w:pPr>
              <w:spacing w:line="259" w:lineRule="auto"/>
            </w:pPr>
            <w:r w:rsidRPr="00B4224B">
              <w:t>AF331718</w:t>
            </w:r>
          </w:p>
        </w:tc>
        <w:tc>
          <w:tcPr>
            <w:tcW w:w="2088" w:type="dxa"/>
            <w:noWrap/>
            <w:hideMark/>
          </w:tcPr>
          <w:p w14:paraId="6E3B9E73" w14:textId="77777777" w:rsidR="00B4224B" w:rsidRPr="00B4224B" w:rsidRDefault="00B4224B" w:rsidP="00B4224B">
            <w:pPr>
              <w:spacing w:line="259" w:lineRule="auto"/>
            </w:pPr>
            <w:r w:rsidRPr="00B4224B">
              <w:t>AHFV</w:t>
            </w:r>
          </w:p>
        </w:tc>
      </w:tr>
      <w:tr w:rsidR="00B4224B" w:rsidRPr="00B4224B" w14:paraId="576C131F" w14:textId="77777777" w:rsidTr="00B4224B">
        <w:trPr>
          <w:trHeight w:val="290"/>
        </w:trPr>
        <w:tc>
          <w:tcPr>
            <w:tcW w:w="2065" w:type="dxa"/>
            <w:noWrap/>
            <w:hideMark/>
          </w:tcPr>
          <w:p w14:paraId="608258AD" w14:textId="77777777" w:rsidR="00B4224B" w:rsidRPr="00B4224B" w:rsidRDefault="00B4224B" w:rsidP="00B4224B">
            <w:pPr>
              <w:spacing w:line="259" w:lineRule="auto"/>
            </w:pPr>
            <w:r w:rsidRPr="00B4224B">
              <w:t>Orthoflavivirus langatense</w:t>
            </w:r>
          </w:p>
        </w:tc>
        <w:tc>
          <w:tcPr>
            <w:tcW w:w="2790" w:type="dxa"/>
            <w:noWrap/>
            <w:hideMark/>
          </w:tcPr>
          <w:p w14:paraId="0390CBA8" w14:textId="77777777" w:rsidR="00B4224B" w:rsidRPr="00B4224B" w:rsidRDefault="00B4224B" w:rsidP="00B4224B">
            <w:pPr>
              <w:spacing w:line="259" w:lineRule="auto"/>
            </w:pPr>
            <w:r w:rsidRPr="00B4224B">
              <w:t>Langat virus</w:t>
            </w:r>
          </w:p>
        </w:tc>
        <w:tc>
          <w:tcPr>
            <w:tcW w:w="2073" w:type="dxa"/>
            <w:noWrap/>
            <w:hideMark/>
          </w:tcPr>
          <w:p w14:paraId="64E18F9F" w14:textId="77777777" w:rsidR="00B4224B" w:rsidRPr="00B4224B" w:rsidRDefault="00B4224B" w:rsidP="00B4224B">
            <w:pPr>
              <w:spacing w:line="259" w:lineRule="auto"/>
            </w:pPr>
            <w:r w:rsidRPr="00B4224B">
              <w:t>AF253419</w:t>
            </w:r>
          </w:p>
        </w:tc>
        <w:tc>
          <w:tcPr>
            <w:tcW w:w="2088" w:type="dxa"/>
            <w:noWrap/>
            <w:hideMark/>
          </w:tcPr>
          <w:p w14:paraId="3C4FAB51" w14:textId="77777777" w:rsidR="00B4224B" w:rsidRPr="00B4224B" w:rsidRDefault="00B4224B" w:rsidP="00B4224B">
            <w:pPr>
              <w:spacing w:line="259" w:lineRule="auto"/>
            </w:pPr>
            <w:r w:rsidRPr="00B4224B">
              <w:t>LGTV</w:t>
            </w:r>
          </w:p>
        </w:tc>
      </w:tr>
      <w:tr w:rsidR="00B4224B" w:rsidRPr="00B4224B" w14:paraId="2AB02D73" w14:textId="77777777" w:rsidTr="00B4224B">
        <w:trPr>
          <w:trHeight w:val="290"/>
        </w:trPr>
        <w:tc>
          <w:tcPr>
            <w:tcW w:w="2065" w:type="dxa"/>
            <w:noWrap/>
            <w:hideMark/>
          </w:tcPr>
          <w:p w14:paraId="68267E27" w14:textId="77777777" w:rsidR="00B4224B" w:rsidRPr="00B4224B" w:rsidRDefault="00B4224B" w:rsidP="00B4224B">
            <w:pPr>
              <w:spacing w:line="259" w:lineRule="auto"/>
            </w:pPr>
            <w:r w:rsidRPr="00B4224B">
              <w:t>Orthoflavivirus loupingi</w:t>
            </w:r>
          </w:p>
        </w:tc>
        <w:tc>
          <w:tcPr>
            <w:tcW w:w="2790" w:type="dxa"/>
            <w:noWrap/>
            <w:hideMark/>
          </w:tcPr>
          <w:p w14:paraId="27C27B9B" w14:textId="77777777" w:rsidR="00B4224B" w:rsidRPr="00B4224B" w:rsidRDefault="00B4224B" w:rsidP="00B4224B">
            <w:pPr>
              <w:spacing w:line="259" w:lineRule="auto"/>
            </w:pPr>
            <w:r w:rsidRPr="00B4224B">
              <w:t>Louping ill virus</w:t>
            </w:r>
          </w:p>
        </w:tc>
        <w:tc>
          <w:tcPr>
            <w:tcW w:w="2073" w:type="dxa"/>
            <w:noWrap/>
            <w:hideMark/>
          </w:tcPr>
          <w:p w14:paraId="6B0CB030" w14:textId="77777777" w:rsidR="00B4224B" w:rsidRPr="00B4224B" w:rsidRDefault="00B4224B" w:rsidP="00B4224B">
            <w:pPr>
              <w:spacing w:line="259" w:lineRule="auto"/>
            </w:pPr>
            <w:r w:rsidRPr="00B4224B">
              <w:t>Y07863</w:t>
            </w:r>
          </w:p>
        </w:tc>
        <w:tc>
          <w:tcPr>
            <w:tcW w:w="2088" w:type="dxa"/>
            <w:noWrap/>
            <w:hideMark/>
          </w:tcPr>
          <w:p w14:paraId="60D01B32" w14:textId="77777777" w:rsidR="00B4224B" w:rsidRPr="00B4224B" w:rsidRDefault="00B4224B" w:rsidP="00B4224B">
            <w:pPr>
              <w:spacing w:line="259" w:lineRule="auto"/>
            </w:pPr>
            <w:r w:rsidRPr="00B4224B">
              <w:t>LIV</w:t>
            </w:r>
          </w:p>
        </w:tc>
      </w:tr>
      <w:tr w:rsidR="00B4224B" w:rsidRPr="00B4224B" w14:paraId="551D46E2" w14:textId="77777777" w:rsidTr="00B4224B">
        <w:trPr>
          <w:trHeight w:val="290"/>
        </w:trPr>
        <w:tc>
          <w:tcPr>
            <w:tcW w:w="2065" w:type="dxa"/>
            <w:noWrap/>
            <w:hideMark/>
          </w:tcPr>
          <w:p w14:paraId="43CC57EA" w14:textId="77777777" w:rsidR="00B4224B" w:rsidRPr="00B4224B" w:rsidRDefault="00B4224B" w:rsidP="00B4224B">
            <w:pPr>
              <w:spacing w:line="259" w:lineRule="auto"/>
            </w:pPr>
          </w:p>
        </w:tc>
        <w:tc>
          <w:tcPr>
            <w:tcW w:w="2790" w:type="dxa"/>
            <w:noWrap/>
            <w:hideMark/>
          </w:tcPr>
          <w:p w14:paraId="11557C42" w14:textId="77777777" w:rsidR="00B4224B" w:rsidRPr="00B4224B" w:rsidRDefault="00B4224B" w:rsidP="00B4224B">
            <w:pPr>
              <w:spacing w:line="259" w:lineRule="auto"/>
            </w:pPr>
            <w:r w:rsidRPr="00B4224B">
              <w:t>British subtype</w:t>
            </w:r>
          </w:p>
        </w:tc>
        <w:tc>
          <w:tcPr>
            <w:tcW w:w="2073" w:type="dxa"/>
            <w:noWrap/>
            <w:hideMark/>
          </w:tcPr>
          <w:p w14:paraId="178CB80F" w14:textId="77777777" w:rsidR="00B4224B" w:rsidRPr="00B4224B" w:rsidRDefault="00B4224B" w:rsidP="00B4224B">
            <w:pPr>
              <w:spacing w:line="259" w:lineRule="auto"/>
            </w:pPr>
            <w:r w:rsidRPr="00B4224B">
              <w:t>D12937</w:t>
            </w:r>
          </w:p>
        </w:tc>
        <w:tc>
          <w:tcPr>
            <w:tcW w:w="2088" w:type="dxa"/>
            <w:noWrap/>
            <w:hideMark/>
          </w:tcPr>
          <w:p w14:paraId="0C7DE740" w14:textId="77777777" w:rsidR="00B4224B" w:rsidRPr="00B4224B" w:rsidRDefault="00B4224B" w:rsidP="00B4224B">
            <w:pPr>
              <w:spacing w:line="259" w:lineRule="auto"/>
            </w:pPr>
            <w:r w:rsidRPr="00B4224B">
              <w:t>LIV-Brit</w:t>
            </w:r>
          </w:p>
        </w:tc>
      </w:tr>
      <w:tr w:rsidR="00B4224B" w:rsidRPr="00B4224B" w14:paraId="1EC123C7" w14:textId="77777777" w:rsidTr="00B4224B">
        <w:trPr>
          <w:trHeight w:val="290"/>
        </w:trPr>
        <w:tc>
          <w:tcPr>
            <w:tcW w:w="2065" w:type="dxa"/>
            <w:noWrap/>
            <w:hideMark/>
          </w:tcPr>
          <w:p w14:paraId="5F3534A0" w14:textId="77777777" w:rsidR="00B4224B" w:rsidRPr="00B4224B" w:rsidRDefault="00B4224B" w:rsidP="00B4224B">
            <w:pPr>
              <w:spacing w:line="259" w:lineRule="auto"/>
            </w:pPr>
          </w:p>
        </w:tc>
        <w:tc>
          <w:tcPr>
            <w:tcW w:w="2790" w:type="dxa"/>
            <w:noWrap/>
            <w:hideMark/>
          </w:tcPr>
          <w:p w14:paraId="1730C6E1" w14:textId="77777777" w:rsidR="00B4224B" w:rsidRPr="00B4224B" w:rsidRDefault="00B4224B" w:rsidP="00B4224B">
            <w:pPr>
              <w:spacing w:line="259" w:lineRule="auto"/>
            </w:pPr>
            <w:r w:rsidRPr="00B4224B">
              <w:t>Irish subtype</w:t>
            </w:r>
          </w:p>
        </w:tc>
        <w:tc>
          <w:tcPr>
            <w:tcW w:w="2073" w:type="dxa"/>
            <w:noWrap/>
            <w:hideMark/>
          </w:tcPr>
          <w:p w14:paraId="454A56AB" w14:textId="77777777" w:rsidR="00B4224B" w:rsidRPr="00B4224B" w:rsidRDefault="00B4224B" w:rsidP="00B4224B">
            <w:pPr>
              <w:spacing w:line="259" w:lineRule="auto"/>
            </w:pPr>
            <w:r w:rsidRPr="00B4224B">
              <w:t>X86784</w:t>
            </w:r>
          </w:p>
        </w:tc>
        <w:tc>
          <w:tcPr>
            <w:tcW w:w="2088" w:type="dxa"/>
            <w:noWrap/>
            <w:hideMark/>
          </w:tcPr>
          <w:p w14:paraId="4FEBA90C" w14:textId="77777777" w:rsidR="00B4224B" w:rsidRPr="00B4224B" w:rsidRDefault="00B4224B" w:rsidP="00B4224B">
            <w:pPr>
              <w:spacing w:line="259" w:lineRule="auto"/>
            </w:pPr>
            <w:r w:rsidRPr="00B4224B">
              <w:t>LIV-Ir</w:t>
            </w:r>
          </w:p>
        </w:tc>
      </w:tr>
      <w:tr w:rsidR="00B4224B" w:rsidRPr="00B4224B" w14:paraId="5B42EA6C" w14:textId="77777777" w:rsidTr="00B4224B">
        <w:trPr>
          <w:trHeight w:val="290"/>
        </w:trPr>
        <w:tc>
          <w:tcPr>
            <w:tcW w:w="2065" w:type="dxa"/>
            <w:noWrap/>
            <w:hideMark/>
          </w:tcPr>
          <w:p w14:paraId="72864AC7" w14:textId="77777777" w:rsidR="00B4224B" w:rsidRPr="00B4224B" w:rsidRDefault="00B4224B" w:rsidP="00B4224B">
            <w:pPr>
              <w:spacing w:line="259" w:lineRule="auto"/>
            </w:pPr>
          </w:p>
        </w:tc>
        <w:tc>
          <w:tcPr>
            <w:tcW w:w="2790" w:type="dxa"/>
            <w:noWrap/>
            <w:hideMark/>
          </w:tcPr>
          <w:p w14:paraId="24EFAB0E" w14:textId="77777777" w:rsidR="00B4224B" w:rsidRPr="00B4224B" w:rsidRDefault="00B4224B" w:rsidP="00B4224B">
            <w:pPr>
              <w:spacing w:line="259" w:lineRule="auto"/>
            </w:pPr>
            <w:r w:rsidRPr="00B4224B">
              <w:t>Spanish subtype</w:t>
            </w:r>
          </w:p>
        </w:tc>
        <w:tc>
          <w:tcPr>
            <w:tcW w:w="2073" w:type="dxa"/>
            <w:noWrap/>
            <w:hideMark/>
          </w:tcPr>
          <w:p w14:paraId="19820E2E" w14:textId="77777777" w:rsidR="00B4224B" w:rsidRPr="00B4224B" w:rsidRDefault="00B4224B" w:rsidP="00B4224B">
            <w:pPr>
              <w:spacing w:line="259" w:lineRule="auto"/>
            </w:pPr>
            <w:r w:rsidRPr="00B4224B">
              <w:t>DQ235152</w:t>
            </w:r>
          </w:p>
        </w:tc>
        <w:tc>
          <w:tcPr>
            <w:tcW w:w="2088" w:type="dxa"/>
            <w:noWrap/>
            <w:hideMark/>
          </w:tcPr>
          <w:p w14:paraId="2D66C93D" w14:textId="77777777" w:rsidR="00B4224B" w:rsidRPr="00B4224B" w:rsidRDefault="00B4224B" w:rsidP="00B4224B">
            <w:pPr>
              <w:spacing w:line="259" w:lineRule="auto"/>
            </w:pPr>
            <w:r w:rsidRPr="00B4224B">
              <w:t>LIV-Spain</w:t>
            </w:r>
          </w:p>
        </w:tc>
      </w:tr>
      <w:tr w:rsidR="00B4224B" w:rsidRPr="00B4224B" w14:paraId="579402B1" w14:textId="77777777" w:rsidTr="00B4224B">
        <w:trPr>
          <w:trHeight w:val="290"/>
        </w:trPr>
        <w:tc>
          <w:tcPr>
            <w:tcW w:w="2065" w:type="dxa"/>
            <w:noWrap/>
            <w:hideMark/>
          </w:tcPr>
          <w:p w14:paraId="31281318" w14:textId="77777777" w:rsidR="00B4224B" w:rsidRPr="00B4224B" w:rsidRDefault="00B4224B" w:rsidP="00B4224B">
            <w:pPr>
              <w:spacing w:line="259" w:lineRule="auto"/>
            </w:pPr>
          </w:p>
        </w:tc>
        <w:tc>
          <w:tcPr>
            <w:tcW w:w="2790" w:type="dxa"/>
            <w:noWrap/>
            <w:hideMark/>
          </w:tcPr>
          <w:p w14:paraId="69713BBC" w14:textId="77777777" w:rsidR="00B4224B" w:rsidRPr="00B4224B" w:rsidRDefault="00B4224B" w:rsidP="00B4224B">
            <w:pPr>
              <w:spacing w:line="259" w:lineRule="auto"/>
            </w:pPr>
            <w:r w:rsidRPr="00B4224B">
              <w:t>Turkish sheep encephalitis virus subtype</w:t>
            </w:r>
          </w:p>
        </w:tc>
        <w:tc>
          <w:tcPr>
            <w:tcW w:w="2073" w:type="dxa"/>
            <w:noWrap/>
            <w:hideMark/>
          </w:tcPr>
          <w:p w14:paraId="380D8818" w14:textId="77777777" w:rsidR="00B4224B" w:rsidRPr="00B4224B" w:rsidRDefault="00B4224B" w:rsidP="00B4224B">
            <w:pPr>
              <w:spacing w:line="259" w:lineRule="auto"/>
            </w:pPr>
            <w:r w:rsidRPr="00B4224B">
              <w:t>DQ235151</w:t>
            </w:r>
          </w:p>
        </w:tc>
        <w:tc>
          <w:tcPr>
            <w:tcW w:w="2088" w:type="dxa"/>
            <w:noWrap/>
            <w:hideMark/>
          </w:tcPr>
          <w:p w14:paraId="7A2AD0AA" w14:textId="77777777" w:rsidR="00B4224B" w:rsidRPr="00B4224B" w:rsidRDefault="00B4224B" w:rsidP="00B4224B">
            <w:pPr>
              <w:spacing w:line="259" w:lineRule="auto"/>
            </w:pPr>
            <w:r w:rsidRPr="00B4224B">
              <w:t>TSEV</w:t>
            </w:r>
          </w:p>
        </w:tc>
      </w:tr>
      <w:tr w:rsidR="00B4224B" w:rsidRPr="00B4224B" w14:paraId="02702A90" w14:textId="77777777" w:rsidTr="00B4224B">
        <w:trPr>
          <w:trHeight w:val="290"/>
        </w:trPr>
        <w:tc>
          <w:tcPr>
            <w:tcW w:w="2065" w:type="dxa"/>
            <w:noWrap/>
            <w:hideMark/>
          </w:tcPr>
          <w:p w14:paraId="643820BB" w14:textId="77777777" w:rsidR="00B4224B" w:rsidRPr="00B4224B" w:rsidRDefault="00B4224B" w:rsidP="00B4224B">
            <w:pPr>
              <w:spacing w:line="259" w:lineRule="auto"/>
            </w:pPr>
          </w:p>
        </w:tc>
        <w:tc>
          <w:tcPr>
            <w:tcW w:w="2790" w:type="dxa"/>
            <w:noWrap/>
            <w:hideMark/>
          </w:tcPr>
          <w:p w14:paraId="584C9D5E" w14:textId="77777777" w:rsidR="00B4224B" w:rsidRPr="00B4224B" w:rsidRDefault="00B4224B" w:rsidP="00B4224B">
            <w:pPr>
              <w:spacing w:line="259" w:lineRule="auto"/>
            </w:pPr>
            <w:r w:rsidRPr="00B4224B">
              <w:t>Greek goat encephalitis virus subtype</w:t>
            </w:r>
          </w:p>
        </w:tc>
        <w:tc>
          <w:tcPr>
            <w:tcW w:w="2073" w:type="dxa"/>
            <w:noWrap/>
            <w:hideMark/>
          </w:tcPr>
          <w:p w14:paraId="0E3E0D85" w14:textId="77777777" w:rsidR="00B4224B" w:rsidRPr="00B4224B" w:rsidRDefault="00B4224B" w:rsidP="00B4224B">
            <w:pPr>
              <w:spacing w:line="259" w:lineRule="auto"/>
            </w:pPr>
            <w:r w:rsidRPr="00B4224B">
              <w:t>DQ235153</w:t>
            </w:r>
          </w:p>
        </w:tc>
        <w:tc>
          <w:tcPr>
            <w:tcW w:w="2088" w:type="dxa"/>
            <w:noWrap/>
            <w:hideMark/>
          </w:tcPr>
          <w:p w14:paraId="7D997025" w14:textId="77777777" w:rsidR="00B4224B" w:rsidRPr="00B4224B" w:rsidRDefault="00B4224B" w:rsidP="00B4224B">
            <w:pPr>
              <w:spacing w:line="259" w:lineRule="auto"/>
            </w:pPr>
            <w:r w:rsidRPr="00B4224B">
              <w:t>GGEV</w:t>
            </w:r>
          </w:p>
        </w:tc>
      </w:tr>
      <w:tr w:rsidR="00B4224B" w:rsidRPr="00B4224B" w14:paraId="443495F8" w14:textId="77777777" w:rsidTr="00B4224B">
        <w:trPr>
          <w:trHeight w:val="290"/>
        </w:trPr>
        <w:tc>
          <w:tcPr>
            <w:tcW w:w="2065" w:type="dxa"/>
            <w:noWrap/>
            <w:hideMark/>
          </w:tcPr>
          <w:p w14:paraId="241D982D" w14:textId="77777777" w:rsidR="00B4224B" w:rsidRPr="00B4224B" w:rsidRDefault="00B4224B" w:rsidP="00B4224B">
            <w:pPr>
              <w:spacing w:line="259" w:lineRule="auto"/>
            </w:pPr>
            <w:r w:rsidRPr="00B4224B">
              <w:t>Orthoflavivirus omskense</w:t>
            </w:r>
          </w:p>
        </w:tc>
        <w:tc>
          <w:tcPr>
            <w:tcW w:w="2790" w:type="dxa"/>
            <w:noWrap/>
            <w:hideMark/>
          </w:tcPr>
          <w:p w14:paraId="1E63C33B" w14:textId="77777777" w:rsidR="00B4224B" w:rsidRPr="00B4224B" w:rsidRDefault="00B4224B" w:rsidP="00B4224B">
            <w:pPr>
              <w:spacing w:line="259" w:lineRule="auto"/>
            </w:pPr>
            <w:r w:rsidRPr="00B4224B">
              <w:t>Omsk hemorrhagic fever virus</w:t>
            </w:r>
          </w:p>
        </w:tc>
        <w:tc>
          <w:tcPr>
            <w:tcW w:w="2073" w:type="dxa"/>
            <w:noWrap/>
            <w:hideMark/>
          </w:tcPr>
          <w:p w14:paraId="7445607C" w14:textId="77777777" w:rsidR="00B4224B" w:rsidRPr="00B4224B" w:rsidRDefault="00B4224B" w:rsidP="00B4224B">
            <w:pPr>
              <w:spacing w:line="259" w:lineRule="auto"/>
            </w:pPr>
            <w:r w:rsidRPr="00B4224B">
              <w:t>AY193805</w:t>
            </w:r>
          </w:p>
        </w:tc>
        <w:tc>
          <w:tcPr>
            <w:tcW w:w="2088" w:type="dxa"/>
            <w:noWrap/>
            <w:hideMark/>
          </w:tcPr>
          <w:p w14:paraId="24935BC7" w14:textId="77777777" w:rsidR="00B4224B" w:rsidRPr="00B4224B" w:rsidRDefault="00B4224B" w:rsidP="00B4224B">
            <w:pPr>
              <w:spacing w:line="259" w:lineRule="auto"/>
            </w:pPr>
            <w:r w:rsidRPr="00B4224B">
              <w:t>OHFV</w:t>
            </w:r>
          </w:p>
        </w:tc>
      </w:tr>
      <w:tr w:rsidR="00B4224B" w:rsidRPr="00B4224B" w14:paraId="489489E3" w14:textId="77777777" w:rsidTr="00B4224B">
        <w:trPr>
          <w:trHeight w:val="290"/>
        </w:trPr>
        <w:tc>
          <w:tcPr>
            <w:tcW w:w="2065" w:type="dxa"/>
            <w:noWrap/>
            <w:hideMark/>
          </w:tcPr>
          <w:p w14:paraId="306A192C" w14:textId="77777777" w:rsidR="00B4224B" w:rsidRPr="00B4224B" w:rsidRDefault="00B4224B" w:rsidP="00B4224B">
            <w:pPr>
              <w:spacing w:line="259" w:lineRule="auto"/>
            </w:pPr>
            <w:r w:rsidRPr="00B4224B">
              <w:t>Orthoflavivirus powassanense</w:t>
            </w:r>
          </w:p>
        </w:tc>
        <w:tc>
          <w:tcPr>
            <w:tcW w:w="2790" w:type="dxa"/>
            <w:noWrap/>
            <w:hideMark/>
          </w:tcPr>
          <w:p w14:paraId="71546ACC" w14:textId="77777777" w:rsidR="00B4224B" w:rsidRPr="00B4224B" w:rsidRDefault="00B4224B" w:rsidP="00B4224B">
            <w:pPr>
              <w:spacing w:line="259" w:lineRule="auto"/>
            </w:pPr>
            <w:r w:rsidRPr="00B4224B">
              <w:t>Powassan virus</w:t>
            </w:r>
          </w:p>
        </w:tc>
        <w:tc>
          <w:tcPr>
            <w:tcW w:w="2073" w:type="dxa"/>
            <w:noWrap/>
            <w:hideMark/>
          </w:tcPr>
          <w:p w14:paraId="4E920EB1" w14:textId="77777777" w:rsidR="00B4224B" w:rsidRPr="00B4224B" w:rsidRDefault="00B4224B" w:rsidP="00B4224B">
            <w:pPr>
              <w:spacing w:line="259" w:lineRule="auto"/>
            </w:pPr>
            <w:r w:rsidRPr="00B4224B">
              <w:t>L06436</w:t>
            </w:r>
          </w:p>
        </w:tc>
        <w:tc>
          <w:tcPr>
            <w:tcW w:w="2088" w:type="dxa"/>
            <w:noWrap/>
            <w:hideMark/>
          </w:tcPr>
          <w:p w14:paraId="544A7C6F" w14:textId="77777777" w:rsidR="00B4224B" w:rsidRPr="00B4224B" w:rsidRDefault="00B4224B" w:rsidP="00B4224B">
            <w:pPr>
              <w:spacing w:line="259" w:lineRule="auto"/>
            </w:pPr>
            <w:r w:rsidRPr="00B4224B">
              <w:t>POWV</w:t>
            </w:r>
          </w:p>
        </w:tc>
      </w:tr>
      <w:tr w:rsidR="00B4224B" w:rsidRPr="00B4224B" w14:paraId="5A98DEBC" w14:textId="77777777" w:rsidTr="00B4224B">
        <w:trPr>
          <w:trHeight w:val="290"/>
        </w:trPr>
        <w:tc>
          <w:tcPr>
            <w:tcW w:w="2065" w:type="dxa"/>
            <w:noWrap/>
            <w:hideMark/>
          </w:tcPr>
          <w:p w14:paraId="057AA1F6" w14:textId="77777777" w:rsidR="00B4224B" w:rsidRPr="00B4224B" w:rsidRDefault="00B4224B" w:rsidP="00B4224B">
            <w:pPr>
              <w:spacing w:line="259" w:lineRule="auto"/>
            </w:pPr>
          </w:p>
        </w:tc>
        <w:tc>
          <w:tcPr>
            <w:tcW w:w="2790" w:type="dxa"/>
            <w:noWrap/>
            <w:hideMark/>
          </w:tcPr>
          <w:p w14:paraId="4CA3FB56" w14:textId="77777777" w:rsidR="00B4224B" w:rsidRPr="00B4224B" w:rsidRDefault="00B4224B" w:rsidP="00B4224B">
            <w:pPr>
              <w:spacing w:line="259" w:lineRule="auto"/>
            </w:pPr>
            <w:r w:rsidRPr="00B4224B">
              <w:t>deer tick virus</w:t>
            </w:r>
          </w:p>
        </w:tc>
        <w:tc>
          <w:tcPr>
            <w:tcW w:w="2073" w:type="dxa"/>
            <w:noWrap/>
            <w:hideMark/>
          </w:tcPr>
          <w:p w14:paraId="49EDE915" w14:textId="77777777" w:rsidR="00B4224B" w:rsidRPr="00B4224B" w:rsidRDefault="00B4224B" w:rsidP="00B4224B">
            <w:pPr>
              <w:spacing w:line="259" w:lineRule="auto"/>
            </w:pPr>
            <w:r w:rsidRPr="00B4224B">
              <w:t>AF311056</w:t>
            </w:r>
          </w:p>
        </w:tc>
        <w:tc>
          <w:tcPr>
            <w:tcW w:w="2088" w:type="dxa"/>
            <w:noWrap/>
            <w:hideMark/>
          </w:tcPr>
          <w:p w14:paraId="4713B879" w14:textId="77777777" w:rsidR="00B4224B" w:rsidRPr="00B4224B" w:rsidRDefault="00B4224B" w:rsidP="00B4224B">
            <w:pPr>
              <w:spacing w:line="259" w:lineRule="auto"/>
            </w:pPr>
            <w:r w:rsidRPr="00B4224B">
              <w:t>DTV</w:t>
            </w:r>
          </w:p>
        </w:tc>
      </w:tr>
      <w:tr w:rsidR="00B4224B" w:rsidRPr="00B4224B" w14:paraId="035C0136" w14:textId="77777777" w:rsidTr="00B4224B">
        <w:trPr>
          <w:trHeight w:val="290"/>
        </w:trPr>
        <w:tc>
          <w:tcPr>
            <w:tcW w:w="2065" w:type="dxa"/>
            <w:noWrap/>
            <w:hideMark/>
          </w:tcPr>
          <w:p w14:paraId="35A5B7E7" w14:textId="77777777" w:rsidR="00B4224B" w:rsidRPr="00B4224B" w:rsidRDefault="00B4224B" w:rsidP="00B4224B">
            <w:pPr>
              <w:spacing w:line="259" w:lineRule="auto"/>
            </w:pPr>
            <w:r w:rsidRPr="00B4224B">
              <w:t>Orthoflavivirus royalense</w:t>
            </w:r>
          </w:p>
        </w:tc>
        <w:tc>
          <w:tcPr>
            <w:tcW w:w="2790" w:type="dxa"/>
            <w:noWrap/>
            <w:hideMark/>
          </w:tcPr>
          <w:p w14:paraId="318CD815" w14:textId="77777777" w:rsidR="00B4224B" w:rsidRPr="00B4224B" w:rsidRDefault="00B4224B" w:rsidP="00B4224B">
            <w:pPr>
              <w:spacing w:line="259" w:lineRule="auto"/>
            </w:pPr>
            <w:r w:rsidRPr="00B4224B">
              <w:t>Royal Farm virus</w:t>
            </w:r>
          </w:p>
        </w:tc>
        <w:tc>
          <w:tcPr>
            <w:tcW w:w="2073" w:type="dxa"/>
            <w:noWrap/>
            <w:hideMark/>
          </w:tcPr>
          <w:p w14:paraId="034A7C31" w14:textId="77777777" w:rsidR="00B4224B" w:rsidRPr="00B4224B" w:rsidRDefault="00B4224B" w:rsidP="00B4224B">
            <w:pPr>
              <w:spacing w:line="259" w:lineRule="auto"/>
            </w:pPr>
            <w:r w:rsidRPr="00B4224B">
              <w:t>DQ235149</w:t>
            </w:r>
          </w:p>
        </w:tc>
        <w:tc>
          <w:tcPr>
            <w:tcW w:w="2088" w:type="dxa"/>
            <w:noWrap/>
            <w:hideMark/>
          </w:tcPr>
          <w:p w14:paraId="5B8B201E" w14:textId="77777777" w:rsidR="00B4224B" w:rsidRPr="00B4224B" w:rsidRDefault="00B4224B" w:rsidP="00B4224B">
            <w:pPr>
              <w:spacing w:line="259" w:lineRule="auto"/>
            </w:pPr>
            <w:r w:rsidRPr="00B4224B">
              <w:t>RFV</w:t>
            </w:r>
          </w:p>
        </w:tc>
      </w:tr>
      <w:tr w:rsidR="00B4224B" w:rsidRPr="00B4224B" w14:paraId="67EE4093" w14:textId="77777777" w:rsidTr="00B4224B">
        <w:trPr>
          <w:trHeight w:val="290"/>
        </w:trPr>
        <w:tc>
          <w:tcPr>
            <w:tcW w:w="2065" w:type="dxa"/>
            <w:noWrap/>
            <w:hideMark/>
          </w:tcPr>
          <w:p w14:paraId="7BA724B8" w14:textId="77777777" w:rsidR="00B4224B" w:rsidRPr="00B4224B" w:rsidRDefault="00B4224B" w:rsidP="00B4224B">
            <w:pPr>
              <w:spacing w:line="259" w:lineRule="auto"/>
            </w:pPr>
            <w:r w:rsidRPr="00B4224B">
              <w:t>Orthoflavivirus encephalitidis</w:t>
            </w:r>
          </w:p>
        </w:tc>
        <w:tc>
          <w:tcPr>
            <w:tcW w:w="2790" w:type="dxa"/>
            <w:noWrap/>
            <w:hideMark/>
          </w:tcPr>
          <w:p w14:paraId="56389836" w14:textId="77777777" w:rsidR="00B4224B" w:rsidRPr="00B4224B" w:rsidRDefault="00B4224B" w:rsidP="00B4224B">
            <w:pPr>
              <w:spacing w:line="259" w:lineRule="auto"/>
            </w:pPr>
            <w:r w:rsidRPr="00B4224B">
              <w:t>European subtype</w:t>
            </w:r>
          </w:p>
        </w:tc>
        <w:tc>
          <w:tcPr>
            <w:tcW w:w="2073" w:type="dxa"/>
            <w:noWrap/>
            <w:hideMark/>
          </w:tcPr>
          <w:p w14:paraId="543422B6" w14:textId="77777777" w:rsidR="00B4224B" w:rsidRPr="00B4224B" w:rsidRDefault="00B4224B" w:rsidP="00B4224B">
            <w:pPr>
              <w:spacing w:line="259" w:lineRule="auto"/>
            </w:pPr>
            <w:r w:rsidRPr="00B4224B">
              <w:t>U27495</w:t>
            </w:r>
          </w:p>
        </w:tc>
        <w:tc>
          <w:tcPr>
            <w:tcW w:w="2088" w:type="dxa"/>
            <w:noWrap/>
            <w:hideMark/>
          </w:tcPr>
          <w:p w14:paraId="6F248AD0" w14:textId="77777777" w:rsidR="00B4224B" w:rsidRPr="00B4224B" w:rsidRDefault="00B4224B" w:rsidP="00B4224B">
            <w:pPr>
              <w:spacing w:line="259" w:lineRule="auto"/>
            </w:pPr>
            <w:r w:rsidRPr="00B4224B">
              <w:t>TBEV-Eur</w:t>
            </w:r>
          </w:p>
        </w:tc>
      </w:tr>
      <w:tr w:rsidR="00B4224B" w:rsidRPr="00B4224B" w14:paraId="75A0BB4A" w14:textId="77777777" w:rsidTr="00B4224B">
        <w:trPr>
          <w:trHeight w:val="290"/>
        </w:trPr>
        <w:tc>
          <w:tcPr>
            <w:tcW w:w="2065" w:type="dxa"/>
            <w:noWrap/>
            <w:hideMark/>
          </w:tcPr>
          <w:p w14:paraId="3A3040B6" w14:textId="77777777" w:rsidR="00B4224B" w:rsidRPr="00B4224B" w:rsidRDefault="00B4224B" w:rsidP="00B4224B">
            <w:pPr>
              <w:spacing w:line="259" w:lineRule="auto"/>
            </w:pPr>
          </w:p>
        </w:tc>
        <w:tc>
          <w:tcPr>
            <w:tcW w:w="2790" w:type="dxa"/>
            <w:noWrap/>
            <w:hideMark/>
          </w:tcPr>
          <w:p w14:paraId="682F62E0" w14:textId="77777777" w:rsidR="00B4224B" w:rsidRPr="00B4224B" w:rsidRDefault="00B4224B" w:rsidP="00B4224B">
            <w:pPr>
              <w:spacing w:line="259" w:lineRule="auto"/>
            </w:pPr>
            <w:r w:rsidRPr="00B4224B">
              <w:t>Far Eastern subtype</w:t>
            </w:r>
          </w:p>
        </w:tc>
        <w:tc>
          <w:tcPr>
            <w:tcW w:w="2073" w:type="dxa"/>
            <w:noWrap/>
            <w:hideMark/>
          </w:tcPr>
          <w:p w14:paraId="7CF126A1" w14:textId="77777777" w:rsidR="00B4224B" w:rsidRPr="00B4224B" w:rsidRDefault="00B4224B" w:rsidP="00B4224B">
            <w:pPr>
              <w:spacing w:line="259" w:lineRule="auto"/>
            </w:pPr>
            <w:r w:rsidRPr="00B4224B">
              <w:t>X07755</w:t>
            </w:r>
          </w:p>
        </w:tc>
        <w:tc>
          <w:tcPr>
            <w:tcW w:w="2088" w:type="dxa"/>
            <w:noWrap/>
            <w:hideMark/>
          </w:tcPr>
          <w:p w14:paraId="4A63E6F9" w14:textId="77777777" w:rsidR="00B4224B" w:rsidRPr="00B4224B" w:rsidRDefault="00B4224B" w:rsidP="00B4224B">
            <w:pPr>
              <w:spacing w:line="259" w:lineRule="auto"/>
            </w:pPr>
            <w:r w:rsidRPr="00B4224B">
              <w:t>TBEV-FE</w:t>
            </w:r>
          </w:p>
        </w:tc>
      </w:tr>
      <w:tr w:rsidR="00B4224B" w:rsidRPr="00B4224B" w14:paraId="30B97807" w14:textId="77777777" w:rsidTr="00B4224B">
        <w:trPr>
          <w:trHeight w:val="290"/>
        </w:trPr>
        <w:tc>
          <w:tcPr>
            <w:tcW w:w="2065" w:type="dxa"/>
            <w:noWrap/>
            <w:hideMark/>
          </w:tcPr>
          <w:p w14:paraId="323E081C" w14:textId="77777777" w:rsidR="00B4224B" w:rsidRPr="00B4224B" w:rsidRDefault="00B4224B" w:rsidP="00B4224B">
            <w:pPr>
              <w:spacing w:line="259" w:lineRule="auto"/>
            </w:pPr>
          </w:p>
        </w:tc>
        <w:tc>
          <w:tcPr>
            <w:tcW w:w="2790" w:type="dxa"/>
            <w:noWrap/>
            <w:hideMark/>
          </w:tcPr>
          <w:p w14:paraId="10C9E853" w14:textId="77777777" w:rsidR="00B4224B" w:rsidRPr="00B4224B" w:rsidRDefault="00B4224B" w:rsidP="00B4224B">
            <w:pPr>
              <w:spacing w:line="259" w:lineRule="auto"/>
            </w:pPr>
            <w:r w:rsidRPr="00B4224B">
              <w:t>Siberian subtype</w:t>
            </w:r>
          </w:p>
        </w:tc>
        <w:tc>
          <w:tcPr>
            <w:tcW w:w="2073" w:type="dxa"/>
            <w:noWrap/>
            <w:hideMark/>
          </w:tcPr>
          <w:p w14:paraId="2CE27CF0" w14:textId="77777777" w:rsidR="00B4224B" w:rsidRPr="00B4224B" w:rsidRDefault="00B4224B" w:rsidP="00B4224B">
            <w:pPr>
              <w:spacing w:line="259" w:lineRule="auto"/>
            </w:pPr>
            <w:r w:rsidRPr="00B4224B">
              <w:t>L40361</w:t>
            </w:r>
          </w:p>
        </w:tc>
        <w:tc>
          <w:tcPr>
            <w:tcW w:w="2088" w:type="dxa"/>
            <w:noWrap/>
            <w:hideMark/>
          </w:tcPr>
          <w:p w14:paraId="07DFD34A" w14:textId="77777777" w:rsidR="00B4224B" w:rsidRPr="00B4224B" w:rsidRDefault="00B4224B" w:rsidP="00B4224B">
            <w:pPr>
              <w:spacing w:line="259" w:lineRule="auto"/>
            </w:pPr>
            <w:r w:rsidRPr="00B4224B">
              <w:t>TBEV-Sib</w:t>
            </w:r>
          </w:p>
        </w:tc>
      </w:tr>
      <w:tr w:rsidR="00B4224B" w:rsidRPr="00B4224B" w14:paraId="0EB83472" w14:textId="77777777" w:rsidTr="00B4224B">
        <w:trPr>
          <w:trHeight w:val="290"/>
        </w:trPr>
        <w:tc>
          <w:tcPr>
            <w:tcW w:w="6928" w:type="dxa"/>
            <w:gridSpan w:val="3"/>
            <w:noWrap/>
            <w:hideMark/>
          </w:tcPr>
          <w:p w14:paraId="563E7C95" w14:textId="77777777" w:rsidR="00B4224B" w:rsidRPr="00B4224B" w:rsidRDefault="00B4224B" w:rsidP="00B4224B">
            <w:pPr>
              <w:spacing w:line="259" w:lineRule="auto"/>
            </w:pPr>
            <w:r w:rsidRPr="00B4224B">
              <w:t>Tick-borne, seabird host</w:t>
            </w:r>
          </w:p>
        </w:tc>
        <w:tc>
          <w:tcPr>
            <w:tcW w:w="2088" w:type="dxa"/>
            <w:noWrap/>
            <w:hideMark/>
          </w:tcPr>
          <w:p w14:paraId="363E4A61" w14:textId="77777777" w:rsidR="00B4224B" w:rsidRPr="00B4224B" w:rsidRDefault="00B4224B" w:rsidP="00B4224B">
            <w:pPr>
              <w:spacing w:line="259" w:lineRule="auto"/>
            </w:pPr>
          </w:p>
        </w:tc>
      </w:tr>
      <w:tr w:rsidR="00B4224B" w:rsidRPr="00B4224B" w14:paraId="0F98934B" w14:textId="77777777" w:rsidTr="00B4224B">
        <w:trPr>
          <w:trHeight w:val="290"/>
        </w:trPr>
        <w:tc>
          <w:tcPr>
            <w:tcW w:w="2065" w:type="dxa"/>
            <w:noWrap/>
            <w:hideMark/>
          </w:tcPr>
          <w:p w14:paraId="4BC0BEA6" w14:textId="77777777" w:rsidR="00B4224B" w:rsidRPr="00B4224B" w:rsidRDefault="00B4224B" w:rsidP="00B4224B">
            <w:pPr>
              <w:spacing w:line="259" w:lineRule="auto"/>
            </w:pPr>
            <w:r w:rsidRPr="00B4224B">
              <w:t>Orthoflavivirus meabanense</w:t>
            </w:r>
          </w:p>
        </w:tc>
        <w:tc>
          <w:tcPr>
            <w:tcW w:w="2790" w:type="dxa"/>
            <w:noWrap/>
            <w:hideMark/>
          </w:tcPr>
          <w:p w14:paraId="3C5EB9DA" w14:textId="77777777" w:rsidR="00B4224B" w:rsidRPr="00B4224B" w:rsidRDefault="00B4224B" w:rsidP="00B4224B">
            <w:pPr>
              <w:spacing w:line="259" w:lineRule="auto"/>
            </w:pPr>
            <w:r w:rsidRPr="00B4224B">
              <w:t>Meaban virus</w:t>
            </w:r>
          </w:p>
        </w:tc>
        <w:tc>
          <w:tcPr>
            <w:tcW w:w="2073" w:type="dxa"/>
            <w:noWrap/>
            <w:hideMark/>
          </w:tcPr>
          <w:p w14:paraId="190CA7FB" w14:textId="77777777" w:rsidR="00B4224B" w:rsidRPr="00B4224B" w:rsidRDefault="00B4224B" w:rsidP="00B4224B">
            <w:pPr>
              <w:spacing w:line="259" w:lineRule="auto"/>
            </w:pPr>
            <w:r w:rsidRPr="00B4224B">
              <w:t>DQ235144</w:t>
            </w:r>
          </w:p>
        </w:tc>
        <w:tc>
          <w:tcPr>
            <w:tcW w:w="2088" w:type="dxa"/>
            <w:noWrap/>
            <w:hideMark/>
          </w:tcPr>
          <w:p w14:paraId="1594FC1D" w14:textId="77777777" w:rsidR="00B4224B" w:rsidRPr="00B4224B" w:rsidRDefault="00B4224B" w:rsidP="00B4224B">
            <w:pPr>
              <w:spacing w:line="259" w:lineRule="auto"/>
            </w:pPr>
            <w:r w:rsidRPr="00B4224B">
              <w:t>MEAV</w:t>
            </w:r>
          </w:p>
        </w:tc>
      </w:tr>
      <w:tr w:rsidR="00B4224B" w:rsidRPr="00B4224B" w14:paraId="7DAF409B" w14:textId="77777777" w:rsidTr="00B4224B">
        <w:trPr>
          <w:trHeight w:val="290"/>
        </w:trPr>
        <w:tc>
          <w:tcPr>
            <w:tcW w:w="2065" w:type="dxa"/>
            <w:noWrap/>
            <w:hideMark/>
          </w:tcPr>
          <w:p w14:paraId="6B5764E8" w14:textId="77777777" w:rsidR="00B4224B" w:rsidRPr="00B4224B" w:rsidRDefault="00B4224B" w:rsidP="00B4224B">
            <w:pPr>
              <w:spacing w:line="259" w:lineRule="auto"/>
            </w:pPr>
            <w:r w:rsidRPr="00B4224B">
              <w:t>Orthoflavivirus saumarezense</w:t>
            </w:r>
          </w:p>
        </w:tc>
        <w:tc>
          <w:tcPr>
            <w:tcW w:w="2790" w:type="dxa"/>
            <w:noWrap/>
            <w:hideMark/>
          </w:tcPr>
          <w:p w14:paraId="12C70F1F" w14:textId="77777777" w:rsidR="00B4224B" w:rsidRPr="00B4224B" w:rsidRDefault="00B4224B" w:rsidP="00B4224B">
            <w:pPr>
              <w:spacing w:line="259" w:lineRule="auto"/>
            </w:pPr>
            <w:r w:rsidRPr="00B4224B">
              <w:t>Saumarez Reef virus</w:t>
            </w:r>
          </w:p>
        </w:tc>
        <w:tc>
          <w:tcPr>
            <w:tcW w:w="2073" w:type="dxa"/>
            <w:noWrap/>
            <w:hideMark/>
          </w:tcPr>
          <w:p w14:paraId="799BCF08" w14:textId="77777777" w:rsidR="00B4224B" w:rsidRPr="00B4224B" w:rsidRDefault="00B4224B" w:rsidP="00B4224B">
            <w:pPr>
              <w:spacing w:line="259" w:lineRule="auto"/>
            </w:pPr>
            <w:r w:rsidRPr="00B4224B">
              <w:t>DQ235150</w:t>
            </w:r>
          </w:p>
        </w:tc>
        <w:tc>
          <w:tcPr>
            <w:tcW w:w="2088" w:type="dxa"/>
            <w:noWrap/>
            <w:hideMark/>
          </w:tcPr>
          <w:p w14:paraId="69625DA4" w14:textId="77777777" w:rsidR="00B4224B" w:rsidRPr="00B4224B" w:rsidRDefault="00B4224B" w:rsidP="00B4224B">
            <w:pPr>
              <w:spacing w:line="259" w:lineRule="auto"/>
            </w:pPr>
            <w:r w:rsidRPr="00B4224B">
              <w:t>SREV</w:t>
            </w:r>
          </w:p>
        </w:tc>
      </w:tr>
      <w:tr w:rsidR="00B4224B" w:rsidRPr="00B4224B" w14:paraId="092E15C0" w14:textId="77777777" w:rsidTr="00B4224B">
        <w:trPr>
          <w:trHeight w:val="290"/>
        </w:trPr>
        <w:tc>
          <w:tcPr>
            <w:tcW w:w="2065" w:type="dxa"/>
            <w:noWrap/>
            <w:hideMark/>
          </w:tcPr>
          <w:p w14:paraId="474E66F4" w14:textId="77777777" w:rsidR="00B4224B" w:rsidRPr="00B4224B" w:rsidRDefault="00B4224B" w:rsidP="00B4224B">
            <w:pPr>
              <w:spacing w:line="259" w:lineRule="auto"/>
            </w:pPr>
            <w:r w:rsidRPr="00B4224B">
              <w:t>Orthoflavivirus tyuleniyense</w:t>
            </w:r>
          </w:p>
        </w:tc>
        <w:tc>
          <w:tcPr>
            <w:tcW w:w="2790" w:type="dxa"/>
            <w:noWrap/>
            <w:hideMark/>
          </w:tcPr>
          <w:p w14:paraId="25D0872B" w14:textId="77777777" w:rsidR="00B4224B" w:rsidRPr="00B4224B" w:rsidRDefault="00B4224B" w:rsidP="00B4224B">
            <w:pPr>
              <w:spacing w:line="259" w:lineRule="auto"/>
            </w:pPr>
            <w:r w:rsidRPr="00B4224B">
              <w:t>Tyuleniy virus</w:t>
            </w:r>
          </w:p>
        </w:tc>
        <w:tc>
          <w:tcPr>
            <w:tcW w:w="2073" w:type="dxa"/>
            <w:noWrap/>
            <w:hideMark/>
          </w:tcPr>
          <w:p w14:paraId="4BDE3F02" w14:textId="77777777" w:rsidR="00B4224B" w:rsidRPr="00B4224B" w:rsidRDefault="00B4224B" w:rsidP="00B4224B">
            <w:pPr>
              <w:spacing w:line="259" w:lineRule="auto"/>
            </w:pPr>
            <w:r w:rsidRPr="00B4224B">
              <w:t>KF815939</w:t>
            </w:r>
          </w:p>
        </w:tc>
        <w:tc>
          <w:tcPr>
            <w:tcW w:w="2088" w:type="dxa"/>
            <w:noWrap/>
            <w:hideMark/>
          </w:tcPr>
          <w:p w14:paraId="28240705" w14:textId="77777777" w:rsidR="00B4224B" w:rsidRPr="00B4224B" w:rsidRDefault="00B4224B" w:rsidP="00B4224B">
            <w:pPr>
              <w:spacing w:line="259" w:lineRule="auto"/>
            </w:pPr>
            <w:r w:rsidRPr="00B4224B">
              <w:t>TYUV</w:t>
            </w:r>
          </w:p>
        </w:tc>
      </w:tr>
      <w:tr w:rsidR="00B4224B" w:rsidRPr="00B4224B" w14:paraId="31B8696D" w14:textId="77777777" w:rsidTr="00B4224B">
        <w:trPr>
          <w:trHeight w:val="290"/>
        </w:trPr>
        <w:tc>
          <w:tcPr>
            <w:tcW w:w="4855" w:type="dxa"/>
            <w:gridSpan w:val="2"/>
            <w:noWrap/>
            <w:hideMark/>
          </w:tcPr>
          <w:p w14:paraId="48050C70" w14:textId="77777777" w:rsidR="00B4224B" w:rsidRPr="00B4224B" w:rsidRDefault="00B4224B" w:rsidP="00B4224B">
            <w:pPr>
              <w:spacing w:line="259" w:lineRule="auto"/>
            </w:pPr>
            <w:r w:rsidRPr="00B4224B">
              <w:t>Probably tick-borne</w:t>
            </w:r>
          </w:p>
        </w:tc>
        <w:tc>
          <w:tcPr>
            <w:tcW w:w="2073" w:type="dxa"/>
            <w:noWrap/>
            <w:hideMark/>
          </w:tcPr>
          <w:p w14:paraId="04BB0C8B" w14:textId="77777777" w:rsidR="00B4224B" w:rsidRPr="00B4224B" w:rsidRDefault="00B4224B" w:rsidP="00B4224B">
            <w:pPr>
              <w:spacing w:line="259" w:lineRule="auto"/>
            </w:pPr>
          </w:p>
        </w:tc>
        <w:tc>
          <w:tcPr>
            <w:tcW w:w="2088" w:type="dxa"/>
            <w:noWrap/>
            <w:hideMark/>
          </w:tcPr>
          <w:p w14:paraId="16DCDA89" w14:textId="77777777" w:rsidR="00B4224B" w:rsidRPr="00B4224B" w:rsidRDefault="00B4224B" w:rsidP="00B4224B">
            <w:pPr>
              <w:spacing w:line="259" w:lineRule="auto"/>
            </w:pPr>
          </w:p>
        </w:tc>
      </w:tr>
      <w:tr w:rsidR="00B4224B" w:rsidRPr="00B4224B" w14:paraId="28C6081A" w14:textId="77777777" w:rsidTr="00B4224B">
        <w:trPr>
          <w:trHeight w:val="290"/>
        </w:trPr>
        <w:tc>
          <w:tcPr>
            <w:tcW w:w="2065" w:type="dxa"/>
            <w:noWrap/>
            <w:hideMark/>
          </w:tcPr>
          <w:p w14:paraId="0AB14228" w14:textId="77777777" w:rsidR="00B4224B" w:rsidRPr="00B4224B" w:rsidRDefault="00B4224B" w:rsidP="00B4224B">
            <w:pPr>
              <w:spacing w:line="259" w:lineRule="auto"/>
            </w:pPr>
            <w:r w:rsidRPr="00B4224B">
              <w:t>Orthoflavivirus kadamense</w:t>
            </w:r>
          </w:p>
        </w:tc>
        <w:tc>
          <w:tcPr>
            <w:tcW w:w="2790" w:type="dxa"/>
            <w:noWrap/>
            <w:hideMark/>
          </w:tcPr>
          <w:p w14:paraId="4D43BDEA" w14:textId="77777777" w:rsidR="00B4224B" w:rsidRPr="00B4224B" w:rsidRDefault="00B4224B" w:rsidP="00B4224B">
            <w:pPr>
              <w:spacing w:line="259" w:lineRule="auto"/>
            </w:pPr>
            <w:r w:rsidRPr="00B4224B">
              <w:t>Kadam virus</w:t>
            </w:r>
          </w:p>
        </w:tc>
        <w:tc>
          <w:tcPr>
            <w:tcW w:w="2073" w:type="dxa"/>
            <w:noWrap/>
            <w:hideMark/>
          </w:tcPr>
          <w:p w14:paraId="3AD99B7D" w14:textId="77777777" w:rsidR="00B4224B" w:rsidRPr="00B4224B" w:rsidRDefault="00B4224B" w:rsidP="00B4224B">
            <w:pPr>
              <w:spacing w:line="259" w:lineRule="auto"/>
            </w:pPr>
            <w:r w:rsidRPr="00B4224B">
              <w:t>DQ235146</w:t>
            </w:r>
          </w:p>
        </w:tc>
        <w:tc>
          <w:tcPr>
            <w:tcW w:w="2088" w:type="dxa"/>
            <w:noWrap/>
            <w:hideMark/>
          </w:tcPr>
          <w:p w14:paraId="492EF050" w14:textId="77777777" w:rsidR="00B4224B" w:rsidRPr="00B4224B" w:rsidRDefault="00B4224B" w:rsidP="00B4224B">
            <w:pPr>
              <w:spacing w:line="259" w:lineRule="auto"/>
            </w:pPr>
            <w:r w:rsidRPr="00B4224B">
              <w:t>KADV</w:t>
            </w:r>
          </w:p>
        </w:tc>
      </w:tr>
      <w:tr w:rsidR="00B4224B" w:rsidRPr="00B4224B" w14:paraId="1099D95C" w14:textId="77777777" w:rsidTr="00B4224B">
        <w:trPr>
          <w:trHeight w:val="290"/>
        </w:trPr>
        <w:tc>
          <w:tcPr>
            <w:tcW w:w="6928" w:type="dxa"/>
            <w:gridSpan w:val="3"/>
            <w:noWrap/>
            <w:hideMark/>
          </w:tcPr>
          <w:p w14:paraId="50319B85" w14:textId="77777777" w:rsidR="00B4224B" w:rsidRPr="00B4224B" w:rsidRDefault="00B4224B" w:rsidP="00B4224B">
            <w:pPr>
              <w:spacing w:line="259" w:lineRule="auto"/>
            </w:pPr>
            <w:r w:rsidRPr="00B4224B">
              <w:t>Mosquito-borne, Aroa virus group</w:t>
            </w:r>
          </w:p>
        </w:tc>
        <w:tc>
          <w:tcPr>
            <w:tcW w:w="2088" w:type="dxa"/>
            <w:noWrap/>
            <w:hideMark/>
          </w:tcPr>
          <w:p w14:paraId="1A282180" w14:textId="77777777" w:rsidR="00B4224B" w:rsidRPr="00B4224B" w:rsidRDefault="00B4224B" w:rsidP="00B4224B">
            <w:pPr>
              <w:spacing w:line="259" w:lineRule="auto"/>
            </w:pPr>
          </w:p>
        </w:tc>
      </w:tr>
      <w:tr w:rsidR="00B4224B" w:rsidRPr="00B4224B" w14:paraId="6A12343F" w14:textId="77777777" w:rsidTr="00B4224B">
        <w:trPr>
          <w:trHeight w:val="290"/>
        </w:trPr>
        <w:tc>
          <w:tcPr>
            <w:tcW w:w="2065" w:type="dxa"/>
            <w:noWrap/>
            <w:hideMark/>
          </w:tcPr>
          <w:p w14:paraId="79345830" w14:textId="77777777" w:rsidR="00B4224B" w:rsidRPr="00B4224B" w:rsidRDefault="00B4224B" w:rsidP="00B4224B">
            <w:pPr>
              <w:spacing w:line="259" w:lineRule="auto"/>
            </w:pPr>
            <w:r w:rsidRPr="00B4224B">
              <w:t>Orthoflavivirus aroaense</w:t>
            </w:r>
          </w:p>
        </w:tc>
        <w:tc>
          <w:tcPr>
            <w:tcW w:w="2790" w:type="dxa"/>
            <w:noWrap/>
            <w:hideMark/>
          </w:tcPr>
          <w:p w14:paraId="68282B5C" w14:textId="77777777" w:rsidR="00B4224B" w:rsidRPr="00B4224B" w:rsidRDefault="00B4224B" w:rsidP="00B4224B">
            <w:pPr>
              <w:spacing w:line="259" w:lineRule="auto"/>
            </w:pPr>
            <w:r w:rsidRPr="00B4224B">
              <w:t>Aroa virus</w:t>
            </w:r>
          </w:p>
        </w:tc>
        <w:tc>
          <w:tcPr>
            <w:tcW w:w="2073" w:type="dxa"/>
            <w:noWrap/>
            <w:hideMark/>
          </w:tcPr>
          <w:p w14:paraId="6814676C" w14:textId="77777777" w:rsidR="00B4224B" w:rsidRPr="00B4224B" w:rsidRDefault="00B4224B" w:rsidP="00B4224B">
            <w:pPr>
              <w:spacing w:line="259" w:lineRule="auto"/>
            </w:pPr>
            <w:r w:rsidRPr="00B4224B">
              <w:t>AY632536</w:t>
            </w:r>
          </w:p>
        </w:tc>
        <w:tc>
          <w:tcPr>
            <w:tcW w:w="2088" w:type="dxa"/>
            <w:noWrap/>
            <w:hideMark/>
          </w:tcPr>
          <w:p w14:paraId="71D095DD" w14:textId="77777777" w:rsidR="00B4224B" w:rsidRPr="00B4224B" w:rsidRDefault="00B4224B" w:rsidP="00B4224B">
            <w:pPr>
              <w:spacing w:line="259" w:lineRule="auto"/>
            </w:pPr>
            <w:r w:rsidRPr="00B4224B">
              <w:t>AROAV</w:t>
            </w:r>
          </w:p>
        </w:tc>
      </w:tr>
      <w:tr w:rsidR="00B4224B" w:rsidRPr="00B4224B" w14:paraId="758C2B21" w14:textId="77777777" w:rsidTr="00B4224B">
        <w:trPr>
          <w:trHeight w:val="290"/>
        </w:trPr>
        <w:tc>
          <w:tcPr>
            <w:tcW w:w="2065" w:type="dxa"/>
            <w:noWrap/>
            <w:hideMark/>
          </w:tcPr>
          <w:p w14:paraId="576B438E" w14:textId="77777777" w:rsidR="00B4224B" w:rsidRPr="00B4224B" w:rsidRDefault="00B4224B" w:rsidP="00B4224B">
            <w:pPr>
              <w:spacing w:line="259" w:lineRule="auto"/>
            </w:pPr>
          </w:p>
        </w:tc>
        <w:tc>
          <w:tcPr>
            <w:tcW w:w="2790" w:type="dxa"/>
            <w:noWrap/>
            <w:hideMark/>
          </w:tcPr>
          <w:p w14:paraId="490B834A" w14:textId="77777777" w:rsidR="00B4224B" w:rsidRPr="00B4224B" w:rsidRDefault="00B4224B" w:rsidP="00B4224B">
            <w:pPr>
              <w:spacing w:line="259" w:lineRule="auto"/>
            </w:pPr>
            <w:r w:rsidRPr="00B4224B">
              <w:t>Bussuquara virus</w:t>
            </w:r>
          </w:p>
        </w:tc>
        <w:tc>
          <w:tcPr>
            <w:tcW w:w="2073" w:type="dxa"/>
            <w:noWrap/>
            <w:hideMark/>
          </w:tcPr>
          <w:p w14:paraId="59B88C84" w14:textId="77777777" w:rsidR="00B4224B" w:rsidRPr="00B4224B" w:rsidRDefault="00B4224B" w:rsidP="00B4224B">
            <w:pPr>
              <w:spacing w:line="259" w:lineRule="auto"/>
            </w:pPr>
            <w:r w:rsidRPr="00B4224B">
              <w:t>AF013366</w:t>
            </w:r>
          </w:p>
        </w:tc>
        <w:tc>
          <w:tcPr>
            <w:tcW w:w="2088" w:type="dxa"/>
            <w:noWrap/>
            <w:hideMark/>
          </w:tcPr>
          <w:p w14:paraId="17F38D9B" w14:textId="77777777" w:rsidR="00B4224B" w:rsidRPr="00B4224B" w:rsidRDefault="00B4224B" w:rsidP="00B4224B">
            <w:pPr>
              <w:spacing w:line="259" w:lineRule="auto"/>
            </w:pPr>
            <w:r w:rsidRPr="00B4224B">
              <w:t>BSQV</w:t>
            </w:r>
          </w:p>
        </w:tc>
      </w:tr>
      <w:tr w:rsidR="00B4224B" w:rsidRPr="00B4224B" w14:paraId="69666166" w14:textId="77777777" w:rsidTr="00B4224B">
        <w:trPr>
          <w:trHeight w:val="290"/>
        </w:trPr>
        <w:tc>
          <w:tcPr>
            <w:tcW w:w="2065" w:type="dxa"/>
            <w:noWrap/>
            <w:hideMark/>
          </w:tcPr>
          <w:p w14:paraId="1D5F7731" w14:textId="77777777" w:rsidR="00B4224B" w:rsidRPr="00B4224B" w:rsidRDefault="00B4224B" w:rsidP="00B4224B">
            <w:pPr>
              <w:spacing w:line="259" w:lineRule="auto"/>
            </w:pPr>
          </w:p>
        </w:tc>
        <w:tc>
          <w:tcPr>
            <w:tcW w:w="2790" w:type="dxa"/>
            <w:noWrap/>
            <w:hideMark/>
          </w:tcPr>
          <w:p w14:paraId="726C6359" w14:textId="77777777" w:rsidR="00B4224B" w:rsidRPr="00B4224B" w:rsidRDefault="00B4224B" w:rsidP="00B4224B">
            <w:pPr>
              <w:spacing w:line="259" w:lineRule="auto"/>
            </w:pPr>
            <w:r w:rsidRPr="00B4224B">
              <w:t>Iguape virus</w:t>
            </w:r>
          </w:p>
        </w:tc>
        <w:tc>
          <w:tcPr>
            <w:tcW w:w="2073" w:type="dxa"/>
            <w:noWrap/>
            <w:hideMark/>
          </w:tcPr>
          <w:p w14:paraId="432C3149" w14:textId="77777777" w:rsidR="00B4224B" w:rsidRPr="00B4224B" w:rsidRDefault="00B4224B" w:rsidP="00B4224B">
            <w:pPr>
              <w:spacing w:line="259" w:lineRule="auto"/>
            </w:pPr>
            <w:r w:rsidRPr="00B4224B">
              <w:t>AF013375</w:t>
            </w:r>
          </w:p>
        </w:tc>
        <w:tc>
          <w:tcPr>
            <w:tcW w:w="2088" w:type="dxa"/>
            <w:noWrap/>
            <w:hideMark/>
          </w:tcPr>
          <w:p w14:paraId="116BA35A" w14:textId="77777777" w:rsidR="00B4224B" w:rsidRPr="00B4224B" w:rsidRDefault="00B4224B" w:rsidP="00B4224B">
            <w:pPr>
              <w:spacing w:line="259" w:lineRule="auto"/>
            </w:pPr>
            <w:r w:rsidRPr="00B4224B">
              <w:t>IGUV</w:t>
            </w:r>
          </w:p>
        </w:tc>
      </w:tr>
      <w:tr w:rsidR="00B4224B" w:rsidRPr="00B4224B" w14:paraId="2A13A8F2" w14:textId="77777777" w:rsidTr="00B4224B">
        <w:trPr>
          <w:trHeight w:val="290"/>
        </w:trPr>
        <w:tc>
          <w:tcPr>
            <w:tcW w:w="2065" w:type="dxa"/>
            <w:noWrap/>
            <w:hideMark/>
          </w:tcPr>
          <w:p w14:paraId="17B37E9E" w14:textId="77777777" w:rsidR="00B4224B" w:rsidRPr="00B4224B" w:rsidRDefault="00B4224B" w:rsidP="00B4224B">
            <w:pPr>
              <w:spacing w:line="259" w:lineRule="auto"/>
            </w:pPr>
          </w:p>
        </w:tc>
        <w:tc>
          <w:tcPr>
            <w:tcW w:w="2790" w:type="dxa"/>
            <w:noWrap/>
            <w:hideMark/>
          </w:tcPr>
          <w:p w14:paraId="5C0D30D7" w14:textId="77777777" w:rsidR="00B4224B" w:rsidRPr="00B4224B" w:rsidRDefault="00B4224B" w:rsidP="00B4224B">
            <w:pPr>
              <w:spacing w:line="259" w:lineRule="auto"/>
            </w:pPr>
            <w:r w:rsidRPr="00B4224B">
              <w:t>Naranjal virus</w:t>
            </w:r>
          </w:p>
        </w:tc>
        <w:tc>
          <w:tcPr>
            <w:tcW w:w="2073" w:type="dxa"/>
            <w:noWrap/>
            <w:hideMark/>
          </w:tcPr>
          <w:p w14:paraId="01177FDA" w14:textId="77777777" w:rsidR="00B4224B" w:rsidRPr="00B4224B" w:rsidRDefault="00B4224B" w:rsidP="00B4224B">
            <w:pPr>
              <w:spacing w:line="259" w:lineRule="auto"/>
            </w:pPr>
            <w:r w:rsidRPr="00B4224B">
              <w:t>AF013390</w:t>
            </w:r>
          </w:p>
        </w:tc>
        <w:tc>
          <w:tcPr>
            <w:tcW w:w="2088" w:type="dxa"/>
            <w:noWrap/>
            <w:hideMark/>
          </w:tcPr>
          <w:p w14:paraId="7D907634" w14:textId="77777777" w:rsidR="00B4224B" w:rsidRPr="00B4224B" w:rsidRDefault="00B4224B" w:rsidP="00B4224B">
            <w:pPr>
              <w:spacing w:line="259" w:lineRule="auto"/>
            </w:pPr>
            <w:r w:rsidRPr="00B4224B">
              <w:t>NJLV</w:t>
            </w:r>
          </w:p>
        </w:tc>
      </w:tr>
      <w:tr w:rsidR="00B4224B" w:rsidRPr="00B4224B" w14:paraId="2933C0E4" w14:textId="77777777" w:rsidTr="00B4224B">
        <w:trPr>
          <w:trHeight w:val="290"/>
        </w:trPr>
        <w:tc>
          <w:tcPr>
            <w:tcW w:w="9016" w:type="dxa"/>
            <w:gridSpan w:val="4"/>
            <w:noWrap/>
            <w:hideMark/>
          </w:tcPr>
          <w:p w14:paraId="4F451B43" w14:textId="5E123C14" w:rsidR="00B4224B" w:rsidRPr="00B4224B" w:rsidRDefault="00B4224B" w:rsidP="00B4224B">
            <w:pPr>
              <w:spacing w:line="259" w:lineRule="auto"/>
            </w:pPr>
            <w:r w:rsidRPr="00B4224B">
              <w:t xml:space="preserve">Mosquito-borne, </w:t>
            </w:r>
            <w:r w:rsidR="00716E03">
              <w:t>Dengue virus</w:t>
            </w:r>
            <w:r w:rsidRPr="00B4224B">
              <w:t xml:space="preserve"> group</w:t>
            </w:r>
          </w:p>
        </w:tc>
      </w:tr>
      <w:tr w:rsidR="00B4224B" w:rsidRPr="00B4224B" w14:paraId="322C7278" w14:textId="77777777" w:rsidTr="00B4224B">
        <w:trPr>
          <w:trHeight w:val="290"/>
        </w:trPr>
        <w:tc>
          <w:tcPr>
            <w:tcW w:w="2065" w:type="dxa"/>
            <w:noWrap/>
            <w:hideMark/>
          </w:tcPr>
          <w:p w14:paraId="417BC5B7" w14:textId="77777777" w:rsidR="00B4224B" w:rsidRPr="00B4224B" w:rsidRDefault="00B4224B" w:rsidP="00B4224B">
            <w:pPr>
              <w:spacing w:line="259" w:lineRule="auto"/>
            </w:pPr>
            <w:r w:rsidRPr="00B4224B">
              <w:t>Orthoflavivirus denguei</w:t>
            </w:r>
          </w:p>
        </w:tc>
        <w:tc>
          <w:tcPr>
            <w:tcW w:w="2790" w:type="dxa"/>
            <w:noWrap/>
            <w:hideMark/>
          </w:tcPr>
          <w:p w14:paraId="445CE3FC" w14:textId="60948F41" w:rsidR="00B4224B" w:rsidRPr="00B4224B" w:rsidRDefault="00716E03" w:rsidP="00B4224B">
            <w:pPr>
              <w:spacing w:line="259" w:lineRule="auto"/>
            </w:pPr>
            <w:r>
              <w:t>Dengue virus</w:t>
            </w:r>
            <w:r w:rsidR="00B4224B" w:rsidRPr="00B4224B">
              <w:t xml:space="preserve"> 1</w:t>
            </w:r>
          </w:p>
        </w:tc>
        <w:tc>
          <w:tcPr>
            <w:tcW w:w="2073" w:type="dxa"/>
            <w:noWrap/>
            <w:hideMark/>
          </w:tcPr>
          <w:p w14:paraId="3AA3009B" w14:textId="77777777" w:rsidR="00B4224B" w:rsidRPr="00B4224B" w:rsidRDefault="00B4224B" w:rsidP="00B4224B">
            <w:pPr>
              <w:spacing w:line="259" w:lineRule="auto"/>
            </w:pPr>
            <w:r w:rsidRPr="00B4224B">
              <w:t>U88536</w:t>
            </w:r>
          </w:p>
        </w:tc>
        <w:tc>
          <w:tcPr>
            <w:tcW w:w="2088" w:type="dxa"/>
            <w:noWrap/>
            <w:hideMark/>
          </w:tcPr>
          <w:p w14:paraId="1A5B0DC8" w14:textId="77777777" w:rsidR="00B4224B" w:rsidRPr="00B4224B" w:rsidRDefault="00B4224B" w:rsidP="00B4224B">
            <w:pPr>
              <w:spacing w:line="259" w:lineRule="auto"/>
            </w:pPr>
            <w:r w:rsidRPr="00B4224B">
              <w:t>DENV-1</w:t>
            </w:r>
          </w:p>
        </w:tc>
      </w:tr>
      <w:tr w:rsidR="00B4224B" w:rsidRPr="00B4224B" w14:paraId="0F377CB9" w14:textId="77777777" w:rsidTr="00B4224B">
        <w:trPr>
          <w:trHeight w:val="290"/>
        </w:trPr>
        <w:tc>
          <w:tcPr>
            <w:tcW w:w="2065" w:type="dxa"/>
            <w:noWrap/>
            <w:hideMark/>
          </w:tcPr>
          <w:p w14:paraId="6E304400" w14:textId="77777777" w:rsidR="00B4224B" w:rsidRPr="00B4224B" w:rsidRDefault="00B4224B" w:rsidP="00B4224B">
            <w:pPr>
              <w:spacing w:line="259" w:lineRule="auto"/>
            </w:pPr>
          </w:p>
        </w:tc>
        <w:tc>
          <w:tcPr>
            <w:tcW w:w="2790" w:type="dxa"/>
            <w:noWrap/>
            <w:hideMark/>
          </w:tcPr>
          <w:p w14:paraId="4CADAF1B" w14:textId="0397ABEA" w:rsidR="00B4224B" w:rsidRPr="00B4224B" w:rsidRDefault="00716E03" w:rsidP="00B4224B">
            <w:pPr>
              <w:spacing w:line="259" w:lineRule="auto"/>
            </w:pPr>
            <w:r>
              <w:t>Dengue virus</w:t>
            </w:r>
            <w:r w:rsidR="00B4224B" w:rsidRPr="00B4224B">
              <w:t xml:space="preserve"> 2</w:t>
            </w:r>
          </w:p>
        </w:tc>
        <w:tc>
          <w:tcPr>
            <w:tcW w:w="2073" w:type="dxa"/>
            <w:noWrap/>
            <w:hideMark/>
          </w:tcPr>
          <w:p w14:paraId="3E23896F" w14:textId="77777777" w:rsidR="00B4224B" w:rsidRPr="00B4224B" w:rsidRDefault="00B4224B" w:rsidP="00B4224B">
            <w:pPr>
              <w:spacing w:line="259" w:lineRule="auto"/>
            </w:pPr>
            <w:r w:rsidRPr="00B4224B">
              <w:t>U87411</w:t>
            </w:r>
          </w:p>
        </w:tc>
        <w:tc>
          <w:tcPr>
            <w:tcW w:w="2088" w:type="dxa"/>
            <w:noWrap/>
            <w:hideMark/>
          </w:tcPr>
          <w:p w14:paraId="745C2D01" w14:textId="77777777" w:rsidR="00B4224B" w:rsidRPr="00B4224B" w:rsidRDefault="00B4224B" w:rsidP="00B4224B">
            <w:pPr>
              <w:spacing w:line="259" w:lineRule="auto"/>
            </w:pPr>
            <w:r w:rsidRPr="00B4224B">
              <w:t>DENV-2</w:t>
            </w:r>
          </w:p>
        </w:tc>
      </w:tr>
      <w:tr w:rsidR="00B4224B" w:rsidRPr="00B4224B" w14:paraId="026C732C" w14:textId="77777777" w:rsidTr="00B4224B">
        <w:trPr>
          <w:trHeight w:val="290"/>
        </w:trPr>
        <w:tc>
          <w:tcPr>
            <w:tcW w:w="2065" w:type="dxa"/>
            <w:noWrap/>
            <w:hideMark/>
          </w:tcPr>
          <w:p w14:paraId="5EB87456" w14:textId="77777777" w:rsidR="00B4224B" w:rsidRPr="00B4224B" w:rsidRDefault="00B4224B" w:rsidP="00B4224B">
            <w:pPr>
              <w:spacing w:line="259" w:lineRule="auto"/>
            </w:pPr>
          </w:p>
        </w:tc>
        <w:tc>
          <w:tcPr>
            <w:tcW w:w="2790" w:type="dxa"/>
            <w:noWrap/>
            <w:hideMark/>
          </w:tcPr>
          <w:p w14:paraId="6553EABF" w14:textId="73F4118F" w:rsidR="00B4224B" w:rsidRPr="00B4224B" w:rsidRDefault="00716E03" w:rsidP="00B4224B">
            <w:pPr>
              <w:spacing w:line="259" w:lineRule="auto"/>
            </w:pPr>
            <w:r>
              <w:t>Dengue virus</w:t>
            </w:r>
            <w:r w:rsidR="00B4224B" w:rsidRPr="00B4224B">
              <w:t xml:space="preserve"> 3</w:t>
            </w:r>
          </w:p>
        </w:tc>
        <w:tc>
          <w:tcPr>
            <w:tcW w:w="2073" w:type="dxa"/>
            <w:noWrap/>
            <w:hideMark/>
          </w:tcPr>
          <w:p w14:paraId="5F61839E" w14:textId="77777777" w:rsidR="00B4224B" w:rsidRPr="00B4224B" w:rsidRDefault="00B4224B" w:rsidP="00B4224B">
            <w:pPr>
              <w:spacing w:line="259" w:lineRule="auto"/>
            </w:pPr>
            <w:r w:rsidRPr="00B4224B">
              <w:t>M93130</w:t>
            </w:r>
          </w:p>
        </w:tc>
        <w:tc>
          <w:tcPr>
            <w:tcW w:w="2088" w:type="dxa"/>
            <w:noWrap/>
            <w:hideMark/>
          </w:tcPr>
          <w:p w14:paraId="3B032342" w14:textId="77777777" w:rsidR="00B4224B" w:rsidRPr="00B4224B" w:rsidRDefault="00B4224B" w:rsidP="00B4224B">
            <w:pPr>
              <w:spacing w:line="259" w:lineRule="auto"/>
            </w:pPr>
            <w:r w:rsidRPr="00B4224B">
              <w:t>DENV-3</w:t>
            </w:r>
          </w:p>
        </w:tc>
      </w:tr>
      <w:tr w:rsidR="00B4224B" w:rsidRPr="00B4224B" w14:paraId="3E42D2FC" w14:textId="77777777" w:rsidTr="00B4224B">
        <w:trPr>
          <w:trHeight w:val="290"/>
        </w:trPr>
        <w:tc>
          <w:tcPr>
            <w:tcW w:w="2065" w:type="dxa"/>
            <w:noWrap/>
            <w:hideMark/>
          </w:tcPr>
          <w:p w14:paraId="158B0A72" w14:textId="77777777" w:rsidR="00B4224B" w:rsidRPr="00B4224B" w:rsidRDefault="00B4224B" w:rsidP="00B4224B">
            <w:pPr>
              <w:spacing w:line="259" w:lineRule="auto"/>
            </w:pPr>
          </w:p>
        </w:tc>
        <w:tc>
          <w:tcPr>
            <w:tcW w:w="2790" w:type="dxa"/>
            <w:noWrap/>
            <w:hideMark/>
          </w:tcPr>
          <w:p w14:paraId="121C7862" w14:textId="7C760027" w:rsidR="00B4224B" w:rsidRPr="00B4224B" w:rsidRDefault="00716E03" w:rsidP="00B4224B">
            <w:pPr>
              <w:spacing w:line="259" w:lineRule="auto"/>
            </w:pPr>
            <w:r>
              <w:t>Dengue virus</w:t>
            </w:r>
            <w:r w:rsidR="00B4224B" w:rsidRPr="00B4224B">
              <w:t xml:space="preserve"> 4</w:t>
            </w:r>
          </w:p>
        </w:tc>
        <w:tc>
          <w:tcPr>
            <w:tcW w:w="2073" w:type="dxa"/>
            <w:noWrap/>
            <w:hideMark/>
          </w:tcPr>
          <w:p w14:paraId="6942FE39" w14:textId="77777777" w:rsidR="00B4224B" w:rsidRPr="00B4224B" w:rsidRDefault="00B4224B" w:rsidP="00B4224B">
            <w:pPr>
              <w:spacing w:line="259" w:lineRule="auto"/>
            </w:pPr>
            <w:r w:rsidRPr="00B4224B">
              <w:t>AF326573</w:t>
            </w:r>
          </w:p>
        </w:tc>
        <w:tc>
          <w:tcPr>
            <w:tcW w:w="2088" w:type="dxa"/>
            <w:noWrap/>
            <w:hideMark/>
          </w:tcPr>
          <w:p w14:paraId="4A1FBA81" w14:textId="77777777" w:rsidR="00B4224B" w:rsidRPr="00B4224B" w:rsidRDefault="00B4224B" w:rsidP="00B4224B">
            <w:pPr>
              <w:spacing w:line="259" w:lineRule="auto"/>
            </w:pPr>
            <w:r w:rsidRPr="00B4224B">
              <w:t>DENV-4</w:t>
            </w:r>
          </w:p>
        </w:tc>
      </w:tr>
      <w:tr w:rsidR="00B4224B" w:rsidRPr="00B4224B" w14:paraId="65EBAB86" w14:textId="77777777" w:rsidTr="00B4224B">
        <w:trPr>
          <w:trHeight w:val="290"/>
        </w:trPr>
        <w:tc>
          <w:tcPr>
            <w:tcW w:w="9016" w:type="dxa"/>
            <w:gridSpan w:val="4"/>
            <w:noWrap/>
            <w:hideMark/>
          </w:tcPr>
          <w:p w14:paraId="24A4EB82" w14:textId="77777777" w:rsidR="00B4224B" w:rsidRPr="00B4224B" w:rsidRDefault="00B4224B" w:rsidP="00B4224B">
            <w:pPr>
              <w:spacing w:line="259" w:lineRule="auto"/>
            </w:pPr>
            <w:r w:rsidRPr="00B4224B">
              <w:t>Mosquito-borne, Japanese encephalitis virus group</w:t>
            </w:r>
          </w:p>
        </w:tc>
      </w:tr>
      <w:tr w:rsidR="00B4224B" w:rsidRPr="00B4224B" w14:paraId="47D81926" w14:textId="77777777" w:rsidTr="00B4224B">
        <w:trPr>
          <w:trHeight w:val="290"/>
        </w:trPr>
        <w:tc>
          <w:tcPr>
            <w:tcW w:w="2065" w:type="dxa"/>
            <w:noWrap/>
            <w:hideMark/>
          </w:tcPr>
          <w:p w14:paraId="1D201098" w14:textId="77777777" w:rsidR="00B4224B" w:rsidRPr="00B4224B" w:rsidRDefault="00B4224B" w:rsidP="00B4224B">
            <w:pPr>
              <w:spacing w:line="259" w:lineRule="auto"/>
            </w:pPr>
            <w:r w:rsidRPr="00B4224B">
              <w:t>Orthoflavivirus cacipacoreense</w:t>
            </w:r>
          </w:p>
        </w:tc>
        <w:tc>
          <w:tcPr>
            <w:tcW w:w="2790" w:type="dxa"/>
            <w:noWrap/>
            <w:hideMark/>
          </w:tcPr>
          <w:p w14:paraId="722953AF" w14:textId="77777777" w:rsidR="00B4224B" w:rsidRPr="00B4224B" w:rsidRDefault="00B4224B" w:rsidP="00B4224B">
            <w:pPr>
              <w:spacing w:line="259" w:lineRule="auto"/>
            </w:pPr>
            <w:r w:rsidRPr="00B4224B">
              <w:t>Cacipacoré virus</w:t>
            </w:r>
          </w:p>
        </w:tc>
        <w:tc>
          <w:tcPr>
            <w:tcW w:w="2073" w:type="dxa"/>
            <w:noWrap/>
            <w:hideMark/>
          </w:tcPr>
          <w:p w14:paraId="367C50D1" w14:textId="77777777" w:rsidR="00B4224B" w:rsidRPr="00B4224B" w:rsidRDefault="00B4224B" w:rsidP="00B4224B">
            <w:pPr>
              <w:spacing w:line="259" w:lineRule="auto"/>
            </w:pPr>
            <w:r w:rsidRPr="00B4224B">
              <w:t>KF917536</w:t>
            </w:r>
          </w:p>
        </w:tc>
        <w:tc>
          <w:tcPr>
            <w:tcW w:w="2088" w:type="dxa"/>
            <w:noWrap/>
            <w:hideMark/>
          </w:tcPr>
          <w:p w14:paraId="5A353FA9" w14:textId="77777777" w:rsidR="00B4224B" w:rsidRPr="00B4224B" w:rsidRDefault="00B4224B" w:rsidP="00B4224B">
            <w:pPr>
              <w:spacing w:line="259" w:lineRule="auto"/>
            </w:pPr>
            <w:r w:rsidRPr="00B4224B">
              <w:t>CPCV</w:t>
            </w:r>
          </w:p>
        </w:tc>
      </w:tr>
      <w:tr w:rsidR="00B4224B" w:rsidRPr="00B4224B" w14:paraId="78A0266A" w14:textId="77777777" w:rsidTr="00B4224B">
        <w:trPr>
          <w:trHeight w:val="290"/>
        </w:trPr>
        <w:tc>
          <w:tcPr>
            <w:tcW w:w="2065" w:type="dxa"/>
            <w:noWrap/>
            <w:hideMark/>
          </w:tcPr>
          <w:p w14:paraId="4849B014" w14:textId="77777777" w:rsidR="00B4224B" w:rsidRPr="00B4224B" w:rsidRDefault="00B4224B" w:rsidP="00B4224B">
            <w:pPr>
              <w:spacing w:line="259" w:lineRule="auto"/>
            </w:pPr>
            <w:r w:rsidRPr="00B4224B">
              <w:t>Orthoflavivirus japonicum</w:t>
            </w:r>
          </w:p>
        </w:tc>
        <w:tc>
          <w:tcPr>
            <w:tcW w:w="2790" w:type="dxa"/>
            <w:noWrap/>
            <w:hideMark/>
          </w:tcPr>
          <w:p w14:paraId="4DF4D0F9" w14:textId="77777777" w:rsidR="00B4224B" w:rsidRPr="00B4224B" w:rsidRDefault="00B4224B" w:rsidP="00B4224B">
            <w:pPr>
              <w:spacing w:line="259" w:lineRule="auto"/>
            </w:pPr>
            <w:r w:rsidRPr="00B4224B">
              <w:t>Japanese encephalitis virus</w:t>
            </w:r>
          </w:p>
        </w:tc>
        <w:tc>
          <w:tcPr>
            <w:tcW w:w="2073" w:type="dxa"/>
            <w:noWrap/>
            <w:hideMark/>
          </w:tcPr>
          <w:p w14:paraId="4401B4E7" w14:textId="77777777" w:rsidR="00B4224B" w:rsidRPr="00B4224B" w:rsidRDefault="00B4224B" w:rsidP="00B4224B">
            <w:pPr>
              <w:spacing w:line="259" w:lineRule="auto"/>
            </w:pPr>
            <w:r w:rsidRPr="00B4224B">
              <w:t>M18370</w:t>
            </w:r>
          </w:p>
        </w:tc>
        <w:tc>
          <w:tcPr>
            <w:tcW w:w="2088" w:type="dxa"/>
            <w:noWrap/>
            <w:hideMark/>
          </w:tcPr>
          <w:p w14:paraId="1085D099" w14:textId="77777777" w:rsidR="00B4224B" w:rsidRPr="00B4224B" w:rsidRDefault="00B4224B" w:rsidP="00B4224B">
            <w:pPr>
              <w:spacing w:line="259" w:lineRule="auto"/>
            </w:pPr>
            <w:r w:rsidRPr="00B4224B">
              <w:t>JEV</w:t>
            </w:r>
          </w:p>
        </w:tc>
      </w:tr>
      <w:tr w:rsidR="00B4224B" w:rsidRPr="00B4224B" w14:paraId="2C29472E" w14:textId="77777777" w:rsidTr="00B4224B">
        <w:trPr>
          <w:trHeight w:val="290"/>
        </w:trPr>
        <w:tc>
          <w:tcPr>
            <w:tcW w:w="2065" w:type="dxa"/>
            <w:noWrap/>
            <w:hideMark/>
          </w:tcPr>
          <w:p w14:paraId="32EEB07D" w14:textId="77777777" w:rsidR="00B4224B" w:rsidRPr="00B4224B" w:rsidRDefault="00B4224B" w:rsidP="00B4224B">
            <w:pPr>
              <w:spacing w:line="259" w:lineRule="auto"/>
            </w:pPr>
            <w:r w:rsidRPr="00B4224B">
              <w:t>Orthoflavivirus koutangoense</w:t>
            </w:r>
          </w:p>
        </w:tc>
        <w:tc>
          <w:tcPr>
            <w:tcW w:w="2790" w:type="dxa"/>
            <w:noWrap/>
            <w:hideMark/>
          </w:tcPr>
          <w:p w14:paraId="09F5682E" w14:textId="77777777" w:rsidR="00B4224B" w:rsidRPr="00B4224B" w:rsidRDefault="00B4224B" w:rsidP="00B4224B">
            <w:pPr>
              <w:spacing w:line="259" w:lineRule="auto"/>
            </w:pPr>
            <w:r w:rsidRPr="00B4224B">
              <w:t>Koutango virus</w:t>
            </w:r>
          </w:p>
        </w:tc>
        <w:tc>
          <w:tcPr>
            <w:tcW w:w="2073" w:type="dxa"/>
            <w:noWrap/>
            <w:hideMark/>
          </w:tcPr>
          <w:p w14:paraId="26AA6C1A" w14:textId="77777777" w:rsidR="00B4224B" w:rsidRPr="00B4224B" w:rsidRDefault="00B4224B" w:rsidP="00B4224B">
            <w:pPr>
              <w:spacing w:line="259" w:lineRule="auto"/>
            </w:pPr>
            <w:r w:rsidRPr="00B4224B">
              <w:t>AF013384</w:t>
            </w:r>
          </w:p>
        </w:tc>
        <w:tc>
          <w:tcPr>
            <w:tcW w:w="2088" w:type="dxa"/>
            <w:noWrap/>
            <w:hideMark/>
          </w:tcPr>
          <w:p w14:paraId="7301EE8B" w14:textId="77777777" w:rsidR="00B4224B" w:rsidRPr="00B4224B" w:rsidRDefault="00B4224B" w:rsidP="00B4224B">
            <w:pPr>
              <w:spacing w:line="259" w:lineRule="auto"/>
            </w:pPr>
            <w:r w:rsidRPr="00B4224B">
              <w:t>KOUV</w:t>
            </w:r>
          </w:p>
        </w:tc>
      </w:tr>
      <w:tr w:rsidR="00B4224B" w:rsidRPr="00B4224B" w14:paraId="005827FE" w14:textId="77777777" w:rsidTr="00B4224B">
        <w:trPr>
          <w:trHeight w:val="290"/>
        </w:trPr>
        <w:tc>
          <w:tcPr>
            <w:tcW w:w="2065" w:type="dxa"/>
            <w:noWrap/>
            <w:hideMark/>
          </w:tcPr>
          <w:p w14:paraId="469C6CC7" w14:textId="77777777" w:rsidR="00B4224B" w:rsidRPr="00B4224B" w:rsidRDefault="00B4224B" w:rsidP="00B4224B">
            <w:pPr>
              <w:spacing w:line="259" w:lineRule="auto"/>
            </w:pPr>
            <w:r w:rsidRPr="00B4224B">
              <w:t>Orthoflavivirus murrayense</w:t>
            </w:r>
          </w:p>
        </w:tc>
        <w:tc>
          <w:tcPr>
            <w:tcW w:w="2790" w:type="dxa"/>
            <w:noWrap/>
            <w:hideMark/>
          </w:tcPr>
          <w:p w14:paraId="7A05E98D" w14:textId="77777777" w:rsidR="00B4224B" w:rsidRPr="00B4224B" w:rsidRDefault="00B4224B" w:rsidP="00B4224B">
            <w:pPr>
              <w:spacing w:line="259" w:lineRule="auto"/>
            </w:pPr>
            <w:r w:rsidRPr="00B4224B">
              <w:t>Alfuy virus</w:t>
            </w:r>
          </w:p>
        </w:tc>
        <w:tc>
          <w:tcPr>
            <w:tcW w:w="2073" w:type="dxa"/>
            <w:noWrap/>
            <w:hideMark/>
          </w:tcPr>
          <w:p w14:paraId="4FDDCF91" w14:textId="77777777" w:rsidR="00B4224B" w:rsidRPr="00B4224B" w:rsidRDefault="00B4224B" w:rsidP="00B4224B">
            <w:pPr>
              <w:spacing w:line="259" w:lineRule="auto"/>
            </w:pPr>
            <w:r w:rsidRPr="00B4224B">
              <w:t>AF013360</w:t>
            </w:r>
          </w:p>
        </w:tc>
        <w:tc>
          <w:tcPr>
            <w:tcW w:w="2088" w:type="dxa"/>
            <w:noWrap/>
            <w:hideMark/>
          </w:tcPr>
          <w:p w14:paraId="0B70C592" w14:textId="77777777" w:rsidR="00B4224B" w:rsidRPr="00B4224B" w:rsidRDefault="00B4224B" w:rsidP="00B4224B">
            <w:pPr>
              <w:spacing w:line="259" w:lineRule="auto"/>
            </w:pPr>
            <w:r w:rsidRPr="00B4224B">
              <w:t>ALFV</w:t>
            </w:r>
          </w:p>
        </w:tc>
      </w:tr>
      <w:tr w:rsidR="00B4224B" w:rsidRPr="00B4224B" w14:paraId="783C8AFF" w14:textId="77777777" w:rsidTr="00B4224B">
        <w:trPr>
          <w:trHeight w:val="290"/>
        </w:trPr>
        <w:tc>
          <w:tcPr>
            <w:tcW w:w="2065" w:type="dxa"/>
            <w:noWrap/>
            <w:hideMark/>
          </w:tcPr>
          <w:p w14:paraId="5102E65B" w14:textId="77777777" w:rsidR="00B4224B" w:rsidRPr="00B4224B" w:rsidRDefault="00B4224B" w:rsidP="00B4224B">
            <w:pPr>
              <w:spacing w:line="259" w:lineRule="auto"/>
            </w:pPr>
          </w:p>
        </w:tc>
        <w:tc>
          <w:tcPr>
            <w:tcW w:w="2790" w:type="dxa"/>
            <w:noWrap/>
            <w:hideMark/>
          </w:tcPr>
          <w:p w14:paraId="774C1BE8" w14:textId="77777777" w:rsidR="00B4224B" w:rsidRPr="00B4224B" w:rsidRDefault="00B4224B" w:rsidP="00B4224B">
            <w:pPr>
              <w:spacing w:line="259" w:lineRule="auto"/>
            </w:pPr>
            <w:r w:rsidRPr="00B4224B">
              <w:t>Murray Valley encephalitis virus</w:t>
            </w:r>
          </w:p>
        </w:tc>
        <w:tc>
          <w:tcPr>
            <w:tcW w:w="2073" w:type="dxa"/>
            <w:noWrap/>
            <w:hideMark/>
          </w:tcPr>
          <w:p w14:paraId="3DD77C42" w14:textId="77777777" w:rsidR="00B4224B" w:rsidRPr="00B4224B" w:rsidRDefault="00B4224B" w:rsidP="00B4224B">
            <w:pPr>
              <w:spacing w:line="259" w:lineRule="auto"/>
            </w:pPr>
            <w:r w:rsidRPr="00B4224B">
              <w:t>AF161266</w:t>
            </w:r>
          </w:p>
        </w:tc>
        <w:tc>
          <w:tcPr>
            <w:tcW w:w="2088" w:type="dxa"/>
            <w:noWrap/>
            <w:hideMark/>
          </w:tcPr>
          <w:p w14:paraId="0EC6B5E3" w14:textId="77777777" w:rsidR="00B4224B" w:rsidRPr="00B4224B" w:rsidRDefault="00B4224B" w:rsidP="00B4224B">
            <w:pPr>
              <w:spacing w:line="259" w:lineRule="auto"/>
            </w:pPr>
            <w:r w:rsidRPr="00B4224B">
              <w:t>MVEV</w:t>
            </w:r>
          </w:p>
        </w:tc>
      </w:tr>
      <w:tr w:rsidR="00B4224B" w:rsidRPr="00B4224B" w14:paraId="268834C7" w14:textId="77777777" w:rsidTr="00B4224B">
        <w:trPr>
          <w:trHeight w:val="290"/>
        </w:trPr>
        <w:tc>
          <w:tcPr>
            <w:tcW w:w="2065" w:type="dxa"/>
            <w:noWrap/>
            <w:hideMark/>
          </w:tcPr>
          <w:p w14:paraId="45AD480E" w14:textId="77777777" w:rsidR="00B4224B" w:rsidRPr="00B4224B" w:rsidRDefault="00B4224B" w:rsidP="00B4224B">
            <w:pPr>
              <w:spacing w:line="259" w:lineRule="auto"/>
            </w:pPr>
            <w:r w:rsidRPr="00B4224B">
              <w:t>Orthoflavivirus louisense</w:t>
            </w:r>
          </w:p>
        </w:tc>
        <w:tc>
          <w:tcPr>
            <w:tcW w:w="2790" w:type="dxa"/>
            <w:noWrap/>
            <w:hideMark/>
          </w:tcPr>
          <w:p w14:paraId="23B21ED3" w14:textId="77777777" w:rsidR="00B4224B" w:rsidRPr="00B4224B" w:rsidRDefault="00B4224B" w:rsidP="00B4224B">
            <w:pPr>
              <w:spacing w:line="259" w:lineRule="auto"/>
            </w:pPr>
            <w:r w:rsidRPr="00B4224B">
              <w:t>St. Louis encephalitis virus</w:t>
            </w:r>
          </w:p>
        </w:tc>
        <w:tc>
          <w:tcPr>
            <w:tcW w:w="2073" w:type="dxa"/>
            <w:noWrap/>
            <w:hideMark/>
          </w:tcPr>
          <w:p w14:paraId="0355410C" w14:textId="77777777" w:rsidR="00B4224B" w:rsidRPr="00B4224B" w:rsidRDefault="00B4224B" w:rsidP="00B4224B">
            <w:pPr>
              <w:spacing w:line="259" w:lineRule="auto"/>
            </w:pPr>
            <w:r w:rsidRPr="00B4224B">
              <w:t>DQ525916</w:t>
            </w:r>
          </w:p>
        </w:tc>
        <w:tc>
          <w:tcPr>
            <w:tcW w:w="2088" w:type="dxa"/>
            <w:noWrap/>
            <w:hideMark/>
          </w:tcPr>
          <w:p w14:paraId="78AD2C44" w14:textId="77777777" w:rsidR="00B4224B" w:rsidRPr="00B4224B" w:rsidRDefault="00B4224B" w:rsidP="00B4224B">
            <w:pPr>
              <w:spacing w:line="259" w:lineRule="auto"/>
            </w:pPr>
            <w:r w:rsidRPr="00B4224B">
              <w:t>SLEV</w:t>
            </w:r>
          </w:p>
        </w:tc>
      </w:tr>
      <w:tr w:rsidR="00B4224B" w:rsidRPr="00B4224B" w14:paraId="238C769D" w14:textId="77777777" w:rsidTr="00B4224B">
        <w:trPr>
          <w:trHeight w:val="290"/>
        </w:trPr>
        <w:tc>
          <w:tcPr>
            <w:tcW w:w="2065" w:type="dxa"/>
            <w:noWrap/>
            <w:hideMark/>
          </w:tcPr>
          <w:p w14:paraId="525D7B73" w14:textId="77777777" w:rsidR="00B4224B" w:rsidRPr="00B4224B" w:rsidRDefault="00B4224B" w:rsidP="00B4224B">
            <w:pPr>
              <w:spacing w:line="259" w:lineRule="auto"/>
            </w:pPr>
            <w:r w:rsidRPr="00B4224B">
              <w:t>Orthoflavivirus usutuense</w:t>
            </w:r>
          </w:p>
        </w:tc>
        <w:tc>
          <w:tcPr>
            <w:tcW w:w="2790" w:type="dxa"/>
            <w:noWrap/>
            <w:hideMark/>
          </w:tcPr>
          <w:p w14:paraId="6755DDB7" w14:textId="77777777" w:rsidR="00B4224B" w:rsidRPr="00B4224B" w:rsidRDefault="00B4224B" w:rsidP="00B4224B">
            <w:pPr>
              <w:spacing w:line="259" w:lineRule="auto"/>
            </w:pPr>
            <w:r w:rsidRPr="00B4224B">
              <w:t>Usutu virus</w:t>
            </w:r>
          </w:p>
        </w:tc>
        <w:tc>
          <w:tcPr>
            <w:tcW w:w="2073" w:type="dxa"/>
            <w:noWrap/>
            <w:hideMark/>
          </w:tcPr>
          <w:p w14:paraId="6427A7BF" w14:textId="77777777" w:rsidR="00B4224B" w:rsidRPr="00B4224B" w:rsidRDefault="00B4224B" w:rsidP="00B4224B">
            <w:pPr>
              <w:spacing w:line="259" w:lineRule="auto"/>
            </w:pPr>
            <w:r w:rsidRPr="00B4224B">
              <w:t>AY453411</w:t>
            </w:r>
          </w:p>
        </w:tc>
        <w:tc>
          <w:tcPr>
            <w:tcW w:w="2088" w:type="dxa"/>
            <w:noWrap/>
            <w:hideMark/>
          </w:tcPr>
          <w:p w14:paraId="605B244D" w14:textId="77777777" w:rsidR="00B4224B" w:rsidRPr="00B4224B" w:rsidRDefault="00B4224B" w:rsidP="00B4224B">
            <w:pPr>
              <w:spacing w:line="259" w:lineRule="auto"/>
            </w:pPr>
            <w:r w:rsidRPr="00B4224B">
              <w:t>USUV</w:t>
            </w:r>
          </w:p>
        </w:tc>
      </w:tr>
      <w:tr w:rsidR="00B4224B" w:rsidRPr="00B4224B" w14:paraId="275F7211" w14:textId="77777777" w:rsidTr="00B4224B">
        <w:trPr>
          <w:trHeight w:val="290"/>
        </w:trPr>
        <w:tc>
          <w:tcPr>
            <w:tcW w:w="2065" w:type="dxa"/>
            <w:noWrap/>
            <w:hideMark/>
          </w:tcPr>
          <w:p w14:paraId="5EAF3A4D" w14:textId="77777777" w:rsidR="00B4224B" w:rsidRPr="00B4224B" w:rsidRDefault="00B4224B" w:rsidP="00B4224B">
            <w:pPr>
              <w:spacing w:line="259" w:lineRule="auto"/>
            </w:pPr>
            <w:r w:rsidRPr="00B4224B">
              <w:t>Orthoflavivirus nilense</w:t>
            </w:r>
          </w:p>
        </w:tc>
        <w:tc>
          <w:tcPr>
            <w:tcW w:w="2790" w:type="dxa"/>
            <w:noWrap/>
            <w:hideMark/>
          </w:tcPr>
          <w:p w14:paraId="035C90F1" w14:textId="77777777" w:rsidR="00B4224B" w:rsidRPr="00B4224B" w:rsidRDefault="00B4224B" w:rsidP="00B4224B">
            <w:pPr>
              <w:spacing w:line="259" w:lineRule="auto"/>
            </w:pPr>
            <w:r w:rsidRPr="00B4224B">
              <w:t>Kunjin virus</w:t>
            </w:r>
          </w:p>
        </w:tc>
        <w:tc>
          <w:tcPr>
            <w:tcW w:w="2073" w:type="dxa"/>
            <w:noWrap/>
            <w:hideMark/>
          </w:tcPr>
          <w:p w14:paraId="11310F6C" w14:textId="77777777" w:rsidR="00B4224B" w:rsidRPr="00B4224B" w:rsidRDefault="00B4224B" w:rsidP="00B4224B">
            <w:pPr>
              <w:spacing w:line="259" w:lineRule="auto"/>
            </w:pPr>
            <w:r w:rsidRPr="00B4224B">
              <w:t>D00246</w:t>
            </w:r>
          </w:p>
        </w:tc>
        <w:tc>
          <w:tcPr>
            <w:tcW w:w="2088" w:type="dxa"/>
            <w:noWrap/>
            <w:hideMark/>
          </w:tcPr>
          <w:p w14:paraId="2229599C" w14:textId="77777777" w:rsidR="00B4224B" w:rsidRPr="00B4224B" w:rsidRDefault="00B4224B" w:rsidP="00B4224B">
            <w:pPr>
              <w:spacing w:line="259" w:lineRule="auto"/>
            </w:pPr>
            <w:r w:rsidRPr="00B4224B">
              <w:t>KUNV</w:t>
            </w:r>
          </w:p>
        </w:tc>
      </w:tr>
      <w:tr w:rsidR="00B4224B" w:rsidRPr="00B4224B" w14:paraId="27454F0D" w14:textId="77777777" w:rsidTr="00B4224B">
        <w:trPr>
          <w:trHeight w:val="290"/>
        </w:trPr>
        <w:tc>
          <w:tcPr>
            <w:tcW w:w="2065" w:type="dxa"/>
            <w:noWrap/>
            <w:hideMark/>
          </w:tcPr>
          <w:p w14:paraId="13A7B917" w14:textId="77777777" w:rsidR="00B4224B" w:rsidRPr="00B4224B" w:rsidRDefault="00B4224B" w:rsidP="00B4224B">
            <w:pPr>
              <w:spacing w:line="259" w:lineRule="auto"/>
            </w:pPr>
          </w:p>
        </w:tc>
        <w:tc>
          <w:tcPr>
            <w:tcW w:w="2790" w:type="dxa"/>
            <w:noWrap/>
            <w:hideMark/>
          </w:tcPr>
          <w:p w14:paraId="247462B3" w14:textId="77777777" w:rsidR="00B4224B" w:rsidRPr="00B4224B" w:rsidRDefault="00B4224B" w:rsidP="00B4224B">
            <w:pPr>
              <w:spacing w:line="259" w:lineRule="auto"/>
            </w:pPr>
            <w:r w:rsidRPr="00B4224B">
              <w:t>West Nile virus</w:t>
            </w:r>
          </w:p>
        </w:tc>
        <w:tc>
          <w:tcPr>
            <w:tcW w:w="2073" w:type="dxa"/>
            <w:noWrap/>
            <w:hideMark/>
          </w:tcPr>
          <w:p w14:paraId="1FFB4179" w14:textId="77777777" w:rsidR="00B4224B" w:rsidRPr="00B4224B" w:rsidRDefault="00B4224B" w:rsidP="00B4224B">
            <w:pPr>
              <w:spacing w:line="259" w:lineRule="auto"/>
            </w:pPr>
            <w:r w:rsidRPr="00B4224B">
              <w:t>M12294</w:t>
            </w:r>
          </w:p>
        </w:tc>
        <w:tc>
          <w:tcPr>
            <w:tcW w:w="2088" w:type="dxa"/>
            <w:noWrap/>
            <w:hideMark/>
          </w:tcPr>
          <w:p w14:paraId="050B8DA3" w14:textId="77777777" w:rsidR="00B4224B" w:rsidRPr="00B4224B" w:rsidRDefault="00B4224B" w:rsidP="00B4224B">
            <w:pPr>
              <w:spacing w:line="259" w:lineRule="auto"/>
            </w:pPr>
            <w:r w:rsidRPr="00B4224B">
              <w:t>WNV</w:t>
            </w:r>
          </w:p>
        </w:tc>
      </w:tr>
      <w:tr w:rsidR="00B4224B" w:rsidRPr="00B4224B" w14:paraId="6502DD27" w14:textId="77777777" w:rsidTr="00B4224B">
        <w:trPr>
          <w:trHeight w:val="290"/>
        </w:trPr>
        <w:tc>
          <w:tcPr>
            <w:tcW w:w="2065" w:type="dxa"/>
            <w:noWrap/>
            <w:hideMark/>
          </w:tcPr>
          <w:p w14:paraId="28F67F57" w14:textId="77777777" w:rsidR="00B4224B" w:rsidRPr="00B4224B" w:rsidRDefault="00B4224B" w:rsidP="00B4224B">
            <w:pPr>
              <w:spacing w:line="259" w:lineRule="auto"/>
            </w:pPr>
            <w:r w:rsidRPr="00B4224B">
              <w:t>Orthoflavivirus yaoundeense</w:t>
            </w:r>
          </w:p>
        </w:tc>
        <w:tc>
          <w:tcPr>
            <w:tcW w:w="2790" w:type="dxa"/>
            <w:noWrap/>
            <w:hideMark/>
          </w:tcPr>
          <w:p w14:paraId="137FE960" w14:textId="77777777" w:rsidR="00B4224B" w:rsidRPr="00B4224B" w:rsidRDefault="00B4224B" w:rsidP="00B4224B">
            <w:pPr>
              <w:spacing w:line="259" w:lineRule="auto"/>
            </w:pPr>
            <w:r w:rsidRPr="00B4224B">
              <w:t>Yaoundé virus</w:t>
            </w:r>
          </w:p>
        </w:tc>
        <w:tc>
          <w:tcPr>
            <w:tcW w:w="2073" w:type="dxa"/>
            <w:noWrap/>
            <w:hideMark/>
          </w:tcPr>
          <w:p w14:paraId="2D28C744" w14:textId="77777777" w:rsidR="00B4224B" w:rsidRPr="00B4224B" w:rsidRDefault="00B4224B" w:rsidP="00B4224B">
            <w:pPr>
              <w:spacing w:line="259" w:lineRule="auto"/>
            </w:pPr>
            <w:r w:rsidRPr="00B4224B">
              <w:t>AF013413</w:t>
            </w:r>
          </w:p>
        </w:tc>
        <w:tc>
          <w:tcPr>
            <w:tcW w:w="2088" w:type="dxa"/>
            <w:noWrap/>
            <w:hideMark/>
          </w:tcPr>
          <w:p w14:paraId="107148CF" w14:textId="77777777" w:rsidR="00B4224B" w:rsidRPr="00B4224B" w:rsidRDefault="00B4224B" w:rsidP="00B4224B">
            <w:pPr>
              <w:spacing w:line="259" w:lineRule="auto"/>
            </w:pPr>
            <w:r w:rsidRPr="00B4224B">
              <w:t>YAOV</w:t>
            </w:r>
          </w:p>
        </w:tc>
      </w:tr>
      <w:tr w:rsidR="00B4224B" w:rsidRPr="00B4224B" w14:paraId="081C3CD9" w14:textId="77777777" w:rsidTr="00B4224B">
        <w:trPr>
          <w:trHeight w:val="290"/>
        </w:trPr>
        <w:tc>
          <w:tcPr>
            <w:tcW w:w="9016" w:type="dxa"/>
            <w:gridSpan w:val="4"/>
            <w:noWrap/>
            <w:hideMark/>
          </w:tcPr>
          <w:p w14:paraId="39EB0499" w14:textId="77777777" w:rsidR="00B4224B" w:rsidRPr="00B4224B" w:rsidRDefault="00B4224B" w:rsidP="00B4224B">
            <w:pPr>
              <w:spacing w:line="259" w:lineRule="auto"/>
            </w:pPr>
            <w:r w:rsidRPr="00B4224B">
              <w:t>Mosquito-borne, Kokobera virus group</w:t>
            </w:r>
          </w:p>
        </w:tc>
      </w:tr>
      <w:tr w:rsidR="00B4224B" w:rsidRPr="00B4224B" w14:paraId="4A213F36" w14:textId="77777777" w:rsidTr="00B4224B">
        <w:trPr>
          <w:trHeight w:val="290"/>
        </w:trPr>
        <w:tc>
          <w:tcPr>
            <w:tcW w:w="2065" w:type="dxa"/>
            <w:noWrap/>
            <w:hideMark/>
          </w:tcPr>
          <w:p w14:paraId="3E570D73" w14:textId="77777777" w:rsidR="00B4224B" w:rsidRPr="00B4224B" w:rsidRDefault="00B4224B" w:rsidP="00B4224B">
            <w:pPr>
              <w:spacing w:line="259" w:lineRule="auto"/>
            </w:pPr>
            <w:r w:rsidRPr="00B4224B">
              <w:t>Orthoflavivirus kokoberaorum</w:t>
            </w:r>
          </w:p>
        </w:tc>
        <w:tc>
          <w:tcPr>
            <w:tcW w:w="2790" w:type="dxa"/>
            <w:noWrap/>
            <w:hideMark/>
          </w:tcPr>
          <w:p w14:paraId="2CABCC98" w14:textId="77777777" w:rsidR="00B4224B" w:rsidRPr="00B4224B" w:rsidRDefault="00B4224B" w:rsidP="00B4224B">
            <w:pPr>
              <w:spacing w:line="259" w:lineRule="auto"/>
            </w:pPr>
            <w:r w:rsidRPr="00B4224B">
              <w:t>Kokobera virus</w:t>
            </w:r>
          </w:p>
        </w:tc>
        <w:tc>
          <w:tcPr>
            <w:tcW w:w="2073" w:type="dxa"/>
            <w:noWrap/>
            <w:hideMark/>
          </w:tcPr>
          <w:p w14:paraId="55D4B890" w14:textId="77777777" w:rsidR="00B4224B" w:rsidRPr="00B4224B" w:rsidRDefault="00B4224B" w:rsidP="00B4224B">
            <w:pPr>
              <w:spacing w:line="259" w:lineRule="auto"/>
            </w:pPr>
            <w:r w:rsidRPr="00B4224B">
              <w:t>AY632541</w:t>
            </w:r>
          </w:p>
        </w:tc>
        <w:tc>
          <w:tcPr>
            <w:tcW w:w="2088" w:type="dxa"/>
            <w:noWrap/>
            <w:hideMark/>
          </w:tcPr>
          <w:p w14:paraId="5CB941E1" w14:textId="77777777" w:rsidR="00B4224B" w:rsidRPr="00B4224B" w:rsidRDefault="00B4224B" w:rsidP="00B4224B">
            <w:pPr>
              <w:spacing w:line="259" w:lineRule="auto"/>
            </w:pPr>
            <w:r w:rsidRPr="00B4224B">
              <w:t>KOKV</w:t>
            </w:r>
          </w:p>
        </w:tc>
      </w:tr>
      <w:tr w:rsidR="00B4224B" w:rsidRPr="00B4224B" w14:paraId="4FD53324" w14:textId="77777777" w:rsidTr="00B4224B">
        <w:trPr>
          <w:trHeight w:val="290"/>
        </w:trPr>
        <w:tc>
          <w:tcPr>
            <w:tcW w:w="2065" w:type="dxa"/>
            <w:noWrap/>
            <w:hideMark/>
          </w:tcPr>
          <w:p w14:paraId="7882D8B9" w14:textId="77777777" w:rsidR="00B4224B" w:rsidRPr="00B4224B" w:rsidRDefault="00B4224B" w:rsidP="00B4224B">
            <w:pPr>
              <w:spacing w:line="259" w:lineRule="auto"/>
            </w:pPr>
          </w:p>
        </w:tc>
        <w:tc>
          <w:tcPr>
            <w:tcW w:w="2790" w:type="dxa"/>
            <w:noWrap/>
            <w:hideMark/>
          </w:tcPr>
          <w:p w14:paraId="4EC136CE" w14:textId="77777777" w:rsidR="00B4224B" w:rsidRPr="00B4224B" w:rsidRDefault="00B4224B" w:rsidP="00B4224B">
            <w:pPr>
              <w:spacing w:line="259" w:lineRule="auto"/>
            </w:pPr>
            <w:r w:rsidRPr="00B4224B">
              <w:t>Stratford virus</w:t>
            </w:r>
          </w:p>
        </w:tc>
        <w:tc>
          <w:tcPr>
            <w:tcW w:w="2073" w:type="dxa"/>
            <w:noWrap/>
            <w:hideMark/>
          </w:tcPr>
          <w:p w14:paraId="65605194" w14:textId="77777777" w:rsidR="00B4224B" w:rsidRPr="00B4224B" w:rsidRDefault="00B4224B" w:rsidP="00B4224B">
            <w:pPr>
              <w:spacing w:line="259" w:lineRule="auto"/>
            </w:pPr>
            <w:r w:rsidRPr="00B4224B">
              <w:t>AF013407</w:t>
            </w:r>
          </w:p>
        </w:tc>
        <w:tc>
          <w:tcPr>
            <w:tcW w:w="2088" w:type="dxa"/>
            <w:noWrap/>
            <w:hideMark/>
          </w:tcPr>
          <w:p w14:paraId="3B268550" w14:textId="77777777" w:rsidR="00B4224B" w:rsidRPr="00B4224B" w:rsidRDefault="00B4224B" w:rsidP="00B4224B">
            <w:pPr>
              <w:spacing w:line="259" w:lineRule="auto"/>
            </w:pPr>
            <w:r w:rsidRPr="00B4224B">
              <w:t>STRV</w:t>
            </w:r>
          </w:p>
        </w:tc>
      </w:tr>
      <w:tr w:rsidR="00B4224B" w:rsidRPr="00B4224B" w14:paraId="129F7988" w14:textId="77777777" w:rsidTr="00B4224B">
        <w:trPr>
          <w:trHeight w:val="290"/>
        </w:trPr>
        <w:tc>
          <w:tcPr>
            <w:tcW w:w="6928" w:type="dxa"/>
            <w:gridSpan w:val="3"/>
            <w:noWrap/>
            <w:hideMark/>
          </w:tcPr>
          <w:p w14:paraId="4117C731" w14:textId="77777777" w:rsidR="00B4224B" w:rsidRPr="00B4224B" w:rsidRDefault="00B4224B" w:rsidP="00B4224B">
            <w:pPr>
              <w:spacing w:line="259" w:lineRule="auto"/>
            </w:pPr>
            <w:r w:rsidRPr="00B4224B">
              <w:t>Mosquito-borne, Ntaya virus group</w:t>
            </w:r>
          </w:p>
        </w:tc>
        <w:tc>
          <w:tcPr>
            <w:tcW w:w="2088" w:type="dxa"/>
            <w:noWrap/>
            <w:hideMark/>
          </w:tcPr>
          <w:p w14:paraId="484177D8" w14:textId="77777777" w:rsidR="00B4224B" w:rsidRPr="00B4224B" w:rsidRDefault="00B4224B" w:rsidP="00B4224B">
            <w:pPr>
              <w:spacing w:line="259" w:lineRule="auto"/>
            </w:pPr>
          </w:p>
        </w:tc>
      </w:tr>
      <w:tr w:rsidR="00B4224B" w:rsidRPr="00B4224B" w14:paraId="1B8175E1" w14:textId="77777777" w:rsidTr="00B4224B">
        <w:trPr>
          <w:trHeight w:val="290"/>
        </w:trPr>
        <w:tc>
          <w:tcPr>
            <w:tcW w:w="2065" w:type="dxa"/>
            <w:noWrap/>
            <w:hideMark/>
          </w:tcPr>
          <w:p w14:paraId="0B0604A4" w14:textId="77777777" w:rsidR="00B4224B" w:rsidRPr="00B4224B" w:rsidRDefault="00B4224B" w:rsidP="00B4224B">
            <w:pPr>
              <w:spacing w:line="259" w:lineRule="auto"/>
            </w:pPr>
            <w:r w:rsidRPr="00B4224B">
              <w:t>Orthoflavivirus bagazaense</w:t>
            </w:r>
          </w:p>
        </w:tc>
        <w:tc>
          <w:tcPr>
            <w:tcW w:w="2790" w:type="dxa"/>
            <w:noWrap/>
            <w:hideMark/>
          </w:tcPr>
          <w:p w14:paraId="00ECBDD5" w14:textId="77777777" w:rsidR="00B4224B" w:rsidRPr="00B4224B" w:rsidRDefault="00B4224B" w:rsidP="00B4224B">
            <w:pPr>
              <w:spacing w:line="259" w:lineRule="auto"/>
            </w:pPr>
            <w:r w:rsidRPr="00B4224B">
              <w:t>Bagaza virus</w:t>
            </w:r>
          </w:p>
        </w:tc>
        <w:tc>
          <w:tcPr>
            <w:tcW w:w="2073" w:type="dxa"/>
            <w:noWrap/>
            <w:hideMark/>
          </w:tcPr>
          <w:p w14:paraId="153B34FA" w14:textId="77777777" w:rsidR="00B4224B" w:rsidRPr="00B4224B" w:rsidRDefault="00B4224B" w:rsidP="00B4224B">
            <w:pPr>
              <w:spacing w:line="259" w:lineRule="auto"/>
            </w:pPr>
            <w:r w:rsidRPr="00B4224B">
              <w:t>AY632545</w:t>
            </w:r>
          </w:p>
        </w:tc>
        <w:tc>
          <w:tcPr>
            <w:tcW w:w="2088" w:type="dxa"/>
            <w:noWrap/>
            <w:hideMark/>
          </w:tcPr>
          <w:p w14:paraId="1B6C0ED3" w14:textId="77777777" w:rsidR="00B4224B" w:rsidRPr="00B4224B" w:rsidRDefault="00B4224B" w:rsidP="00B4224B">
            <w:pPr>
              <w:spacing w:line="259" w:lineRule="auto"/>
            </w:pPr>
            <w:r w:rsidRPr="00B4224B">
              <w:t>BAGV</w:t>
            </w:r>
          </w:p>
        </w:tc>
      </w:tr>
      <w:tr w:rsidR="00B4224B" w:rsidRPr="00B4224B" w14:paraId="207FC1E9" w14:textId="77777777" w:rsidTr="00B4224B">
        <w:trPr>
          <w:trHeight w:val="290"/>
        </w:trPr>
        <w:tc>
          <w:tcPr>
            <w:tcW w:w="2065" w:type="dxa"/>
            <w:noWrap/>
            <w:hideMark/>
          </w:tcPr>
          <w:p w14:paraId="509403EE" w14:textId="77777777" w:rsidR="00B4224B" w:rsidRPr="00B4224B" w:rsidRDefault="00B4224B" w:rsidP="00B4224B">
            <w:pPr>
              <w:spacing w:line="259" w:lineRule="auto"/>
            </w:pPr>
            <w:r w:rsidRPr="00B4224B">
              <w:t>Orthoflavivirus ilheusense</w:t>
            </w:r>
          </w:p>
        </w:tc>
        <w:tc>
          <w:tcPr>
            <w:tcW w:w="2790" w:type="dxa"/>
            <w:noWrap/>
            <w:hideMark/>
          </w:tcPr>
          <w:p w14:paraId="596792B8" w14:textId="77777777" w:rsidR="00B4224B" w:rsidRPr="00B4224B" w:rsidRDefault="00B4224B" w:rsidP="00B4224B">
            <w:pPr>
              <w:spacing w:line="259" w:lineRule="auto"/>
            </w:pPr>
            <w:r w:rsidRPr="00B4224B">
              <w:t>Ilhéus virus</w:t>
            </w:r>
          </w:p>
        </w:tc>
        <w:tc>
          <w:tcPr>
            <w:tcW w:w="2073" w:type="dxa"/>
            <w:noWrap/>
            <w:hideMark/>
          </w:tcPr>
          <w:p w14:paraId="7574897D" w14:textId="77777777" w:rsidR="00B4224B" w:rsidRPr="00B4224B" w:rsidRDefault="00B4224B" w:rsidP="00B4224B">
            <w:pPr>
              <w:spacing w:line="259" w:lineRule="auto"/>
            </w:pPr>
            <w:r w:rsidRPr="00B4224B">
              <w:t>AY632539</w:t>
            </w:r>
          </w:p>
        </w:tc>
        <w:tc>
          <w:tcPr>
            <w:tcW w:w="2088" w:type="dxa"/>
            <w:noWrap/>
            <w:hideMark/>
          </w:tcPr>
          <w:p w14:paraId="12CB68CA" w14:textId="77777777" w:rsidR="00B4224B" w:rsidRPr="00B4224B" w:rsidRDefault="00B4224B" w:rsidP="00B4224B">
            <w:pPr>
              <w:spacing w:line="259" w:lineRule="auto"/>
            </w:pPr>
            <w:r w:rsidRPr="00B4224B">
              <w:t>ILHV</w:t>
            </w:r>
          </w:p>
        </w:tc>
      </w:tr>
      <w:tr w:rsidR="00B4224B" w:rsidRPr="00B4224B" w14:paraId="2C62B95E" w14:textId="77777777" w:rsidTr="00B4224B">
        <w:trPr>
          <w:trHeight w:val="290"/>
        </w:trPr>
        <w:tc>
          <w:tcPr>
            <w:tcW w:w="2065" w:type="dxa"/>
            <w:noWrap/>
            <w:hideMark/>
          </w:tcPr>
          <w:p w14:paraId="603EC7C8" w14:textId="77777777" w:rsidR="00B4224B" w:rsidRPr="00B4224B" w:rsidRDefault="00B4224B" w:rsidP="00B4224B">
            <w:pPr>
              <w:spacing w:line="259" w:lineRule="auto"/>
            </w:pPr>
          </w:p>
        </w:tc>
        <w:tc>
          <w:tcPr>
            <w:tcW w:w="2790" w:type="dxa"/>
            <w:noWrap/>
            <w:hideMark/>
          </w:tcPr>
          <w:p w14:paraId="63833013" w14:textId="77777777" w:rsidR="00B4224B" w:rsidRPr="00B4224B" w:rsidRDefault="00B4224B" w:rsidP="00B4224B">
            <w:pPr>
              <w:spacing w:line="259" w:lineRule="auto"/>
            </w:pPr>
            <w:r w:rsidRPr="00B4224B">
              <w:t>Rocio virus</w:t>
            </w:r>
          </w:p>
        </w:tc>
        <w:tc>
          <w:tcPr>
            <w:tcW w:w="2073" w:type="dxa"/>
            <w:noWrap/>
            <w:hideMark/>
          </w:tcPr>
          <w:p w14:paraId="3AD842BD" w14:textId="77777777" w:rsidR="00B4224B" w:rsidRPr="00B4224B" w:rsidRDefault="00B4224B" w:rsidP="00B4224B">
            <w:pPr>
              <w:spacing w:line="259" w:lineRule="auto"/>
            </w:pPr>
            <w:r w:rsidRPr="00B4224B">
              <w:t>AF013397</w:t>
            </w:r>
          </w:p>
        </w:tc>
        <w:tc>
          <w:tcPr>
            <w:tcW w:w="2088" w:type="dxa"/>
            <w:noWrap/>
            <w:hideMark/>
          </w:tcPr>
          <w:p w14:paraId="15850D7A" w14:textId="77777777" w:rsidR="00B4224B" w:rsidRPr="00B4224B" w:rsidRDefault="00B4224B" w:rsidP="00B4224B">
            <w:pPr>
              <w:spacing w:line="259" w:lineRule="auto"/>
            </w:pPr>
            <w:r w:rsidRPr="00B4224B">
              <w:t>ROCV</w:t>
            </w:r>
          </w:p>
        </w:tc>
      </w:tr>
      <w:tr w:rsidR="00B4224B" w:rsidRPr="00B4224B" w14:paraId="60891728" w14:textId="77777777" w:rsidTr="00B4224B">
        <w:trPr>
          <w:trHeight w:val="290"/>
        </w:trPr>
        <w:tc>
          <w:tcPr>
            <w:tcW w:w="2065" w:type="dxa"/>
            <w:noWrap/>
            <w:hideMark/>
          </w:tcPr>
          <w:p w14:paraId="626E1FE4" w14:textId="77777777" w:rsidR="00B4224B" w:rsidRPr="00B4224B" w:rsidRDefault="00B4224B" w:rsidP="00B4224B">
            <w:pPr>
              <w:spacing w:line="259" w:lineRule="auto"/>
            </w:pPr>
            <w:r w:rsidRPr="00B4224B">
              <w:t>Orthoflavivirus israelense</w:t>
            </w:r>
          </w:p>
        </w:tc>
        <w:tc>
          <w:tcPr>
            <w:tcW w:w="2790" w:type="dxa"/>
            <w:noWrap/>
            <w:hideMark/>
          </w:tcPr>
          <w:p w14:paraId="35CA5861" w14:textId="77777777" w:rsidR="00B4224B" w:rsidRPr="00B4224B" w:rsidRDefault="00B4224B" w:rsidP="00B4224B">
            <w:pPr>
              <w:spacing w:line="259" w:lineRule="auto"/>
            </w:pPr>
            <w:r w:rsidRPr="00B4224B">
              <w:t>Israel turkey meningoencephalitis virus</w:t>
            </w:r>
          </w:p>
        </w:tc>
        <w:tc>
          <w:tcPr>
            <w:tcW w:w="2073" w:type="dxa"/>
            <w:noWrap/>
            <w:hideMark/>
          </w:tcPr>
          <w:p w14:paraId="2EAD3FF4" w14:textId="77777777" w:rsidR="00B4224B" w:rsidRPr="00B4224B" w:rsidRDefault="00B4224B" w:rsidP="00B4224B">
            <w:pPr>
              <w:spacing w:line="259" w:lineRule="auto"/>
            </w:pPr>
            <w:r w:rsidRPr="00B4224B">
              <w:t>AF013377</w:t>
            </w:r>
          </w:p>
        </w:tc>
        <w:tc>
          <w:tcPr>
            <w:tcW w:w="2088" w:type="dxa"/>
            <w:noWrap/>
            <w:hideMark/>
          </w:tcPr>
          <w:p w14:paraId="477B4EC1" w14:textId="77777777" w:rsidR="00B4224B" w:rsidRPr="00B4224B" w:rsidRDefault="00B4224B" w:rsidP="00B4224B">
            <w:pPr>
              <w:spacing w:line="259" w:lineRule="auto"/>
            </w:pPr>
            <w:r w:rsidRPr="00B4224B">
              <w:t>ITV</w:t>
            </w:r>
          </w:p>
        </w:tc>
      </w:tr>
      <w:tr w:rsidR="00B4224B" w:rsidRPr="00B4224B" w14:paraId="47194BF5" w14:textId="77777777" w:rsidTr="00B4224B">
        <w:trPr>
          <w:trHeight w:val="290"/>
        </w:trPr>
        <w:tc>
          <w:tcPr>
            <w:tcW w:w="2065" w:type="dxa"/>
            <w:noWrap/>
            <w:hideMark/>
          </w:tcPr>
          <w:p w14:paraId="064A3998" w14:textId="77777777" w:rsidR="00B4224B" w:rsidRPr="00B4224B" w:rsidRDefault="00B4224B" w:rsidP="00B4224B">
            <w:pPr>
              <w:spacing w:line="259" w:lineRule="auto"/>
            </w:pPr>
            <w:r w:rsidRPr="00B4224B">
              <w:t>Orthoflavivirus ntayaense</w:t>
            </w:r>
          </w:p>
        </w:tc>
        <w:tc>
          <w:tcPr>
            <w:tcW w:w="2790" w:type="dxa"/>
            <w:noWrap/>
            <w:hideMark/>
          </w:tcPr>
          <w:p w14:paraId="68902A73" w14:textId="77777777" w:rsidR="00B4224B" w:rsidRPr="00B4224B" w:rsidRDefault="00B4224B" w:rsidP="00B4224B">
            <w:pPr>
              <w:spacing w:line="259" w:lineRule="auto"/>
            </w:pPr>
            <w:r w:rsidRPr="00B4224B">
              <w:t>Ntaya virus</w:t>
            </w:r>
          </w:p>
        </w:tc>
        <w:tc>
          <w:tcPr>
            <w:tcW w:w="2073" w:type="dxa"/>
            <w:noWrap/>
            <w:hideMark/>
          </w:tcPr>
          <w:p w14:paraId="7DB95A63" w14:textId="77777777" w:rsidR="00B4224B" w:rsidRPr="00B4224B" w:rsidRDefault="00B4224B" w:rsidP="00B4224B">
            <w:pPr>
              <w:spacing w:line="259" w:lineRule="auto"/>
            </w:pPr>
            <w:r w:rsidRPr="00B4224B">
              <w:t>JX236040</w:t>
            </w:r>
          </w:p>
        </w:tc>
        <w:tc>
          <w:tcPr>
            <w:tcW w:w="2088" w:type="dxa"/>
            <w:noWrap/>
            <w:hideMark/>
          </w:tcPr>
          <w:p w14:paraId="4ACD7549" w14:textId="77777777" w:rsidR="00B4224B" w:rsidRPr="00B4224B" w:rsidRDefault="00B4224B" w:rsidP="00B4224B">
            <w:pPr>
              <w:spacing w:line="259" w:lineRule="auto"/>
            </w:pPr>
            <w:r w:rsidRPr="00B4224B">
              <w:t>NTAV</w:t>
            </w:r>
          </w:p>
        </w:tc>
      </w:tr>
      <w:tr w:rsidR="00B4224B" w:rsidRPr="00B4224B" w14:paraId="1AD8606E" w14:textId="77777777" w:rsidTr="00B4224B">
        <w:trPr>
          <w:trHeight w:val="290"/>
        </w:trPr>
        <w:tc>
          <w:tcPr>
            <w:tcW w:w="2065" w:type="dxa"/>
            <w:noWrap/>
            <w:hideMark/>
          </w:tcPr>
          <w:p w14:paraId="3083D90F" w14:textId="77777777" w:rsidR="00B4224B" w:rsidRPr="00B4224B" w:rsidRDefault="00B4224B" w:rsidP="00B4224B">
            <w:pPr>
              <w:spacing w:line="259" w:lineRule="auto"/>
            </w:pPr>
            <w:r w:rsidRPr="00B4224B">
              <w:t>Orthoflavivirus tembusu</w:t>
            </w:r>
          </w:p>
        </w:tc>
        <w:tc>
          <w:tcPr>
            <w:tcW w:w="2790" w:type="dxa"/>
            <w:noWrap/>
            <w:hideMark/>
          </w:tcPr>
          <w:p w14:paraId="4D2AF33C" w14:textId="77777777" w:rsidR="00B4224B" w:rsidRPr="00B4224B" w:rsidRDefault="00B4224B" w:rsidP="00B4224B">
            <w:pPr>
              <w:spacing w:line="259" w:lineRule="auto"/>
            </w:pPr>
            <w:r w:rsidRPr="00B4224B">
              <w:t>Tembusu virus</w:t>
            </w:r>
          </w:p>
        </w:tc>
        <w:tc>
          <w:tcPr>
            <w:tcW w:w="2073" w:type="dxa"/>
            <w:noWrap/>
            <w:hideMark/>
          </w:tcPr>
          <w:p w14:paraId="03C21606" w14:textId="77777777" w:rsidR="00B4224B" w:rsidRPr="00B4224B" w:rsidRDefault="00B4224B" w:rsidP="00B4224B">
            <w:pPr>
              <w:spacing w:line="259" w:lineRule="auto"/>
            </w:pPr>
            <w:r w:rsidRPr="00B4224B">
              <w:t>JF895923</w:t>
            </w:r>
          </w:p>
        </w:tc>
        <w:tc>
          <w:tcPr>
            <w:tcW w:w="2088" w:type="dxa"/>
            <w:noWrap/>
            <w:hideMark/>
          </w:tcPr>
          <w:p w14:paraId="47D393C2" w14:textId="77777777" w:rsidR="00B4224B" w:rsidRPr="00B4224B" w:rsidRDefault="00B4224B" w:rsidP="00B4224B">
            <w:pPr>
              <w:spacing w:line="259" w:lineRule="auto"/>
            </w:pPr>
            <w:r w:rsidRPr="00B4224B">
              <w:t>TMUV</w:t>
            </w:r>
          </w:p>
        </w:tc>
      </w:tr>
      <w:tr w:rsidR="00B4224B" w:rsidRPr="00B4224B" w14:paraId="44C64F9F" w14:textId="77777777" w:rsidTr="00B4224B">
        <w:trPr>
          <w:trHeight w:val="290"/>
        </w:trPr>
        <w:tc>
          <w:tcPr>
            <w:tcW w:w="2065" w:type="dxa"/>
            <w:noWrap/>
            <w:hideMark/>
          </w:tcPr>
          <w:p w14:paraId="79F82576" w14:textId="77777777" w:rsidR="00B4224B" w:rsidRPr="00B4224B" w:rsidRDefault="00B4224B" w:rsidP="00B4224B">
            <w:pPr>
              <w:spacing w:line="259" w:lineRule="auto"/>
            </w:pPr>
            <w:r w:rsidRPr="00B4224B">
              <w:t>Orthoflavivirus zikaense</w:t>
            </w:r>
          </w:p>
        </w:tc>
        <w:tc>
          <w:tcPr>
            <w:tcW w:w="2790" w:type="dxa"/>
            <w:noWrap/>
            <w:hideMark/>
          </w:tcPr>
          <w:p w14:paraId="3FC22756" w14:textId="77777777" w:rsidR="00B4224B" w:rsidRPr="00B4224B" w:rsidRDefault="00B4224B" w:rsidP="00B4224B">
            <w:pPr>
              <w:spacing w:line="259" w:lineRule="auto"/>
            </w:pPr>
            <w:r w:rsidRPr="00B4224B">
              <w:t>Zika virus</w:t>
            </w:r>
          </w:p>
        </w:tc>
        <w:tc>
          <w:tcPr>
            <w:tcW w:w="2073" w:type="dxa"/>
            <w:noWrap/>
            <w:hideMark/>
          </w:tcPr>
          <w:p w14:paraId="166BF7AB" w14:textId="77777777" w:rsidR="00B4224B" w:rsidRPr="00B4224B" w:rsidRDefault="00B4224B" w:rsidP="00B4224B">
            <w:pPr>
              <w:spacing w:line="259" w:lineRule="auto"/>
            </w:pPr>
            <w:r w:rsidRPr="00B4224B">
              <w:t>AY632535</w:t>
            </w:r>
          </w:p>
        </w:tc>
        <w:tc>
          <w:tcPr>
            <w:tcW w:w="2088" w:type="dxa"/>
            <w:noWrap/>
            <w:hideMark/>
          </w:tcPr>
          <w:p w14:paraId="47092467" w14:textId="77777777" w:rsidR="00B4224B" w:rsidRPr="00B4224B" w:rsidRDefault="00B4224B" w:rsidP="00B4224B">
            <w:pPr>
              <w:spacing w:line="259" w:lineRule="auto"/>
            </w:pPr>
            <w:r w:rsidRPr="00B4224B">
              <w:t>ZIKV</w:t>
            </w:r>
          </w:p>
        </w:tc>
      </w:tr>
      <w:tr w:rsidR="00B4224B" w:rsidRPr="00B4224B" w14:paraId="409C3798" w14:textId="77777777" w:rsidTr="00B4224B">
        <w:trPr>
          <w:trHeight w:val="290"/>
        </w:trPr>
        <w:tc>
          <w:tcPr>
            <w:tcW w:w="9016" w:type="dxa"/>
            <w:gridSpan w:val="4"/>
            <w:noWrap/>
            <w:hideMark/>
          </w:tcPr>
          <w:p w14:paraId="06E95631" w14:textId="77777777" w:rsidR="00B4224B" w:rsidRPr="00B4224B" w:rsidRDefault="00B4224B" w:rsidP="00B4224B">
            <w:pPr>
              <w:spacing w:line="259" w:lineRule="auto"/>
            </w:pPr>
            <w:r w:rsidRPr="00B4224B">
              <w:t>Mosquito-borne, yellow fever virus group</w:t>
            </w:r>
          </w:p>
        </w:tc>
      </w:tr>
      <w:tr w:rsidR="00B4224B" w:rsidRPr="00B4224B" w14:paraId="0AD841D2" w14:textId="77777777" w:rsidTr="00B4224B">
        <w:trPr>
          <w:trHeight w:val="290"/>
        </w:trPr>
        <w:tc>
          <w:tcPr>
            <w:tcW w:w="2065" w:type="dxa"/>
            <w:noWrap/>
            <w:hideMark/>
          </w:tcPr>
          <w:p w14:paraId="440D98FC" w14:textId="77777777" w:rsidR="00B4224B" w:rsidRPr="00B4224B" w:rsidRDefault="00B4224B" w:rsidP="00B4224B">
            <w:pPr>
              <w:spacing w:line="259" w:lineRule="auto"/>
            </w:pPr>
            <w:r w:rsidRPr="00B4224B">
              <w:t>Orthoflavivirus sepikense</w:t>
            </w:r>
          </w:p>
        </w:tc>
        <w:tc>
          <w:tcPr>
            <w:tcW w:w="2790" w:type="dxa"/>
            <w:noWrap/>
            <w:hideMark/>
          </w:tcPr>
          <w:p w14:paraId="58B2E26C" w14:textId="77777777" w:rsidR="00B4224B" w:rsidRPr="00B4224B" w:rsidRDefault="00B4224B" w:rsidP="00B4224B">
            <w:pPr>
              <w:spacing w:line="259" w:lineRule="auto"/>
            </w:pPr>
            <w:r w:rsidRPr="00B4224B">
              <w:t>Sepik virus</w:t>
            </w:r>
          </w:p>
        </w:tc>
        <w:tc>
          <w:tcPr>
            <w:tcW w:w="2073" w:type="dxa"/>
            <w:noWrap/>
            <w:hideMark/>
          </w:tcPr>
          <w:p w14:paraId="61A53222" w14:textId="77777777" w:rsidR="00B4224B" w:rsidRPr="00B4224B" w:rsidRDefault="00B4224B" w:rsidP="00B4224B">
            <w:pPr>
              <w:spacing w:line="259" w:lineRule="auto"/>
            </w:pPr>
            <w:r w:rsidRPr="00B4224B">
              <w:t>DQ837642</w:t>
            </w:r>
          </w:p>
        </w:tc>
        <w:tc>
          <w:tcPr>
            <w:tcW w:w="2088" w:type="dxa"/>
            <w:noWrap/>
            <w:hideMark/>
          </w:tcPr>
          <w:p w14:paraId="19812795" w14:textId="77777777" w:rsidR="00B4224B" w:rsidRPr="00B4224B" w:rsidRDefault="00B4224B" w:rsidP="00B4224B">
            <w:pPr>
              <w:spacing w:line="259" w:lineRule="auto"/>
            </w:pPr>
            <w:r w:rsidRPr="00B4224B">
              <w:t>SEPV</w:t>
            </w:r>
          </w:p>
        </w:tc>
      </w:tr>
      <w:tr w:rsidR="00B4224B" w:rsidRPr="00B4224B" w14:paraId="561DB082" w14:textId="77777777" w:rsidTr="00B4224B">
        <w:trPr>
          <w:trHeight w:val="290"/>
        </w:trPr>
        <w:tc>
          <w:tcPr>
            <w:tcW w:w="2065" w:type="dxa"/>
            <w:noWrap/>
            <w:hideMark/>
          </w:tcPr>
          <w:p w14:paraId="2561BBBB" w14:textId="77777777" w:rsidR="00B4224B" w:rsidRPr="00B4224B" w:rsidRDefault="00B4224B" w:rsidP="00B4224B">
            <w:pPr>
              <w:spacing w:line="259" w:lineRule="auto"/>
            </w:pPr>
            <w:r w:rsidRPr="00B4224B">
              <w:lastRenderedPageBreak/>
              <w:t>Orthoflavivirus wesselsbronense</w:t>
            </w:r>
          </w:p>
        </w:tc>
        <w:tc>
          <w:tcPr>
            <w:tcW w:w="2790" w:type="dxa"/>
            <w:noWrap/>
            <w:hideMark/>
          </w:tcPr>
          <w:p w14:paraId="316BAF61" w14:textId="77777777" w:rsidR="00B4224B" w:rsidRPr="00B4224B" w:rsidRDefault="00B4224B" w:rsidP="00B4224B">
            <w:pPr>
              <w:spacing w:line="259" w:lineRule="auto"/>
            </w:pPr>
            <w:r w:rsidRPr="00B4224B">
              <w:t>Wesselsbron virus</w:t>
            </w:r>
          </w:p>
        </w:tc>
        <w:tc>
          <w:tcPr>
            <w:tcW w:w="2073" w:type="dxa"/>
            <w:noWrap/>
            <w:hideMark/>
          </w:tcPr>
          <w:p w14:paraId="0B33E9CB" w14:textId="77777777" w:rsidR="00B4224B" w:rsidRPr="00B4224B" w:rsidRDefault="00B4224B" w:rsidP="00B4224B">
            <w:pPr>
              <w:spacing w:line="259" w:lineRule="auto"/>
            </w:pPr>
            <w:r w:rsidRPr="00B4224B">
              <w:t>EU707555</w:t>
            </w:r>
          </w:p>
        </w:tc>
        <w:tc>
          <w:tcPr>
            <w:tcW w:w="2088" w:type="dxa"/>
            <w:noWrap/>
            <w:hideMark/>
          </w:tcPr>
          <w:p w14:paraId="619CC425" w14:textId="77777777" w:rsidR="00B4224B" w:rsidRPr="00B4224B" w:rsidRDefault="00B4224B" w:rsidP="00B4224B">
            <w:pPr>
              <w:spacing w:line="259" w:lineRule="auto"/>
            </w:pPr>
            <w:r w:rsidRPr="00B4224B">
              <w:t>WESSV</w:t>
            </w:r>
          </w:p>
        </w:tc>
      </w:tr>
      <w:tr w:rsidR="00B4224B" w:rsidRPr="00B4224B" w14:paraId="7618C1A8" w14:textId="77777777" w:rsidTr="00B4224B">
        <w:trPr>
          <w:trHeight w:val="290"/>
        </w:trPr>
        <w:tc>
          <w:tcPr>
            <w:tcW w:w="2065" w:type="dxa"/>
            <w:noWrap/>
            <w:hideMark/>
          </w:tcPr>
          <w:p w14:paraId="4C0948BD" w14:textId="77777777" w:rsidR="00B4224B" w:rsidRPr="00B4224B" w:rsidRDefault="00B4224B" w:rsidP="00B4224B">
            <w:pPr>
              <w:spacing w:line="259" w:lineRule="auto"/>
            </w:pPr>
            <w:r w:rsidRPr="00B4224B">
              <w:t>Orthoflavivirus flavi</w:t>
            </w:r>
          </w:p>
        </w:tc>
        <w:tc>
          <w:tcPr>
            <w:tcW w:w="2790" w:type="dxa"/>
            <w:noWrap/>
            <w:hideMark/>
          </w:tcPr>
          <w:p w14:paraId="1B384883" w14:textId="77777777" w:rsidR="00B4224B" w:rsidRPr="00B4224B" w:rsidRDefault="00B4224B" w:rsidP="00B4224B">
            <w:pPr>
              <w:spacing w:line="259" w:lineRule="auto"/>
            </w:pPr>
            <w:r w:rsidRPr="00B4224B">
              <w:t>yellow fever virus</w:t>
            </w:r>
          </w:p>
        </w:tc>
        <w:tc>
          <w:tcPr>
            <w:tcW w:w="2073" w:type="dxa"/>
            <w:noWrap/>
            <w:hideMark/>
          </w:tcPr>
          <w:p w14:paraId="594298DD" w14:textId="77777777" w:rsidR="00B4224B" w:rsidRPr="00B4224B" w:rsidRDefault="00B4224B" w:rsidP="00B4224B">
            <w:pPr>
              <w:spacing w:line="259" w:lineRule="auto"/>
            </w:pPr>
            <w:r w:rsidRPr="00B4224B">
              <w:t>X03700</w:t>
            </w:r>
          </w:p>
        </w:tc>
        <w:tc>
          <w:tcPr>
            <w:tcW w:w="2088" w:type="dxa"/>
            <w:noWrap/>
            <w:hideMark/>
          </w:tcPr>
          <w:p w14:paraId="6AEF36DE" w14:textId="77777777" w:rsidR="00B4224B" w:rsidRPr="00B4224B" w:rsidRDefault="00B4224B" w:rsidP="00B4224B">
            <w:pPr>
              <w:spacing w:line="259" w:lineRule="auto"/>
            </w:pPr>
            <w:r w:rsidRPr="00B4224B">
              <w:t>YFV</w:t>
            </w:r>
          </w:p>
        </w:tc>
      </w:tr>
      <w:tr w:rsidR="00B4224B" w:rsidRPr="00B4224B" w14:paraId="1DA65E8D" w14:textId="77777777" w:rsidTr="00B4224B">
        <w:trPr>
          <w:trHeight w:val="290"/>
        </w:trPr>
        <w:tc>
          <w:tcPr>
            <w:tcW w:w="9016" w:type="dxa"/>
            <w:gridSpan w:val="4"/>
            <w:noWrap/>
            <w:hideMark/>
          </w:tcPr>
          <w:p w14:paraId="2ECA3029" w14:textId="77777777" w:rsidR="00B4224B" w:rsidRPr="00B4224B" w:rsidRDefault="00B4224B" w:rsidP="00B4224B">
            <w:pPr>
              <w:spacing w:line="259" w:lineRule="auto"/>
            </w:pPr>
            <w:r w:rsidRPr="00B4224B">
              <w:t>Probably mosquito-borne, Kedougou virus group </w:t>
            </w:r>
          </w:p>
        </w:tc>
      </w:tr>
      <w:tr w:rsidR="00B4224B" w:rsidRPr="00B4224B" w14:paraId="73421542" w14:textId="77777777" w:rsidTr="00B4224B">
        <w:trPr>
          <w:trHeight w:val="290"/>
        </w:trPr>
        <w:tc>
          <w:tcPr>
            <w:tcW w:w="2065" w:type="dxa"/>
            <w:noWrap/>
            <w:hideMark/>
          </w:tcPr>
          <w:p w14:paraId="12860FE8" w14:textId="77777777" w:rsidR="00B4224B" w:rsidRPr="00B4224B" w:rsidRDefault="00B4224B" w:rsidP="00B4224B">
            <w:pPr>
              <w:spacing w:line="259" w:lineRule="auto"/>
            </w:pPr>
            <w:r w:rsidRPr="00B4224B">
              <w:t>Orthoflavivirus kedougouense</w:t>
            </w:r>
          </w:p>
        </w:tc>
        <w:tc>
          <w:tcPr>
            <w:tcW w:w="2790" w:type="dxa"/>
            <w:noWrap/>
            <w:hideMark/>
          </w:tcPr>
          <w:p w14:paraId="3C1CF21A" w14:textId="77777777" w:rsidR="00B4224B" w:rsidRPr="00B4224B" w:rsidRDefault="00B4224B" w:rsidP="00B4224B">
            <w:pPr>
              <w:spacing w:line="259" w:lineRule="auto"/>
            </w:pPr>
            <w:r w:rsidRPr="00B4224B">
              <w:t>Kédougou virus</w:t>
            </w:r>
          </w:p>
        </w:tc>
        <w:tc>
          <w:tcPr>
            <w:tcW w:w="2073" w:type="dxa"/>
            <w:noWrap/>
            <w:hideMark/>
          </w:tcPr>
          <w:p w14:paraId="3D80997A" w14:textId="77777777" w:rsidR="00B4224B" w:rsidRPr="00B4224B" w:rsidRDefault="00B4224B" w:rsidP="00B4224B">
            <w:pPr>
              <w:spacing w:line="259" w:lineRule="auto"/>
            </w:pPr>
            <w:r w:rsidRPr="00B4224B">
              <w:t>AY632540</w:t>
            </w:r>
          </w:p>
        </w:tc>
        <w:tc>
          <w:tcPr>
            <w:tcW w:w="2088" w:type="dxa"/>
            <w:noWrap/>
            <w:hideMark/>
          </w:tcPr>
          <w:p w14:paraId="098CA27C" w14:textId="77777777" w:rsidR="00B4224B" w:rsidRPr="00B4224B" w:rsidRDefault="00B4224B" w:rsidP="00B4224B">
            <w:pPr>
              <w:spacing w:line="259" w:lineRule="auto"/>
            </w:pPr>
            <w:r w:rsidRPr="00B4224B">
              <w:t>KEDV</w:t>
            </w:r>
          </w:p>
        </w:tc>
      </w:tr>
      <w:tr w:rsidR="00B4224B" w:rsidRPr="00B4224B" w14:paraId="49895F83" w14:textId="77777777" w:rsidTr="00B4224B">
        <w:trPr>
          <w:trHeight w:val="290"/>
        </w:trPr>
        <w:tc>
          <w:tcPr>
            <w:tcW w:w="9016" w:type="dxa"/>
            <w:gridSpan w:val="4"/>
            <w:noWrap/>
            <w:hideMark/>
          </w:tcPr>
          <w:p w14:paraId="4936773E" w14:textId="77777777" w:rsidR="00B4224B" w:rsidRPr="00B4224B" w:rsidRDefault="00B4224B" w:rsidP="00B4224B">
            <w:pPr>
              <w:spacing w:line="259" w:lineRule="auto"/>
            </w:pPr>
            <w:r w:rsidRPr="00B4224B">
              <w:t>Probably mosquito-borne, Edge Hill virus group </w:t>
            </w:r>
          </w:p>
        </w:tc>
      </w:tr>
      <w:tr w:rsidR="00B4224B" w:rsidRPr="00B4224B" w14:paraId="52940FEA" w14:textId="77777777" w:rsidTr="00B4224B">
        <w:trPr>
          <w:trHeight w:val="290"/>
        </w:trPr>
        <w:tc>
          <w:tcPr>
            <w:tcW w:w="2065" w:type="dxa"/>
            <w:noWrap/>
            <w:hideMark/>
          </w:tcPr>
          <w:p w14:paraId="36220433" w14:textId="77777777" w:rsidR="00B4224B" w:rsidRPr="00B4224B" w:rsidRDefault="00B4224B" w:rsidP="00B4224B">
            <w:pPr>
              <w:spacing w:line="259" w:lineRule="auto"/>
            </w:pPr>
            <w:r w:rsidRPr="00B4224B">
              <w:t>Orthoflavivirus banziense</w:t>
            </w:r>
          </w:p>
        </w:tc>
        <w:tc>
          <w:tcPr>
            <w:tcW w:w="2790" w:type="dxa"/>
            <w:noWrap/>
            <w:hideMark/>
          </w:tcPr>
          <w:p w14:paraId="5207E9AD" w14:textId="77777777" w:rsidR="00B4224B" w:rsidRPr="00B4224B" w:rsidRDefault="00B4224B" w:rsidP="00B4224B">
            <w:pPr>
              <w:spacing w:line="259" w:lineRule="auto"/>
            </w:pPr>
            <w:r w:rsidRPr="00B4224B">
              <w:t>Banzi virus</w:t>
            </w:r>
          </w:p>
        </w:tc>
        <w:tc>
          <w:tcPr>
            <w:tcW w:w="2073" w:type="dxa"/>
            <w:noWrap/>
            <w:hideMark/>
          </w:tcPr>
          <w:p w14:paraId="149C60D3" w14:textId="77777777" w:rsidR="00B4224B" w:rsidRPr="00B4224B" w:rsidRDefault="00B4224B" w:rsidP="00B4224B">
            <w:pPr>
              <w:spacing w:line="259" w:lineRule="auto"/>
            </w:pPr>
            <w:r w:rsidRPr="00B4224B">
              <w:t>DQ859056</w:t>
            </w:r>
          </w:p>
        </w:tc>
        <w:tc>
          <w:tcPr>
            <w:tcW w:w="2088" w:type="dxa"/>
            <w:noWrap/>
            <w:hideMark/>
          </w:tcPr>
          <w:p w14:paraId="4E3B435C" w14:textId="77777777" w:rsidR="00B4224B" w:rsidRPr="00B4224B" w:rsidRDefault="00B4224B" w:rsidP="00B4224B">
            <w:pPr>
              <w:spacing w:line="259" w:lineRule="auto"/>
            </w:pPr>
            <w:r w:rsidRPr="00B4224B">
              <w:t>BANV</w:t>
            </w:r>
          </w:p>
        </w:tc>
      </w:tr>
      <w:tr w:rsidR="00B4224B" w:rsidRPr="00B4224B" w14:paraId="542240DD" w14:textId="77777777" w:rsidTr="00B4224B">
        <w:trPr>
          <w:trHeight w:val="290"/>
        </w:trPr>
        <w:tc>
          <w:tcPr>
            <w:tcW w:w="2065" w:type="dxa"/>
            <w:noWrap/>
            <w:hideMark/>
          </w:tcPr>
          <w:p w14:paraId="153368A4" w14:textId="77777777" w:rsidR="00B4224B" w:rsidRPr="00B4224B" w:rsidRDefault="00B4224B" w:rsidP="00B4224B">
            <w:pPr>
              <w:spacing w:line="259" w:lineRule="auto"/>
            </w:pPr>
            <w:r w:rsidRPr="00B4224B">
              <w:t>Orthoflavivirus boubouiense</w:t>
            </w:r>
          </w:p>
        </w:tc>
        <w:tc>
          <w:tcPr>
            <w:tcW w:w="2790" w:type="dxa"/>
            <w:noWrap/>
            <w:hideMark/>
          </w:tcPr>
          <w:p w14:paraId="70420CE1" w14:textId="77777777" w:rsidR="00B4224B" w:rsidRPr="00B4224B" w:rsidRDefault="00B4224B" w:rsidP="00B4224B">
            <w:pPr>
              <w:spacing w:line="259" w:lineRule="auto"/>
            </w:pPr>
            <w:r w:rsidRPr="00B4224B">
              <w:t>Bouboui virus</w:t>
            </w:r>
          </w:p>
        </w:tc>
        <w:tc>
          <w:tcPr>
            <w:tcW w:w="2073" w:type="dxa"/>
            <w:noWrap/>
            <w:hideMark/>
          </w:tcPr>
          <w:p w14:paraId="30F50182" w14:textId="77777777" w:rsidR="00B4224B" w:rsidRPr="00B4224B" w:rsidRDefault="00B4224B" w:rsidP="00B4224B">
            <w:pPr>
              <w:spacing w:line="259" w:lineRule="auto"/>
            </w:pPr>
            <w:r w:rsidRPr="00B4224B">
              <w:t>DQ859057</w:t>
            </w:r>
          </w:p>
        </w:tc>
        <w:tc>
          <w:tcPr>
            <w:tcW w:w="2088" w:type="dxa"/>
            <w:noWrap/>
            <w:hideMark/>
          </w:tcPr>
          <w:p w14:paraId="4247B61D" w14:textId="77777777" w:rsidR="00B4224B" w:rsidRPr="00B4224B" w:rsidRDefault="00B4224B" w:rsidP="00B4224B">
            <w:pPr>
              <w:spacing w:line="259" w:lineRule="auto"/>
            </w:pPr>
            <w:r w:rsidRPr="00B4224B">
              <w:t>BOUV</w:t>
            </w:r>
          </w:p>
        </w:tc>
      </w:tr>
      <w:tr w:rsidR="00B4224B" w:rsidRPr="00B4224B" w14:paraId="6AB6C43E" w14:textId="77777777" w:rsidTr="00B4224B">
        <w:trPr>
          <w:trHeight w:val="290"/>
        </w:trPr>
        <w:tc>
          <w:tcPr>
            <w:tcW w:w="2065" w:type="dxa"/>
            <w:noWrap/>
            <w:hideMark/>
          </w:tcPr>
          <w:p w14:paraId="411F3F51" w14:textId="77777777" w:rsidR="00B4224B" w:rsidRPr="00B4224B" w:rsidRDefault="00B4224B" w:rsidP="00B4224B">
            <w:pPr>
              <w:spacing w:line="259" w:lineRule="auto"/>
            </w:pPr>
            <w:r w:rsidRPr="00B4224B">
              <w:t>Orthoflavivirus edgehillense</w:t>
            </w:r>
          </w:p>
        </w:tc>
        <w:tc>
          <w:tcPr>
            <w:tcW w:w="2790" w:type="dxa"/>
            <w:noWrap/>
            <w:hideMark/>
          </w:tcPr>
          <w:p w14:paraId="66CCE8E1" w14:textId="77777777" w:rsidR="00B4224B" w:rsidRPr="00B4224B" w:rsidRDefault="00B4224B" w:rsidP="00B4224B">
            <w:pPr>
              <w:spacing w:line="259" w:lineRule="auto"/>
            </w:pPr>
            <w:r w:rsidRPr="00B4224B">
              <w:t>Edge Hill virus</w:t>
            </w:r>
          </w:p>
        </w:tc>
        <w:tc>
          <w:tcPr>
            <w:tcW w:w="2073" w:type="dxa"/>
            <w:noWrap/>
            <w:hideMark/>
          </w:tcPr>
          <w:p w14:paraId="5E0EF380" w14:textId="77777777" w:rsidR="00B4224B" w:rsidRPr="00B4224B" w:rsidRDefault="00B4224B" w:rsidP="00B4224B">
            <w:pPr>
              <w:spacing w:line="259" w:lineRule="auto"/>
            </w:pPr>
            <w:r w:rsidRPr="00B4224B">
              <w:t>DQ859060</w:t>
            </w:r>
          </w:p>
        </w:tc>
        <w:tc>
          <w:tcPr>
            <w:tcW w:w="2088" w:type="dxa"/>
            <w:noWrap/>
            <w:hideMark/>
          </w:tcPr>
          <w:p w14:paraId="7EA067B0" w14:textId="77777777" w:rsidR="00B4224B" w:rsidRPr="00B4224B" w:rsidRDefault="00B4224B" w:rsidP="00B4224B">
            <w:pPr>
              <w:spacing w:line="259" w:lineRule="auto"/>
            </w:pPr>
            <w:r w:rsidRPr="00B4224B">
              <w:t>EHV</w:t>
            </w:r>
          </w:p>
        </w:tc>
      </w:tr>
      <w:tr w:rsidR="00B4224B" w:rsidRPr="00B4224B" w14:paraId="1FD50D86" w14:textId="77777777" w:rsidTr="00B4224B">
        <w:trPr>
          <w:trHeight w:val="290"/>
        </w:trPr>
        <w:tc>
          <w:tcPr>
            <w:tcW w:w="2065" w:type="dxa"/>
            <w:noWrap/>
            <w:hideMark/>
          </w:tcPr>
          <w:p w14:paraId="009381BA" w14:textId="77777777" w:rsidR="00B4224B" w:rsidRPr="00B4224B" w:rsidRDefault="00B4224B" w:rsidP="00B4224B">
            <w:pPr>
              <w:spacing w:line="259" w:lineRule="auto"/>
            </w:pPr>
            <w:r w:rsidRPr="00B4224B">
              <w:t>Orthoflavivirus jugraense</w:t>
            </w:r>
          </w:p>
        </w:tc>
        <w:tc>
          <w:tcPr>
            <w:tcW w:w="2790" w:type="dxa"/>
            <w:noWrap/>
            <w:hideMark/>
          </w:tcPr>
          <w:p w14:paraId="35E47212" w14:textId="77777777" w:rsidR="00B4224B" w:rsidRPr="00B4224B" w:rsidRDefault="00B4224B" w:rsidP="00B4224B">
            <w:pPr>
              <w:spacing w:line="259" w:lineRule="auto"/>
            </w:pPr>
            <w:r w:rsidRPr="00B4224B">
              <w:t>Jugra virus</w:t>
            </w:r>
          </w:p>
        </w:tc>
        <w:tc>
          <w:tcPr>
            <w:tcW w:w="2073" w:type="dxa"/>
            <w:noWrap/>
            <w:hideMark/>
          </w:tcPr>
          <w:p w14:paraId="17F8EA8B" w14:textId="77777777" w:rsidR="00B4224B" w:rsidRPr="00B4224B" w:rsidRDefault="00B4224B" w:rsidP="00B4224B">
            <w:pPr>
              <w:spacing w:line="259" w:lineRule="auto"/>
            </w:pPr>
            <w:r w:rsidRPr="00B4224B">
              <w:t>DQ859066</w:t>
            </w:r>
          </w:p>
        </w:tc>
        <w:tc>
          <w:tcPr>
            <w:tcW w:w="2088" w:type="dxa"/>
            <w:noWrap/>
            <w:hideMark/>
          </w:tcPr>
          <w:p w14:paraId="434A98CF" w14:textId="77777777" w:rsidR="00B4224B" w:rsidRPr="00B4224B" w:rsidRDefault="00B4224B" w:rsidP="00B4224B">
            <w:pPr>
              <w:spacing w:line="259" w:lineRule="auto"/>
            </w:pPr>
            <w:r w:rsidRPr="00B4224B">
              <w:t>JUGV</w:t>
            </w:r>
          </w:p>
        </w:tc>
      </w:tr>
      <w:tr w:rsidR="00B4224B" w:rsidRPr="00B4224B" w14:paraId="1A9E7026" w14:textId="77777777" w:rsidTr="00B4224B">
        <w:trPr>
          <w:trHeight w:val="290"/>
        </w:trPr>
        <w:tc>
          <w:tcPr>
            <w:tcW w:w="2065" w:type="dxa"/>
            <w:noWrap/>
            <w:hideMark/>
          </w:tcPr>
          <w:p w14:paraId="4B749CBB" w14:textId="77777777" w:rsidR="00B4224B" w:rsidRPr="00B4224B" w:rsidRDefault="00B4224B" w:rsidP="00B4224B">
            <w:pPr>
              <w:spacing w:line="259" w:lineRule="auto"/>
            </w:pPr>
            <w:r w:rsidRPr="00B4224B">
              <w:t>Orthoflavivirus saboyaense</w:t>
            </w:r>
          </w:p>
        </w:tc>
        <w:tc>
          <w:tcPr>
            <w:tcW w:w="2790" w:type="dxa"/>
            <w:noWrap/>
            <w:hideMark/>
          </w:tcPr>
          <w:p w14:paraId="53AD7D9C" w14:textId="77777777" w:rsidR="00B4224B" w:rsidRPr="00B4224B" w:rsidRDefault="00B4224B" w:rsidP="00B4224B">
            <w:pPr>
              <w:spacing w:line="259" w:lineRule="auto"/>
            </w:pPr>
            <w:r w:rsidRPr="00B4224B">
              <w:t>Potiskum virus</w:t>
            </w:r>
          </w:p>
        </w:tc>
        <w:tc>
          <w:tcPr>
            <w:tcW w:w="2073" w:type="dxa"/>
            <w:noWrap/>
            <w:hideMark/>
          </w:tcPr>
          <w:p w14:paraId="41B8B50B" w14:textId="77777777" w:rsidR="00B4224B" w:rsidRPr="00B4224B" w:rsidRDefault="00B4224B" w:rsidP="00B4224B">
            <w:pPr>
              <w:spacing w:line="259" w:lineRule="auto"/>
            </w:pPr>
            <w:r w:rsidRPr="00B4224B">
              <w:t>DQ859067</w:t>
            </w:r>
          </w:p>
        </w:tc>
        <w:tc>
          <w:tcPr>
            <w:tcW w:w="2088" w:type="dxa"/>
            <w:noWrap/>
            <w:hideMark/>
          </w:tcPr>
          <w:p w14:paraId="66064BFF" w14:textId="77777777" w:rsidR="00B4224B" w:rsidRPr="00B4224B" w:rsidRDefault="00B4224B" w:rsidP="00B4224B">
            <w:pPr>
              <w:spacing w:line="259" w:lineRule="auto"/>
            </w:pPr>
            <w:r w:rsidRPr="00B4224B">
              <w:t>POTV</w:t>
            </w:r>
          </w:p>
        </w:tc>
      </w:tr>
      <w:tr w:rsidR="00B4224B" w:rsidRPr="00B4224B" w14:paraId="115F1429" w14:textId="77777777" w:rsidTr="00B4224B">
        <w:trPr>
          <w:trHeight w:val="290"/>
        </w:trPr>
        <w:tc>
          <w:tcPr>
            <w:tcW w:w="2065" w:type="dxa"/>
            <w:noWrap/>
            <w:hideMark/>
          </w:tcPr>
          <w:p w14:paraId="4B41149B" w14:textId="77777777" w:rsidR="00B4224B" w:rsidRPr="00B4224B" w:rsidRDefault="00B4224B" w:rsidP="00B4224B">
            <w:pPr>
              <w:spacing w:line="259" w:lineRule="auto"/>
            </w:pPr>
          </w:p>
        </w:tc>
        <w:tc>
          <w:tcPr>
            <w:tcW w:w="2790" w:type="dxa"/>
            <w:noWrap/>
            <w:hideMark/>
          </w:tcPr>
          <w:p w14:paraId="1AC05DFF" w14:textId="77777777" w:rsidR="00B4224B" w:rsidRPr="00B4224B" w:rsidRDefault="00B4224B" w:rsidP="00B4224B">
            <w:pPr>
              <w:spacing w:line="259" w:lineRule="auto"/>
            </w:pPr>
            <w:r w:rsidRPr="00B4224B">
              <w:t>Saboya virus</w:t>
            </w:r>
          </w:p>
        </w:tc>
        <w:tc>
          <w:tcPr>
            <w:tcW w:w="2073" w:type="dxa"/>
            <w:noWrap/>
            <w:hideMark/>
          </w:tcPr>
          <w:p w14:paraId="60E2B163" w14:textId="77777777" w:rsidR="00B4224B" w:rsidRPr="00B4224B" w:rsidRDefault="00B4224B" w:rsidP="00B4224B">
            <w:pPr>
              <w:spacing w:line="259" w:lineRule="auto"/>
            </w:pPr>
            <w:r w:rsidRPr="00B4224B">
              <w:t>DQ859062</w:t>
            </w:r>
          </w:p>
        </w:tc>
        <w:tc>
          <w:tcPr>
            <w:tcW w:w="2088" w:type="dxa"/>
            <w:noWrap/>
            <w:hideMark/>
          </w:tcPr>
          <w:p w14:paraId="73BC142E" w14:textId="77777777" w:rsidR="00B4224B" w:rsidRPr="00B4224B" w:rsidRDefault="00B4224B" w:rsidP="00B4224B">
            <w:pPr>
              <w:spacing w:line="259" w:lineRule="auto"/>
            </w:pPr>
            <w:r w:rsidRPr="00B4224B">
              <w:t>SABV</w:t>
            </w:r>
          </w:p>
        </w:tc>
      </w:tr>
      <w:tr w:rsidR="00B4224B" w:rsidRPr="00B4224B" w14:paraId="442802CA" w14:textId="77777777" w:rsidTr="00B4224B">
        <w:trPr>
          <w:trHeight w:val="290"/>
        </w:trPr>
        <w:tc>
          <w:tcPr>
            <w:tcW w:w="2065" w:type="dxa"/>
            <w:noWrap/>
            <w:hideMark/>
          </w:tcPr>
          <w:p w14:paraId="07952EA8" w14:textId="77777777" w:rsidR="00B4224B" w:rsidRPr="00B4224B" w:rsidRDefault="00B4224B" w:rsidP="00B4224B">
            <w:pPr>
              <w:spacing w:line="259" w:lineRule="auto"/>
            </w:pPr>
            <w:r w:rsidRPr="00B4224B">
              <w:t>Orthoflavivirus ugandaense</w:t>
            </w:r>
          </w:p>
        </w:tc>
        <w:tc>
          <w:tcPr>
            <w:tcW w:w="2790" w:type="dxa"/>
            <w:noWrap/>
            <w:hideMark/>
          </w:tcPr>
          <w:p w14:paraId="012B9AA2" w14:textId="77777777" w:rsidR="00B4224B" w:rsidRPr="00B4224B" w:rsidRDefault="00B4224B" w:rsidP="00B4224B">
            <w:pPr>
              <w:spacing w:line="259" w:lineRule="auto"/>
            </w:pPr>
            <w:r w:rsidRPr="00B4224B">
              <w:t>Uganda S virus</w:t>
            </w:r>
          </w:p>
        </w:tc>
        <w:tc>
          <w:tcPr>
            <w:tcW w:w="2073" w:type="dxa"/>
            <w:noWrap/>
            <w:hideMark/>
          </w:tcPr>
          <w:p w14:paraId="00D7E3CA" w14:textId="77777777" w:rsidR="00B4224B" w:rsidRPr="00B4224B" w:rsidRDefault="00B4224B" w:rsidP="00B4224B">
            <w:pPr>
              <w:spacing w:line="259" w:lineRule="auto"/>
            </w:pPr>
            <w:r w:rsidRPr="00B4224B">
              <w:t>DQ859065</w:t>
            </w:r>
          </w:p>
        </w:tc>
        <w:tc>
          <w:tcPr>
            <w:tcW w:w="2088" w:type="dxa"/>
            <w:noWrap/>
            <w:hideMark/>
          </w:tcPr>
          <w:p w14:paraId="754A72EE" w14:textId="77777777" w:rsidR="00B4224B" w:rsidRPr="00B4224B" w:rsidRDefault="00B4224B" w:rsidP="00B4224B">
            <w:pPr>
              <w:spacing w:line="259" w:lineRule="auto"/>
            </w:pPr>
            <w:r w:rsidRPr="00B4224B">
              <w:t>UGSV</w:t>
            </w:r>
          </w:p>
        </w:tc>
      </w:tr>
      <w:tr w:rsidR="00B4224B" w:rsidRPr="00B4224B" w14:paraId="6D599910" w14:textId="77777777" w:rsidTr="00B4224B">
        <w:trPr>
          <w:trHeight w:val="290"/>
        </w:trPr>
        <w:tc>
          <w:tcPr>
            <w:tcW w:w="9016" w:type="dxa"/>
            <w:gridSpan w:val="4"/>
            <w:noWrap/>
            <w:hideMark/>
          </w:tcPr>
          <w:p w14:paraId="4DFFE74F" w14:textId="77777777" w:rsidR="00B4224B" w:rsidRPr="00B4224B" w:rsidRDefault="00B4224B" w:rsidP="00B4224B">
            <w:pPr>
              <w:spacing w:line="259" w:lineRule="auto"/>
            </w:pPr>
            <w:r w:rsidRPr="00B4224B">
              <w:t>Unknown vector, Entebbe bat virus group</w:t>
            </w:r>
          </w:p>
        </w:tc>
      </w:tr>
      <w:tr w:rsidR="00B4224B" w:rsidRPr="00B4224B" w14:paraId="5773FC0D" w14:textId="77777777" w:rsidTr="00B4224B">
        <w:trPr>
          <w:trHeight w:val="290"/>
        </w:trPr>
        <w:tc>
          <w:tcPr>
            <w:tcW w:w="2065" w:type="dxa"/>
            <w:noWrap/>
            <w:hideMark/>
          </w:tcPr>
          <w:p w14:paraId="2151F313" w14:textId="77777777" w:rsidR="00B4224B" w:rsidRPr="00B4224B" w:rsidRDefault="00B4224B" w:rsidP="00B4224B">
            <w:pPr>
              <w:spacing w:line="259" w:lineRule="auto"/>
            </w:pPr>
            <w:r w:rsidRPr="00B4224B">
              <w:t>Orthoflavivirus entebbeense</w:t>
            </w:r>
          </w:p>
        </w:tc>
        <w:tc>
          <w:tcPr>
            <w:tcW w:w="2790" w:type="dxa"/>
            <w:noWrap/>
            <w:hideMark/>
          </w:tcPr>
          <w:p w14:paraId="5FE6E7E8" w14:textId="77777777" w:rsidR="00B4224B" w:rsidRPr="00B4224B" w:rsidRDefault="00B4224B" w:rsidP="00B4224B">
            <w:pPr>
              <w:spacing w:line="259" w:lineRule="auto"/>
            </w:pPr>
            <w:r w:rsidRPr="00B4224B">
              <w:t>Entebbe bat virus</w:t>
            </w:r>
          </w:p>
        </w:tc>
        <w:tc>
          <w:tcPr>
            <w:tcW w:w="2073" w:type="dxa"/>
            <w:noWrap/>
            <w:hideMark/>
          </w:tcPr>
          <w:p w14:paraId="385B9E7A" w14:textId="77777777" w:rsidR="00B4224B" w:rsidRPr="00B4224B" w:rsidRDefault="00B4224B" w:rsidP="00B4224B">
            <w:pPr>
              <w:spacing w:line="259" w:lineRule="auto"/>
            </w:pPr>
            <w:r w:rsidRPr="00B4224B">
              <w:t>DQ837641</w:t>
            </w:r>
          </w:p>
        </w:tc>
        <w:tc>
          <w:tcPr>
            <w:tcW w:w="2088" w:type="dxa"/>
            <w:noWrap/>
            <w:hideMark/>
          </w:tcPr>
          <w:p w14:paraId="2DDB7714" w14:textId="77777777" w:rsidR="00B4224B" w:rsidRPr="00B4224B" w:rsidRDefault="00B4224B" w:rsidP="00B4224B">
            <w:pPr>
              <w:spacing w:line="259" w:lineRule="auto"/>
            </w:pPr>
            <w:r w:rsidRPr="00B4224B">
              <w:t>ENTV</w:t>
            </w:r>
          </w:p>
        </w:tc>
      </w:tr>
      <w:tr w:rsidR="00B4224B" w:rsidRPr="00B4224B" w14:paraId="4FB960FA" w14:textId="77777777" w:rsidTr="00B4224B">
        <w:trPr>
          <w:trHeight w:val="290"/>
        </w:trPr>
        <w:tc>
          <w:tcPr>
            <w:tcW w:w="2065" w:type="dxa"/>
            <w:noWrap/>
            <w:hideMark/>
          </w:tcPr>
          <w:p w14:paraId="17996AFF" w14:textId="77777777" w:rsidR="00B4224B" w:rsidRPr="00B4224B" w:rsidRDefault="00B4224B" w:rsidP="00B4224B">
            <w:pPr>
              <w:spacing w:line="259" w:lineRule="auto"/>
            </w:pPr>
          </w:p>
        </w:tc>
        <w:tc>
          <w:tcPr>
            <w:tcW w:w="2790" w:type="dxa"/>
            <w:noWrap/>
            <w:hideMark/>
          </w:tcPr>
          <w:p w14:paraId="73AA7E2B" w14:textId="77777777" w:rsidR="00B4224B" w:rsidRPr="00B4224B" w:rsidRDefault="00B4224B" w:rsidP="00B4224B">
            <w:pPr>
              <w:spacing w:line="259" w:lineRule="auto"/>
            </w:pPr>
            <w:r w:rsidRPr="00B4224B">
              <w:t>Sokuluk virus</w:t>
            </w:r>
          </w:p>
        </w:tc>
        <w:tc>
          <w:tcPr>
            <w:tcW w:w="2073" w:type="dxa"/>
            <w:noWrap/>
            <w:hideMark/>
          </w:tcPr>
          <w:p w14:paraId="6EB72709" w14:textId="77777777" w:rsidR="00B4224B" w:rsidRPr="00B4224B" w:rsidRDefault="00B4224B" w:rsidP="00B4224B">
            <w:pPr>
              <w:spacing w:line="259" w:lineRule="auto"/>
            </w:pPr>
            <w:r w:rsidRPr="00B4224B">
              <w:t>AF013405</w:t>
            </w:r>
          </w:p>
        </w:tc>
        <w:tc>
          <w:tcPr>
            <w:tcW w:w="2088" w:type="dxa"/>
            <w:noWrap/>
            <w:hideMark/>
          </w:tcPr>
          <w:p w14:paraId="0361885F" w14:textId="77777777" w:rsidR="00B4224B" w:rsidRPr="00B4224B" w:rsidRDefault="00B4224B" w:rsidP="00B4224B">
            <w:pPr>
              <w:spacing w:line="259" w:lineRule="auto"/>
            </w:pPr>
            <w:r w:rsidRPr="00B4224B">
              <w:t>SOKV</w:t>
            </w:r>
          </w:p>
        </w:tc>
      </w:tr>
      <w:tr w:rsidR="00B4224B" w:rsidRPr="00B4224B" w14:paraId="43759300" w14:textId="77777777" w:rsidTr="00B4224B">
        <w:trPr>
          <w:trHeight w:val="290"/>
        </w:trPr>
        <w:tc>
          <w:tcPr>
            <w:tcW w:w="2065" w:type="dxa"/>
            <w:noWrap/>
            <w:hideMark/>
          </w:tcPr>
          <w:p w14:paraId="15CA4711" w14:textId="77777777" w:rsidR="00B4224B" w:rsidRPr="00B4224B" w:rsidRDefault="00B4224B" w:rsidP="00B4224B">
            <w:pPr>
              <w:spacing w:line="259" w:lineRule="auto"/>
            </w:pPr>
            <w:r w:rsidRPr="00B4224B">
              <w:t>Orthoflavivirus yokoseense</w:t>
            </w:r>
          </w:p>
        </w:tc>
        <w:tc>
          <w:tcPr>
            <w:tcW w:w="2790" w:type="dxa"/>
            <w:noWrap/>
            <w:hideMark/>
          </w:tcPr>
          <w:p w14:paraId="0C150E67" w14:textId="77777777" w:rsidR="00B4224B" w:rsidRPr="00B4224B" w:rsidRDefault="00B4224B" w:rsidP="00B4224B">
            <w:pPr>
              <w:spacing w:line="259" w:lineRule="auto"/>
            </w:pPr>
            <w:r w:rsidRPr="00B4224B">
              <w:t>Yokose virus</w:t>
            </w:r>
          </w:p>
        </w:tc>
        <w:tc>
          <w:tcPr>
            <w:tcW w:w="2073" w:type="dxa"/>
            <w:noWrap/>
            <w:hideMark/>
          </w:tcPr>
          <w:p w14:paraId="1ED633E0" w14:textId="77777777" w:rsidR="00B4224B" w:rsidRPr="00B4224B" w:rsidRDefault="00B4224B" w:rsidP="00B4224B">
            <w:pPr>
              <w:spacing w:line="259" w:lineRule="auto"/>
            </w:pPr>
            <w:r w:rsidRPr="00B4224B">
              <w:t>AB114858</w:t>
            </w:r>
          </w:p>
        </w:tc>
        <w:tc>
          <w:tcPr>
            <w:tcW w:w="2088" w:type="dxa"/>
            <w:noWrap/>
            <w:hideMark/>
          </w:tcPr>
          <w:p w14:paraId="1A90E388" w14:textId="77777777" w:rsidR="00B4224B" w:rsidRPr="00B4224B" w:rsidRDefault="00B4224B" w:rsidP="00B4224B">
            <w:pPr>
              <w:spacing w:line="259" w:lineRule="auto"/>
            </w:pPr>
            <w:r w:rsidRPr="00B4224B">
              <w:t>YOKV</w:t>
            </w:r>
          </w:p>
        </w:tc>
      </w:tr>
      <w:tr w:rsidR="00B4224B" w:rsidRPr="00B4224B" w14:paraId="19594A48" w14:textId="77777777" w:rsidTr="00B4224B">
        <w:trPr>
          <w:trHeight w:val="290"/>
        </w:trPr>
        <w:tc>
          <w:tcPr>
            <w:tcW w:w="6928" w:type="dxa"/>
            <w:gridSpan w:val="3"/>
            <w:noWrap/>
            <w:hideMark/>
          </w:tcPr>
          <w:p w14:paraId="1095427E" w14:textId="77777777" w:rsidR="00B4224B" w:rsidRPr="00B4224B" w:rsidRDefault="00B4224B" w:rsidP="00B4224B">
            <w:pPr>
              <w:spacing w:line="259" w:lineRule="auto"/>
            </w:pPr>
            <w:r w:rsidRPr="00B4224B">
              <w:t>Unknown vector, Modoc virus group</w:t>
            </w:r>
          </w:p>
        </w:tc>
        <w:tc>
          <w:tcPr>
            <w:tcW w:w="2088" w:type="dxa"/>
            <w:noWrap/>
            <w:hideMark/>
          </w:tcPr>
          <w:p w14:paraId="492486EF" w14:textId="77777777" w:rsidR="00B4224B" w:rsidRPr="00B4224B" w:rsidRDefault="00B4224B" w:rsidP="00B4224B">
            <w:pPr>
              <w:spacing w:line="259" w:lineRule="auto"/>
            </w:pPr>
          </w:p>
        </w:tc>
      </w:tr>
      <w:tr w:rsidR="00B4224B" w:rsidRPr="00B4224B" w14:paraId="1309B45B" w14:textId="77777777" w:rsidTr="00B4224B">
        <w:trPr>
          <w:trHeight w:val="290"/>
        </w:trPr>
        <w:tc>
          <w:tcPr>
            <w:tcW w:w="2065" w:type="dxa"/>
            <w:noWrap/>
            <w:hideMark/>
          </w:tcPr>
          <w:p w14:paraId="11835C43" w14:textId="77777777" w:rsidR="00B4224B" w:rsidRPr="00B4224B" w:rsidRDefault="00B4224B" w:rsidP="00B4224B">
            <w:pPr>
              <w:spacing w:line="259" w:lineRule="auto"/>
            </w:pPr>
            <w:r w:rsidRPr="00B4224B">
              <w:t>Orthoflavivirus apoiense</w:t>
            </w:r>
          </w:p>
        </w:tc>
        <w:tc>
          <w:tcPr>
            <w:tcW w:w="2790" w:type="dxa"/>
            <w:noWrap/>
            <w:hideMark/>
          </w:tcPr>
          <w:p w14:paraId="77774157" w14:textId="77777777" w:rsidR="00B4224B" w:rsidRPr="00B4224B" w:rsidRDefault="00B4224B" w:rsidP="00B4224B">
            <w:pPr>
              <w:spacing w:line="259" w:lineRule="auto"/>
            </w:pPr>
            <w:r w:rsidRPr="00B4224B">
              <w:t>Apoi virus</w:t>
            </w:r>
          </w:p>
        </w:tc>
        <w:tc>
          <w:tcPr>
            <w:tcW w:w="2073" w:type="dxa"/>
            <w:noWrap/>
            <w:hideMark/>
          </w:tcPr>
          <w:p w14:paraId="35129FFE" w14:textId="77777777" w:rsidR="00B4224B" w:rsidRPr="00B4224B" w:rsidRDefault="00B4224B" w:rsidP="00B4224B">
            <w:pPr>
              <w:spacing w:line="259" w:lineRule="auto"/>
            </w:pPr>
            <w:r w:rsidRPr="00B4224B">
              <w:t>AF160193</w:t>
            </w:r>
          </w:p>
        </w:tc>
        <w:tc>
          <w:tcPr>
            <w:tcW w:w="2088" w:type="dxa"/>
            <w:noWrap/>
            <w:hideMark/>
          </w:tcPr>
          <w:p w14:paraId="269090A4" w14:textId="77777777" w:rsidR="00B4224B" w:rsidRPr="00B4224B" w:rsidRDefault="00B4224B" w:rsidP="00B4224B">
            <w:pPr>
              <w:spacing w:line="259" w:lineRule="auto"/>
            </w:pPr>
            <w:r w:rsidRPr="00B4224B">
              <w:t>APOIV</w:t>
            </w:r>
          </w:p>
        </w:tc>
      </w:tr>
      <w:tr w:rsidR="00B4224B" w:rsidRPr="00B4224B" w14:paraId="55DF4562" w14:textId="77777777" w:rsidTr="00B4224B">
        <w:trPr>
          <w:trHeight w:val="290"/>
        </w:trPr>
        <w:tc>
          <w:tcPr>
            <w:tcW w:w="2065" w:type="dxa"/>
            <w:noWrap/>
            <w:hideMark/>
          </w:tcPr>
          <w:p w14:paraId="7658B330" w14:textId="77777777" w:rsidR="00B4224B" w:rsidRPr="00B4224B" w:rsidRDefault="00B4224B" w:rsidP="00B4224B">
            <w:pPr>
              <w:spacing w:line="259" w:lineRule="auto"/>
            </w:pPr>
            <w:r w:rsidRPr="00B4224B">
              <w:t>Orthoflavivirus cowboneense</w:t>
            </w:r>
          </w:p>
        </w:tc>
        <w:tc>
          <w:tcPr>
            <w:tcW w:w="2790" w:type="dxa"/>
            <w:noWrap/>
            <w:hideMark/>
          </w:tcPr>
          <w:p w14:paraId="43DF381E" w14:textId="77777777" w:rsidR="00B4224B" w:rsidRPr="00B4224B" w:rsidRDefault="00B4224B" w:rsidP="00B4224B">
            <w:pPr>
              <w:spacing w:line="259" w:lineRule="auto"/>
            </w:pPr>
            <w:r w:rsidRPr="00B4224B">
              <w:t>Cowbone Ridge virus</w:t>
            </w:r>
          </w:p>
        </w:tc>
        <w:tc>
          <w:tcPr>
            <w:tcW w:w="2073" w:type="dxa"/>
            <w:noWrap/>
            <w:hideMark/>
          </w:tcPr>
          <w:p w14:paraId="65789E27" w14:textId="77777777" w:rsidR="00B4224B" w:rsidRPr="00B4224B" w:rsidRDefault="00B4224B" w:rsidP="00B4224B">
            <w:pPr>
              <w:spacing w:line="259" w:lineRule="auto"/>
            </w:pPr>
            <w:r w:rsidRPr="00B4224B">
              <w:t>AF013370</w:t>
            </w:r>
          </w:p>
        </w:tc>
        <w:tc>
          <w:tcPr>
            <w:tcW w:w="2088" w:type="dxa"/>
            <w:noWrap/>
            <w:hideMark/>
          </w:tcPr>
          <w:p w14:paraId="5F583467" w14:textId="77777777" w:rsidR="00B4224B" w:rsidRPr="00B4224B" w:rsidRDefault="00B4224B" w:rsidP="00B4224B">
            <w:pPr>
              <w:spacing w:line="259" w:lineRule="auto"/>
            </w:pPr>
            <w:r w:rsidRPr="00B4224B">
              <w:t>CRV</w:t>
            </w:r>
          </w:p>
        </w:tc>
      </w:tr>
      <w:tr w:rsidR="00B4224B" w:rsidRPr="00B4224B" w14:paraId="45F7E4DF" w14:textId="77777777" w:rsidTr="00B4224B">
        <w:trPr>
          <w:trHeight w:val="290"/>
        </w:trPr>
        <w:tc>
          <w:tcPr>
            <w:tcW w:w="2065" w:type="dxa"/>
            <w:noWrap/>
            <w:hideMark/>
          </w:tcPr>
          <w:p w14:paraId="7175A501" w14:textId="77777777" w:rsidR="00B4224B" w:rsidRPr="00B4224B" w:rsidRDefault="00B4224B" w:rsidP="00B4224B">
            <w:pPr>
              <w:spacing w:line="259" w:lineRule="auto"/>
            </w:pPr>
            <w:r w:rsidRPr="00B4224B">
              <w:t>Orthoflavivirus jutiapaense</w:t>
            </w:r>
          </w:p>
        </w:tc>
        <w:tc>
          <w:tcPr>
            <w:tcW w:w="2790" w:type="dxa"/>
            <w:noWrap/>
            <w:hideMark/>
          </w:tcPr>
          <w:p w14:paraId="4948007D" w14:textId="77777777" w:rsidR="00B4224B" w:rsidRPr="00B4224B" w:rsidRDefault="00B4224B" w:rsidP="00B4224B">
            <w:pPr>
              <w:spacing w:line="259" w:lineRule="auto"/>
            </w:pPr>
            <w:r w:rsidRPr="00B4224B">
              <w:t>Jutiapa virus</w:t>
            </w:r>
          </w:p>
        </w:tc>
        <w:tc>
          <w:tcPr>
            <w:tcW w:w="2073" w:type="dxa"/>
            <w:noWrap/>
            <w:hideMark/>
          </w:tcPr>
          <w:p w14:paraId="6A478F41" w14:textId="77777777" w:rsidR="00B4224B" w:rsidRPr="00B4224B" w:rsidRDefault="00B4224B" w:rsidP="00B4224B">
            <w:pPr>
              <w:spacing w:line="259" w:lineRule="auto"/>
            </w:pPr>
            <w:r w:rsidRPr="00B4224B">
              <w:t>KJ469371</w:t>
            </w:r>
          </w:p>
        </w:tc>
        <w:tc>
          <w:tcPr>
            <w:tcW w:w="2088" w:type="dxa"/>
            <w:noWrap/>
            <w:hideMark/>
          </w:tcPr>
          <w:p w14:paraId="564F9444" w14:textId="77777777" w:rsidR="00B4224B" w:rsidRPr="00B4224B" w:rsidRDefault="00B4224B" w:rsidP="00B4224B">
            <w:pPr>
              <w:spacing w:line="259" w:lineRule="auto"/>
            </w:pPr>
            <w:r w:rsidRPr="00B4224B">
              <w:t>JUTV</w:t>
            </w:r>
          </w:p>
        </w:tc>
      </w:tr>
      <w:tr w:rsidR="00B4224B" w:rsidRPr="00B4224B" w14:paraId="13F821D0" w14:textId="77777777" w:rsidTr="00B4224B">
        <w:trPr>
          <w:trHeight w:val="290"/>
        </w:trPr>
        <w:tc>
          <w:tcPr>
            <w:tcW w:w="2065" w:type="dxa"/>
            <w:noWrap/>
            <w:hideMark/>
          </w:tcPr>
          <w:p w14:paraId="521415A1" w14:textId="77777777" w:rsidR="00B4224B" w:rsidRPr="00B4224B" w:rsidRDefault="00B4224B" w:rsidP="00B4224B">
            <w:pPr>
              <w:spacing w:line="259" w:lineRule="auto"/>
            </w:pPr>
            <w:r w:rsidRPr="00B4224B">
              <w:t>Orthoflavivirus modocense</w:t>
            </w:r>
          </w:p>
        </w:tc>
        <w:tc>
          <w:tcPr>
            <w:tcW w:w="2790" w:type="dxa"/>
            <w:noWrap/>
            <w:hideMark/>
          </w:tcPr>
          <w:p w14:paraId="678E9A6D" w14:textId="77777777" w:rsidR="00B4224B" w:rsidRPr="00B4224B" w:rsidRDefault="00B4224B" w:rsidP="00B4224B">
            <w:pPr>
              <w:spacing w:line="259" w:lineRule="auto"/>
            </w:pPr>
            <w:r w:rsidRPr="00B4224B">
              <w:t>Modoc virus</w:t>
            </w:r>
          </w:p>
        </w:tc>
        <w:tc>
          <w:tcPr>
            <w:tcW w:w="2073" w:type="dxa"/>
            <w:noWrap/>
            <w:hideMark/>
          </w:tcPr>
          <w:p w14:paraId="64C738BD" w14:textId="77777777" w:rsidR="00B4224B" w:rsidRPr="00B4224B" w:rsidRDefault="00B4224B" w:rsidP="00B4224B">
            <w:pPr>
              <w:spacing w:line="259" w:lineRule="auto"/>
            </w:pPr>
            <w:r w:rsidRPr="00B4224B">
              <w:t>AJ242984</w:t>
            </w:r>
          </w:p>
        </w:tc>
        <w:tc>
          <w:tcPr>
            <w:tcW w:w="2088" w:type="dxa"/>
            <w:noWrap/>
            <w:hideMark/>
          </w:tcPr>
          <w:p w14:paraId="49D88F24" w14:textId="77777777" w:rsidR="00B4224B" w:rsidRPr="00B4224B" w:rsidRDefault="00B4224B" w:rsidP="00B4224B">
            <w:pPr>
              <w:spacing w:line="259" w:lineRule="auto"/>
            </w:pPr>
            <w:r w:rsidRPr="00B4224B">
              <w:t>MODV</w:t>
            </w:r>
          </w:p>
        </w:tc>
      </w:tr>
      <w:tr w:rsidR="00B4224B" w:rsidRPr="00B4224B" w14:paraId="69A56E8C" w14:textId="77777777" w:rsidTr="00B4224B">
        <w:trPr>
          <w:trHeight w:val="290"/>
        </w:trPr>
        <w:tc>
          <w:tcPr>
            <w:tcW w:w="2065" w:type="dxa"/>
            <w:noWrap/>
            <w:hideMark/>
          </w:tcPr>
          <w:p w14:paraId="3135D1D9" w14:textId="77777777" w:rsidR="00B4224B" w:rsidRPr="00B4224B" w:rsidRDefault="00B4224B" w:rsidP="00B4224B">
            <w:pPr>
              <w:spacing w:line="259" w:lineRule="auto"/>
            </w:pPr>
            <w:r w:rsidRPr="00B4224B">
              <w:t>Orthoflavivirus viejaense</w:t>
            </w:r>
          </w:p>
        </w:tc>
        <w:tc>
          <w:tcPr>
            <w:tcW w:w="2790" w:type="dxa"/>
            <w:noWrap/>
            <w:hideMark/>
          </w:tcPr>
          <w:p w14:paraId="78C04EE4" w14:textId="77777777" w:rsidR="00B4224B" w:rsidRPr="00B4224B" w:rsidRDefault="00B4224B" w:rsidP="00B4224B">
            <w:pPr>
              <w:spacing w:line="259" w:lineRule="auto"/>
            </w:pPr>
            <w:r w:rsidRPr="00B4224B">
              <w:t>Sal Vieja virus</w:t>
            </w:r>
          </w:p>
        </w:tc>
        <w:tc>
          <w:tcPr>
            <w:tcW w:w="2073" w:type="dxa"/>
            <w:noWrap/>
            <w:hideMark/>
          </w:tcPr>
          <w:p w14:paraId="049F7199" w14:textId="77777777" w:rsidR="00B4224B" w:rsidRPr="00B4224B" w:rsidRDefault="00B4224B" w:rsidP="00B4224B">
            <w:pPr>
              <w:spacing w:line="259" w:lineRule="auto"/>
            </w:pPr>
            <w:r w:rsidRPr="00B4224B">
              <w:t>AF013401</w:t>
            </w:r>
          </w:p>
        </w:tc>
        <w:tc>
          <w:tcPr>
            <w:tcW w:w="2088" w:type="dxa"/>
            <w:noWrap/>
            <w:hideMark/>
          </w:tcPr>
          <w:p w14:paraId="73D5BC4B" w14:textId="77777777" w:rsidR="00B4224B" w:rsidRPr="00B4224B" w:rsidRDefault="00B4224B" w:rsidP="00B4224B">
            <w:pPr>
              <w:spacing w:line="259" w:lineRule="auto"/>
            </w:pPr>
            <w:r w:rsidRPr="00B4224B">
              <w:t>SVV</w:t>
            </w:r>
          </w:p>
        </w:tc>
      </w:tr>
      <w:tr w:rsidR="00B4224B" w:rsidRPr="00B4224B" w14:paraId="544ED50E" w14:textId="77777777" w:rsidTr="00B4224B">
        <w:trPr>
          <w:trHeight w:val="290"/>
        </w:trPr>
        <w:tc>
          <w:tcPr>
            <w:tcW w:w="2065" w:type="dxa"/>
            <w:noWrap/>
            <w:hideMark/>
          </w:tcPr>
          <w:p w14:paraId="0A8EE0E1" w14:textId="77777777" w:rsidR="00B4224B" w:rsidRPr="00B4224B" w:rsidRDefault="00B4224B" w:rsidP="00B4224B">
            <w:pPr>
              <w:spacing w:line="259" w:lineRule="auto"/>
            </w:pPr>
            <w:r w:rsidRPr="00B4224B">
              <w:t>Orthoflavivirus perlitaense</w:t>
            </w:r>
          </w:p>
        </w:tc>
        <w:tc>
          <w:tcPr>
            <w:tcW w:w="2790" w:type="dxa"/>
            <w:noWrap/>
            <w:hideMark/>
          </w:tcPr>
          <w:p w14:paraId="2655E06C" w14:textId="77777777" w:rsidR="00B4224B" w:rsidRPr="00B4224B" w:rsidRDefault="00B4224B" w:rsidP="00B4224B">
            <w:pPr>
              <w:spacing w:line="259" w:lineRule="auto"/>
            </w:pPr>
            <w:r w:rsidRPr="00B4224B">
              <w:t>San Perlita virus</w:t>
            </w:r>
          </w:p>
        </w:tc>
        <w:tc>
          <w:tcPr>
            <w:tcW w:w="2073" w:type="dxa"/>
            <w:noWrap/>
            <w:hideMark/>
          </w:tcPr>
          <w:p w14:paraId="478F4A0E" w14:textId="77777777" w:rsidR="00B4224B" w:rsidRPr="00B4224B" w:rsidRDefault="00B4224B" w:rsidP="00B4224B">
            <w:pPr>
              <w:spacing w:line="259" w:lineRule="auto"/>
            </w:pPr>
            <w:r w:rsidRPr="00B4224B">
              <w:t>AF013402</w:t>
            </w:r>
          </w:p>
        </w:tc>
        <w:tc>
          <w:tcPr>
            <w:tcW w:w="2088" w:type="dxa"/>
            <w:noWrap/>
            <w:hideMark/>
          </w:tcPr>
          <w:p w14:paraId="5F18C51D" w14:textId="77777777" w:rsidR="00B4224B" w:rsidRPr="00B4224B" w:rsidRDefault="00B4224B" w:rsidP="00B4224B">
            <w:pPr>
              <w:spacing w:line="259" w:lineRule="auto"/>
            </w:pPr>
            <w:r w:rsidRPr="00B4224B">
              <w:t>SPV</w:t>
            </w:r>
          </w:p>
        </w:tc>
      </w:tr>
      <w:tr w:rsidR="00B4224B" w:rsidRPr="00B4224B" w14:paraId="7B737171" w14:textId="77777777" w:rsidTr="00B4224B">
        <w:trPr>
          <w:trHeight w:val="290"/>
        </w:trPr>
        <w:tc>
          <w:tcPr>
            <w:tcW w:w="9016" w:type="dxa"/>
            <w:gridSpan w:val="4"/>
            <w:noWrap/>
            <w:hideMark/>
          </w:tcPr>
          <w:p w14:paraId="6F506D06" w14:textId="77777777" w:rsidR="00B4224B" w:rsidRPr="00B4224B" w:rsidRDefault="00B4224B" w:rsidP="00B4224B">
            <w:pPr>
              <w:spacing w:line="259" w:lineRule="auto"/>
            </w:pPr>
            <w:r w:rsidRPr="00B4224B">
              <w:t>Unknown vector, Rio Bravo virus group</w:t>
            </w:r>
          </w:p>
        </w:tc>
      </w:tr>
      <w:tr w:rsidR="00B4224B" w:rsidRPr="00B4224B" w14:paraId="5F1165B4" w14:textId="77777777" w:rsidTr="00B4224B">
        <w:trPr>
          <w:trHeight w:val="290"/>
        </w:trPr>
        <w:tc>
          <w:tcPr>
            <w:tcW w:w="2065" w:type="dxa"/>
            <w:noWrap/>
            <w:hideMark/>
          </w:tcPr>
          <w:p w14:paraId="16D3FC68" w14:textId="77777777" w:rsidR="00B4224B" w:rsidRPr="00B4224B" w:rsidRDefault="00B4224B" w:rsidP="00B4224B">
            <w:pPr>
              <w:spacing w:line="259" w:lineRule="auto"/>
            </w:pPr>
            <w:r w:rsidRPr="00B4224B">
              <w:t>Orthoflavivirus bukalasaense</w:t>
            </w:r>
          </w:p>
        </w:tc>
        <w:tc>
          <w:tcPr>
            <w:tcW w:w="2790" w:type="dxa"/>
            <w:noWrap/>
            <w:hideMark/>
          </w:tcPr>
          <w:p w14:paraId="5D86DB1A" w14:textId="77777777" w:rsidR="00B4224B" w:rsidRPr="00B4224B" w:rsidRDefault="00B4224B" w:rsidP="00B4224B">
            <w:pPr>
              <w:spacing w:line="259" w:lineRule="auto"/>
            </w:pPr>
            <w:r w:rsidRPr="00B4224B">
              <w:t>Bukalasa bat virus</w:t>
            </w:r>
          </w:p>
        </w:tc>
        <w:tc>
          <w:tcPr>
            <w:tcW w:w="2073" w:type="dxa"/>
            <w:noWrap/>
            <w:hideMark/>
          </w:tcPr>
          <w:p w14:paraId="19904C90" w14:textId="77777777" w:rsidR="00B4224B" w:rsidRPr="00B4224B" w:rsidRDefault="00B4224B" w:rsidP="00B4224B">
            <w:pPr>
              <w:spacing w:line="259" w:lineRule="auto"/>
            </w:pPr>
            <w:r w:rsidRPr="00B4224B">
              <w:t>AF013365</w:t>
            </w:r>
          </w:p>
        </w:tc>
        <w:tc>
          <w:tcPr>
            <w:tcW w:w="2088" w:type="dxa"/>
            <w:noWrap/>
            <w:hideMark/>
          </w:tcPr>
          <w:p w14:paraId="4FD5FB2A" w14:textId="77777777" w:rsidR="00B4224B" w:rsidRPr="00B4224B" w:rsidRDefault="00B4224B" w:rsidP="00B4224B">
            <w:pPr>
              <w:spacing w:line="259" w:lineRule="auto"/>
            </w:pPr>
            <w:r w:rsidRPr="00B4224B">
              <w:t>BBV</w:t>
            </w:r>
          </w:p>
        </w:tc>
      </w:tr>
      <w:tr w:rsidR="00B4224B" w:rsidRPr="00B4224B" w14:paraId="1206972A" w14:textId="77777777" w:rsidTr="00B4224B">
        <w:trPr>
          <w:trHeight w:val="290"/>
        </w:trPr>
        <w:tc>
          <w:tcPr>
            <w:tcW w:w="2065" w:type="dxa"/>
            <w:noWrap/>
            <w:hideMark/>
          </w:tcPr>
          <w:p w14:paraId="3977965D" w14:textId="77777777" w:rsidR="00B4224B" w:rsidRPr="00B4224B" w:rsidRDefault="00B4224B" w:rsidP="00B4224B">
            <w:pPr>
              <w:spacing w:line="259" w:lineRule="auto"/>
            </w:pPr>
            <w:r w:rsidRPr="00B4224B">
              <w:t>Orthoflavivirus careyense</w:t>
            </w:r>
          </w:p>
        </w:tc>
        <w:tc>
          <w:tcPr>
            <w:tcW w:w="2790" w:type="dxa"/>
            <w:noWrap/>
            <w:hideMark/>
          </w:tcPr>
          <w:p w14:paraId="3BD03DCF" w14:textId="77777777" w:rsidR="00B4224B" w:rsidRPr="00B4224B" w:rsidRDefault="00B4224B" w:rsidP="00B4224B">
            <w:pPr>
              <w:spacing w:line="259" w:lineRule="auto"/>
            </w:pPr>
            <w:r w:rsidRPr="00B4224B">
              <w:t>Carey Island virus</w:t>
            </w:r>
          </w:p>
        </w:tc>
        <w:tc>
          <w:tcPr>
            <w:tcW w:w="2073" w:type="dxa"/>
            <w:noWrap/>
            <w:hideMark/>
          </w:tcPr>
          <w:p w14:paraId="3EE007BD" w14:textId="77777777" w:rsidR="00B4224B" w:rsidRPr="00B4224B" w:rsidRDefault="00B4224B" w:rsidP="00B4224B">
            <w:pPr>
              <w:spacing w:line="259" w:lineRule="auto"/>
            </w:pPr>
            <w:r w:rsidRPr="00B4224B">
              <w:t>AF013368</w:t>
            </w:r>
          </w:p>
        </w:tc>
        <w:tc>
          <w:tcPr>
            <w:tcW w:w="2088" w:type="dxa"/>
            <w:noWrap/>
            <w:hideMark/>
          </w:tcPr>
          <w:p w14:paraId="3395B9D3" w14:textId="77777777" w:rsidR="00B4224B" w:rsidRPr="00B4224B" w:rsidRDefault="00B4224B" w:rsidP="00B4224B">
            <w:pPr>
              <w:spacing w:line="259" w:lineRule="auto"/>
            </w:pPr>
            <w:r w:rsidRPr="00B4224B">
              <w:t>CIV</w:t>
            </w:r>
          </w:p>
        </w:tc>
      </w:tr>
      <w:tr w:rsidR="00B4224B" w:rsidRPr="00B4224B" w14:paraId="1792F85A" w14:textId="77777777" w:rsidTr="00B4224B">
        <w:trPr>
          <w:trHeight w:val="290"/>
        </w:trPr>
        <w:tc>
          <w:tcPr>
            <w:tcW w:w="2065" w:type="dxa"/>
            <w:noWrap/>
            <w:hideMark/>
          </w:tcPr>
          <w:p w14:paraId="21E1F2FD" w14:textId="77777777" w:rsidR="00B4224B" w:rsidRPr="00B4224B" w:rsidRDefault="00B4224B" w:rsidP="00B4224B">
            <w:pPr>
              <w:spacing w:line="259" w:lineRule="auto"/>
            </w:pPr>
            <w:r w:rsidRPr="00B4224B">
              <w:t>Orthoflavivirus dakarense</w:t>
            </w:r>
          </w:p>
        </w:tc>
        <w:tc>
          <w:tcPr>
            <w:tcW w:w="2790" w:type="dxa"/>
            <w:noWrap/>
            <w:hideMark/>
          </w:tcPr>
          <w:p w14:paraId="74338762" w14:textId="77777777" w:rsidR="00B4224B" w:rsidRPr="00B4224B" w:rsidRDefault="00B4224B" w:rsidP="00B4224B">
            <w:pPr>
              <w:spacing w:line="259" w:lineRule="auto"/>
            </w:pPr>
            <w:r w:rsidRPr="00B4224B">
              <w:t>Dakar bat virus</w:t>
            </w:r>
          </w:p>
        </w:tc>
        <w:tc>
          <w:tcPr>
            <w:tcW w:w="2073" w:type="dxa"/>
            <w:noWrap/>
            <w:hideMark/>
          </w:tcPr>
          <w:p w14:paraId="77DDB2A2" w14:textId="77777777" w:rsidR="00B4224B" w:rsidRPr="00B4224B" w:rsidRDefault="00B4224B" w:rsidP="00B4224B">
            <w:pPr>
              <w:spacing w:line="259" w:lineRule="auto"/>
            </w:pPr>
            <w:r w:rsidRPr="00B4224B">
              <w:t>AF013371</w:t>
            </w:r>
          </w:p>
        </w:tc>
        <w:tc>
          <w:tcPr>
            <w:tcW w:w="2088" w:type="dxa"/>
            <w:noWrap/>
            <w:hideMark/>
          </w:tcPr>
          <w:p w14:paraId="0F1AF0C2" w14:textId="77777777" w:rsidR="00B4224B" w:rsidRPr="00B4224B" w:rsidRDefault="00B4224B" w:rsidP="00B4224B">
            <w:pPr>
              <w:spacing w:line="259" w:lineRule="auto"/>
            </w:pPr>
            <w:r w:rsidRPr="00B4224B">
              <w:t>DBV</w:t>
            </w:r>
          </w:p>
        </w:tc>
      </w:tr>
      <w:tr w:rsidR="00B4224B" w:rsidRPr="00B4224B" w14:paraId="37EF9ECB" w14:textId="77777777" w:rsidTr="00B4224B">
        <w:trPr>
          <w:trHeight w:val="290"/>
        </w:trPr>
        <w:tc>
          <w:tcPr>
            <w:tcW w:w="2065" w:type="dxa"/>
            <w:noWrap/>
            <w:hideMark/>
          </w:tcPr>
          <w:p w14:paraId="7C4E5F2C" w14:textId="77777777" w:rsidR="00B4224B" w:rsidRPr="00B4224B" w:rsidRDefault="00B4224B" w:rsidP="00B4224B">
            <w:pPr>
              <w:spacing w:line="259" w:lineRule="auto"/>
            </w:pPr>
            <w:r w:rsidRPr="00B4224B">
              <w:t>Orthoflavivirus montanaense</w:t>
            </w:r>
          </w:p>
        </w:tc>
        <w:tc>
          <w:tcPr>
            <w:tcW w:w="2790" w:type="dxa"/>
            <w:noWrap/>
            <w:hideMark/>
          </w:tcPr>
          <w:p w14:paraId="65A609F4" w14:textId="77777777" w:rsidR="00B4224B" w:rsidRPr="00B4224B" w:rsidRDefault="00B4224B" w:rsidP="00B4224B">
            <w:pPr>
              <w:spacing w:line="259" w:lineRule="auto"/>
            </w:pPr>
            <w:r w:rsidRPr="00B4224B">
              <w:t>Montana myotis leukoencephalitis virus</w:t>
            </w:r>
          </w:p>
        </w:tc>
        <w:tc>
          <w:tcPr>
            <w:tcW w:w="2073" w:type="dxa"/>
            <w:noWrap/>
            <w:hideMark/>
          </w:tcPr>
          <w:p w14:paraId="2DD8AFEE" w14:textId="77777777" w:rsidR="00B4224B" w:rsidRPr="00B4224B" w:rsidRDefault="00B4224B" w:rsidP="00B4224B">
            <w:pPr>
              <w:spacing w:line="259" w:lineRule="auto"/>
            </w:pPr>
            <w:r w:rsidRPr="00B4224B">
              <w:t>AJ299445</w:t>
            </w:r>
          </w:p>
        </w:tc>
        <w:tc>
          <w:tcPr>
            <w:tcW w:w="2088" w:type="dxa"/>
            <w:noWrap/>
            <w:hideMark/>
          </w:tcPr>
          <w:p w14:paraId="6CE21294" w14:textId="77777777" w:rsidR="00B4224B" w:rsidRPr="00B4224B" w:rsidRDefault="00B4224B" w:rsidP="00B4224B">
            <w:pPr>
              <w:spacing w:line="259" w:lineRule="auto"/>
            </w:pPr>
            <w:r w:rsidRPr="00B4224B">
              <w:t>MMLV</w:t>
            </w:r>
          </w:p>
        </w:tc>
      </w:tr>
      <w:tr w:rsidR="00B4224B" w:rsidRPr="00B4224B" w14:paraId="10E94030" w14:textId="77777777" w:rsidTr="00B4224B">
        <w:trPr>
          <w:trHeight w:val="290"/>
        </w:trPr>
        <w:tc>
          <w:tcPr>
            <w:tcW w:w="2065" w:type="dxa"/>
            <w:noWrap/>
            <w:hideMark/>
          </w:tcPr>
          <w:p w14:paraId="7EABA24A" w14:textId="77777777" w:rsidR="00B4224B" w:rsidRPr="00B4224B" w:rsidRDefault="00B4224B" w:rsidP="00B4224B">
            <w:pPr>
              <w:spacing w:line="259" w:lineRule="auto"/>
            </w:pPr>
            <w:r w:rsidRPr="00B4224B">
              <w:lastRenderedPageBreak/>
              <w:t>Orthoflavivirus phnompenhense</w:t>
            </w:r>
          </w:p>
        </w:tc>
        <w:tc>
          <w:tcPr>
            <w:tcW w:w="2790" w:type="dxa"/>
            <w:noWrap/>
            <w:hideMark/>
          </w:tcPr>
          <w:p w14:paraId="197DFB34" w14:textId="77777777" w:rsidR="00B4224B" w:rsidRPr="00B4224B" w:rsidRDefault="00B4224B" w:rsidP="00B4224B">
            <w:pPr>
              <w:spacing w:line="259" w:lineRule="auto"/>
            </w:pPr>
            <w:r w:rsidRPr="00B4224B">
              <w:t>Batu Cave virus</w:t>
            </w:r>
          </w:p>
        </w:tc>
        <w:tc>
          <w:tcPr>
            <w:tcW w:w="2073" w:type="dxa"/>
            <w:noWrap/>
            <w:hideMark/>
          </w:tcPr>
          <w:p w14:paraId="111AB95C" w14:textId="77777777" w:rsidR="00B4224B" w:rsidRPr="00B4224B" w:rsidRDefault="00B4224B" w:rsidP="00B4224B">
            <w:pPr>
              <w:spacing w:line="259" w:lineRule="auto"/>
            </w:pPr>
            <w:r w:rsidRPr="00B4224B">
              <w:t>AF013369</w:t>
            </w:r>
          </w:p>
        </w:tc>
        <w:tc>
          <w:tcPr>
            <w:tcW w:w="2088" w:type="dxa"/>
            <w:noWrap/>
            <w:hideMark/>
          </w:tcPr>
          <w:p w14:paraId="4945AC21" w14:textId="77777777" w:rsidR="00B4224B" w:rsidRPr="00B4224B" w:rsidRDefault="00B4224B" w:rsidP="00B4224B">
            <w:pPr>
              <w:spacing w:line="259" w:lineRule="auto"/>
            </w:pPr>
            <w:r w:rsidRPr="00B4224B">
              <w:t>BCV</w:t>
            </w:r>
          </w:p>
        </w:tc>
      </w:tr>
      <w:tr w:rsidR="00B4224B" w:rsidRPr="00B4224B" w14:paraId="236C7BD1" w14:textId="77777777" w:rsidTr="00B4224B">
        <w:trPr>
          <w:trHeight w:val="290"/>
        </w:trPr>
        <w:tc>
          <w:tcPr>
            <w:tcW w:w="2065" w:type="dxa"/>
            <w:noWrap/>
            <w:hideMark/>
          </w:tcPr>
          <w:p w14:paraId="5F502EE1" w14:textId="77777777" w:rsidR="00B4224B" w:rsidRPr="00B4224B" w:rsidRDefault="00B4224B" w:rsidP="00B4224B">
            <w:pPr>
              <w:spacing w:line="259" w:lineRule="auto"/>
            </w:pPr>
          </w:p>
        </w:tc>
        <w:tc>
          <w:tcPr>
            <w:tcW w:w="2790" w:type="dxa"/>
            <w:noWrap/>
            <w:hideMark/>
          </w:tcPr>
          <w:p w14:paraId="2223457B" w14:textId="77777777" w:rsidR="00B4224B" w:rsidRPr="00B4224B" w:rsidRDefault="00B4224B" w:rsidP="00B4224B">
            <w:pPr>
              <w:spacing w:line="259" w:lineRule="auto"/>
            </w:pPr>
            <w:r w:rsidRPr="00B4224B">
              <w:t>Phnom Penh bat virus</w:t>
            </w:r>
          </w:p>
        </w:tc>
        <w:tc>
          <w:tcPr>
            <w:tcW w:w="2073" w:type="dxa"/>
            <w:noWrap/>
            <w:hideMark/>
          </w:tcPr>
          <w:p w14:paraId="3E2D4E0F" w14:textId="77777777" w:rsidR="00B4224B" w:rsidRPr="00B4224B" w:rsidRDefault="00B4224B" w:rsidP="00B4224B">
            <w:pPr>
              <w:spacing w:line="259" w:lineRule="auto"/>
            </w:pPr>
            <w:r w:rsidRPr="00B4224B">
              <w:t>AF013394</w:t>
            </w:r>
          </w:p>
        </w:tc>
        <w:tc>
          <w:tcPr>
            <w:tcW w:w="2088" w:type="dxa"/>
            <w:noWrap/>
            <w:hideMark/>
          </w:tcPr>
          <w:p w14:paraId="6B186F23" w14:textId="77777777" w:rsidR="00B4224B" w:rsidRPr="00B4224B" w:rsidRDefault="00B4224B" w:rsidP="00B4224B">
            <w:pPr>
              <w:spacing w:line="259" w:lineRule="auto"/>
            </w:pPr>
            <w:r w:rsidRPr="00B4224B">
              <w:t>PPBV</w:t>
            </w:r>
          </w:p>
        </w:tc>
      </w:tr>
      <w:tr w:rsidR="00B4224B" w:rsidRPr="00B4224B" w14:paraId="4EEA862A" w14:textId="77777777" w:rsidTr="00B4224B">
        <w:trPr>
          <w:trHeight w:val="290"/>
        </w:trPr>
        <w:tc>
          <w:tcPr>
            <w:tcW w:w="2065" w:type="dxa"/>
            <w:noWrap/>
            <w:hideMark/>
          </w:tcPr>
          <w:p w14:paraId="13D6BC32" w14:textId="77777777" w:rsidR="00B4224B" w:rsidRPr="00B4224B" w:rsidRDefault="00B4224B" w:rsidP="00B4224B">
            <w:pPr>
              <w:spacing w:line="259" w:lineRule="auto"/>
            </w:pPr>
            <w:r w:rsidRPr="00B4224B">
              <w:t>Orthoflavivirus bravoense</w:t>
            </w:r>
          </w:p>
        </w:tc>
        <w:tc>
          <w:tcPr>
            <w:tcW w:w="2790" w:type="dxa"/>
            <w:noWrap/>
            <w:hideMark/>
          </w:tcPr>
          <w:p w14:paraId="2FFE97A4" w14:textId="77777777" w:rsidR="00B4224B" w:rsidRPr="00B4224B" w:rsidRDefault="00B4224B" w:rsidP="00B4224B">
            <w:pPr>
              <w:spacing w:line="259" w:lineRule="auto"/>
            </w:pPr>
            <w:r w:rsidRPr="00B4224B">
              <w:t>Rio Bravo virus</w:t>
            </w:r>
          </w:p>
        </w:tc>
        <w:tc>
          <w:tcPr>
            <w:tcW w:w="2073" w:type="dxa"/>
            <w:noWrap/>
            <w:hideMark/>
          </w:tcPr>
          <w:p w14:paraId="550C415F" w14:textId="77777777" w:rsidR="00B4224B" w:rsidRPr="00B4224B" w:rsidRDefault="00B4224B" w:rsidP="00B4224B">
            <w:pPr>
              <w:spacing w:line="259" w:lineRule="auto"/>
            </w:pPr>
            <w:r w:rsidRPr="00B4224B">
              <w:t>AF144692</w:t>
            </w:r>
          </w:p>
        </w:tc>
        <w:tc>
          <w:tcPr>
            <w:tcW w:w="2088" w:type="dxa"/>
            <w:noWrap/>
            <w:hideMark/>
          </w:tcPr>
          <w:p w14:paraId="5234CEB3" w14:textId="77777777" w:rsidR="00B4224B" w:rsidRPr="00B4224B" w:rsidRDefault="00B4224B" w:rsidP="00B4224B">
            <w:pPr>
              <w:spacing w:line="259" w:lineRule="auto"/>
            </w:pPr>
            <w:r w:rsidRPr="00B4224B">
              <w:t>RBV</w:t>
            </w:r>
          </w:p>
        </w:tc>
      </w:tr>
    </w:tbl>
    <w:p w14:paraId="2BF0491E" w14:textId="601A2D12" w:rsidR="00C54FA5" w:rsidRDefault="00C54FA5" w:rsidP="00C54FA5">
      <w:pPr>
        <w:rPr>
          <w:rStyle w:val="Strong"/>
          <w:rFonts w:ascii="Segoe UI" w:hAnsi="Segoe UI" w:cs="Segoe UI"/>
          <w:color w:val="ECECEC"/>
          <w:bdr w:val="single" w:sz="2" w:space="0" w:color="E3E3E3" w:frame="1"/>
          <w:shd w:val="clear" w:color="auto" w:fill="212121"/>
        </w:rPr>
      </w:pPr>
    </w:p>
    <w:p w14:paraId="399F2DB3" w14:textId="3DCC9329" w:rsidR="00C54FA5" w:rsidRPr="00C54FA5" w:rsidRDefault="00C54FA5" w:rsidP="006F0474">
      <w:r w:rsidRPr="00C54FA5">
        <w:t xml:space="preserve">A list of sequences was obtained from the </w:t>
      </w:r>
      <w:r w:rsidR="008F3402">
        <w:t>“</w:t>
      </w:r>
      <w:r w:rsidR="008F28EF" w:rsidRPr="008F28EF">
        <w:t>Insect-Specific Flaviviruses: A Systematic Review of Their Discovery, Host Range, Mode of Transmission, Superinfection Exclusion Potential and Genomic Organization</w:t>
      </w:r>
      <w:r w:rsidR="008F3402">
        <w:t>”</w:t>
      </w:r>
      <w:r w:rsidR="008F28EF" w:rsidRPr="008F28EF">
        <w:t xml:space="preserve"> </w:t>
      </w:r>
      <w:r w:rsidR="008F3402">
        <w:t>paper</w:t>
      </w:r>
      <w:r w:rsidRPr="00C54FA5">
        <w:t xml:space="preserve">, as detailed in </w:t>
      </w:r>
      <w:r w:rsidR="004B6F54">
        <w:t>Table</w:t>
      </w:r>
      <w:r w:rsidR="00FE70AC">
        <w:t xml:space="preserve"> </w:t>
      </w:r>
      <w:r w:rsidR="0028142C">
        <w:t>7</w:t>
      </w:r>
      <w:r w:rsidR="00E31B51">
        <w:t xml:space="preserve"> </w:t>
      </w:r>
      <w:r w:rsidR="00E31B51">
        <w:fldChar w:fldCharType="begin"/>
      </w:r>
      <w:r w:rsidR="00E31B51">
        <w:instrText xml:space="preserve"> ADDIN ZOTERO_ITEM CSL_CITATION {"citationID":"28BpKePb","properties":{"formattedCitation":"(Blitvich and Firth, 2015)","plainCitation":"(Blitvich and Firth, 2015)","noteIndex":0},"citationItems":[{"id":197,"uris":["http://zotero.org/users/14142313/items/HVTSJN9N"],"itemData":{"id":197,"type":"article-journal","abstract":"There has been a dramatic increase in the number of insect-specific flaviviruses (ISFs) discovered in the last decade. Historically, these viruses have generated limited interest due to their inability to infect vertebrate cells. This viewpoint has changed in recent years because some ISFs have been shown to enhance or suppress the replication of medically important flaviviruses in co-infected mosquito cells. Additionally, comparative studies between ISFs and medically important flaviviruses can provide a unique perspective as to why some flaviviruses possess the ability to infect and cause devastating disease in humans while others do not. ISFs have been isolated exclusively from mosquitoes in nature but the detection of ISF-like sequences in sandflies and chironomids indicates that they may also infect other dipterans. ISFs can be divided into two distinct phylogenetic groups. The first group currently consists of approximately 12 viruses and includes cell fusing agent virus, Kamiti River virus and Culex flavivirus. These viruses are phylogenetically distinct from all other known flaviviruses. The second group, which is apparently not monophyletic, currently consists of nine viruses and includes Chaoyang virus, Nounané virus and Lammi virus. These viruses phylogenetically affiliate with mosquito/vertebrate flaviviruses despite their apparent insect-restricted phenotype. This article provides a review of the discovery, host range, mode of transmission, superinfection exclusion ability and genomic organization of ISFs. This article also attempts to clarify the ISF nomenclature because some of these viruses have been assigned more than one name due to their simultaneous discoveries by independent research groups.","container-title":"Viruses","DOI":"10.3390/v7041927","ISSN":"1999-4915","issue":"4","journalAbbreviation":"Viruses","language":"eng","note":"PMID: 25866904\nPMCID: PMC4411683","page":"1927-1959","source":"PubMed","title":"Insect-specific flaviviruses: a systematic review of their discovery, host range, mode of transmission, superinfection exclusion potential and genomic organization","title-short":"Insect-specific flaviviruses","volume":"7","author":[{"family":"Blitvich","given":"Bradley J."},{"family":"Firth","given":"Andrew E."}],"issued":{"date-parts":[["2015",4,10]]}}}],"schema":"https://github.com/citation-style-language/schema/raw/master/csl-citation.json"} </w:instrText>
      </w:r>
      <w:r w:rsidR="00E31B51">
        <w:fldChar w:fldCharType="separate"/>
      </w:r>
      <w:r w:rsidR="00E31B51" w:rsidRPr="00E31B51">
        <w:rPr>
          <w:rFonts w:cs="Times New Roman"/>
        </w:rPr>
        <w:t>(Blitvich and Firth, 2015)</w:t>
      </w:r>
      <w:r w:rsidR="00E31B51">
        <w:fldChar w:fldCharType="end"/>
      </w:r>
      <w:r w:rsidRPr="00C54FA5">
        <w:t xml:space="preserve">. These sequences were downloaded into a FASTA file using </w:t>
      </w:r>
      <w:r w:rsidR="00FE70AC">
        <w:t>Python</w:t>
      </w:r>
      <w:r w:rsidR="00911A39">
        <w:t xml:space="preserve"> (v.3.8.19)</w:t>
      </w:r>
      <w:r w:rsidR="00FE70AC">
        <w:t xml:space="preserve"> and </w:t>
      </w:r>
      <w:r w:rsidRPr="00C54FA5">
        <w:t xml:space="preserve">the Entrez </w:t>
      </w:r>
      <w:r w:rsidR="007C22A4">
        <w:t>(v.</w:t>
      </w:r>
      <w:r w:rsidR="007C22A4" w:rsidRPr="007C22A4">
        <w:t>16.2</w:t>
      </w:r>
      <w:r w:rsidR="007C22A4">
        <w:t xml:space="preserve">) </w:t>
      </w:r>
      <w:r w:rsidRPr="00C54FA5">
        <w:t xml:space="preserve">library. Subsequent manual cleaning of the FASTA file results was performed using Notepad++. This included standardizing the sequence names, removing blank spaces, and eliminating empty lines. After cleaning, the FASTA file was uploaded to the Clustal Omega Multiple Sequence Alignment (MSA) </w:t>
      </w:r>
      <w:r w:rsidR="000E735F">
        <w:t xml:space="preserve">website </w:t>
      </w:r>
      <w:r w:rsidR="000E735F">
        <w:fldChar w:fldCharType="begin"/>
      </w:r>
      <w:r w:rsidR="000E735F">
        <w:instrText xml:space="preserve"> ADDIN ZOTERO_ITEM CSL_CITATION {"citationID":"LsbXVy2t","properties":{"formattedCitation":"(Madeira {\\i{}et al.}, 2024)","plainCitation":"(Madeira et al., 2024)","noteIndex":0},"citationItems":[{"id":192,"uris":["http://zotero.org/users/14142313/items/6NZZA3R2"],"itemData":{"id":192,"type":"article-journal","abstract":"The EMBL-EBI Job Dispatcher sequence analysis tools framework (https://www.ebi.ac.uk/jdispatcher) enables the scientific community to perform a diverse range of sequence analyses using popular bioinformatics applications. Free access to the tools and required sequence datasets is provided through user-friendly web applications, as well as via RESTful and SOAP-based APIs. These are integrated into popular EMBL-EBI resources such as UniProt, InterPro, ENA and Ensembl Genomes. This paper overviews recent improvements to Job Dispatcher, including its brand new website and documentation, enhanced visualisations, improved job management, and a rising trend of user reliance on the service from low- and middle-income regions.","container-title":"Nucleic acids research","DOI":"10.1093/nar/gkae241","ISSN":"1362-4962","issue":"W1","journalAbbreviation":"Nucleic Acids Res","language":"eng","license":"cc by","note":"PMID: 38597606","page":"W521-W525","source":"Europe PMC","title":"The EMBL-EBI Job Dispatcher sequence analysis tools framework in 2024","volume":"52","author":[{"family":"Madeira","given":"Fábio"},{"family":"Madhusoodanan","given":"Nandana"},{"family":"Lee","given":"Joonheung"},{"family":"Eusebi","given":"Alberto"},{"family":"Niewielska","given":"Ania"},{"family":"Tivey","given":"Adrian R N"},{"family":"Lopez","given":"Rodrigo"},{"family":"Butcher","given":"Sarah"}],"issued":{"date-parts":[["2024",7,1]]}}}],"schema":"https://github.com/citation-style-language/schema/raw/master/csl-citation.json"} </w:instrText>
      </w:r>
      <w:r w:rsidR="000E735F">
        <w:fldChar w:fldCharType="separate"/>
      </w:r>
      <w:r w:rsidR="000E735F" w:rsidRPr="000E735F">
        <w:rPr>
          <w:rFonts w:cs="Times New Roman"/>
          <w:kern w:val="0"/>
          <w:szCs w:val="24"/>
        </w:rPr>
        <w:t xml:space="preserve">(Madeira </w:t>
      </w:r>
      <w:r w:rsidR="000E735F" w:rsidRPr="000E735F">
        <w:rPr>
          <w:rFonts w:cs="Times New Roman"/>
          <w:i/>
          <w:iCs/>
          <w:kern w:val="0"/>
          <w:szCs w:val="24"/>
        </w:rPr>
        <w:t>et al.</w:t>
      </w:r>
      <w:r w:rsidR="000E735F" w:rsidRPr="000E735F">
        <w:rPr>
          <w:rFonts w:cs="Times New Roman"/>
          <w:kern w:val="0"/>
          <w:szCs w:val="24"/>
        </w:rPr>
        <w:t>, 2024)</w:t>
      </w:r>
      <w:r w:rsidR="000E735F">
        <w:fldChar w:fldCharType="end"/>
      </w:r>
      <w:r w:rsidRPr="00C54FA5">
        <w:t xml:space="preserve">. The phylogenetic tree resulting from the MSA was then downloaded and uploaded to </w:t>
      </w:r>
      <w:r w:rsidR="005148BA">
        <w:t xml:space="preserve">iTOL </w:t>
      </w:r>
      <w:r w:rsidRPr="00C54FA5">
        <w:t>for customization and visualization on the iTOL website</w:t>
      </w:r>
      <w:r w:rsidR="00C92573">
        <w:t xml:space="preserve"> </w:t>
      </w:r>
      <w:r w:rsidR="00C92573">
        <w:fldChar w:fldCharType="begin"/>
      </w:r>
      <w:r w:rsidR="00C92573">
        <w:instrText xml:space="preserve"> ADDIN ZOTERO_ITEM CSL_CITATION {"citationID":"bPdcDq2R","properties":{"formattedCitation":"(Letunic and Bork, 2024)","plainCitation":"(Letunic and Bork, 2024)","noteIndex":0},"citationItems":[{"id":194,"uris":["http://zotero.org/users/14142313/items/N2WJUJJV"],"itemData":{"id":194,"type":"article-journal","abstract":"The Interactive Tree Of Life (https://itol.embl.de) is an online tool for the management, display, annotation and manipulation of phylogenetic and other trees. It is freely available and open to everyone. iTOL version 6 introduces a modernized and completely rewritten user interface, together with numerous new features. A new dataset type has been introduced (colored/labeled ranges), greatly upgrading the functionality of the previous simple colored range annotation function. Additional annotation options have been implemented for several existing dataset types. Dataset template files now support simple assignment of annotations to multiple tree nodes through substring matching, including full regular expression support. Node metadata handling has been greatly extended with novel display and exporting options, and it can now be edited interactively or bulk updated through annotation files. Tree labels can be displayed using multiple simultaneous font styles, with precise positioning, sizing and styling of each individual label part. Various bulk label editing functions have been implemented, simplifying large scale changes of all tree node labels. iTOL’s automatic taxonomy assignment functions now support trees based on the Genome Taxonomy Database (GTDB), in addition to the NCBI taxonomy. The functionality of the optional user account pages has been expanded, simplifying the management, navigation and sharing of projects and trees. iTOL currently handles more than one and a half million trees from &amp;gt;130 000 individual user accounts.","container-title":"Nucleic Acids Research","DOI":"10.1093/nar/gkae268","ISSN":"0305-1048","issue":"W1","journalAbbreviation":"Nucleic Acids Research","page":"W78-W82","source":"Silverchair","title":"Interactive Tree of Life (iTOL) v6: recent updates to the phylogenetic tree display and annotation tool","title-short":"Interactive Tree of Life (iTOL) v6","volume":"52","author":[{"family":"Letunic","given":"Ivica"},{"family":"Bork","given":"Peer"}],"issued":{"date-parts":[["2024",7,5]]}}}],"schema":"https://github.com/citation-style-language/schema/raw/master/csl-citation.json"} </w:instrText>
      </w:r>
      <w:r w:rsidR="00C92573">
        <w:fldChar w:fldCharType="separate"/>
      </w:r>
      <w:r w:rsidR="00C92573" w:rsidRPr="00C92573">
        <w:rPr>
          <w:rFonts w:cs="Times New Roman"/>
        </w:rPr>
        <w:t>(Letunic and Bork, 2024)</w:t>
      </w:r>
      <w:r w:rsidR="00C92573">
        <w:fldChar w:fldCharType="end"/>
      </w:r>
      <w:r w:rsidRPr="00C54FA5">
        <w:t>.</w:t>
      </w:r>
      <w:r w:rsidR="004D7F4B">
        <w:t xml:space="preserve"> </w:t>
      </w:r>
    </w:p>
    <w:p w14:paraId="2DBAB267" w14:textId="77777777" w:rsidR="00E31169" w:rsidRDefault="00E31169">
      <w:pPr>
        <w:spacing w:line="259" w:lineRule="auto"/>
        <w:jc w:val="left"/>
        <w:rPr>
          <w:rFonts w:eastAsiaTheme="majorEastAsia" w:cstheme="majorBidi"/>
          <w:color w:val="2F5496" w:themeColor="accent1" w:themeShade="BF"/>
          <w:sz w:val="32"/>
          <w:szCs w:val="32"/>
        </w:rPr>
      </w:pPr>
      <w:r>
        <w:br w:type="page"/>
      </w:r>
    </w:p>
    <w:p w14:paraId="43FFBD4B" w14:textId="77777777" w:rsidR="00FC329C" w:rsidRDefault="00FC329C" w:rsidP="00FC329C">
      <w:pPr>
        <w:pStyle w:val="Heading1"/>
      </w:pPr>
      <w:bookmarkStart w:id="53" w:name="_Toc172928094"/>
      <w:r>
        <w:lastRenderedPageBreak/>
        <w:t>Results</w:t>
      </w:r>
      <w:bookmarkEnd w:id="53"/>
    </w:p>
    <w:p w14:paraId="450DC82D" w14:textId="77777777" w:rsidR="00FC329C" w:rsidRDefault="00FC329C" w:rsidP="00FC329C">
      <w:pPr>
        <w:pStyle w:val="Heading2"/>
      </w:pPr>
      <w:bookmarkStart w:id="54" w:name="_Toc172928095"/>
      <w:r w:rsidRPr="00DD2525">
        <w:t>Distribution of Dengue Virus Primers by Year and Serotype</w:t>
      </w:r>
      <w:bookmarkEnd w:id="54"/>
    </w:p>
    <w:p w14:paraId="3CC54FB3" w14:textId="77777777" w:rsidR="00FC329C" w:rsidRDefault="00FC329C" w:rsidP="00FC329C">
      <w:r w:rsidRPr="00613976">
        <w:t>A total of 1,623 Dengue virus primers were identified from 158 publications. These primers were analyzed to determine their distribution over the years and the specific Dengue virus serotypes they target, namely DENV1, DENV2, DENV3, and DENV4. The objective of this analysis was to evaluate the temporal trends and frequency of primers for each serotype</w:t>
      </w:r>
      <w:r w:rsidRPr="00AF64C2">
        <w:t>.</w:t>
      </w:r>
    </w:p>
    <w:p w14:paraId="788F4856" w14:textId="77777777" w:rsidR="00FC329C" w:rsidRDefault="00FC329C" w:rsidP="00FC329C">
      <w:r w:rsidRPr="00DA0C36">
        <w:rPr>
          <w:noProof/>
        </w:rPr>
        <w:drawing>
          <wp:inline distT="0" distB="0" distL="0" distR="0" wp14:anchorId="6FC56026" wp14:editId="020674DD">
            <wp:extent cx="5731510" cy="3275330"/>
            <wp:effectExtent l="19050" t="19050" r="21590" b="20320"/>
            <wp:docPr id="160657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572773" name=""/>
                    <pic:cNvPicPr/>
                  </pic:nvPicPr>
                  <pic:blipFill>
                    <a:blip r:embed="rId11"/>
                    <a:stretch>
                      <a:fillRect/>
                    </a:stretch>
                  </pic:blipFill>
                  <pic:spPr>
                    <a:xfrm>
                      <a:off x="0" y="0"/>
                      <a:ext cx="5731510" cy="3275330"/>
                    </a:xfrm>
                    <a:prstGeom prst="rect">
                      <a:avLst/>
                    </a:prstGeom>
                    <a:ln>
                      <a:solidFill>
                        <a:schemeClr val="tx1"/>
                      </a:solidFill>
                    </a:ln>
                  </pic:spPr>
                </pic:pic>
              </a:graphicData>
            </a:graphic>
          </wp:inline>
        </w:drawing>
      </w:r>
    </w:p>
    <w:p w14:paraId="2BD701EE" w14:textId="39470CB2" w:rsidR="00FC329C" w:rsidRDefault="00FC329C" w:rsidP="00FC329C">
      <w:pPr>
        <w:pStyle w:val="Caption"/>
        <w:jc w:val="center"/>
      </w:pPr>
      <w:bookmarkStart w:id="55" w:name="_Toc172928117"/>
      <w:r w:rsidRPr="00F9055D">
        <w:t xml:space="preserve">Figure </w:t>
      </w:r>
      <w:r w:rsidRPr="00F9055D">
        <w:fldChar w:fldCharType="begin"/>
      </w:r>
      <w:r w:rsidRPr="00F9055D">
        <w:instrText xml:space="preserve"> SEQ Figure \* ARABIC </w:instrText>
      </w:r>
      <w:r w:rsidRPr="00F9055D">
        <w:fldChar w:fldCharType="separate"/>
      </w:r>
      <w:r w:rsidR="002331AB">
        <w:rPr>
          <w:noProof/>
        </w:rPr>
        <w:t>6</w:t>
      </w:r>
      <w:r w:rsidRPr="00F9055D">
        <w:fldChar w:fldCharType="end"/>
      </w:r>
      <w:r w:rsidRPr="00F9055D">
        <w:t>: Literature Mining – Dengue Virus PCR Primers by Year and Serotype</w:t>
      </w:r>
      <w:bookmarkEnd w:id="55"/>
    </w:p>
    <w:p w14:paraId="7271D682" w14:textId="734F63F3" w:rsidR="00FC329C" w:rsidRDefault="00FC329C" w:rsidP="00FC329C">
      <w:pPr>
        <w:rPr>
          <w:noProof/>
        </w:rPr>
      </w:pPr>
      <w:r w:rsidRPr="00DD2525">
        <w:t xml:space="preserve">Figure </w:t>
      </w:r>
      <w:r w:rsidR="00F24540">
        <w:t>6</w:t>
      </w:r>
      <w:r w:rsidRPr="00DD2525">
        <w:t xml:space="preserve"> illustrates the distribution of primers over the years. In the early years (1995-2000), the number of primers was relatively low with sporadic increases. From 2005 onwards, there was a noticeable rise in the number of primers, peaking in 2010, 2018, and 2023. Primers targeting DENV1 showed multiple peaks, particularly in 1999, 2008, 2010, 2018, and a significant increase in 2023. Similarly, primers for DENV2 exhibited notable peaks in 2005, 2008, 2010, 2017, and 2023. DENV3 primers displayed fluctuations with significant peaks in 2000, 2003, 2005, 2010, 2018, and a major rise in 2023. Primers targeting DENV4 had fewer peaks, with notable increases in 2005, 2010, 2014, 2018, and 2023. The 'ALL' category, which includes primers targeting multiple serotypes, showed consistent increases over the years, with significant peaks in 2010, 2018, and 2023</w:t>
      </w:r>
      <w:r w:rsidRPr="006A0CD6">
        <w:t>.</w:t>
      </w:r>
    </w:p>
    <w:p w14:paraId="143F2B45" w14:textId="77777777" w:rsidR="00FC329C" w:rsidRDefault="00FC329C" w:rsidP="00FC329C">
      <w:pPr>
        <w:rPr>
          <w:b/>
          <w:bCs/>
          <w:noProof/>
        </w:rPr>
      </w:pPr>
    </w:p>
    <w:p w14:paraId="566BBB39" w14:textId="77777777" w:rsidR="00FC329C" w:rsidRDefault="00FC329C" w:rsidP="00FC329C">
      <w:pPr>
        <w:rPr>
          <w:b/>
          <w:bCs/>
          <w:noProof/>
        </w:rPr>
      </w:pPr>
    </w:p>
    <w:p w14:paraId="7DFA6CA5" w14:textId="77777777" w:rsidR="00FC329C" w:rsidRDefault="00FC329C" w:rsidP="00FC329C">
      <w:pPr>
        <w:rPr>
          <w:b/>
          <w:bCs/>
          <w:noProof/>
        </w:rPr>
      </w:pPr>
    </w:p>
    <w:p w14:paraId="0B26E836" w14:textId="77777777" w:rsidR="00FC329C" w:rsidRDefault="00FC329C" w:rsidP="00FC329C">
      <w:pPr>
        <w:rPr>
          <w:b/>
          <w:bCs/>
          <w:noProof/>
        </w:rPr>
      </w:pPr>
      <w:r w:rsidRPr="00305687">
        <w:rPr>
          <w:rFonts w:eastAsiaTheme="majorEastAsia" w:cstheme="majorBidi"/>
          <w:color w:val="2F5496" w:themeColor="accent1" w:themeShade="BF"/>
          <w:sz w:val="26"/>
          <w:szCs w:val="26"/>
        </w:rPr>
        <w:lastRenderedPageBreak/>
        <w:t>Statistical Analysis</w:t>
      </w:r>
    </w:p>
    <w:p w14:paraId="6EA7133E" w14:textId="77777777" w:rsidR="00FC329C" w:rsidRPr="00305687" w:rsidRDefault="00FC329C" w:rsidP="00FC329C">
      <w:r>
        <w:t>To provide a statistical backing for these observations, several Ordinary Least Squares (OLS) regression analyses were performed to evaluate trends over the years:</w:t>
      </w:r>
    </w:p>
    <w:p w14:paraId="1A9A1122" w14:textId="77777777" w:rsidR="00FC329C" w:rsidRPr="005F5B9B" w:rsidRDefault="00FC329C" w:rsidP="00FC329C">
      <w:pPr>
        <w:rPr>
          <w:b/>
          <w:bCs/>
          <w:noProof/>
        </w:rPr>
      </w:pPr>
      <w:r w:rsidRPr="005F5B9B">
        <w:rPr>
          <w:b/>
          <w:bCs/>
          <w:noProof/>
        </w:rPr>
        <w:drawing>
          <wp:inline distT="0" distB="0" distL="0" distR="0" wp14:anchorId="4CBDFADB" wp14:editId="2F4D82B9">
            <wp:extent cx="5731510" cy="3188335"/>
            <wp:effectExtent l="0" t="0" r="2540" b="0"/>
            <wp:docPr id="16891147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188335"/>
                    </a:xfrm>
                    <a:prstGeom prst="rect">
                      <a:avLst/>
                    </a:prstGeom>
                    <a:noFill/>
                    <a:ln>
                      <a:noFill/>
                    </a:ln>
                  </pic:spPr>
                </pic:pic>
              </a:graphicData>
            </a:graphic>
          </wp:inline>
        </w:drawing>
      </w:r>
    </w:p>
    <w:p w14:paraId="23901680" w14:textId="188D16A1" w:rsidR="00FC329C" w:rsidRDefault="00FC329C" w:rsidP="00FC329C">
      <w:pPr>
        <w:pStyle w:val="Caption"/>
        <w:jc w:val="center"/>
      </w:pPr>
      <w:bookmarkStart w:id="56" w:name="_Toc172928118"/>
      <w:r w:rsidRPr="00F24540">
        <w:t xml:space="preserve">Figure </w:t>
      </w:r>
      <w:r w:rsidRPr="00F24540">
        <w:fldChar w:fldCharType="begin"/>
      </w:r>
      <w:r w:rsidRPr="00F24540">
        <w:instrText xml:space="preserve"> SEQ Figure \* ARABIC </w:instrText>
      </w:r>
      <w:r w:rsidRPr="00F24540">
        <w:fldChar w:fldCharType="separate"/>
      </w:r>
      <w:r w:rsidR="002331AB">
        <w:rPr>
          <w:noProof/>
        </w:rPr>
        <w:t>7</w:t>
      </w:r>
      <w:r w:rsidRPr="00F24540">
        <w:fldChar w:fldCharType="end"/>
      </w:r>
      <w:r w:rsidRPr="00F24540">
        <w:t>: OLS Regression for (a) Number of Primers Over the Years, (b) Number of Publications Over the Years, and (c) Weighted Number of Primers Over the Years</w:t>
      </w:r>
      <w:bookmarkEnd w:id="56"/>
    </w:p>
    <w:p w14:paraId="69BBFB79" w14:textId="3F6408EE" w:rsidR="00FC329C" w:rsidRPr="0067135A" w:rsidRDefault="00FC329C" w:rsidP="00F24540">
      <w:pPr>
        <w:pStyle w:val="ListParagraph"/>
        <w:numPr>
          <w:ilvl w:val="0"/>
          <w:numId w:val="25"/>
        </w:numPr>
      </w:pPr>
      <w:r w:rsidRPr="0067135A">
        <w:t xml:space="preserve">Figure </w:t>
      </w:r>
      <w:r w:rsidR="0067135A" w:rsidRPr="0067135A">
        <w:t>7</w:t>
      </w:r>
      <w:r w:rsidRPr="0067135A">
        <w:t>a shows Number of Primers Over the Years: The analysis resulted in an R-squared value of 0.314 and an adjusted R-squared value of 0.288. The F-statistic was 11.91 with a p-value of 0.00192, indicating a statistically significant trend. The slope of the Year coefficient was 3.887, suggesting an average annual increase of approximately 3.887 primers.</w:t>
      </w:r>
    </w:p>
    <w:p w14:paraId="6BAB3C07" w14:textId="45F960B3" w:rsidR="00FC329C" w:rsidRPr="0067135A" w:rsidRDefault="00FC329C" w:rsidP="00F24540">
      <w:pPr>
        <w:pStyle w:val="ListParagraph"/>
        <w:numPr>
          <w:ilvl w:val="0"/>
          <w:numId w:val="25"/>
        </w:numPr>
      </w:pPr>
      <w:r w:rsidRPr="0067135A">
        <w:t xml:space="preserve">Figure </w:t>
      </w:r>
      <w:r w:rsidR="0067135A" w:rsidRPr="0067135A">
        <w:t>7</w:t>
      </w:r>
      <w:r w:rsidRPr="0067135A">
        <w:t>b shows Number of Publications Over the Years: This analysis showed an R-squared value of 0.159 and an adjusted R-squared value of 0.127. The F-statistic was 4.917 with a p-value of 0.0355, also indicating statistical significance. The slope of the Year coefficient was 0.135, suggesting an average annual increase of approximately 0.135 publications.</w:t>
      </w:r>
    </w:p>
    <w:p w14:paraId="232AC80A" w14:textId="05F792EA" w:rsidR="00FC329C" w:rsidRPr="0067135A" w:rsidRDefault="00FC329C" w:rsidP="00F24540">
      <w:pPr>
        <w:pStyle w:val="ListParagraph"/>
        <w:numPr>
          <w:ilvl w:val="0"/>
          <w:numId w:val="25"/>
        </w:numPr>
      </w:pPr>
      <w:r w:rsidRPr="0067135A">
        <w:t xml:space="preserve">Figure </w:t>
      </w:r>
      <w:r w:rsidR="0067135A" w:rsidRPr="0067135A">
        <w:t>7</w:t>
      </w:r>
      <w:r w:rsidRPr="0067135A">
        <w:t>c Weighted Number of Primers Over the Years: Considering the number of publications, this analysis showed an R-squared value of 0.176 and an adjusted R-squared value of 0.144. The F-statistic was 5.554 with a p-value of 0.0263, indicating a statistically significant result. The slope of the Year coefficient was 0.859, suggesting an average annual increase of approximately 0.859 weighted primers.</w:t>
      </w:r>
    </w:p>
    <w:p w14:paraId="79D5713F" w14:textId="77777777" w:rsidR="009E5027" w:rsidRDefault="009E5027">
      <w:pPr>
        <w:spacing w:line="259" w:lineRule="auto"/>
        <w:jc w:val="left"/>
      </w:pPr>
      <w:r>
        <w:br w:type="page"/>
      </w:r>
    </w:p>
    <w:p w14:paraId="76A88038" w14:textId="24D77CA4" w:rsidR="00FC329C" w:rsidRPr="00305687" w:rsidRDefault="00FC329C" w:rsidP="00FC329C">
      <w:pPr>
        <w:rPr>
          <w:rFonts w:eastAsiaTheme="majorEastAsia" w:cstheme="majorBidi"/>
          <w:color w:val="2F5496" w:themeColor="accent1" w:themeShade="BF"/>
          <w:sz w:val="26"/>
          <w:szCs w:val="26"/>
        </w:rPr>
      </w:pPr>
      <w:r w:rsidRPr="00305687">
        <w:rPr>
          <w:rFonts w:eastAsiaTheme="majorEastAsia" w:cstheme="majorBidi"/>
          <w:color w:val="2F5496" w:themeColor="accent1" w:themeShade="BF"/>
          <w:sz w:val="26"/>
          <w:szCs w:val="26"/>
        </w:rPr>
        <w:lastRenderedPageBreak/>
        <w:t>Correlation Between Primers and Publications</w:t>
      </w:r>
    </w:p>
    <w:p w14:paraId="394BD21D" w14:textId="71B253CC" w:rsidR="00FC329C" w:rsidRDefault="00FC329C" w:rsidP="00FC329C">
      <w:r w:rsidRPr="002258C0">
        <w:t xml:space="preserve">To further </w:t>
      </w:r>
      <w:r>
        <w:t>illustrate</w:t>
      </w:r>
      <w:r w:rsidRPr="002258C0">
        <w:t xml:space="preserve"> the statistical analysis results, </w:t>
      </w:r>
      <w:r w:rsidRPr="00E95D3A">
        <w:t xml:space="preserve">Figure </w:t>
      </w:r>
      <w:r w:rsidR="00E95D3A" w:rsidRPr="00E95D3A">
        <w:t>8</w:t>
      </w:r>
      <w:r w:rsidRPr="002258C0">
        <w:t xml:space="preserve"> illustrates the number of primers and publications over the years. This figure provides a clear visual representation of the trends, highlighting the relationship between primer development and the number of related publications</w:t>
      </w:r>
      <w:r>
        <w:t>:</w:t>
      </w:r>
    </w:p>
    <w:p w14:paraId="2CC8806C" w14:textId="77777777" w:rsidR="00FC329C" w:rsidRDefault="00FC329C" w:rsidP="00FC329C">
      <w:pPr>
        <w:jc w:val="center"/>
      </w:pPr>
      <w:r w:rsidRPr="002977A2">
        <w:rPr>
          <w:noProof/>
        </w:rPr>
        <w:drawing>
          <wp:inline distT="0" distB="0" distL="0" distR="0" wp14:anchorId="4B9CB18C" wp14:editId="5554267E">
            <wp:extent cx="4695486" cy="5494020"/>
            <wp:effectExtent l="0" t="0" r="0" b="0"/>
            <wp:docPr id="17368008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99433" cy="5498639"/>
                    </a:xfrm>
                    <a:prstGeom prst="rect">
                      <a:avLst/>
                    </a:prstGeom>
                    <a:noFill/>
                    <a:ln>
                      <a:noFill/>
                    </a:ln>
                  </pic:spPr>
                </pic:pic>
              </a:graphicData>
            </a:graphic>
          </wp:inline>
        </w:drawing>
      </w:r>
    </w:p>
    <w:p w14:paraId="22F37991" w14:textId="50B865A2" w:rsidR="00FC329C" w:rsidRDefault="00FC329C" w:rsidP="00FC329C">
      <w:pPr>
        <w:pStyle w:val="Caption"/>
        <w:jc w:val="center"/>
      </w:pPr>
      <w:bookmarkStart w:id="57" w:name="_Toc172928119"/>
      <w:r w:rsidRPr="00E95D3A">
        <w:t xml:space="preserve">Figure </w:t>
      </w:r>
      <w:r w:rsidRPr="00E95D3A">
        <w:fldChar w:fldCharType="begin"/>
      </w:r>
      <w:r w:rsidRPr="00E95D3A">
        <w:instrText xml:space="preserve"> SEQ Figure \* ARABIC </w:instrText>
      </w:r>
      <w:r w:rsidRPr="00E95D3A">
        <w:fldChar w:fldCharType="separate"/>
      </w:r>
      <w:r w:rsidR="002331AB">
        <w:rPr>
          <w:noProof/>
        </w:rPr>
        <w:t>8</w:t>
      </w:r>
      <w:r w:rsidRPr="00E95D3A">
        <w:fldChar w:fldCharType="end"/>
      </w:r>
      <w:r w:rsidRPr="00E95D3A">
        <w:t>: (a) Number of Primers and Publications Over the Years, and (b) Weighted Number of Primers by Number of Publications Over the Years</w:t>
      </w:r>
      <w:bookmarkEnd w:id="57"/>
    </w:p>
    <w:p w14:paraId="718B6A58" w14:textId="3ECD751C" w:rsidR="00FC329C" w:rsidRDefault="00FC329C" w:rsidP="00FC329C">
      <w:r w:rsidRPr="00746D07">
        <w:t xml:space="preserve">The </w:t>
      </w:r>
      <w:r w:rsidR="00C523B3">
        <w:t>figure</w:t>
      </w:r>
      <w:r w:rsidRPr="00746D07">
        <w:t xml:space="preserve"> </w:t>
      </w:r>
      <w:r w:rsidRPr="00C523B3">
        <w:t xml:space="preserve">indicates that both the number of primers and the number of publications have generally increased over time, with noticeable peaks in publication numbers often corresponding to peaks in primer development. Figure </w:t>
      </w:r>
      <w:r w:rsidR="00C523B3" w:rsidRPr="00C523B3">
        <w:t>8</w:t>
      </w:r>
      <w:r w:rsidRPr="00C523B3">
        <w:t>a shows the increase in the number of primers and publications, while Figure</w:t>
      </w:r>
      <w:r w:rsidR="00C523B3" w:rsidRPr="00C523B3">
        <w:t xml:space="preserve"> 8</w:t>
      </w:r>
      <w:r w:rsidRPr="00C523B3">
        <w:t xml:space="preserve">b shows the weighted number of primers by the number of publications over the years. This normalization provides a clearer view of the research focus intensity. </w:t>
      </w:r>
    </w:p>
    <w:p w14:paraId="0C7B946E" w14:textId="77777777" w:rsidR="00FC329C" w:rsidRDefault="00FC329C" w:rsidP="00FC329C"/>
    <w:p w14:paraId="3D257692" w14:textId="602A1ECF" w:rsidR="00FC329C" w:rsidRPr="001B45D2" w:rsidRDefault="00FC329C" w:rsidP="001B45D2">
      <w:pPr>
        <w:pStyle w:val="Heading3"/>
      </w:pPr>
      <w:r>
        <w:br w:type="page"/>
      </w:r>
      <w:bookmarkStart w:id="58" w:name="_Toc172928096"/>
      <w:r w:rsidRPr="00216DC7">
        <w:lastRenderedPageBreak/>
        <w:t xml:space="preserve">Region Distribution of </w:t>
      </w:r>
      <w:r>
        <w:t xml:space="preserve">Conventional PCR </w:t>
      </w:r>
      <w:r w:rsidRPr="00216DC7">
        <w:t>Primers</w:t>
      </w:r>
      <w:bookmarkEnd w:id="58"/>
    </w:p>
    <w:p w14:paraId="614289E4" w14:textId="42FF163A" w:rsidR="00FC329C" w:rsidRPr="007E7BC9" w:rsidRDefault="00FC329C" w:rsidP="00FC329C">
      <w:r w:rsidRPr="007E7BC9">
        <w:t xml:space="preserve">Figure </w:t>
      </w:r>
      <w:r w:rsidR="00636CB4" w:rsidRPr="007E7BC9">
        <w:t>9</w:t>
      </w:r>
      <w:r w:rsidRPr="007E7BC9">
        <w:t xml:space="preserve"> illustrates the region distribution heatmap of conventional PCR primers. The heatmap is divided into two panels: the top panel represents individual primers, and the bottom panel shows primer combinations. This visualization helps identify the frequency and distribution of primers targeting specific regions of the Dengue virus genome, such as NS1, NS3, and NS5.</w:t>
      </w:r>
    </w:p>
    <w:p w14:paraId="50B0DB46" w14:textId="04DF768F" w:rsidR="00FC329C" w:rsidRPr="007E7BC9" w:rsidRDefault="00FC329C" w:rsidP="00FC329C">
      <w:r w:rsidRPr="007E7BC9">
        <w:t xml:space="preserve">Individual primers as seen in Figure </w:t>
      </w:r>
      <w:r w:rsidR="00636CB4" w:rsidRPr="007E7BC9">
        <w:t>9</w:t>
      </w:r>
      <w:r w:rsidRPr="007E7BC9">
        <w:t>a are designed to amplify a specific segment of the DNA or RNA sequence. The individual primers used in this study were extracted using a systematic process that involved filtering and validating each primer against certain conditions to ensure their efficacy and specificity. This includes checking primer length, GC content, and homopolymer runs.</w:t>
      </w:r>
      <w:r w:rsidR="00636CB4" w:rsidRPr="007E7BC9">
        <w:t xml:space="preserve"> </w:t>
      </w:r>
    </w:p>
    <w:p w14:paraId="2BD8F867" w14:textId="7B9EF118" w:rsidR="00FC329C" w:rsidRDefault="00FC329C" w:rsidP="00FC329C">
      <w:r w:rsidRPr="007E7BC9">
        <w:t xml:space="preserve">Primer combinations as seen in Figure </w:t>
      </w:r>
      <w:r w:rsidR="00636CB4" w:rsidRPr="007E7BC9">
        <w:t>9</w:t>
      </w:r>
      <w:r w:rsidR="007E7BC9" w:rsidRPr="007E7BC9">
        <w:t>b</w:t>
      </w:r>
      <w:r w:rsidRPr="007E7BC9">
        <w:t xml:space="preserve"> involve pairs of forward and reverse primers that work together to amplify a specific RNA segment. The combination of primers is selected to ensure that they work effectively together, with considerations for the melting temperatures (Tm), GC content, and the amplicon length (the length of the DNA or RNA segment they amplify). The combined primers were identified by pairing forward and reverse primers that matched specific criteria such as Tm differences, GC content differences, and the target regions they amplify.</w:t>
      </w:r>
      <w:r w:rsidRPr="00FE3B68">
        <w:t xml:space="preserve"> </w:t>
      </w:r>
    </w:p>
    <w:p w14:paraId="3DBE5771" w14:textId="77777777" w:rsidR="00FC329C" w:rsidRDefault="00FC329C" w:rsidP="00FC329C">
      <w:r w:rsidRPr="00D72A65">
        <w:rPr>
          <w:noProof/>
        </w:rPr>
        <w:drawing>
          <wp:inline distT="0" distB="0" distL="0" distR="0" wp14:anchorId="1855996D" wp14:editId="26EBA26C">
            <wp:extent cx="5731510" cy="2759075"/>
            <wp:effectExtent l="0" t="0" r="2540" b="3175"/>
            <wp:docPr id="6693709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759075"/>
                    </a:xfrm>
                    <a:prstGeom prst="rect">
                      <a:avLst/>
                    </a:prstGeom>
                    <a:noFill/>
                    <a:ln>
                      <a:noFill/>
                    </a:ln>
                  </pic:spPr>
                </pic:pic>
              </a:graphicData>
            </a:graphic>
          </wp:inline>
        </w:drawing>
      </w:r>
    </w:p>
    <w:p w14:paraId="4A2D6397" w14:textId="1C14EA10" w:rsidR="00FC329C" w:rsidRPr="00216DC7" w:rsidRDefault="00FC329C" w:rsidP="00FC329C">
      <w:pPr>
        <w:pStyle w:val="Caption"/>
        <w:jc w:val="center"/>
      </w:pPr>
      <w:bookmarkStart w:id="59" w:name="_Toc172928120"/>
      <w:r w:rsidRPr="00636CB4">
        <w:t xml:space="preserve">Figure </w:t>
      </w:r>
      <w:r w:rsidRPr="00636CB4">
        <w:fldChar w:fldCharType="begin"/>
      </w:r>
      <w:r w:rsidRPr="00636CB4">
        <w:instrText xml:space="preserve"> SEQ Figure \* ARABIC </w:instrText>
      </w:r>
      <w:r w:rsidRPr="00636CB4">
        <w:fldChar w:fldCharType="separate"/>
      </w:r>
      <w:r w:rsidR="002331AB">
        <w:rPr>
          <w:noProof/>
        </w:rPr>
        <w:t>9</w:t>
      </w:r>
      <w:r w:rsidRPr="00636CB4">
        <w:fldChar w:fldCharType="end"/>
      </w:r>
      <w:r w:rsidRPr="00636CB4">
        <w:t>: Region Distribution of Conventional PCR Primers for (a) Individual Primers, and (b) Primer Combination.</w:t>
      </w:r>
      <w:bookmarkEnd w:id="59"/>
    </w:p>
    <w:p w14:paraId="4A527404" w14:textId="0FFDA08B" w:rsidR="00FC329C" w:rsidRPr="004D44BA" w:rsidRDefault="00FC329C" w:rsidP="00FC329C">
      <w:r w:rsidRPr="004D44BA">
        <w:t xml:space="preserve">Figure </w:t>
      </w:r>
      <w:r w:rsidR="001F334B" w:rsidRPr="004D44BA">
        <w:t>9</w:t>
      </w:r>
      <w:r w:rsidRPr="004D44BA">
        <w:t>a shows the distribution of individual primers across various regions is shown. The NS5 region has the highest concentration of individual primers, particularly for DENV2 and DENV1. The NS1 and NS3 regions also show significant primer presence, with DENV3 and DENV4 primers being more evenly distributed across these regions.</w:t>
      </w:r>
    </w:p>
    <w:p w14:paraId="5839A753" w14:textId="3CD6850D" w:rsidR="00FC329C" w:rsidRDefault="00FC329C" w:rsidP="00FC329C">
      <w:r w:rsidRPr="004D44BA">
        <w:t xml:space="preserve">Figure </w:t>
      </w:r>
      <w:r w:rsidR="001F334B" w:rsidRPr="004D44BA">
        <w:t>9</w:t>
      </w:r>
      <w:r w:rsidRPr="004D44BA">
        <w:t xml:space="preserve">b demonstrates the distribution of primer combinations targeting these regions. Similar to individual primers, the primer combinations also favor the NS5 region, with a distribution pattern comparable to that observed in the </w:t>
      </w:r>
      <w:r w:rsidR="004D44BA">
        <w:t>Figure 9a</w:t>
      </w:r>
      <w:r w:rsidRPr="004D44BA">
        <w:t xml:space="preserve">. </w:t>
      </w:r>
    </w:p>
    <w:p w14:paraId="26903A5D" w14:textId="65BFC422" w:rsidR="00FC329C" w:rsidRPr="00D9447D" w:rsidRDefault="00FC329C" w:rsidP="00D9447D">
      <w:pPr>
        <w:pStyle w:val="Heading4"/>
        <w:rPr>
          <w:color w:val="1F3763" w:themeColor="accent1" w:themeShade="7F"/>
          <w:sz w:val="24"/>
          <w:szCs w:val="24"/>
        </w:rPr>
      </w:pPr>
      <w:r>
        <w:br w:type="page"/>
      </w:r>
      <w:r w:rsidRPr="0079669B">
        <w:lastRenderedPageBreak/>
        <w:t>PCA Analysis of Conventional PCR Primers</w:t>
      </w:r>
    </w:p>
    <w:p w14:paraId="061BD376" w14:textId="7FB1BDF8" w:rsidR="00FC329C" w:rsidRDefault="00FC329C" w:rsidP="00FC329C">
      <w:r w:rsidRPr="00753E50">
        <w:t xml:space="preserve">The principal component analysis (PCA) was conducted to examine the distribution and clustering of conventional PCR primers based on their sequences and target regions. </w:t>
      </w:r>
      <w:r w:rsidRPr="00D9447D">
        <w:t xml:space="preserve">Figure </w:t>
      </w:r>
      <w:r w:rsidR="00D9447D" w:rsidRPr="00D9447D">
        <w:t>10</w:t>
      </w:r>
      <w:r w:rsidRPr="00753E50">
        <w:t xml:space="preserve"> displays two scatter plots, representing the PCA results for individual primers (panel a) and primer combinations (panel b) respectively.</w:t>
      </w:r>
    </w:p>
    <w:p w14:paraId="748C08E4" w14:textId="266D3A1C" w:rsidR="00FC329C" w:rsidRPr="00EE1DBD" w:rsidRDefault="00165FC0" w:rsidP="00165FC0">
      <w:pPr>
        <w:spacing w:line="259" w:lineRule="auto"/>
        <w:jc w:val="center"/>
      </w:pPr>
      <w:r w:rsidRPr="00165FC0">
        <w:drawing>
          <wp:inline distT="0" distB="0" distL="0" distR="0" wp14:anchorId="4E9B8D20" wp14:editId="366C2614">
            <wp:extent cx="4598443" cy="6883400"/>
            <wp:effectExtent l="0" t="0" r="0" b="0"/>
            <wp:docPr id="333151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1467" cy="6902896"/>
                    </a:xfrm>
                    <a:prstGeom prst="rect">
                      <a:avLst/>
                    </a:prstGeom>
                    <a:noFill/>
                    <a:ln>
                      <a:noFill/>
                    </a:ln>
                  </pic:spPr>
                </pic:pic>
              </a:graphicData>
            </a:graphic>
          </wp:inline>
        </w:drawing>
      </w:r>
    </w:p>
    <w:p w14:paraId="3B3E076B" w14:textId="326C0614" w:rsidR="00FC329C" w:rsidRPr="00216DC7" w:rsidRDefault="00FC329C" w:rsidP="00FC329C">
      <w:pPr>
        <w:pStyle w:val="Caption"/>
        <w:jc w:val="center"/>
      </w:pPr>
      <w:bookmarkStart w:id="60" w:name="_Toc172928121"/>
      <w:r w:rsidRPr="00D9447D">
        <w:t xml:space="preserve">Figure </w:t>
      </w:r>
      <w:r w:rsidRPr="00D9447D">
        <w:fldChar w:fldCharType="begin"/>
      </w:r>
      <w:r w:rsidRPr="00D9447D">
        <w:instrText xml:space="preserve"> SEQ Figure \* ARABIC </w:instrText>
      </w:r>
      <w:r w:rsidRPr="00D9447D">
        <w:fldChar w:fldCharType="separate"/>
      </w:r>
      <w:r w:rsidR="002331AB">
        <w:rPr>
          <w:noProof/>
        </w:rPr>
        <w:t>10</w:t>
      </w:r>
      <w:r w:rsidRPr="00D9447D">
        <w:fldChar w:fldCharType="end"/>
      </w:r>
      <w:r w:rsidRPr="00D9447D">
        <w:t>: PCA Analysis of Conventional PCR Primers for (a) Individual Primer, and (b) Primer Combination</w:t>
      </w:r>
      <w:bookmarkEnd w:id="60"/>
    </w:p>
    <w:p w14:paraId="0DA54B55" w14:textId="77777777" w:rsidR="00FC329C" w:rsidRDefault="00FC329C" w:rsidP="00FC329C">
      <w:pPr>
        <w:spacing w:line="259" w:lineRule="auto"/>
        <w:jc w:val="left"/>
      </w:pPr>
    </w:p>
    <w:p w14:paraId="1947AA0A" w14:textId="1176931E" w:rsidR="00FC329C" w:rsidRDefault="003004F0" w:rsidP="00FC329C">
      <w:r>
        <w:lastRenderedPageBreak/>
        <w:t xml:space="preserve">Figure 10a </w:t>
      </w:r>
      <w:r w:rsidR="00FC329C">
        <w:t>illustrates the PCA of individual primers by serotype. Each point in the scatter plot represents an individual primer, color-coded according to the</w:t>
      </w:r>
      <w:r w:rsidR="00121594">
        <w:t xml:space="preserve"> Regions (NS1, NS3, NS5)</w:t>
      </w:r>
      <w:r w:rsidR="00FC329C">
        <w:t>. The plot reveals three primary clusters corresponding to the NS1, NS3, and NS5 regions of the Dengue virus genome. The ellipses around each cluster indicate the 95% confidence intervals.</w:t>
      </w:r>
    </w:p>
    <w:p w14:paraId="6D52F0E9" w14:textId="77777777" w:rsidR="00FC329C" w:rsidRDefault="00FC329C" w:rsidP="00FC329C">
      <w:r>
        <w:t>The distribution of points within these clusters suggests a significant overlap among the primers targeting different serotypes. This overlap indicates that the sequences of individual primers are not highly distinct among the serotypes, leading to their spread across the PCA components. The principal component 1 (PC1) explains 33.94% of the variance, while principal component 2 (PC2) accounts for 22.63% of the variance. The clustering patterns highlight the concentration of individual primers in the NS5 region, followed by NS3 and NS1 regions, reflecting their higher frequency of targeting these genomic regions.</w:t>
      </w:r>
    </w:p>
    <w:p w14:paraId="21F10C17" w14:textId="47ED8E07" w:rsidR="00FC329C" w:rsidRDefault="00B31844" w:rsidP="00FC329C">
      <w:r>
        <w:t>Figure 10b</w:t>
      </w:r>
      <w:r w:rsidR="00FC329C">
        <w:t xml:space="preserve"> depicts the PCA of primer combinations by serotype. Similar to the individual primers, each point represents a primer combination, color-coded by the</w:t>
      </w:r>
      <w:r w:rsidR="00C256EB">
        <w:t>ir</w:t>
      </w:r>
      <w:r w:rsidR="00FC329C">
        <w:t xml:space="preserve"> </w:t>
      </w:r>
      <w:r w:rsidR="00C256EB">
        <w:t>regions</w:t>
      </w:r>
      <w:r w:rsidR="00FC329C">
        <w:t>. The PCA plot for primer combinations shows distinct clusters for NS1, NS3, and NS5 regions, with a noticeable spread in the NS5 region. The principal components explain 36.63% and 24.93% of the variance, respectively.</w:t>
      </w:r>
    </w:p>
    <w:p w14:paraId="37698222" w14:textId="2794437C" w:rsidR="00FC329C" w:rsidRDefault="00FC329C" w:rsidP="00FC329C">
      <w:r>
        <w:t>The clustering of primer combinations indicates a pattern where primers from different serotypes combine to target specific regions effectively.</w:t>
      </w:r>
      <w:r w:rsidR="000C4BC7">
        <w:t xml:space="preserve"> </w:t>
      </w:r>
      <w:r>
        <w:t>The spread of points across the PCA components also implies that there is a diversity in primer combinations, with some combinations spanning multiple serotypes, enhancing their versatility for diagnostic and research purposes.</w:t>
      </w:r>
    </w:p>
    <w:p w14:paraId="65B21988" w14:textId="0D0F2706" w:rsidR="00FC329C" w:rsidRPr="00F43AEA" w:rsidRDefault="00FC329C" w:rsidP="00FC329C">
      <w:pPr>
        <w:pStyle w:val="Caption"/>
        <w:jc w:val="center"/>
      </w:pPr>
      <w:bookmarkStart w:id="61" w:name="_Toc172928134"/>
      <w:r w:rsidRPr="000925FA">
        <w:t xml:space="preserve">Table </w:t>
      </w:r>
      <w:r w:rsidRPr="000925FA">
        <w:fldChar w:fldCharType="begin"/>
      </w:r>
      <w:r w:rsidRPr="000925FA">
        <w:instrText xml:space="preserve"> SEQ Table \* ARABIC </w:instrText>
      </w:r>
      <w:r w:rsidRPr="000925FA">
        <w:fldChar w:fldCharType="separate"/>
      </w:r>
      <w:r w:rsidR="002331AB">
        <w:rPr>
          <w:noProof/>
        </w:rPr>
        <w:t>7</w:t>
      </w:r>
      <w:r w:rsidRPr="000925FA">
        <w:fldChar w:fldCharType="end"/>
      </w:r>
      <w:r w:rsidRPr="000925FA">
        <w:t>: Contribution of Variables for Individual Primers</w:t>
      </w:r>
      <w:bookmarkEnd w:id="61"/>
    </w:p>
    <w:tbl>
      <w:tblPr>
        <w:tblStyle w:val="TableGrid"/>
        <w:tblW w:w="0" w:type="auto"/>
        <w:tblLook w:val="04A0" w:firstRow="1" w:lastRow="0" w:firstColumn="1" w:lastColumn="0" w:noHBand="0" w:noVBand="1"/>
      </w:tblPr>
      <w:tblGrid>
        <w:gridCol w:w="3005"/>
        <w:gridCol w:w="3005"/>
        <w:gridCol w:w="3006"/>
      </w:tblGrid>
      <w:tr w:rsidR="007C04EE" w14:paraId="1B6F5D24" w14:textId="77777777" w:rsidTr="00D50A1E">
        <w:tc>
          <w:tcPr>
            <w:tcW w:w="9016" w:type="dxa"/>
            <w:gridSpan w:val="3"/>
            <w:vAlign w:val="center"/>
          </w:tcPr>
          <w:p w14:paraId="358070AD" w14:textId="66492AC3" w:rsidR="007C04EE" w:rsidRPr="007C04EE" w:rsidRDefault="007C04EE" w:rsidP="00362914">
            <w:pPr>
              <w:spacing w:line="240" w:lineRule="auto"/>
              <w:jc w:val="center"/>
              <w:rPr>
                <w:rFonts w:eastAsia="Times New Roman" w:cs="Times New Roman"/>
                <w:b/>
                <w:bCs/>
                <w:color w:val="000000"/>
                <w:kern w:val="0"/>
                <w:sz w:val="20"/>
                <w:szCs w:val="20"/>
                <w14:ligatures w14:val="none"/>
              </w:rPr>
            </w:pPr>
            <w:r w:rsidRPr="007C04EE">
              <w:rPr>
                <w:b/>
                <w:bCs/>
              </w:rPr>
              <w:t>Individual Primers</w:t>
            </w:r>
          </w:p>
        </w:tc>
      </w:tr>
      <w:tr w:rsidR="00FC329C" w14:paraId="1AC09ED3" w14:textId="77777777" w:rsidTr="00362914">
        <w:tc>
          <w:tcPr>
            <w:tcW w:w="3005" w:type="dxa"/>
            <w:vAlign w:val="center"/>
          </w:tcPr>
          <w:p w14:paraId="7C8A65AC" w14:textId="77777777" w:rsidR="00FC329C" w:rsidRPr="00305687" w:rsidRDefault="00FC329C" w:rsidP="00362914">
            <w:pPr>
              <w:spacing w:line="240" w:lineRule="auto"/>
              <w:rPr>
                <w:rFonts w:eastAsia="Times New Roman" w:cs="Times New Roman"/>
                <w:color w:val="000000"/>
                <w:kern w:val="0"/>
                <w:sz w:val="20"/>
                <w:szCs w:val="20"/>
                <w14:ligatures w14:val="none"/>
              </w:rPr>
            </w:pPr>
          </w:p>
        </w:tc>
        <w:tc>
          <w:tcPr>
            <w:tcW w:w="3005" w:type="dxa"/>
            <w:vAlign w:val="center"/>
          </w:tcPr>
          <w:p w14:paraId="646B6D92" w14:textId="1EFDC4AF" w:rsidR="00FC329C" w:rsidRPr="00305687" w:rsidRDefault="00A17B28" w:rsidP="00362914">
            <w:pPr>
              <w:spacing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PC1</w:t>
            </w:r>
          </w:p>
        </w:tc>
        <w:tc>
          <w:tcPr>
            <w:tcW w:w="3006" w:type="dxa"/>
            <w:vAlign w:val="center"/>
          </w:tcPr>
          <w:p w14:paraId="08575E12" w14:textId="17C1B650" w:rsidR="00FC329C" w:rsidRPr="00305687" w:rsidRDefault="00A17B28" w:rsidP="00362914">
            <w:pPr>
              <w:spacing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PC2</w:t>
            </w:r>
          </w:p>
        </w:tc>
      </w:tr>
      <w:tr w:rsidR="00FC329C" w14:paraId="520F6395" w14:textId="77777777" w:rsidTr="00362914">
        <w:tc>
          <w:tcPr>
            <w:tcW w:w="3005" w:type="dxa"/>
            <w:vAlign w:val="center"/>
          </w:tcPr>
          <w:p w14:paraId="6A99C6A9"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Start</w:t>
            </w:r>
          </w:p>
        </w:tc>
        <w:tc>
          <w:tcPr>
            <w:tcW w:w="3005" w:type="dxa"/>
            <w:vAlign w:val="bottom"/>
          </w:tcPr>
          <w:p w14:paraId="2867429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58</w:t>
            </w:r>
          </w:p>
        </w:tc>
        <w:tc>
          <w:tcPr>
            <w:tcW w:w="3006" w:type="dxa"/>
            <w:vAlign w:val="bottom"/>
          </w:tcPr>
          <w:p w14:paraId="1C71BA9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21</w:t>
            </w:r>
          </w:p>
        </w:tc>
      </w:tr>
      <w:tr w:rsidR="00FC329C" w14:paraId="43BF8232" w14:textId="77777777" w:rsidTr="00362914">
        <w:tc>
          <w:tcPr>
            <w:tcW w:w="3005" w:type="dxa"/>
            <w:vAlign w:val="center"/>
          </w:tcPr>
          <w:p w14:paraId="336C1E3A"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End</w:t>
            </w:r>
          </w:p>
        </w:tc>
        <w:tc>
          <w:tcPr>
            <w:tcW w:w="3005" w:type="dxa"/>
            <w:vAlign w:val="bottom"/>
          </w:tcPr>
          <w:p w14:paraId="55D05B6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59</w:t>
            </w:r>
          </w:p>
        </w:tc>
        <w:tc>
          <w:tcPr>
            <w:tcW w:w="3006" w:type="dxa"/>
            <w:vAlign w:val="bottom"/>
          </w:tcPr>
          <w:p w14:paraId="354F716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21</w:t>
            </w:r>
          </w:p>
        </w:tc>
      </w:tr>
      <w:tr w:rsidR="00FC329C" w14:paraId="41B4F2AC" w14:textId="77777777" w:rsidTr="00362914">
        <w:tc>
          <w:tcPr>
            <w:tcW w:w="3005" w:type="dxa"/>
            <w:vAlign w:val="center"/>
          </w:tcPr>
          <w:p w14:paraId="24F28DF5"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Amplicon_Length</w:t>
            </w:r>
          </w:p>
        </w:tc>
        <w:tc>
          <w:tcPr>
            <w:tcW w:w="3005" w:type="dxa"/>
            <w:vAlign w:val="bottom"/>
          </w:tcPr>
          <w:p w14:paraId="083CC90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43</w:t>
            </w:r>
          </w:p>
        </w:tc>
        <w:tc>
          <w:tcPr>
            <w:tcW w:w="3006" w:type="dxa"/>
            <w:vAlign w:val="bottom"/>
          </w:tcPr>
          <w:p w14:paraId="1EF8969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694</w:t>
            </w:r>
          </w:p>
        </w:tc>
      </w:tr>
      <w:tr w:rsidR="00FC329C" w14:paraId="1115FCB8" w14:textId="77777777" w:rsidTr="00362914">
        <w:tc>
          <w:tcPr>
            <w:tcW w:w="3005" w:type="dxa"/>
            <w:vAlign w:val="center"/>
          </w:tcPr>
          <w:p w14:paraId="55CE7A96"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GC_Content</w:t>
            </w:r>
          </w:p>
        </w:tc>
        <w:tc>
          <w:tcPr>
            <w:tcW w:w="3005" w:type="dxa"/>
            <w:vAlign w:val="bottom"/>
          </w:tcPr>
          <w:p w14:paraId="6D41BEF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2</w:t>
            </w:r>
          </w:p>
        </w:tc>
        <w:tc>
          <w:tcPr>
            <w:tcW w:w="3006" w:type="dxa"/>
            <w:vAlign w:val="bottom"/>
          </w:tcPr>
          <w:p w14:paraId="0E48920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45</w:t>
            </w:r>
          </w:p>
        </w:tc>
      </w:tr>
      <w:tr w:rsidR="00FC329C" w14:paraId="08D620BC" w14:textId="77777777" w:rsidTr="00362914">
        <w:tc>
          <w:tcPr>
            <w:tcW w:w="3005" w:type="dxa"/>
            <w:vAlign w:val="center"/>
          </w:tcPr>
          <w:p w14:paraId="138CD5D8"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Tm_min</w:t>
            </w:r>
          </w:p>
        </w:tc>
        <w:tc>
          <w:tcPr>
            <w:tcW w:w="3005" w:type="dxa"/>
            <w:vAlign w:val="bottom"/>
          </w:tcPr>
          <w:p w14:paraId="1CF47F6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25</w:t>
            </w:r>
          </w:p>
        </w:tc>
        <w:tc>
          <w:tcPr>
            <w:tcW w:w="3006" w:type="dxa"/>
            <w:vAlign w:val="bottom"/>
          </w:tcPr>
          <w:p w14:paraId="6AC7AA1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61</w:t>
            </w:r>
          </w:p>
        </w:tc>
      </w:tr>
      <w:tr w:rsidR="00FC329C" w14:paraId="7F91CBCB" w14:textId="77777777" w:rsidTr="00362914">
        <w:tc>
          <w:tcPr>
            <w:tcW w:w="3005" w:type="dxa"/>
            <w:vAlign w:val="center"/>
          </w:tcPr>
          <w:p w14:paraId="19B28C10" w14:textId="77777777" w:rsidR="00FC329C" w:rsidRPr="00305687" w:rsidRDefault="00FC329C" w:rsidP="00362914">
            <w:pPr>
              <w:spacing w:line="240" w:lineRule="auto"/>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Tm_max</w:t>
            </w:r>
          </w:p>
        </w:tc>
        <w:tc>
          <w:tcPr>
            <w:tcW w:w="3005" w:type="dxa"/>
            <w:vAlign w:val="bottom"/>
          </w:tcPr>
          <w:p w14:paraId="71B40B6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44</w:t>
            </w:r>
          </w:p>
        </w:tc>
        <w:tc>
          <w:tcPr>
            <w:tcW w:w="3006" w:type="dxa"/>
            <w:vAlign w:val="bottom"/>
          </w:tcPr>
          <w:p w14:paraId="2325E36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20</w:t>
            </w:r>
          </w:p>
        </w:tc>
      </w:tr>
      <w:tr w:rsidR="00EF6DC3" w14:paraId="26925EFA" w14:textId="77777777" w:rsidTr="001E55A8">
        <w:tc>
          <w:tcPr>
            <w:tcW w:w="9016" w:type="dxa"/>
            <w:gridSpan w:val="3"/>
            <w:vAlign w:val="center"/>
          </w:tcPr>
          <w:p w14:paraId="1B3049F8" w14:textId="77777777" w:rsidR="00EF6DC3" w:rsidRPr="00305687" w:rsidRDefault="00EF6DC3" w:rsidP="00362914">
            <w:pPr>
              <w:spacing w:line="240" w:lineRule="auto"/>
              <w:jc w:val="center"/>
              <w:rPr>
                <w:rFonts w:eastAsia="Times New Roman" w:cs="Times New Roman"/>
                <w:color w:val="000000"/>
                <w:kern w:val="0"/>
                <w:sz w:val="20"/>
                <w:szCs w:val="20"/>
                <w14:ligatures w14:val="none"/>
              </w:rPr>
            </w:pPr>
          </w:p>
        </w:tc>
      </w:tr>
      <w:tr w:rsidR="00EF6DC3" w14:paraId="36B34EF7" w14:textId="77777777" w:rsidTr="00A74C0A">
        <w:tc>
          <w:tcPr>
            <w:tcW w:w="9016" w:type="dxa"/>
            <w:gridSpan w:val="3"/>
            <w:vAlign w:val="center"/>
          </w:tcPr>
          <w:p w14:paraId="5A2E20F5" w14:textId="0B21E16B" w:rsidR="00EF6DC3" w:rsidRPr="00305687" w:rsidRDefault="00EF6DC3" w:rsidP="00362914">
            <w:pPr>
              <w:spacing w:line="240" w:lineRule="auto"/>
              <w:jc w:val="center"/>
              <w:rPr>
                <w:rFonts w:eastAsia="Times New Roman" w:cs="Times New Roman"/>
                <w:color w:val="000000"/>
                <w:kern w:val="0"/>
                <w:sz w:val="20"/>
                <w:szCs w:val="20"/>
                <w14:ligatures w14:val="none"/>
              </w:rPr>
            </w:pPr>
            <w:r w:rsidRPr="007C04EE">
              <w:rPr>
                <w:b/>
                <w:bCs/>
              </w:rPr>
              <w:t>Primer</w:t>
            </w:r>
            <w:r>
              <w:rPr>
                <w:b/>
                <w:bCs/>
              </w:rPr>
              <w:t xml:space="preserve"> Combination</w:t>
            </w:r>
          </w:p>
        </w:tc>
      </w:tr>
      <w:tr w:rsidR="00441D5B" w14:paraId="7399CC1A" w14:textId="77777777" w:rsidTr="00362914">
        <w:tc>
          <w:tcPr>
            <w:tcW w:w="3005" w:type="dxa"/>
            <w:vAlign w:val="center"/>
          </w:tcPr>
          <w:p w14:paraId="10D84962" w14:textId="4D7970E0"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Amplicon_Length</w:t>
            </w:r>
          </w:p>
        </w:tc>
        <w:tc>
          <w:tcPr>
            <w:tcW w:w="3005" w:type="dxa"/>
            <w:vAlign w:val="bottom"/>
          </w:tcPr>
          <w:p w14:paraId="5483DD70" w14:textId="65E98693"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32</w:t>
            </w:r>
          </w:p>
        </w:tc>
        <w:tc>
          <w:tcPr>
            <w:tcW w:w="3006" w:type="dxa"/>
            <w:vAlign w:val="bottom"/>
          </w:tcPr>
          <w:p w14:paraId="61D2EB4D" w14:textId="0FE7F038"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043</w:t>
            </w:r>
          </w:p>
        </w:tc>
      </w:tr>
      <w:tr w:rsidR="00441D5B" w14:paraId="76FCC851" w14:textId="77777777" w:rsidTr="00362914">
        <w:tc>
          <w:tcPr>
            <w:tcW w:w="3005" w:type="dxa"/>
            <w:vAlign w:val="center"/>
          </w:tcPr>
          <w:p w14:paraId="32B60FFE" w14:textId="6BFF4897"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End</w:t>
            </w:r>
          </w:p>
        </w:tc>
        <w:tc>
          <w:tcPr>
            <w:tcW w:w="3005" w:type="dxa"/>
            <w:vAlign w:val="bottom"/>
          </w:tcPr>
          <w:p w14:paraId="0D906223" w14:textId="5AAB0A8F"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863</w:t>
            </w:r>
          </w:p>
        </w:tc>
        <w:tc>
          <w:tcPr>
            <w:tcW w:w="3006" w:type="dxa"/>
            <w:vAlign w:val="bottom"/>
          </w:tcPr>
          <w:p w14:paraId="77118A8A" w14:textId="796B60D6"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17</w:t>
            </w:r>
          </w:p>
        </w:tc>
      </w:tr>
      <w:tr w:rsidR="00441D5B" w14:paraId="016F2ABF" w14:textId="77777777" w:rsidTr="00362914">
        <w:tc>
          <w:tcPr>
            <w:tcW w:w="3005" w:type="dxa"/>
            <w:vAlign w:val="center"/>
          </w:tcPr>
          <w:p w14:paraId="6B596477" w14:textId="3BEE5CAA"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GC_Content_Forward</w:t>
            </w:r>
          </w:p>
        </w:tc>
        <w:tc>
          <w:tcPr>
            <w:tcW w:w="3005" w:type="dxa"/>
            <w:vAlign w:val="bottom"/>
          </w:tcPr>
          <w:p w14:paraId="5F701593" w14:textId="6610E4FD"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040</w:t>
            </w:r>
          </w:p>
        </w:tc>
        <w:tc>
          <w:tcPr>
            <w:tcW w:w="3006" w:type="dxa"/>
            <w:vAlign w:val="bottom"/>
          </w:tcPr>
          <w:p w14:paraId="69F89B6A" w14:textId="3DBBCB91"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06</w:t>
            </w:r>
          </w:p>
        </w:tc>
      </w:tr>
      <w:tr w:rsidR="00441D5B" w14:paraId="7E272C8F" w14:textId="77777777" w:rsidTr="00362914">
        <w:tc>
          <w:tcPr>
            <w:tcW w:w="3005" w:type="dxa"/>
            <w:vAlign w:val="center"/>
          </w:tcPr>
          <w:p w14:paraId="44271D1E" w14:textId="51D0A0A5"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GC_Content_Reverse</w:t>
            </w:r>
          </w:p>
        </w:tc>
        <w:tc>
          <w:tcPr>
            <w:tcW w:w="3005" w:type="dxa"/>
            <w:vAlign w:val="bottom"/>
          </w:tcPr>
          <w:p w14:paraId="2B94D26B" w14:textId="2CABCD19"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041</w:t>
            </w:r>
          </w:p>
        </w:tc>
        <w:tc>
          <w:tcPr>
            <w:tcW w:w="3006" w:type="dxa"/>
            <w:vAlign w:val="bottom"/>
          </w:tcPr>
          <w:p w14:paraId="07590BD2" w14:textId="41AE4BCC"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018</w:t>
            </w:r>
          </w:p>
        </w:tc>
      </w:tr>
      <w:tr w:rsidR="00441D5B" w14:paraId="299DE774" w14:textId="77777777" w:rsidTr="00362914">
        <w:tc>
          <w:tcPr>
            <w:tcW w:w="3005" w:type="dxa"/>
            <w:vAlign w:val="center"/>
          </w:tcPr>
          <w:p w14:paraId="76A41959" w14:textId="2FE6E1F1"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Start</w:t>
            </w:r>
          </w:p>
        </w:tc>
        <w:tc>
          <w:tcPr>
            <w:tcW w:w="3005" w:type="dxa"/>
            <w:vAlign w:val="bottom"/>
          </w:tcPr>
          <w:p w14:paraId="106D629F" w14:textId="1EC0AD15"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855</w:t>
            </w:r>
          </w:p>
        </w:tc>
        <w:tc>
          <w:tcPr>
            <w:tcW w:w="3006" w:type="dxa"/>
            <w:vAlign w:val="bottom"/>
          </w:tcPr>
          <w:p w14:paraId="4F6D27D5" w14:textId="453CC29F"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11</w:t>
            </w:r>
          </w:p>
        </w:tc>
      </w:tr>
      <w:tr w:rsidR="00441D5B" w14:paraId="46DC2D76" w14:textId="77777777" w:rsidTr="00362914">
        <w:tc>
          <w:tcPr>
            <w:tcW w:w="3005" w:type="dxa"/>
            <w:vAlign w:val="center"/>
          </w:tcPr>
          <w:p w14:paraId="01698640" w14:textId="2B6146A3"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Tm_max_Forward</w:t>
            </w:r>
          </w:p>
        </w:tc>
        <w:tc>
          <w:tcPr>
            <w:tcW w:w="3005" w:type="dxa"/>
            <w:vAlign w:val="bottom"/>
          </w:tcPr>
          <w:p w14:paraId="484FE4CB" w14:textId="613817EA"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282</w:t>
            </w:r>
          </w:p>
        </w:tc>
        <w:tc>
          <w:tcPr>
            <w:tcW w:w="3006" w:type="dxa"/>
            <w:vAlign w:val="bottom"/>
          </w:tcPr>
          <w:p w14:paraId="3C092BA5" w14:textId="020B2857"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536</w:t>
            </w:r>
          </w:p>
        </w:tc>
      </w:tr>
      <w:tr w:rsidR="00441D5B" w14:paraId="38531A46" w14:textId="77777777" w:rsidTr="00362914">
        <w:tc>
          <w:tcPr>
            <w:tcW w:w="3005" w:type="dxa"/>
            <w:vAlign w:val="center"/>
          </w:tcPr>
          <w:p w14:paraId="38EC80C8" w14:textId="18855F08"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Tm_max_Reverse</w:t>
            </w:r>
          </w:p>
        </w:tc>
        <w:tc>
          <w:tcPr>
            <w:tcW w:w="3005" w:type="dxa"/>
            <w:vAlign w:val="bottom"/>
          </w:tcPr>
          <w:p w14:paraId="641549CD" w14:textId="7554A1B4"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279</w:t>
            </w:r>
          </w:p>
        </w:tc>
        <w:tc>
          <w:tcPr>
            <w:tcW w:w="3006" w:type="dxa"/>
            <w:vAlign w:val="bottom"/>
          </w:tcPr>
          <w:p w14:paraId="1FBD32D0" w14:textId="218F362E"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499</w:t>
            </w:r>
          </w:p>
        </w:tc>
      </w:tr>
      <w:tr w:rsidR="00441D5B" w14:paraId="279F5D8B" w14:textId="77777777" w:rsidTr="00362914">
        <w:tc>
          <w:tcPr>
            <w:tcW w:w="3005" w:type="dxa"/>
            <w:vAlign w:val="center"/>
          </w:tcPr>
          <w:p w14:paraId="0F8334BC" w14:textId="181E06AA"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Tm_min_Forward</w:t>
            </w:r>
          </w:p>
        </w:tc>
        <w:tc>
          <w:tcPr>
            <w:tcW w:w="3005" w:type="dxa"/>
            <w:vAlign w:val="bottom"/>
          </w:tcPr>
          <w:p w14:paraId="378AC7BF" w14:textId="3BD495C9"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51</w:t>
            </w:r>
          </w:p>
        </w:tc>
        <w:tc>
          <w:tcPr>
            <w:tcW w:w="3006" w:type="dxa"/>
            <w:vAlign w:val="bottom"/>
          </w:tcPr>
          <w:p w14:paraId="621DADBF" w14:textId="7186BE76"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706</w:t>
            </w:r>
          </w:p>
        </w:tc>
      </w:tr>
      <w:tr w:rsidR="00441D5B" w14:paraId="71A0D18D" w14:textId="77777777" w:rsidTr="00362914">
        <w:tc>
          <w:tcPr>
            <w:tcW w:w="3005" w:type="dxa"/>
            <w:vAlign w:val="center"/>
          </w:tcPr>
          <w:p w14:paraId="509ACEC4" w14:textId="386BE9E8" w:rsidR="00441D5B" w:rsidRPr="00305687" w:rsidRDefault="00441D5B" w:rsidP="00441D5B">
            <w:pPr>
              <w:spacing w:line="240" w:lineRule="auto"/>
              <w:rPr>
                <w:rFonts w:eastAsia="Times New Roman" w:cs="Times New Roman"/>
                <w:b/>
                <w:bCs/>
                <w:color w:val="000000"/>
                <w:kern w:val="0"/>
                <w:sz w:val="20"/>
                <w:szCs w:val="20"/>
                <w14:ligatures w14:val="none"/>
              </w:rPr>
            </w:pPr>
            <w:r w:rsidRPr="00441D5B">
              <w:rPr>
                <w:rFonts w:eastAsia="Times New Roman" w:cs="Times New Roman"/>
                <w:b/>
                <w:bCs/>
                <w:color w:val="000000"/>
                <w:kern w:val="0"/>
                <w:sz w:val="20"/>
                <w:szCs w:val="20"/>
                <w14:ligatures w14:val="none"/>
              </w:rPr>
              <w:t>Tm_min_Reverse</w:t>
            </w:r>
          </w:p>
        </w:tc>
        <w:tc>
          <w:tcPr>
            <w:tcW w:w="3005" w:type="dxa"/>
            <w:vAlign w:val="bottom"/>
          </w:tcPr>
          <w:p w14:paraId="5DFB2392" w14:textId="6190ED3F"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163</w:t>
            </w:r>
          </w:p>
        </w:tc>
        <w:tc>
          <w:tcPr>
            <w:tcW w:w="3006" w:type="dxa"/>
            <w:vAlign w:val="bottom"/>
          </w:tcPr>
          <w:p w14:paraId="0690873D" w14:textId="33338C5E" w:rsidR="00441D5B" w:rsidRPr="00305687" w:rsidRDefault="00441D5B" w:rsidP="00441D5B">
            <w:pPr>
              <w:spacing w:line="240" w:lineRule="auto"/>
              <w:jc w:val="center"/>
              <w:rPr>
                <w:rFonts w:eastAsia="Times New Roman" w:cs="Times New Roman"/>
                <w:color w:val="000000"/>
                <w:kern w:val="0"/>
                <w:sz w:val="20"/>
                <w:szCs w:val="20"/>
                <w14:ligatures w14:val="none"/>
              </w:rPr>
            </w:pPr>
            <w:r w:rsidRPr="00441D5B">
              <w:rPr>
                <w:rFonts w:eastAsia="Times New Roman" w:cs="Times New Roman"/>
                <w:color w:val="000000"/>
                <w:kern w:val="0"/>
                <w:sz w:val="20"/>
                <w:szCs w:val="20"/>
                <w14:ligatures w14:val="none"/>
              </w:rPr>
              <w:t>0.611</w:t>
            </w:r>
          </w:p>
        </w:tc>
      </w:tr>
    </w:tbl>
    <w:p w14:paraId="78503F1F" w14:textId="77777777" w:rsidR="00441D5B" w:rsidRDefault="00441D5B" w:rsidP="00FC329C"/>
    <w:p w14:paraId="47DE71BC" w14:textId="1ABE69F4" w:rsidR="00FC329C" w:rsidRDefault="005E525D" w:rsidP="00FC329C">
      <w:r w:rsidRPr="005E525D">
        <w:lastRenderedPageBreak/>
        <w:t>For individual primers, as shown in Table 7, key contributors to PC1 include the start and end positions of the primers. For PC2, the amplicon length, GC content, and melting temperatures (Tm_min and Tm_max) are notable contributors.</w:t>
      </w:r>
    </w:p>
    <w:p w14:paraId="3BBE0952" w14:textId="1FBC6D6B" w:rsidR="00FC329C" w:rsidRDefault="006F18E9" w:rsidP="00FC329C">
      <w:r w:rsidRPr="006F18E9">
        <w:t>In the case of primer combinations, as seen in Table 7, the start and end positions are major contributors to the principal components. The melting temperatures of both primers also play a crucial role in defining the PCA dimensions</w:t>
      </w:r>
      <w:r w:rsidR="00FC329C">
        <w:t>.</w:t>
      </w:r>
    </w:p>
    <w:p w14:paraId="04786855" w14:textId="6BDC02FD" w:rsidR="00FC329C" w:rsidRDefault="00FC329C" w:rsidP="00FC329C">
      <w:r>
        <w:t xml:space="preserve">These findings indicate that the physical and chemical properties of the primers, such as their genomic positions, GC content, and melting temperatures, </w:t>
      </w:r>
      <w:r w:rsidR="000B7A8B">
        <w:t>greatly</w:t>
      </w:r>
      <w:r>
        <w:t xml:space="preserve"> influence their distribution and clustering in the PCA plots.</w:t>
      </w:r>
    </w:p>
    <w:p w14:paraId="1A473AAE" w14:textId="77777777" w:rsidR="00FC329C" w:rsidRPr="00305687" w:rsidRDefault="00FC329C" w:rsidP="00FC329C">
      <w:r>
        <w:br w:type="page"/>
      </w:r>
    </w:p>
    <w:p w14:paraId="39A2E8B9" w14:textId="77777777" w:rsidR="00FC329C" w:rsidRDefault="00FC329C" w:rsidP="00FC329C">
      <w:pPr>
        <w:pStyle w:val="Heading3"/>
      </w:pPr>
      <w:bookmarkStart w:id="62" w:name="_Toc172928097"/>
      <w:r>
        <w:lastRenderedPageBreak/>
        <w:t>Dengue Virus Nomenclature</w:t>
      </w:r>
      <w:bookmarkEnd w:id="62"/>
    </w:p>
    <w:p w14:paraId="39C6CDEF" w14:textId="77777777" w:rsidR="00FC329C" w:rsidRPr="007417C8" w:rsidRDefault="00FC329C" w:rsidP="00FC329C">
      <w:r w:rsidRPr="00265752">
        <w:t>The use of various naming conventions across years and publications necessitated the standardization of nomenclature for consistent reference. An article discussing new naming conventions provided the foundation for this effort</w:t>
      </w:r>
      <w:r>
        <w:t xml:space="preserve"> </w:t>
      </w:r>
      <w:r>
        <w:fldChar w:fldCharType="begin"/>
      </w:r>
      <w:r>
        <w:instrText xml:space="preserve"> ADDIN ZOTERO_ITEM CSL_CITATION {"citationID":"bfHmlA4u","properties":{"formattedCitation":"(Cuypers {\\i{}et al.}, 2018; Hill {\\i{}et al.}, 2024)","plainCitation":"(Cuypers et al., 2018; Hill et al., 2024)","noteIndex":0},"citationItems":[{"id":182,"uris":["http://zotero.org/users/14142313/items/IUNNXJ6E"],"itemData":{"id":182,"type":"article-journal","abstract":"Dengue virus (DENV) is estimated to cause 390 million infections per year worldwide. A quarter of these infections manifest clinically and are associated with a morbidity and mortality that put a significant burden on the affected regions. Reports of increased frequency, intensity, and extended geographical range of outbreaks highlight the virus’s ongoing global spread. Persistent transmission in endemic areas and the emergence in territories formerly devoid of transmission have shaped DENV’s current genetic diversity and divergence. This genetic layout is hierarchically organized in serotypes, genotypes, and sub-genotypic clades. While serotypes are well defined, the genotype nomenclature and classification system lack consistency, which complicates a broader analysis of their clinical and epidemiological characteristics. We identify five key challenges: (1) Currently, there is no formal definition of a DENV genotype; (2) Two different nomenclature systems are used in parallel, which causes significant confusion; (3) A standardized classification procedure is lacking so far; (4) No formal definition of sub-genotypic clades is in place; (5) There is no consensus on how to report antigenic diversity. Therefore, we believe that the time is right to re-evaluate DENV genetic diversity in an essential effort to provide harmonization across DENV studies.","container-title":"Viruses","DOI":"10.3390/v10100569","ISSN":"1999-4915","issue":"10","language":"en","license":"http://creativecommons.org/licenses/by/3.0/","note":"number: 10\npublisher: Multidisciplinary Digital Publishing Institute","page":"569","source":"www.mdpi.com","title":"Time to Harmonize Dengue Nomenclature and Classification","volume":"10","author":[{"family":"Cuypers","given":"Lize"},{"family":"Libin","given":"Pieter J. K."},{"family":"Simmonds","given":"Peter"},{"family":"Nowé","given":"Ann"},{"family":"Muñoz-Jordán","given":"Jorge"},{"family":"Alcantara","given":"Luiz Carlos Junior"},{"family":"Vandamme","given":"Anne-Mieke"},{"family":"Santiago","given":"Gilberto A."},{"family":"Theys","given":"Kristof"}],"issued":{"date-parts":[["2018",10]]}}},{"id":179,"uris":["http://zotero.org/users/14142313/items/RYWYTM9E"],"itemData":{"id":179,"type":"article-journal","abstract":"Dengue virus (DENV) is currently causing epidemics of unprecedented scope in endemic settings and expanding to new geographical areas. It is therefore critical to track this virus using genomic surveillance. However, the complex patterns of viral genomic diversity make it challenging to use the existing genotype classification system. Here we propose adding two sub-genotypic levels of virus classification, named major and minor lineages. These lineages have high thresholds for phylogenetic distance and clade size, rendering them stable between phylogenetic studies. We present an assignment tool to show that the proposed lineages are useful for regional, national and sub-national discussions of relevant DENV diversity. Moreover, the proposed lineages are robust to classification using partial genome sequences. We provide a standardized neutral descriptor of DENV diversity with which we can identify and track lineages of potential epidemiological and/or clinical importance. Information about our lineage system, including methods to assign lineages to sequence data and propose new lineages, can be found at: dengue-lineages.org.","container-title":"medRxiv","DOI":"10.1101/2024.05.16.24307504","journalAbbreviation":"medRxiv","note":"PMID: 38798319\nPMCID: PMC11118645","page":"2024.05.16.24307504","source":"PubMed Central","title":"A new lineage nomenclature to aid genomic surveillance of dengue virus","author":[{"family":"Hill","given":"Verity"},{"family":"Cleemput","given":"Sara"},{"family":"Fonseca","given":"Vagner"},{"family":"Tegally","given":"Houriiyah"},{"family":"Brito","given":"Anderson F."},{"family":"Gifford","given":"Robert"},{"family":"Tran","given":"Vi Thuy"},{"family":"Kien","given":"Duong Thi Hue"},{"family":"Huynh","given":"Tuyen"},{"family":"Yacoub","given":"Sophie"},{"family":"Dieng","given":"Idrissa"},{"family":"Ndiaye","given":"Mignane"},{"family":"Balde","given":"Diamilatou"},{"family":"Diagne","given":"Moussa M."},{"family":"Faye","given":"Oumar"},{"family":"Salvato","given":"Richard"},{"family":"Wallau","given":"Gabriel Luz"},{"family":"Gregianini","given":"Tatiana S."},{"family":"Godinho","given":"Fernanda M.S"},{"family":"Vogels","given":"Chantal B.F."},{"family":"Breban","given":"Mallery I."},{"family":"Leguia","given":"Mariana"},{"family":"Jagtap","given":"Suraj"},{"family":"Roy","given":"Rahul"},{"family":"Hapuarachchi","given":"Chanditha"},{"family":"Mwanyika","given":"Gaspary"},{"family":"Giovanetti","given":"Marta"},{"family":"Alcantara","given":"Luiz C.J."},{"family":"Faria","given":"Nuno R."},{"family":"Carrington","given":"Christine V.F."},{"family":"Hanley","given":"Kathryn A."},{"family":"Holmes","given":"Edward C."},{"family":"Dumon","given":"Wim"},{"family":"Oliveira","given":"Tulio","non-dropping-particle":"de"},{"family":"Grubaugh","given":"Nathan D."}],"issued":{"date-parts":[["2024",5,17]]}}}],"schema":"https://github.com/citation-style-language/schema/raw/master/csl-citation.json"} </w:instrText>
      </w:r>
      <w:r>
        <w:fldChar w:fldCharType="separate"/>
      </w:r>
      <w:r w:rsidRPr="007315F9">
        <w:rPr>
          <w:rFonts w:cs="Times New Roman"/>
          <w:kern w:val="0"/>
          <w:szCs w:val="24"/>
        </w:rPr>
        <w:t xml:space="preserve">(Cuypers </w:t>
      </w:r>
      <w:r w:rsidRPr="007315F9">
        <w:rPr>
          <w:rFonts w:cs="Times New Roman"/>
          <w:i/>
          <w:iCs/>
          <w:kern w:val="0"/>
          <w:szCs w:val="24"/>
        </w:rPr>
        <w:t>et al.</w:t>
      </w:r>
      <w:r w:rsidRPr="007315F9">
        <w:rPr>
          <w:rFonts w:cs="Times New Roman"/>
          <w:kern w:val="0"/>
          <w:szCs w:val="24"/>
        </w:rPr>
        <w:t xml:space="preserve">, 2018; Hill </w:t>
      </w:r>
      <w:r w:rsidRPr="007315F9">
        <w:rPr>
          <w:rFonts w:cs="Times New Roman"/>
          <w:i/>
          <w:iCs/>
          <w:kern w:val="0"/>
          <w:szCs w:val="24"/>
        </w:rPr>
        <w:t>et al.</w:t>
      </w:r>
      <w:r w:rsidRPr="007315F9">
        <w:rPr>
          <w:rFonts w:cs="Times New Roman"/>
          <w:kern w:val="0"/>
          <w:szCs w:val="24"/>
        </w:rPr>
        <w:t>, 2024)</w:t>
      </w:r>
      <w:r>
        <w:fldChar w:fldCharType="end"/>
      </w:r>
      <w:r w:rsidRPr="00831BE4">
        <w:t xml:space="preserve">. </w:t>
      </w:r>
      <w:r w:rsidRPr="005F2791">
        <w:t>Consequently, a standardized nomenclature table was established to align different naming systems</w:t>
      </w:r>
      <w:r w:rsidRPr="00831BE4">
        <w:t>.</w:t>
      </w:r>
    </w:p>
    <w:p w14:paraId="1AD723AA" w14:textId="78E83A75" w:rsidR="00FC329C" w:rsidRDefault="00FC329C" w:rsidP="00FC329C">
      <w:pPr>
        <w:pStyle w:val="Caption"/>
        <w:jc w:val="center"/>
      </w:pPr>
      <w:bookmarkStart w:id="63" w:name="_Toc172928135"/>
      <w:r w:rsidRPr="00EF20A5">
        <w:t xml:space="preserve">Table </w:t>
      </w:r>
      <w:r w:rsidRPr="00EF20A5">
        <w:fldChar w:fldCharType="begin"/>
      </w:r>
      <w:r w:rsidRPr="00EF20A5">
        <w:instrText xml:space="preserve"> SEQ Table \* ARABIC </w:instrText>
      </w:r>
      <w:r w:rsidRPr="00EF20A5">
        <w:fldChar w:fldCharType="separate"/>
      </w:r>
      <w:r w:rsidR="002331AB">
        <w:rPr>
          <w:noProof/>
        </w:rPr>
        <w:t>8</w:t>
      </w:r>
      <w:r w:rsidRPr="00EF20A5">
        <w:fldChar w:fldCharType="end"/>
      </w:r>
      <w:r w:rsidRPr="00EF20A5">
        <w:t xml:space="preserve">: </w:t>
      </w:r>
      <w:r w:rsidR="00EF20A5" w:rsidRPr="00EF20A5">
        <w:t>NCBI Taxonomy, New Lineage, and Genome Detective Nomenclature</w:t>
      </w:r>
      <w:bookmarkEnd w:id="63"/>
    </w:p>
    <w:tbl>
      <w:tblPr>
        <w:tblStyle w:val="TableGrid"/>
        <w:tblW w:w="8995" w:type="dxa"/>
        <w:tblLook w:val="04A0" w:firstRow="1" w:lastRow="0" w:firstColumn="1" w:lastColumn="0" w:noHBand="0" w:noVBand="1"/>
      </w:tblPr>
      <w:tblGrid>
        <w:gridCol w:w="3775"/>
        <w:gridCol w:w="2970"/>
        <w:gridCol w:w="2250"/>
      </w:tblGrid>
      <w:tr w:rsidR="00FC329C" w:rsidRPr="009950ED" w14:paraId="5391D27C" w14:textId="77777777" w:rsidTr="00362914">
        <w:trPr>
          <w:trHeight w:val="288"/>
        </w:trPr>
        <w:tc>
          <w:tcPr>
            <w:tcW w:w="3775" w:type="dxa"/>
            <w:hideMark/>
          </w:tcPr>
          <w:p w14:paraId="4A80026E" w14:textId="77777777" w:rsidR="00FC329C" w:rsidRPr="009950ED" w:rsidRDefault="00FC329C" w:rsidP="00362914">
            <w:pPr>
              <w:spacing w:line="240" w:lineRule="auto"/>
              <w:jc w:val="center"/>
              <w:rPr>
                <w:rFonts w:eastAsia="Times New Roman" w:cs="Times New Roman"/>
                <w:b/>
                <w:bCs/>
                <w:color w:val="000000"/>
                <w:kern w:val="0"/>
                <w:sz w:val="20"/>
                <w:szCs w:val="20"/>
                <w14:ligatures w14:val="none"/>
              </w:rPr>
            </w:pPr>
            <w:r w:rsidRPr="009950ED">
              <w:rPr>
                <w:rFonts w:eastAsia="Times New Roman" w:cs="Times New Roman"/>
                <w:b/>
                <w:bCs/>
                <w:color w:val="000000"/>
                <w:kern w:val="0"/>
                <w:sz w:val="20"/>
                <w:szCs w:val="20"/>
                <w14:ligatures w14:val="none"/>
              </w:rPr>
              <w:t>NCBI Taxonomy Entry</w:t>
            </w:r>
          </w:p>
        </w:tc>
        <w:tc>
          <w:tcPr>
            <w:tcW w:w="2970" w:type="dxa"/>
            <w:hideMark/>
          </w:tcPr>
          <w:p w14:paraId="2BEA0F5A" w14:textId="77777777" w:rsidR="00FC329C" w:rsidRPr="009950ED" w:rsidRDefault="00FC329C" w:rsidP="00362914">
            <w:pPr>
              <w:spacing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New Lineage Nomenclature</w:t>
            </w:r>
          </w:p>
        </w:tc>
        <w:tc>
          <w:tcPr>
            <w:tcW w:w="2250" w:type="dxa"/>
            <w:hideMark/>
          </w:tcPr>
          <w:p w14:paraId="4D5BBDEC" w14:textId="77777777" w:rsidR="00FC329C" w:rsidRPr="009950ED" w:rsidRDefault="00FC329C" w:rsidP="00362914">
            <w:pPr>
              <w:spacing w:line="240" w:lineRule="auto"/>
              <w:jc w:val="center"/>
              <w:rPr>
                <w:rFonts w:eastAsia="Times New Roman" w:cs="Times New Roman"/>
                <w:b/>
                <w:bCs/>
                <w:color w:val="000000"/>
                <w:kern w:val="0"/>
                <w:sz w:val="20"/>
                <w:szCs w:val="20"/>
                <w14:ligatures w14:val="none"/>
              </w:rPr>
            </w:pPr>
            <w:r w:rsidRPr="009950ED">
              <w:rPr>
                <w:rFonts w:eastAsia="Times New Roman" w:cs="Times New Roman"/>
                <w:b/>
                <w:bCs/>
                <w:color w:val="000000"/>
                <w:kern w:val="0"/>
                <w:sz w:val="20"/>
                <w:szCs w:val="20"/>
                <w14:ligatures w14:val="none"/>
              </w:rPr>
              <w:t>Genome Detective Genotype</w:t>
            </w:r>
          </w:p>
        </w:tc>
      </w:tr>
      <w:tr w:rsidR="00FC329C" w:rsidRPr="009950ED" w14:paraId="5189A256" w14:textId="77777777" w:rsidTr="00362914">
        <w:trPr>
          <w:trHeight w:val="288"/>
        </w:trPr>
        <w:tc>
          <w:tcPr>
            <w:tcW w:w="3775" w:type="dxa"/>
            <w:hideMark/>
          </w:tcPr>
          <w:p w14:paraId="1C44D164"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1 Brazil/97-11/1997</w:t>
            </w:r>
          </w:p>
        </w:tc>
        <w:tc>
          <w:tcPr>
            <w:tcW w:w="2970" w:type="dxa"/>
            <w:hideMark/>
          </w:tcPr>
          <w:p w14:paraId="1721A3D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 genotype V</w:t>
            </w:r>
          </w:p>
        </w:tc>
        <w:tc>
          <w:tcPr>
            <w:tcW w:w="2250" w:type="dxa"/>
            <w:hideMark/>
          </w:tcPr>
          <w:p w14:paraId="0097905B"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_V</w:t>
            </w:r>
          </w:p>
        </w:tc>
      </w:tr>
      <w:tr w:rsidR="00FC329C" w:rsidRPr="009950ED" w14:paraId="763C9026" w14:textId="77777777" w:rsidTr="00362914">
        <w:trPr>
          <w:trHeight w:val="288"/>
        </w:trPr>
        <w:tc>
          <w:tcPr>
            <w:tcW w:w="3775" w:type="dxa"/>
            <w:hideMark/>
          </w:tcPr>
          <w:p w14:paraId="2825AEB0"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1 Jamaica/CV1636/1977</w:t>
            </w:r>
          </w:p>
        </w:tc>
        <w:tc>
          <w:tcPr>
            <w:tcW w:w="2970" w:type="dxa"/>
            <w:hideMark/>
          </w:tcPr>
          <w:p w14:paraId="48AB5507"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 genotype II</w:t>
            </w:r>
          </w:p>
        </w:tc>
        <w:tc>
          <w:tcPr>
            <w:tcW w:w="2250" w:type="dxa"/>
            <w:hideMark/>
          </w:tcPr>
          <w:p w14:paraId="6FE9C52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_II</w:t>
            </w:r>
          </w:p>
        </w:tc>
      </w:tr>
      <w:tr w:rsidR="00FC329C" w:rsidRPr="009950ED" w14:paraId="001C156F" w14:textId="77777777" w:rsidTr="00362914">
        <w:trPr>
          <w:trHeight w:val="288"/>
        </w:trPr>
        <w:tc>
          <w:tcPr>
            <w:tcW w:w="3775" w:type="dxa"/>
            <w:hideMark/>
          </w:tcPr>
          <w:p w14:paraId="0C730A1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1 Nauru/West Pac/1974</w:t>
            </w:r>
          </w:p>
        </w:tc>
        <w:tc>
          <w:tcPr>
            <w:tcW w:w="2970" w:type="dxa"/>
            <w:hideMark/>
          </w:tcPr>
          <w:p w14:paraId="34574A8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 genotype I</w:t>
            </w:r>
          </w:p>
        </w:tc>
        <w:tc>
          <w:tcPr>
            <w:tcW w:w="2250" w:type="dxa"/>
            <w:hideMark/>
          </w:tcPr>
          <w:p w14:paraId="13D2268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_I</w:t>
            </w:r>
          </w:p>
        </w:tc>
      </w:tr>
      <w:tr w:rsidR="00FC329C" w:rsidRPr="009950ED" w14:paraId="57D79096" w14:textId="77777777" w:rsidTr="00362914">
        <w:trPr>
          <w:trHeight w:val="288"/>
        </w:trPr>
        <w:tc>
          <w:tcPr>
            <w:tcW w:w="3775" w:type="dxa"/>
            <w:hideMark/>
          </w:tcPr>
          <w:p w14:paraId="506EEC6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1 Singapore/S275/1990</w:t>
            </w:r>
          </w:p>
        </w:tc>
        <w:tc>
          <w:tcPr>
            <w:tcW w:w="2970" w:type="dxa"/>
            <w:hideMark/>
          </w:tcPr>
          <w:p w14:paraId="4A6F5A1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 genotype IV</w:t>
            </w:r>
          </w:p>
        </w:tc>
        <w:tc>
          <w:tcPr>
            <w:tcW w:w="2250" w:type="dxa"/>
            <w:hideMark/>
          </w:tcPr>
          <w:p w14:paraId="2CE13C6B"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_IV</w:t>
            </w:r>
          </w:p>
        </w:tc>
      </w:tr>
      <w:tr w:rsidR="00FC329C" w:rsidRPr="009950ED" w14:paraId="77E2F8F2" w14:textId="77777777" w:rsidTr="00362914">
        <w:trPr>
          <w:trHeight w:val="288"/>
        </w:trPr>
        <w:tc>
          <w:tcPr>
            <w:tcW w:w="3775" w:type="dxa"/>
            <w:hideMark/>
          </w:tcPr>
          <w:p w14:paraId="03D2C1C8"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1 Thailand/AHF 82-80/1980</w:t>
            </w:r>
          </w:p>
        </w:tc>
        <w:tc>
          <w:tcPr>
            <w:tcW w:w="2970" w:type="dxa"/>
            <w:hideMark/>
          </w:tcPr>
          <w:p w14:paraId="4760CFB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 genotype III</w:t>
            </w:r>
          </w:p>
        </w:tc>
        <w:tc>
          <w:tcPr>
            <w:tcW w:w="2250" w:type="dxa"/>
            <w:hideMark/>
          </w:tcPr>
          <w:p w14:paraId="680DE3A4"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1_III</w:t>
            </w:r>
          </w:p>
        </w:tc>
      </w:tr>
      <w:tr w:rsidR="00FC329C" w:rsidRPr="009950ED" w14:paraId="2D7E5A29" w14:textId="77777777" w:rsidTr="00362914">
        <w:trPr>
          <w:trHeight w:val="288"/>
        </w:trPr>
        <w:tc>
          <w:tcPr>
            <w:tcW w:w="3775" w:type="dxa"/>
            <w:hideMark/>
          </w:tcPr>
          <w:p w14:paraId="59754B1B"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2 16681-PDK53</w:t>
            </w:r>
          </w:p>
        </w:tc>
        <w:tc>
          <w:tcPr>
            <w:tcW w:w="2970" w:type="dxa"/>
            <w:hideMark/>
          </w:tcPr>
          <w:p w14:paraId="03CF39EE" w14:textId="77777777" w:rsidR="00FC329C" w:rsidRPr="004F0647" w:rsidRDefault="00FC329C" w:rsidP="00362914">
            <w:pPr>
              <w:spacing w:line="240" w:lineRule="auto"/>
              <w:rPr>
                <w:rFonts w:eastAsia="Times New Roman" w:cs="Times New Roman"/>
                <w:color w:val="000000"/>
                <w:kern w:val="0"/>
                <w:sz w:val="20"/>
                <w:szCs w:val="20"/>
                <w14:ligatures w14:val="none"/>
              </w:rPr>
            </w:pPr>
            <w:bookmarkStart w:id="64" w:name="_Hlk172915772"/>
            <w:r w:rsidRPr="004F0647">
              <w:rPr>
                <w:rFonts w:eastAsia="Times New Roman" w:cs="Times New Roman"/>
                <w:color w:val="000000"/>
                <w:kern w:val="0"/>
                <w:sz w:val="20"/>
                <w:szCs w:val="20"/>
                <w14:ligatures w14:val="none"/>
              </w:rPr>
              <w:t>DENV-2 genotype Asian I</w:t>
            </w:r>
            <w:bookmarkEnd w:id="64"/>
          </w:p>
        </w:tc>
        <w:tc>
          <w:tcPr>
            <w:tcW w:w="2250" w:type="dxa"/>
            <w:hideMark/>
          </w:tcPr>
          <w:p w14:paraId="3FEE2140"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_I</w:t>
            </w:r>
          </w:p>
        </w:tc>
      </w:tr>
      <w:tr w:rsidR="00FC329C" w:rsidRPr="009950ED" w14:paraId="3617A853" w14:textId="77777777" w:rsidTr="00362914">
        <w:trPr>
          <w:trHeight w:val="288"/>
        </w:trPr>
        <w:tc>
          <w:tcPr>
            <w:tcW w:w="3775" w:type="dxa"/>
            <w:hideMark/>
          </w:tcPr>
          <w:p w14:paraId="63559C6D"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2 China/D2-04</w:t>
            </w:r>
          </w:p>
        </w:tc>
        <w:tc>
          <w:tcPr>
            <w:tcW w:w="2970" w:type="dxa"/>
            <w:hideMark/>
          </w:tcPr>
          <w:p w14:paraId="665EF104"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 genotype Asian II</w:t>
            </w:r>
          </w:p>
        </w:tc>
        <w:tc>
          <w:tcPr>
            <w:tcW w:w="2250" w:type="dxa"/>
            <w:hideMark/>
          </w:tcPr>
          <w:p w14:paraId="6351041D"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_II</w:t>
            </w:r>
          </w:p>
        </w:tc>
      </w:tr>
      <w:tr w:rsidR="00FC329C" w:rsidRPr="009950ED" w14:paraId="75E9A2D0" w14:textId="77777777" w:rsidTr="00362914">
        <w:trPr>
          <w:trHeight w:val="288"/>
        </w:trPr>
        <w:tc>
          <w:tcPr>
            <w:tcW w:w="3775" w:type="dxa"/>
            <w:hideMark/>
          </w:tcPr>
          <w:p w14:paraId="44A13F2F"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2 Jamaica/1409/1983</w:t>
            </w:r>
          </w:p>
        </w:tc>
        <w:tc>
          <w:tcPr>
            <w:tcW w:w="2970" w:type="dxa"/>
            <w:hideMark/>
          </w:tcPr>
          <w:p w14:paraId="7901CF67"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 genotype American</w:t>
            </w:r>
          </w:p>
        </w:tc>
        <w:tc>
          <w:tcPr>
            <w:tcW w:w="2250" w:type="dxa"/>
            <w:hideMark/>
          </w:tcPr>
          <w:p w14:paraId="557EA0BF"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_III</w:t>
            </w:r>
          </w:p>
        </w:tc>
      </w:tr>
      <w:tr w:rsidR="00FC329C" w:rsidRPr="009950ED" w14:paraId="41E94036" w14:textId="77777777" w:rsidTr="00362914">
        <w:trPr>
          <w:trHeight w:val="288"/>
        </w:trPr>
        <w:tc>
          <w:tcPr>
            <w:tcW w:w="3775" w:type="dxa"/>
            <w:hideMark/>
          </w:tcPr>
          <w:p w14:paraId="1F180731"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Malaysia M2</w:t>
            </w:r>
          </w:p>
        </w:tc>
        <w:tc>
          <w:tcPr>
            <w:tcW w:w="2970" w:type="dxa"/>
            <w:hideMark/>
          </w:tcPr>
          <w:p w14:paraId="77D89F91"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sian I</w:t>
            </w:r>
          </w:p>
        </w:tc>
        <w:tc>
          <w:tcPr>
            <w:tcW w:w="2250" w:type="dxa"/>
            <w:hideMark/>
          </w:tcPr>
          <w:p w14:paraId="4C6E636E"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w:t>
            </w:r>
          </w:p>
        </w:tc>
      </w:tr>
      <w:tr w:rsidR="00FC329C" w:rsidRPr="009950ED" w14:paraId="2C452712" w14:textId="77777777" w:rsidTr="00362914">
        <w:trPr>
          <w:trHeight w:val="288"/>
        </w:trPr>
        <w:tc>
          <w:tcPr>
            <w:tcW w:w="3775" w:type="dxa"/>
            <w:hideMark/>
          </w:tcPr>
          <w:p w14:paraId="2C513BD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Malaysia M3</w:t>
            </w:r>
          </w:p>
        </w:tc>
        <w:tc>
          <w:tcPr>
            <w:tcW w:w="2970" w:type="dxa"/>
            <w:hideMark/>
          </w:tcPr>
          <w:p w14:paraId="4372B533" w14:textId="77777777" w:rsidR="00FC329C" w:rsidRPr="009B389D" w:rsidRDefault="00FC329C" w:rsidP="00362914">
            <w:pPr>
              <w:spacing w:line="240" w:lineRule="auto"/>
              <w:rPr>
                <w:rFonts w:eastAsia="Times New Roman" w:cs="Times New Roman"/>
                <w:color w:val="000000"/>
                <w:kern w:val="0"/>
                <w:sz w:val="20"/>
                <w:szCs w:val="20"/>
                <w14:ligatures w14:val="none"/>
              </w:rPr>
            </w:pPr>
            <w:bookmarkStart w:id="65" w:name="_Hlk172915801"/>
            <w:r w:rsidRPr="009B389D">
              <w:rPr>
                <w:rFonts w:eastAsia="Times New Roman" w:cs="Times New Roman"/>
                <w:color w:val="000000"/>
                <w:kern w:val="0"/>
                <w:sz w:val="20"/>
                <w:szCs w:val="20"/>
                <w14:ligatures w14:val="none"/>
              </w:rPr>
              <w:t>DENV-2 genotype Asian II</w:t>
            </w:r>
            <w:bookmarkEnd w:id="65"/>
          </w:p>
        </w:tc>
        <w:tc>
          <w:tcPr>
            <w:tcW w:w="2250" w:type="dxa"/>
            <w:hideMark/>
          </w:tcPr>
          <w:p w14:paraId="229E418B"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I</w:t>
            </w:r>
          </w:p>
        </w:tc>
      </w:tr>
      <w:tr w:rsidR="00FC329C" w:rsidRPr="009950ED" w14:paraId="43E21B30" w14:textId="77777777" w:rsidTr="00362914">
        <w:trPr>
          <w:trHeight w:val="288"/>
        </w:trPr>
        <w:tc>
          <w:tcPr>
            <w:tcW w:w="3775" w:type="dxa"/>
            <w:hideMark/>
          </w:tcPr>
          <w:p w14:paraId="73F8B281"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2 Peru/IQT2913/1996</w:t>
            </w:r>
          </w:p>
        </w:tc>
        <w:tc>
          <w:tcPr>
            <w:tcW w:w="2970" w:type="dxa"/>
            <w:hideMark/>
          </w:tcPr>
          <w:p w14:paraId="26E4FE51" w14:textId="77777777" w:rsidR="00FC329C" w:rsidRPr="004F0647" w:rsidRDefault="00FC329C" w:rsidP="00362914">
            <w:pPr>
              <w:spacing w:line="240" w:lineRule="auto"/>
              <w:rPr>
                <w:rFonts w:eastAsia="Times New Roman" w:cs="Times New Roman"/>
                <w:color w:val="000000"/>
                <w:kern w:val="0"/>
                <w:sz w:val="20"/>
                <w:szCs w:val="20"/>
                <w14:ligatures w14:val="none"/>
              </w:rPr>
            </w:pPr>
            <w:bookmarkStart w:id="66" w:name="_Hlk172915762"/>
            <w:r w:rsidRPr="004F0647">
              <w:rPr>
                <w:rFonts w:eastAsia="Times New Roman" w:cs="Times New Roman"/>
                <w:color w:val="000000"/>
                <w:kern w:val="0"/>
                <w:sz w:val="20"/>
                <w:szCs w:val="20"/>
                <w14:ligatures w14:val="none"/>
              </w:rPr>
              <w:t>DENV-2 genotype Cosmopolitan</w:t>
            </w:r>
            <w:bookmarkEnd w:id="66"/>
          </w:p>
        </w:tc>
        <w:tc>
          <w:tcPr>
            <w:tcW w:w="2250" w:type="dxa"/>
            <w:hideMark/>
          </w:tcPr>
          <w:p w14:paraId="39FD4237"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2_</w:t>
            </w:r>
            <w:r w:rsidRPr="009B389D">
              <w:rPr>
                <w:rFonts w:eastAsia="Times New Roman" w:cs="Times New Roman"/>
                <w:color w:val="000000"/>
                <w:kern w:val="0"/>
                <w:sz w:val="20"/>
                <w:szCs w:val="20"/>
                <w14:ligatures w14:val="none"/>
              </w:rPr>
              <w:t>IV</w:t>
            </w:r>
          </w:p>
        </w:tc>
      </w:tr>
      <w:tr w:rsidR="00FC329C" w:rsidRPr="009950ED" w14:paraId="10D98245" w14:textId="77777777" w:rsidTr="00362914">
        <w:trPr>
          <w:trHeight w:val="288"/>
        </w:trPr>
        <w:tc>
          <w:tcPr>
            <w:tcW w:w="3775" w:type="dxa"/>
            <w:hideMark/>
          </w:tcPr>
          <w:p w14:paraId="5439C6CB"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Puerto Rico/PR159-S1/1969</w:t>
            </w:r>
          </w:p>
        </w:tc>
        <w:tc>
          <w:tcPr>
            <w:tcW w:w="2970" w:type="dxa"/>
            <w:hideMark/>
          </w:tcPr>
          <w:p w14:paraId="478C4917"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merican</w:t>
            </w:r>
          </w:p>
        </w:tc>
        <w:tc>
          <w:tcPr>
            <w:tcW w:w="2250" w:type="dxa"/>
            <w:hideMark/>
          </w:tcPr>
          <w:p w14:paraId="6BDCCE0C"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II</w:t>
            </w:r>
          </w:p>
        </w:tc>
      </w:tr>
      <w:tr w:rsidR="00FC329C" w:rsidRPr="009950ED" w14:paraId="639F5E39" w14:textId="77777777" w:rsidTr="00362914">
        <w:trPr>
          <w:trHeight w:val="288"/>
        </w:trPr>
        <w:tc>
          <w:tcPr>
            <w:tcW w:w="3775" w:type="dxa"/>
            <w:hideMark/>
          </w:tcPr>
          <w:p w14:paraId="036757B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hailand/0168/1979</w:t>
            </w:r>
          </w:p>
        </w:tc>
        <w:tc>
          <w:tcPr>
            <w:tcW w:w="2970" w:type="dxa"/>
            <w:hideMark/>
          </w:tcPr>
          <w:p w14:paraId="2E9D3910"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sian I</w:t>
            </w:r>
          </w:p>
        </w:tc>
        <w:tc>
          <w:tcPr>
            <w:tcW w:w="2250" w:type="dxa"/>
            <w:hideMark/>
          </w:tcPr>
          <w:p w14:paraId="60A2E105"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w:t>
            </w:r>
          </w:p>
        </w:tc>
      </w:tr>
      <w:tr w:rsidR="00FC329C" w:rsidRPr="009950ED" w14:paraId="17C25DDE" w14:textId="77777777" w:rsidTr="00362914">
        <w:trPr>
          <w:trHeight w:val="288"/>
        </w:trPr>
        <w:tc>
          <w:tcPr>
            <w:tcW w:w="3775" w:type="dxa"/>
            <w:hideMark/>
          </w:tcPr>
          <w:p w14:paraId="73EE8FA3"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hailand/16681/84</w:t>
            </w:r>
          </w:p>
        </w:tc>
        <w:tc>
          <w:tcPr>
            <w:tcW w:w="2970" w:type="dxa"/>
            <w:hideMark/>
          </w:tcPr>
          <w:p w14:paraId="220965BD"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sian II</w:t>
            </w:r>
          </w:p>
        </w:tc>
        <w:tc>
          <w:tcPr>
            <w:tcW w:w="2250" w:type="dxa"/>
            <w:hideMark/>
          </w:tcPr>
          <w:p w14:paraId="5D90D18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I</w:t>
            </w:r>
          </w:p>
        </w:tc>
      </w:tr>
      <w:tr w:rsidR="00FC329C" w:rsidRPr="009950ED" w14:paraId="2C39337A" w14:textId="77777777" w:rsidTr="00362914">
        <w:trPr>
          <w:trHeight w:val="288"/>
        </w:trPr>
        <w:tc>
          <w:tcPr>
            <w:tcW w:w="3775" w:type="dxa"/>
            <w:hideMark/>
          </w:tcPr>
          <w:p w14:paraId="1697C7D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hailand/NGS-C/1944</w:t>
            </w:r>
          </w:p>
        </w:tc>
        <w:tc>
          <w:tcPr>
            <w:tcW w:w="2970" w:type="dxa"/>
            <w:hideMark/>
          </w:tcPr>
          <w:p w14:paraId="57DB6EA8"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Cosmopolitan</w:t>
            </w:r>
          </w:p>
        </w:tc>
        <w:tc>
          <w:tcPr>
            <w:tcW w:w="2250" w:type="dxa"/>
            <w:hideMark/>
          </w:tcPr>
          <w:p w14:paraId="18310929"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V</w:t>
            </w:r>
          </w:p>
        </w:tc>
      </w:tr>
      <w:tr w:rsidR="00FC329C" w:rsidRPr="009950ED" w14:paraId="1C7EB01D" w14:textId="77777777" w:rsidTr="00362914">
        <w:trPr>
          <w:trHeight w:val="288"/>
        </w:trPr>
        <w:tc>
          <w:tcPr>
            <w:tcW w:w="3775" w:type="dxa"/>
            <w:hideMark/>
          </w:tcPr>
          <w:p w14:paraId="29789109"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hailand/PUO-218/1980</w:t>
            </w:r>
          </w:p>
        </w:tc>
        <w:tc>
          <w:tcPr>
            <w:tcW w:w="2970" w:type="dxa"/>
            <w:hideMark/>
          </w:tcPr>
          <w:p w14:paraId="1160C536"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sian I</w:t>
            </w:r>
          </w:p>
        </w:tc>
        <w:tc>
          <w:tcPr>
            <w:tcW w:w="2250" w:type="dxa"/>
            <w:hideMark/>
          </w:tcPr>
          <w:p w14:paraId="487A7246"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w:t>
            </w:r>
          </w:p>
        </w:tc>
      </w:tr>
      <w:tr w:rsidR="00FC329C" w:rsidRPr="009950ED" w14:paraId="38D23388" w14:textId="77777777" w:rsidTr="00362914">
        <w:trPr>
          <w:trHeight w:val="288"/>
        </w:trPr>
        <w:tc>
          <w:tcPr>
            <w:tcW w:w="3775" w:type="dxa"/>
            <w:hideMark/>
          </w:tcPr>
          <w:p w14:paraId="4337035B"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hailand/TH-36/1958</w:t>
            </w:r>
          </w:p>
        </w:tc>
        <w:tc>
          <w:tcPr>
            <w:tcW w:w="2970" w:type="dxa"/>
            <w:hideMark/>
          </w:tcPr>
          <w:p w14:paraId="30888417"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Asian II</w:t>
            </w:r>
          </w:p>
        </w:tc>
        <w:tc>
          <w:tcPr>
            <w:tcW w:w="2250" w:type="dxa"/>
            <w:hideMark/>
          </w:tcPr>
          <w:p w14:paraId="00402B85"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I</w:t>
            </w:r>
          </w:p>
        </w:tc>
      </w:tr>
      <w:tr w:rsidR="00FC329C" w:rsidRPr="009950ED" w14:paraId="42876420" w14:textId="77777777" w:rsidTr="00362914">
        <w:trPr>
          <w:trHeight w:val="288"/>
        </w:trPr>
        <w:tc>
          <w:tcPr>
            <w:tcW w:w="3775" w:type="dxa"/>
            <w:hideMark/>
          </w:tcPr>
          <w:p w14:paraId="730FB44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2 Tonga/EKB194/1974</w:t>
            </w:r>
          </w:p>
        </w:tc>
        <w:tc>
          <w:tcPr>
            <w:tcW w:w="2970" w:type="dxa"/>
            <w:hideMark/>
          </w:tcPr>
          <w:p w14:paraId="3C852300"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 genotype Cosmopolitan</w:t>
            </w:r>
          </w:p>
        </w:tc>
        <w:tc>
          <w:tcPr>
            <w:tcW w:w="2250" w:type="dxa"/>
            <w:hideMark/>
          </w:tcPr>
          <w:p w14:paraId="5A9C8AD8"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2_IV</w:t>
            </w:r>
          </w:p>
        </w:tc>
      </w:tr>
      <w:tr w:rsidR="00FC329C" w:rsidRPr="009950ED" w14:paraId="23D90789" w14:textId="77777777" w:rsidTr="00362914">
        <w:trPr>
          <w:trHeight w:val="288"/>
        </w:trPr>
        <w:tc>
          <w:tcPr>
            <w:tcW w:w="3775" w:type="dxa"/>
            <w:hideMark/>
          </w:tcPr>
          <w:p w14:paraId="5F18E96E"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3 China/80-2/1980</w:t>
            </w:r>
          </w:p>
        </w:tc>
        <w:tc>
          <w:tcPr>
            <w:tcW w:w="2970" w:type="dxa"/>
            <w:hideMark/>
          </w:tcPr>
          <w:p w14:paraId="59BFF794"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 genotype III</w:t>
            </w:r>
          </w:p>
        </w:tc>
        <w:tc>
          <w:tcPr>
            <w:tcW w:w="2250" w:type="dxa"/>
            <w:hideMark/>
          </w:tcPr>
          <w:p w14:paraId="3489C1B5"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_III</w:t>
            </w:r>
          </w:p>
        </w:tc>
      </w:tr>
      <w:tr w:rsidR="00FC329C" w:rsidRPr="009950ED" w14:paraId="675DCFB2" w14:textId="77777777" w:rsidTr="00362914">
        <w:trPr>
          <w:trHeight w:val="288"/>
        </w:trPr>
        <w:tc>
          <w:tcPr>
            <w:tcW w:w="3775" w:type="dxa"/>
            <w:hideMark/>
          </w:tcPr>
          <w:p w14:paraId="5802D0E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3 Martinique/1243/1999</w:t>
            </w:r>
          </w:p>
        </w:tc>
        <w:tc>
          <w:tcPr>
            <w:tcW w:w="2970" w:type="dxa"/>
            <w:hideMark/>
          </w:tcPr>
          <w:p w14:paraId="7F145E31"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 genotype IV</w:t>
            </w:r>
          </w:p>
        </w:tc>
        <w:tc>
          <w:tcPr>
            <w:tcW w:w="2250" w:type="dxa"/>
            <w:hideMark/>
          </w:tcPr>
          <w:p w14:paraId="4B6E73D0"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_IV</w:t>
            </w:r>
          </w:p>
        </w:tc>
      </w:tr>
      <w:tr w:rsidR="00FC329C" w:rsidRPr="009950ED" w14:paraId="4D2AA406" w14:textId="77777777" w:rsidTr="00362914">
        <w:trPr>
          <w:trHeight w:val="288"/>
        </w:trPr>
        <w:tc>
          <w:tcPr>
            <w:tcW w:w="3775" w:type="dxa"/>
            <w:hideMark/>
          </w:tcPr>
          <w:p w14:paraId="14F5D767"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3 Philippines/H87/1956</w:t>
            </w:r>
          </w:p>
        </w:tc>
        <w:tc>
          <w:tcPr>
            <w:tcW w:w="2970" w:type="dxa"/>
            <w:hideMark/>
          </w:tcPr>
          <w:p w14:paraId="365547E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 genotype I</w:t>
            </w:r>
          </w:p>
        </w:tc>
        <w:tc>
          <w:tcPr>
            <w:tcW w:w="2250" w:type="dxa"/>
            <w:hideMark/>
          </w:tcPr>
          <w:p w14:paraId="00B57A8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_I</w:t>
            </w:r>
          </w:p>
        </w:tc>
      </w:tr>
      <w:tr w:rsidR="00FC329C" w:rsidRPr="009950ED" w14:paraId="3560C152" w14:textId="77777777" w:rsidTr="00362914">
        <w:trPr>
          <w:trHeight w:val="288"/>
        </w:trPr>
        <w:tc>
          <w:tcPr>
            <w:tcW w:w="3775" w:type="dxa"/>
            <w:hideMark/>
          </w:tcPr>
          <w:p w14:paraId="77E3543E"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3 Singapore/8120/1995</w:t>
            </w:r>
          </w:p>
        </w:tc>
        <w:tc>
          <w:tcPr>
            <w:tcW w:w="2970" w:type="dxa"/>
            <w:hideMark/>
          </w:tcPr>
          <w:p w14:paraId="6723C090"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 genotype II</w:t>
            </w:r>
          </w:p>
        </w:tc>
        <w:tc>
          <w:tcPr>
            <w:tcW w:w="2250" w:type="dxa"/>
            <w:hideMark/>
          </w:tcPr>
          <w:p w14:paraId="619F3FD5"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_II</w:t>
            </w:r>
          </w:p>
        </w:tc>
      </w:tr>
      <w:tr w:rsidR="00FC329C" w:rsidRPr="009950ED" w14:paraId="27660109" w14:textId="77777777" w:rsidTr="00362914">
        <w:trPr>
          <w:trHeight w:val="288"/>
        </w:trPr>
        <w:tc>
          <w:tcPr>
            <w:tcW w:w="3775" w:type="dxa"/>
            <w:hideMark/>
          </w:tcPr>
          <w:p w14:paraId="5BE532B1"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3 Sri Lanka/1266/2000</w:t>
            </w:r>
          </w:p>
        </w:tc>
        <w:tc>
          <w:tcPr>
            <w:tcW w:w="2970" w:type="dxa"/>
            <w:hideMark/>
          </w:tcPr>
          <w:p w14:paraId="02D68A38"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 genotype V</w:t>
            </w:r>
          </w:p>
        </w:tc>
        <w:tc>
          <w:tcPr>
            <w:tcW w:w="2250" w:type="dxa"/>
            <w:hideMark/>
          </w:tcPr>
          <w:p w14:paraId="7B81389E"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3_V</w:t>
            </w:r>
          </w:p>
        </w:tc>
      </w:tr>
      <w:tr w:rsidR="00FC329C" w:rsidRPr="009950ED" w14:paraId="2A9D045F" w14:textId="77777777" w:rsidTr="00362914">
        <w:trPr>
          <w:trHeight w:val="288"/>
        </w:trPr>
        <w:tc>
          <w:tcPr>
            <w:tcW w:w="3775" w:type="dxa"/>
            <w:hideMark/>
          </w:tcPr>
          <w:p w14:paraId="0F427596"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4 Dominica/814669/1981</w:t>
            </w:r>
          </w:p>
        </w:tc>
        <w:tc>
          <w:tcPr>
            <w:tcW w:w="2970" w:type="dxa"/>
            <w:hideMark/>
          </w:tcPr>
          <w:p w14:paraId="03A5C1A1"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4 genotype II</w:t>
            </w:r>
          </w:p>
        </w:tc>
        <w:tc>
          <w:tcPr>
            <w:tcW w:w="2250" w:type="dxa"/>
            <w:hideMark/>
          </w:tcPr>
          <w:p w14:paraId="0901F191"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4_II</w:t>
            </w:r>
          </w:p>
        </w:tc>
      </w:tr>
      <w:tr w:rsidR="00FC329C" w:rsidRPr="009950ED" w14:paraId="633184EC" w14:textId="77777777" w:rsidTr="00362914">
        <w:trPr>
          <w:trHeight w:val="288"/>
        </w:trPr>
        <w:tc>
          <w:tcPr>
            <w:tcW w:w="3775" w:type="dxa"/>
            <w:hideMark/>
          </w:tcPr>
          <w:p w14:paraId="64BD68EE"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gue virus 4 Philippines/H241/1956</w:t>
            </w:r>
          </w:p>
        </w:tc>
        <w:tc>
          <w:tcPr>
            <w:tcW w:w="2970" w:type="dxa"/>
            <w:hideMark/>
          </w:tcPr>
          <w:p w14:paraId="516F6A0C"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4 genotype I</w:t>
            </w:r>
          </w:p>
        </w:tc>
        <w:tc>
          <w:tcPr>
            <w:tcW w:w="2250" w:type="dxa"/>
            <w:hideMark/>
          </w:tcPr>
          <w:p w14:paraId="3A44244E" w14:textId="77777777" w:rsidR="00FC329C" w:rsidRPr="004F0647" w:rsidRDefault="00FC329C" w:rsidP="00362914">
            <w:pPr>
              <w:spacing w:line="240" w:lineRule="auto"/>
              <w:rPr>
                <w:rFonts w:eastAsia="Times New Roman" w:cs="Times New Roman"/>
                <w:color w:val="000000"/>
                <w:kern w:val="0"/>
                <w:sz w:val="20"/>
                <w:szCs w:val="20"/>
                <w14:ligatures w14:val="none"/>
              </w:rPr>
            </w:pPr>
            <w:r w:rsidRPr="004F0647">
              <w:rPr>
                <w:rFonts w:eastAsia="Times New Roman" w:cs="Times New Roman"/>
                <w:color w:val="000000"/>
                <w:kern w:val="0"/>
                <w:sz w:val="20"/>
                <w:szCs w:val="20"/>
                <w14:ligatures w14:val="none"/>
              </w:rPr>
              <w:t>DENV4_I</w:t>
            </w:r>
          </w:p>
        </w:tc>
      </w:tr>
      <w:tr w:rsidR="00FC329C" w:rsidRPr="009950ED" w14:paraId="6CDF0915" w14:textId="77777777" w:rsidTr="00362914">
        <w:trPr>
          <w:trHeight w:val="288"/>
        </w:trPr>
        <w:tc>
          <w:tcPr>
            <w:tcW w:w="3775" w:type="dxa"/>
            <w:hideMark/>
          </w:tcPr>
          <w:p w14:paraId="7DC54199"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4 Singapore/8976/1995</w:t>
            </w:r>
          </w:p>
        </w:tc>
        <w:tc>
          <w:tcPr>
            <w:tcW w:w="2970" w:type="dxa"/>
            <w:hideMark/>
          </w:tcPr>
          <w:p w14:paraId="1372920E"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 genotype II</w:t>
            </w:r>
          </w:p>
        </w:tc>
        <w:tc>
          <w:tcPr>
            <w:tcW w:w="2250" w:type="dxa"/>
            <w:hideMark/>
          </w:tcPr>
          <w:p w14:paraId="2D59E626"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_II</w:t>
            </w:r>
          </w:p>
        </w:tc>
      </w:tr>
      <w:tr w:rsidR="00FC329C" w:rsidRPr="009950ED" w14:paraId="7A561EBF" w14:textId="77777777" w:rsidTr="00362914">
        <w:trPr>
          <w:trHeight w:val="288"/>
        </w:trPr>
        <w:tc>
          <w:tcPr>
            <w:tcW w:w="3775" w:type="dxa"/>
            <w:hideMark/>
          </w:tcPr>
          <w:p w14:paraId="436C5D3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4 Thailand/0348/1991</w:t>
            </w:r>
          </w:p>
        </w:tc>
        <w:tc>
          <w:tcPr>
            <w:tcW w:w="2970" w:type="dxa"/>
            <w:hideMark/>
          </w:tcPr>
          <w:p w14:paraId="2F4016AA"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 genotype I</w:t>
            </w:r>
          </w:p>
        </w:tc>
        <w:tc>
          <w:tcPr>
            <w:tcW w:w="2250" w:type="dxa"/>
            <w:hideMark/>
          </w:tcPr>
          <w:p w14:paraId="48B246E2"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_I</w:t>
            </w:r>
          </w:p>
        </w:tc>
      </w:tr>
      <w:tr w:rsidR="00FC329C" w:rsidRPr="009950ED" w14:paraId="58C94FCF" w14:textId="77777777" w:rsidTr="00362914">
        <w:trPr>
          <w:trHeight w:val="288"/>
        </w:trPr>
        <w:tc>
          <w:tcPr>
            <w:tcW w:w="3775" w:type="dxa"/>
            <w:hideMark/>
          </w:tcPr>
          <w:p w14:paraId="54E66CA3"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gue virus 4 Thailand/0476/1997</w:t>
            </w:r>
          </w:p>
        </w:tc>
        <w:tc>
          <w:tcPr>
            <w:tcW w:w="2970" w:type="dxa"/>
            <w:hideMark/>
          </w:tcPr>
          <w:p w14:paraId="26E28EBF"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 genotype I</w:t>
            </w:r>
          </w:p>
        </w:tc>
        <w:tc>
          <w:tcPr>
            <w:tcW w:w="2250" w:type="dxa"/>
            <w:hideMark/>
          </w:tcPr>
          <w:p w14:paraId="5C8AED95" w14:textId="77777777" w:rsidR="00FC329C" w:rsidRPr="009B389D" w:rsidRDefault="00FC329C" w:rsidP="00362914">
            <w:pPr>
              <w:spacing w:line="240" w:lineRule="auto"/>
              <w:rPr>
                <w:rFonts w:eastAsia="Times New Roman" w:cs="Times New Roman"/>
                <w:color w:val="000000"/>
                <w:kern w:val="0"/>
                <w:sz w:val="20"/>
                <w:szCs w:val="20"/>
                <w14:ligatures w14:val="none"/>
              </w:rPr>
            </w:pPr>
            <w:r w:rsidRPr="009B389D">
              <w:rPr>
                <w:rFonts w:eastAsia="Times New Roman" w:cs="Times New Roman"/>
                <w:color w:val="000000"/>
                <w:kern w:val="0"/>
                <w:sz w:val="20"/>
                <w:szCs w:val="20"/>
                <w14:ligatures w14:val="none"/>
              </w:rPr>
              <w:t>DENV4_I</w:t>
            </w:r>
          </w:p>
        </w:tc>
      </w:tr>
    </w:tbl>
    <w:p w14:paraId="3E079A81" w14:textId="77777777" w:rsidR="00FC329C" w:rsidRDefault="00FC329C" w:rsidP="00FC329C">
      <w:pPr>
        <w:spacing w:line="259" w:lineRule="auto"/>
        <w:jc w:val="left"/>
      </w:pPr>
    </w:p>
    <w:p w14:paraId="44BF2CB1" w14:textId="77777777" w:rsidR="00FC329C" w:rsidRDefault="00FC329C" w:rsidP="00FC329C">
      <w:pPr>
        <w:spacing w:line="259" w:lineRule="auto"/>
        <w:jc w:val="left"/>
      </w:pPr>
    </w:p>
    <w:p w14:paraId="7522565E" w14:textId="77777777" w:rsidR="00FC329C" w:rsidRDefault="00FC329C" w:rsidP="00FC329C">
      <w:pPr>
        <w:spacing w:line="259" w:lineRule="auto"/>
        <w:jc w:val="left"/>
      </w:pPr>
    </w:p>
    <w:p w14:paraId="41584CB5" w14:textId="77777777" w:rsidR="00FC329C" w:rsidRDefault="00FC329C" w:rsidP="00FC329C">
      <w:pPr>
        <w:spacing w:line="259" w:lineRule="auto"/>
        <w:jc w:val="left"/>
      </w:pPr>
    </w:p>
    <w:p w14:paraId="73839FA1" w14:textId="77777777" w:rsidR="00FC329C" w:rsidRDefault="00FC329C" w:rsidP="00FC329C">
      <w:pPr>
        <w:spacing w:line="259" w:lineRule="auto"/>
        <w:jc w:val="left"/>
      </w:pPr>
    </w:p>
    <w:p w14:paraId="1B8FE890" w14:textId="77777777" w:rsidR="00FC329C" w:rsidRDefault="00FC329C" w:rsidP="00FC329C">
      <w:pPr>
        <w:pStyle w:val="Heading2"/>
      </w:pPr>
      <w:bookmarkStart w:id="67" w:name="_Toc172928098"/>
      <w:r w:rsidRPr="00EC2791">
        <w:lastRenderedPageBreak/>
        <w:t>Development of an in-house dengue virus genotyping pipeline</w:t>
      </w:r>
      <w:bookmarkEnd w:id="67"/>
    </w:p>
    <w:p w14:paraId="7AD9A690" w14:textId="77777777" w:rsidR="00FC329C" w:rsidRDefault="00FC329C" w:rsidP="00FC329C">
      <w:pPr>
        <w:pStyle w:val="Heading3"/>
      </w:pPr>
      <w:bookmarkStart w:id="68" w:name="_Toc172928099"/>
      <w:r>
        <w:t>Clustering Dengue Virus Sequence</w:t>
      </w:r>
      <w:bookmarkEnd w:id="68"/>
    </w:p>
    <w:p w14:paraId="0AD7E2BE" w14:textId="24F0023B" w:rsidR="00FC329C" w:rsidRPr="00FA03C8" w:rsidRDefault="00FC329C" w:rsidP="00FC329C">
      <w:r w:rsidRPr="00F85612">
        <w:t xml:space="preserve">To develop an in-house Dengue virus genotyping pipeline, the dataset was first clustered to shorten the BLAST process and overall genotyping time. The clustering of the dataset is portrayed in Figure </w:t>
      </w:r>
      <w:r w:rsidR="00F85612" w:rsidRPr="00F85612">
        <w:t>11</w:t>
      </w:r>
      <w:r w:rsidRPr="00F85612">
        <w:t xml:space="preserve">. Figure </w:t>
      </w:r>
      <w:r w:rsidR="00F85612" w:rsidRPr="00F85612">
        <w:t>11</w:t>
      </w:r>
      <w:r w:rsidRPr="00F85612">
        <w:t xml:space="preserve">a shows the genotype distribution of the whole dataset, while Figure </w:t>
      </w:r>
      <w:r w:rsidR="00F85612" w:rsidRPr="00F85612">
        <w:t>11</w:t>
      </w:r>
      <w:r w:rsidRPr="00F85612">
        <w:t>b illustrates the clustered dataset. The clustering aimed to streamline the computational process by reducing the dataset size without compromising the representativeness of the genotypes.</w:t>
      </w:r>
    </w:p>
    <w:p w14:paraId="1AE5D7EE" w14:textId="7D3EA4F6" w:rsidR="00FC329C" w:rsidRDefault="00FC329C" w:rsidP="00FC329C">
      <w:pPr>
        <w:pStyle w:val="Caption"/>
      </w:pPr>
      <w:r w:rsidRPr="00181E00">
        <w:rPr>
          <w:rFonts w:eastAsia="Times New Roman" w:cs="Times New Roman"/>
          <w:kern w:val="0"/>
          <w:sz w:val="24"/>
          <w:szCs w:val="24"/>
          <w14:ligatures w14:val="none"/>
        </w:rPr>
        <w:t xml:space="preserve"> </w:t>
      </w:r>
      <w:r w:rsidRPr="00181E00">
        <w:rPr>
          <w:noProof/>
        </w:rPr>
        <w:drawing>
          <wp:inline distT="0" distB="0" distL="0" distR="0" wp14:anchorId="193955BC" wp14:editId="479ACC9C">
            <wp:extent cx="5731510" cy="2395220"/>
            <wp:effectExtent l="0" t="0" r="2540" b="5080"/>
            <wp:docPr id="2372323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395220"/>
                    </a:xfrm>
                    <a:prstGeom prst="rect">
                      <a:avLst/>
                    </a:prstGeom>
                    <a:noFill/>
                    <a:ln>
                      <a:noFill/>
                    </a:ln>
                  </pic:spPr>
                </pic:pic>
              </a:graphicData>
            </a:graphic>
          </wp:inline>
        </w:drawing>
      </w:r>
    </w:p>
    <w:p w14:paraId="63B27EF9" w14:textId="2E96C6BB" w:rsidR="00FC329C" w:rsidRDefault="00FC329C" w:rsidP="00241098">
      <w:pPr>
        <w:pStyle w:val="Caption"/>
        <w:jc w:val="center"/>
      </w:pPr>
      <w:bookmarkStart w:id="69" w:name="_Toc172928122"/>
      <w:r w:rsidRPr="00F85612">
        <w:t xml:space="preserve">Figure </w:t>
      </w:r>
      <w:r w:rsidRPr="00F85612">
        <w:fldChar w:fldCharType="begin"/>
      </w:r>
      <w:r w:rsidRPr="00F85612">
        <w:instrText xml:space="preserve"> SEQ Figure \* ARABIC </w:instrText>
      </w:r>
      <w:r w:rsidRPr="00F85612">
        <w:fldChar w:fldCharType="separate"/>
      </w:r>
      <w:r w:rsidR="002331AB">
        <w:rPr>
          <w:noProof/>
        </w:rPr>
        <w:t>11</w:t>
      </w:r>
      <w:r w:rsidRPr="00F85612">
        <w:fldChar w:fldCharType="end"/>
      </w:r>
      <w:r w:rsidRPr="00F85612">
        <w:t xml:space="preserve">: </w:t>
      </w:r>
      <w:r w:rsidR="00490FEE">
        <w:t>Dengue Virus Sequence Genotyping between Unclustered vs Clustered</w:t>
      </w:r>
      <w:bookmarkEnd w:id="69"/>
    </w:p>
    <w:p w14:paraId="73758A6C" w14:textId="77777777" w:rsidR="00241098" w:rsidRDefault="00241098" w:rsidP="00241098"/>
    <w:p w14:paraId="0EA63856" w14:textId="77777777" w:rsidR="005A3941" w:rsidRDefault="005A3941" w:rsidP="00241098"/>
    <w:p w14:paraId="50B59961" w14:textId="77777777" w:rsidR="005A3941" w:rsidRDefault="005A3941" w:rsidP="00241098"/>
    <w:p w14:paraId="1D0AFFC2" w14:textId="77777777" w:rsidR="005A3941" w:rsidRDefault="005A3941" w:rsidP="00241098"/>
    <w:p w14:paraId="5B94F263" w14:textId="77777777" w:rsidR="005A3941" w:rsidRDefault="005A3941" w:rsidP="00241098"/>
    <w:p w14:paraId="7D79DDE0" w14:textId="77777777" w:rsidR="005A3941" w:rsidRDefault="005A3941" w:rsidP="00241098"/>
    <w:p w14:paraId="426B8888" w14:textId="77777777" w:rsidR="005A3941" w:rsidRDefault="005A3941" w:rsidP="00241098"/>
    <w:p w14:paraId="686CC649" w14:textId="77777777" w:rsidR="005A3941" w:rsidRDefault="005A3941" w:rsidP="00241098"/>
    <w:p w14:paraId="05F6520C" w14:textId="77777777" w:rsidR="005A3941" w:rsidRDefault="005A3941" w:rsidP="00241098"/>
    <w:p w14:paraId="4CF94B63" w14:textId="77777777" w:rsidR="005A3941" w:rsidRDefault="005A3941" w:rsidP="00241098"/>
    <w:p w14:paraId="03F2A81F" w14:textId="77777777" w:rsidR="005A3941" w:rsidRPr="00241098" w:rsidRDefault="005A3941" w:rsidP="00241098"/>
    <w:p w14:paraId="03922D6B" w14:textId="49694162" w:rsidR="00FC329C" w:rsidDel="00FA03C8" w:rsidRDefault="00FC329C" w:rsidP="00FC329C">
      <w:r w:rsidRPr="005A3941">
        <w:lastRenderedPageBreak/>
        <w:t xml:space="preserve">The genotyping pipeline utilized the VADR tool and the new lineage naming nomenclature, followed by BLAST to determine both the serotype and genotype. The performance of the pipeline was evaluated using three different cutoff values for species, family, and phylum: Figure </w:t>
      </w:r>
      <w:r w:rsidR="005A3941" w:rsidRPr="005A3941">
        <w:t>12</w:t>
      </w:r>
      <w:r w:rsidRPr="005A3941">
        <w:t xml:space="preserve"> (a and b) 75-70-65, Figure </w:t>
      </w:r>
      <w:r w:rsidR="005A3941" w:rsidRPr="005A3941">
        <w:t>12</w:t>
      </w:r>
      <w:r w:rsidRPr="005A3941">
        <w:t xml:space="preserve"> (c and d) 85-80-75, and Figure </w:t>
      </w:r>
      <w:r w:rsidR="005A3941" w:rsidRPr="005A3941">
        <w:t>12</w:t>
      </w:r>
      <w:r w:rsidRPr="005A3941">
        <w:t xml:space="preserve"> (e and f) 95-90-85.</w:t>
      </w:r>
      <w:r>
        <w:t xml:space="preserve"> </w:t>
      </w:r>
    </w:p>
    <w:p w14:paraId="0209A4AF" w14:textId="77777777" w:rsidR="00FC329C" w:rsidRDefault="00FC329C" w:rsidP="005A3941">
      <w:pPr>
        <w:jc w:val="center"/>
      </w:pPr>
      <w:r w:rsidRPr="00AE076A">
        <w:rPr>
          <w:noProof/>
        </w:rPr>
        <w:drawing>
          <wp:inline distT="0" distB="0" distL="0" distR="0" wp14:anchorId="18A8692C" wp14:editId="152CFEAB">
            <wp:extent cx="5342880" cy="7205133"/>
            <wp:effectExtent l="0" t="0" r="0" b="0"/>
            <wp:docPr id="35145766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45482" cy="7208642"/>
                    </a:xfrm>
                    <a:prstGeom prst="rect">
                      <a:avLst/>
                    </a:prstGeom>
                    <a:noFill/>
                    <a:ln>
                      <a:noFill/>
                    </a:ln>
                  </pic:spPr>
                </pic:pic>
              </a:graphicData>
            </a:graphic>
          </wp:inline>
        </w:drawing>
      </w:r>
    </w:p>
    <w:p w14:paraId="46FF8027" w14:textId="494E2677" w:rsidR="00FC329C" w:rsidRDefault="00FC329C" w:rsidP="00FC329C">
      <w:pPr>
        <w:pStyle w:val="Caption"/>
        <w:jc w:val="center"/>
      </w:pPr>
      <w:bookmarkStart w:id="70" w:name="_Toc172928123"/>
      <w:r w:rsidRPr="005A3941">
        <w:t xml:space="preserve">Figure </w:t>
      </w:r>
      <w:r w:rsidRPr="005A3941">
        <w:fldChar w:fldCharType="begin"/>
      </w:r>
      <w:r w:rsidRPr="005A3941">
        <w:instrText xml:space="preserve"> SEQ Figure \* ARABIC </w:instrText>
      </w:r>
      <w:r w:rsidRPr="005A3941">
        <w:fldChar w:fldCharType="separate"/>
      </w:r>
      <w:r w:rsidR="002331AB">
        <w:rPr>
          <w:noProof/>
        </w:rPr>
        <w:t>12</w:t>
      </w:r>
      <w:r w:rsidRPr="005A3941">
        <w:fldChar w:fldCharType="end"/>
      </w:r>
      <w:r w:rsidRPr="005A3941">
        <w:t>: Whole vs Clustered Dengue Virus Sequence Dataset – Genotype Distribution</w:t>
      </w:r>
      <w:bookmarkEnd w:id="70"/>
    </w:p>
    <w:p w14:paraId="151D9966" w14:textId="77777777" w:rsidR="00FC329C" w:rsidRPr="00530A0B" w:rsidRDefault="00FC329C" w:rsidP="00FC329C">
      <w:pPr>
        <w:pStyle w:val="Heading3"/>
      </w:pPr>
      <w:bookmarkStart w:id="71" w:name="_Toc172928100"/>
      <w:r w:rsidRPr="00530A0B">
        <w:lastRenderedPageBreak/>
        <w:t>Evaluation of In-House Genotyping Pipeline Performance</w:t>
      </w:r>
      <w:bookmarkEnd w:id="71"/>
    </w:p>
    <w:p w14:paraId="2B929EB8" w14:textId="69AA56AD" w:rsidR="00FC329C" w:rsidRDefault="00FC329C" w:rsidP="00FC329C">
      <w:r w:rsidRPr="00530A0B">
        <w:t>The results of the in-house genotyping pipeline showed that while the serotype determination was accurate, the genotype determination performance was suboptimal</w:t>
      </w:r>
      <w:r w:rsidRPr="00E96CDE">
        <w:t xml:space="preserve">. Table </w:t>
      </w:r>
      <w:r w:rsidR="00E96CDE" w:rsidRPr="00E96CDE">
        <w:t>9</w:t>
      </w:r>
      <w:r w:rsidRPr="00E96CDE">
        <w:t>summarizes the metrics for each cutoff value.</w:t>
      </w:r>
    </w:p>
    <w:p w14:paraId="32DFC951" w14:textId="2AEDE1F4" w:rsidR="00FC329C" w:rsidRDefault="00FC329C" w:rsidP="00FC329C">
      <w:pPr>
        <w:pStyle w:val="Caption"/>
        <w:jc w:val="center"/>
      </w:pPr>
      <w:bookmarkStart w:id="72" w:name="_Toc172928136"/>
      <w:r w:rsidRPr="00E96CDE">
        <w:t xml:space="preserve">Table </w:t>
      </w:r>
      <w:r w:rsidRPr="00E96CDE">
        <w:fldChar w:fldCharType="begin"/>
      </w:r>
      <w:r w:rsidRPr="00E96CDE">
        <w:instrText xml:space="preserve"> SEQ Table \* ARABIC </w:instrText>
      </w:r>
      <w:r w:rsidRPr="00E96CDE">
        <w:fldChar w:fldCharType="separate"/>
      </w:r>
      <w:r w:rsidR="002331AB">
        <w:rPr>
          <w:noProof/>
        </w:rPr>
        <w:t>9</w:t>
      </w:r>
      <w:r w:rsidRPr="00E96CDE">
        <w:fldChar w:fldCharType="end"/>
      </w:r>
      <w:r w:rsidRPr="00E96CDE">
        <w:t>: Top Cutoff (75-70-65)</w:t>
      </w:r>
      <w:bookmarkEnd w:id="72"/>
    </w:p>
    <w:tbl>
      <w:tblPr>
        <w:tblStyle w:val="TableGrid"/>
        <w:tblW w:w="9085" w:type="dxa"/>
        <w:tblLayout w:type="fixed"/>
        <w:tblLook w:val="04A0" w:firstRow="1" w:lastRow="0" w:firstColumn="1" w:lastColumn="0" w:noHBand="0" w:noVBand="1"/>
      </w:tblPr>
      <w:tblGrid>
        <w:gridCol w:w="1039"/>
        <w:gridCol w:w="1149"/>
        <w:gridCol w:w="1149"/>
        <w:gridCol w:w="1150"/>
        <w:gridCol w:w="1149"/>
        <w:gridCol w:w="1150"/>
        <w:gridCol w:w="1149"/>
        <w:gridCol w:w="1150"/>
      </w:tblGrid>
      <w:tr w:rsidR="00FC329C" w14:paraId="7D33F36F" w14:textId="77777777" w:rsidTr="00362914">
        <w:tc>
          <w:tcPr>
            <w:tcW w:w="1039" w:type="dxa"/>
          </w:tcPr>
          <w:p w14:paraId="4E3B0569" w14:textId="77777777" w:rsidR="00FC329C" w:rsidRPr="007E1D90" w:rsidRDefault="00FC329C" w:rsidP="00362914">
            <w:pPr>
              <w:spacing w:line="240" w:lineRule="auto"/>
              <w:rPr>
                <w:rFonts w:eastAsia="Times New Roman" w:cs="Times New Roman"/>
                <w:color w:val="000000"/>
                <w:kern w:val="0"/>
                <w:sz w:val="20"/>
                <w:szCs w:val="20"/>
                <w14:ligatures w14:val="none"/>
              </w:rPr>
            </w:pPr>
          </w:p>
        </w:tc>
        <w:tc>
          <w:tcPr>
            <w:tcW w:w="1149" w:type="dxa"/>
            <w:vAlign w:val="center"/>
          </w:tcPr>
          <w:p w14:paraId="494B76F1"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Precision</w:t>
            </w:r>
          </w:p>
        </w:tc>
        <w:tc>
          <w:tcPr>
            <w:tcW w:w="1149" w:type="dxa"/>
            <w:vAlign w:val="center"/>
          </w:tcPr>
          <w:p w14:paraId="6F1EE7AB" w14:textId="77777777" w:rsidR="00FC329C" w:rsidRPr="004F0647" w:rsidRDefault="00FC329C" w:rsidP="00362914">
            <w:pPr>
              <w:tabs>
                <w:tab w:val="left" w:pos="630"/>
              </w:tabs>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Recall</w:t>
            </w:r>
          </w:p>
        </w:tc>
        <w:tc>
          <w:tcPr>
            <w:tcW w:w="1150" w:type="dxa"/>
            <w:vAlign w:val="center"/>
          </w:tcPr>
          <w:p w14:paraId="0FAA8F73"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F1 Score</w:t>
            </w:r>
          </w:p>
        </w:tc>
        <w:tc>
          <w:tcPr>
            <w:tcW w:w="1149" w:type="dxa"/>
            <w:vAlign w:val="center"/>
          </w:tcPr>
          <w:p w14:paraId="1D4DD9DD"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Specificity</w:t>
            </w:r>
          </w:p>
        </w:tc>
        <w:tc>
          <w:tcPr>
            <w:tcW w:w="1150" w:type="dxa"/>
            <w:vAlign w:val="center"/>
          </w:tcPr>
          <w:p w14:paraId="4EABB7C5"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NPV</w:t>
            </w:r>
          </w:p>
        </w:tc>
        <w:tc>
          <w:tcPr>
            <w:tcW w:w="1149" w:type="dxa"/>
            <w:vAlign w:val="center"/>
          </w:tcPr>
          <w:p w14:paraId="2CB5DB28"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MCC</w:t>
            </w:r>
          </w:p>
        </w:tc>
        <w:tc>
          <w:tcPr>
            <w:tcW w:w="1150" w:type="dxa"/>
            <w:vAlign w:val="center"/>
          </w:tcPr>
          <w:p w14:paraId="57A55829"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Balanced Accuracy</w:t>
            </w:r>
          </w:p>
        </w:tc>
      </w:tr>
      <w:tr w:rsidR="00FC329C" w14:paraId="4EF3DF71" w14:textId="77777777" w:rsidTr="00362914">
        <w:tc>
          <w:tcPr>
            <w:tcW w:w="9085" w:type="dxa"/>
            <w:gridSpan w:val="8"/>
          </w:tcPr>
          <w:p w14:paraId="4D0EE1A9" w14:textId="77777777" w:rsidR="00FC329C" w:rsidRPr="004F0647" w:rsidRDefault="00FC329C" w:rsidP="00362914">
            <w:pPr>
              <w:spacing w:line="240" w:lineRule="auto"/>
              <w:jc w:val="center"/>
              <w:rPr>
                <w:rFonts w:eastAsia="Times New Roman" w:cs="Times New Roman"/>
                <w:b/>
                <w:bCs/>
                <w:color w:val="000000"/>
                <w:kern w:val="0"/>
                <w:sz w:val="20"/>
                <w:szCs w:val="20"/>
                <w14:ligatures w14:val="none"/>
              </w:rPr>
            </w:pPr>
            <w:r w:rsidRPr="00362914">
              <w:rPr>
                <w:rFonts w:eastAsia="Times New Roman" w:cs="Times New Roman"/>
                <w:b/>
                <w:bCs/>
                <w:color w:val="000000"/>
                <w:kern w:val="0"/>
                <w:sz w:val="20"/>
                <w:szCs w:val="20"/>
                <w14:ligatures w14:val="none"/>
              </w:rPr>
              <w:t xml:space="preserve">Cutoff (Species: </w:t>
            </w:r>
            <w:r>
              <w:rPr>
                <w:rFonts w:eastAsia="Times New Roman" w:cs="Times New Roman"/>
                <w:b/>
                <w:bCs/>
                <w:color w:val="000000"/>
                <w:kern w:val="0"/>
                <w:sz w:val="20"/>
                <w:szCs w:val="20"/>
                <w14:ligatures w14:val="none"/>
              </w:rPr>
              <w:t>6</w:t>
            </w:r>
            <w:r w:rsidRPr="00362914">
              <w:rPr>
                <w:rFonts w:eastAsia="Times New Roman" w:cs="Times New Roman"/>
                <w:b/>
                <w:bCs/>
                <w:color w:val="000000"/>
                <w:kern w:val="0"/>
                <w:sz w:val="20"/>
                <w:szCs w:val="20"/>
                <w14:ligatures w14:val="none"/>
              </w:rPr>
              <w:t xml:space="preserve">5, Family: </w:t>
            </w:r>
            <w:r>
              <w:rPr>
                <w:rFonts w:eastAsia="Times New Roman" w:cs="Times New Roman"/>
                <w:b/>
                <w:bCs/>
                <w:color w:val="000000"/>
                <w:kern w:val="0"/>
                <w:sz w:val="20"/>
                <w:szCs w:val="20"/>
                <w14:ligatures w14:val="none"/>
              </w:rPr>
              <w:t>6</w:t>
            </w:r>
            <w:r w:rsidRPr="00362914">
              <w:rPr>
                <w:rFonts w:eastAsia="Times New Roman" w:cs="Times New Roman"/>
                <w:b/>
                <w:bCs/>
                <w:color w:val="000000"/>
                <w:kern w:val="0"/>
                <w:sz w:val="20"/>
                <w:szCs w:val="20"/>
                <w14:ligatures w14:val="none"/>
              </w:rPr>
              <w:t xml:space="preserve">0, Phylum: </w:t>
            </w:r>
            <w:r>
              <w:rPr>
                <w:rFonts w:eastAsia="Times New Roman" w:cs="Times New Roman"/>
                <w:b/>
                <w:bCs/>
                <w:color w:val="000000"/>
                <w:kern w:val="0"/>
                <w:sz w:val="20"/>
                <w:szCs w:val="20"/>
                <w14:ligatures w14:val="none"/>
              </w:rPr>
              <w:t>5</w:t>
            </w:r>
            <w:r w:rsidRPr="00362914">
              <w:rPr>
                <w:rFonts w:eastAsia="Times New Roman" w:cs="Times New Roman"/>
                <w:b/>
                <w:bCs/>
                <w:color w:val="000000"/>
                <w:kern w:val="0"/>
                <w:sz w:val="20"/>
                <w:szCs w:val="20"/>
                <w14:ligatures w14:val="none"/>
              </w:rPr>
              <w:t>5)</w:t>
            </w:r>
          </w:p>
        </w:tc>
      </w:tr>
      <w:tr w:rsidR="00FC329C" w14:paraId="77510FAA" w14:textId="77777777" w:rsidTr="00362914">
        <w:tc>
          <w:tcPr>
            <w:tcW w:w="1039" w:type="dxa"/>
          </w:tcPr>
          <w:p w14:paraId="7CCFE417"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Serotype</w:t>
            </w:r>
          </w:p>
        </w:tc>
        <w:tc>
          <w:tcPr>
            <w:tcW w:w="1149" w:type="dxa"/>
            <w:vAlign w:val="bottom"/>
          </w:tcPr>
          <w:p w14:paraId="4E6E31BA"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6</w:t>
            </w:r>
          </w:p>
        </w:tc>
        <w:tc>
          <w:tcPr>
            <w:tcW w:w="1149" w:type="dxa"/>
            <w:vAlign w:val="bottom"/>
          </w:tcPr>
          <w:p w14:paraId="747691A5"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8</w:t>
            </w:r>
          </w:p>
        </w:tc>
        <w:tc>
          <w:tcPr>
            <w:tcW w:w="1150" w:type="dxa"/>
            <w:vAlign w:val="bottom"/>
          </w:tcPr>
          <w:p w14:paraId="03BE686C"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7</w:t>
            </w:r>
          </w:p>
        </w:tc>
        <w:tc>
          <w:tcPr>
            <w:tcW w:w="1149" w:type="dxa"/>
            <w:vAlign w:val="bottom"/>
          </w:tcPr>
          <w:p w14:paraId="3AB8A5EA"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67</w:t>
            </w:r>
          </w:p>
        </w:tc>
        <w:tc>
          <w:tcPr>
            <w:tcW w:w="1150" w:type="dxa"/>
            <w:vAlign w:val="bottom"/>
          </w:tcPr>
          <w:p w14:paraId="58C1E211"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74</w:t>
            </w:r>
          </w:p>
        </w:tc>
        <w:tc>
          <w:tcPr>
            <w:tcW w:w="1149" w:type="dxa"/>
            <w:vAlign w:val="bottom"/>
          </w:tcPr>
          <w:p w14:paraId="210A7AC6"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68</w:t>
            </w:r>
          </w:p>
        </w:tc>
        <w:tc>
          <w:tcPr>
            <w:tcW w:w="1150" w:type="dxa"/>
            <w:vAlign w:val="bottom"/>
          </w:tcPr>
          <w:p w14:paraId="2A14B42E"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67</w:t>
            </w:r>
          </w:p>
        </w:tc>
      </w:tr>
      <w:tr w:rsidR="00FC329C" w14:paraId="2CE89D98" w14:textId="77777777" w:rsidTr="00362914">
        <w:tc>
          <w:tcPr>
            <w:tcW w:w="1039" w:type="dxa"/>
          </w:tcPr>
          <w:p w14:paraId="7BD2ED7B"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Genotype</w:t>
            </w:r>
          </w:p>
        </w:tc>
        <w:tc>
          <w:tcPr>
            <w:tcW w:w="1149" w:type="dxa"/>
            <w:vAlign w:val="bottom"/>
          </w:tcPr>
          <w:p w14:paraId="65ED8A48"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38</w:t>
            </w:r>
          </w:p>
        </w:tc>
        <w:tc>
          <w:tcPr>
            <w:tcW w:w="1149" w:type="dxa"/>
            <w:vAlign w:val="bottom"/>
          </w:tcPr>
          <w:p w14:paraId="64DEDD12"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432</w:t>
            </w:r>
          </w:p>
        </w:tc>
        <w:tc>
          <w:tcPr>
            <w:tcW w:w="1150" w:type="dxa"/>
            <w:vAlign w:val="bottom"/>
          </w:tcPr>
          <w:p w14:paraId="54D3F17A"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73</w:t>
            </w:r>
          </w:p>
        </w:tc>
        <w:tc>
          <w:tcPr>
            <w:tcW w:w="1149" w:type="dxa"/>
            <w:vAlign w:val="bottom"/>
          </w:tcPr>
          <w:p w14:paraId="61E3AB69"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81</w:t>
            </w:r>
          </w:p>
        </w:tc>
        <w:tc>
          <w:tcPr>
            <w:tcW w:w="1150" w:type="dxa"/>
            <w:vAlign w:val="bottom"/>
          </w:tcPr>
          <w:p w14:paraId="7633D008"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60</w:t>
            </w:r>
          </w:p>
        </w:tc>
        <w:tc>
          <w:tcPr>
            <w:tcW w:w="1149" w:type="dxa"/>
            <w:vAlign w:val="bottom"/>
          </w:tcPr>
          <w:p w14:paraId="3CC0AA88"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82</w:t>
            </w:r>
          </w:p>
        </w:tc>
        <w:tc>
          <w:tcPr>
            <w:tcW w:w="1150" w:type="dxa"/>
            <w:vAlign w:val="bottom"/>
          </w:tcPr>
          <w:p w14:paraId="465B0556" w14:textId="77777777" w:rsidR="00FC329C" w:rsidRPr="008E6B40"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99</w:t>
            </w:r>
          </w:p>
        </w:tc>
      </w:tr>
      <w:tr w:rsidR="00FC329C" w14:paraId="5EEC3BBA" w14:textId="77777777" w:rsidTr="00362914">
        <w:tc>
          <w:tcPr>
            <w:tcW w:w="9085" w:type="dxa"/>
            <w:gridSpan w:val="8"/>
          </w:tcPr>
          <w:p w14:paraId="72F29287" w14:textId="77777777" w:rsidR="00FC329C" w:rsidRPr="008E6B40" w:rsidRDefault="00FC329C" w:rsidP="00362914">
            <w:pPr>
              <w:spacing w:line="240" w:lineRule="auto"/>
              <w:jc w:val="center"/>
              <w:rPr>
                <w:rFonts w:eastAsia="Times New Roman" w:cs="Times New Roman"/>
                <w:color w:val="000000"/>
                <w:kern w:val="0"/>
                <w:sz w:val="20"/>
                <w:szCs w:val="20"/>
                <w14:ligatures w14:val="none"/>
              </w:rPr>
            </w:pPr>
            <w:r w:rsidRPr="00362914">
              <w:rPr>
                <w:rFonts w:eastAsia="Times New Roman" w:cs="Times New Roman"/>
                <w:b/>
                <w:bCs/>
                <w:color w:val="000000"/>
                <w:kern w:val="0"/>
                <w:sz w:val="20"/>
                <w:szCs w:val="20"/>
                <w14:ligatures w14:val="none"/>
              </w:rPr>
              <w:t>Cutoff (Species: 75, Family: 70, Phylum: 65)</w:t>
            </w:r>
          </w:p>
        </w:tc>
      </w:tr>
      <w:tr w:rsidR="00FC329C" w14:paraId="3EF01EB5" w14:textId="77777777" w:rsidTr="00362914">
        <w:tc>
          <w:tcPr>
            <w:tcW w:w="1039" w:type="dxa"/>
          </w:tcPr>
          <w:p w14:paraId="27BC43FC"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Serotype</w:t>
            </w:r>
          </w:p>
        </w:tc>
        <w:tc>
          <w:tcPr>
            <w:tcW w:w="1149" w:type="dxa"/>
            <w:vAlign w:val="center"/>
          </w:tcPr>
          <w:p w14:paraId="7C88E639"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3</w:t>
            </w:r>
          </w:p>
        </w:tc>
        <w:tc>
          <w:tcPr>
            <w:tcW w:w="1149" w:type="dxa"/>
            <w:vAlign w:val="center"/>
          </w:tcPr>
          <w:p w14:paraId="2AF50415"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2</w:t>
            </w:r>
          </w:p>
        </w:tc>
        <w:tc>
          <w:tcPr>
            <w:tcW w:w="1150" w:type="dxa"/>
            <w:vAlign w:val="center"/>
          </w:tcPr>
          <w:p w14:paraId="14AA5859"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2</w:t>
            </w:r>
          </w:p>
        </w:tc>
        <w:tc>
          <w:tcPr>
            <w:tcW w:w="1149" w:type="dxa"/>
            <w:vAlign w:val="center"/>
          </w:tcPr>
          <w:p w14:paraId="660C0314"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63</w:t>
            </w:r>
          </w:p>
        </w:tc>
        <w:tc>
          <w:tcPr>
            <w:tcW w:w="1150" w:type="dxa"/>
            <w:vAlign w:val="center"/>
          </w:tcPr>
          <w:p w14:paraId="75DF11AB"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52</w:t>
            </w:r>
          </w:p>
        </w:tc>
        <w:tc>
          <w:tcPr>
            <w:tcW w:w="1149" w:type="dxa"/>
            <w:vAlign w:val="center"/>
          </w:tcPr>
          <w:p w14:paraId="09B5D38C"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60</w:t>
            </w:r>
          </w:p>
        </w:tc>
        <w:tc>
          <w:tcPr>
            <w:tcW w:w="1150" w:type="dxa"/>
            <w:vAlign w:val="center"/>
          </w:tcPr>
          <w:p w14:paraId="1F81503E"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63</w:t>
            </w:r>
          </w:p>
        </w:tc>
      </w:tr>
      <w:tr w:rsidR="00FC329C" w14:paraId="123A57D1" w14:textId="77777777" w:rsidTr="00362914">
        <w:tc>
          <w:tcPr>
            <w:tcW w:w="1039" w:type="dxa"/>
          </w:tcPr>
          <w:p w14:paraId="1CD6EAD6"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Genotype</w:t>
            </w:r>
          </w:p>
        </w:tc>
        <w:tc>
          <w:tcPr>
            <w:tcW w:w="1149" w:type="dxa"/>
            <w:vAlign w:val="center"/>
          </w:tcPr>
          <w:p w14:paraId="7BFBC87D"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37</w:t>
            </w:r>
          </w:p>
        </w:tc>
        <w:tc>
          <w:tcPr>
            <w:tcW w:w="1149" w:type="dxa"/>
            <w:vAlign w:val="center"/>
          </w:tcPr>
          <w:p w14:paraId="05475ED2"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430</w:t>
            </w:r>
          </w:p>
        </w:tc>
        <w:tc>
          <w:tcPr>
            <w:tcW w:w="1150" w:type="dxa"/>
            <w:vAlign w:val="center"/>
          </w:tcPr>
          <w:p w14:paraId="1E0D581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71</w:t>
            </w:r>
          </w:p>
        </w:tc>
        <w:tc>
          <w:tcPr>
            <w:tcW w:w="1149" w:type="dxa"/>
            <w:vAlign w:val="center"/>
          </w:tcPr>
          <w:p w14:paraId="00F81304"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79</w:t>
            </w:r>
          </w:p>
        </w:tc>
        <w:tc>
          <w:tcPr>
            <w:tcW w:w="1150" w:type="dxa"/>
            <w:vAlign w:val="center"/>
          </w:tcPr>
          <w:p w14:paraId="47FE3294"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59</w:t>
            </w:r>
          </w:p>
        </w:tc>
        <w:tc>
          <w:tcPr>
            <w:tcW w:w="1149" w:type="dxa"/>
            <w:vAlign w:val="center"/>
          </w:tcPr>
          <w:p w14:paraId="7DE74575"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80</w:t>
            </w:r>
          </w:p>
        </w:tc>
        <w:tc>
          <w:tcPr>
            <w:tcW w:w="1150" w:type="dxa"/>
            <w:vAlign w:val="center"/>
          </w:tcPr>
          <w:p w14:paraId="2C60A22D"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97</w:t>
            </w:r>
          </w:p>
        </w:tc>
      </w:tr>
      <w:tr w:rsidR="00FC329C" w14:paraId="4D040B0C" w14:textId="77777777" w:rsidTr="00362914">
        <w:tc>
          <w:tcPr>
            <w:tcW w:w="9085" w:type="dxa"/>
            <w:gridSpan w:val="8"/>
          </w:tcPr>
          <w:p w14:paraId="63479AA1"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Cutoff (Species: 85, Family: 80, Phylum: 75)</w:t>
            </w:r>
          </w:p>
        </w:tc>
      </w:tr>
      <w:tr w:rsidR="00FC329C" w14:paraId="14427E81" w14:textId="77777777" w:rsidTr="00362914">
        <w:tc>
          <w:tcPr>
            <w:tcW w:w="1039" w:type="dxa"/>
          </w:tcPr>
          <w:p w14:paraId="2F28AF2A"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Serotype</w:t>
            </w:r>
          </w:p>
        </w:tc>
        <w:tc>
          <w:tcPr>
            <w:tcW w:w="1149" w:type="dxa"/>
            <w:vAlign w:val="center"/>
          </w:tcPr>
          <w:p w14:paraId="46D4B60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0</w:t>
            </w:r>
          </w:p>
        </w:tc>
        <w:tc>
          <w:tcPr>
            <w:tcW w:w="1149" w:type="dxa"/>
            <w:vAlign w:val="center"/>
          </w:tcPr>
          <w:p w14:paraId="6956EC5F"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53</w:t>
            </w:r>
          </w:p>
        </w:tc>
        <w:tc>
          <w:tcPr>
            <w:tcW w:w="1150" w:type="dxa"/>
            <w:vAlign w:val="center"/>
          </w:tcPr>
          <w:p w14:paraId="46B6F89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60</w:t>
            </w:r>
          </w:p>
        </w:tc>
        <w:tc>
          <w:tcPr>
            <w:tcW w:w="1149" w:type="dxa"/>
            <w:vAlign w:val="center"/>
          </w:tcPr>
          <w:p w14:paraId="746A9668"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47</w:t>
            </w:r>
          </w:p>
        </w:tc>
        <w:tc>
          <w:tcPr>
            <w:tcW w:w="1150" w:type="dxa"/>
            <w:vAlign w:val="center"/>
          </w:tcPr>
          <w:p w14:paraId="38191BC7"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14</w:t>
            </w:r>
          </w:p>
        </w:tc>
        <w:tc>
          <w:tcPr>
            <w:tcW w:w="1149" w:type="dxa"/>
            <w:vAlign w:val="center"/>
          </w:tcPr>
          <w:p w14:paraId="364B6ED8"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34</w:t>
            </w:r>
          </w:p>
        </w:tc>
        <w:tc>
          <w:tcPr>
            <w:tcW w:w="1150" w:type="dxa"/>
            <w:vAlign w:val="center"/>
          </w:tcPr>
          <w:p w14:paraId="06E82E3D"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47</w:t>
            </w:r>
          </w:p>
        </w:tc>
      </w:tr>
      <w:tr w:rsidR="00FC329C" w14:paraId="38956D56" w14:textId="77777777" w:rsidTr="00362914">
        <w:tc>
          <w:tcPr>
            <w:tcW w:w="1039" w:type="dxa"/>
          </w:tcPr>
          <w:p w14:paraId="55FBD202"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Genotype</w:t>
            </w:r>
          </w:p>
        </w:tc>
        <w:tc>
          <w:tcPr>
            <w:tcW w:w="1149" w:type="dxa"/>
            <w:vAlign w:val="center"/>
          </w:tcPr>
          <w:p w14:paraId="38B48AF1"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35</w:t>
            </w:r>
          </w:p>
        </w:tc>
        <w:tc>
          <w:tcPr>
            <w:tcW w:w="1149" w:type="dxa"/>
            <w:vAlign w:val="center"/>
          </w:tcPr>
          <w:p w14:paraId="01430ED4"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423</w:t>
            </w:r>
          </w:p>
        </w:tc>
        <w:tc>
          <w:tcPr>
            <w:tcW w:w="1150" w:type="dxa"/>
            <w:vAlign w:val="center"/>
          </w:tcPr>
          <w:p w14:paraId="049C953D"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67</w:t>
            </w:r>
          </w:p>
        </w:tc>
        <w:tc>
          <w:tcPr>
            <w:tcW w:w="1149" w:type="dxa"/>
            <w:vAlign w:val="center"/>
          </w:tcPr>
          <w:p w14:paraId="0615FDD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73</w:t>
            </w:r>
          </w:p>
        </w:tc>
        <w:tc>
          <w:tcPr>
            <w:tcW w:w="1150" w:type="dxa"/>
            <w:vAlign w:val="center"/>
          </w:tcPr>
          <w:p w14:paraId="14B6B977"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58</w:t>
            </w:r>
          </w:p>
        </w:tc>
        <w:tc>
          <w:tcPr>
            <w:tcW w:w="1149" w:type="dxa"/>
            <w:vAlign w:val="center"/>
          </w:tcPr>
          <w:p w14:paraId="40F5B478"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71</w:t>
            </w:r>
          </w:p>
        </w:tc>
        <w:tc>
          <w:tcPr>
            <w:tcW w:w="1150" w:type="dxa"/>
            <w:vAlign w:val="center"/>
          </w:tcPr>
          <w:p w14:paraId="2D192461"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90</w:t>
            </w:r>
          </w:p>
        </w:tc>
      </w:tr>
      <w:tr w:rsidR="00FC329C" w14:paraId="584309CA" w14:textId="77777777" w:rsidTr="00362914">
        <w:tc>
          <w:tcPr>
            <w:tcW w:w="9085" w:type="dxa"/>
            <w:gridSpan w:val="8"/>
          </w:tcPr>
          <w:p w14:paraId="57905CC0"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Cutoff (Species: 95, Family: 90, Phylum: 85)</w:t>
            </w:r>
          </w:p>
        </w:tc>
      </w:tr>
      <w:tr w:rsidR="00FC329C" w14:paraId="0F771A68" w14:textId="77777777" w:rsidTr="00362914">
        <w:tc>
          <w:tcPr>
            <w:tcW w:w="1039" w:type="dxa"/>
            <w:vAlign w:val="center"/>
          </w:tcPr>
          <w:p w14:paraId="1EDB74A2"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Serotype</w:t>
            </w:r>
          </w:p>
        </w:tc>
        <w:tc>
          <w:tcPr>
            <w:tcW w:w="1149" w:type="dxa"/>
            <w:vAlign w:val="center"/>
          </w:tcPr>
          <w:p w14:paraId="6416340E"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67</w:t>
            </w:r>
          </w:p>
        </w:tc>
        <w:tc>
          <w:tcPr>
            <w:tcW w:w="1149" w:type="dxa"/>
            <w:vAlign w:val="center"/>
          </w:tcPr>
          <w:p w14:paraId="42D7E8AF"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13</w:t>
            </w:r>
          </w:p>
        </w:tc>
        <w:tc>
          <w:tcPr>
            <w:tcW w:w="1150" w:type="dxa"/>
            <w:vAlign w:val="center"/>
          </w:tcPr>
          <w:p w14:paraId="7006551E"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35</w:t>
            </w:r>
          </w:p>
        </w:tc>
        <w:tc>
          <w:tcPr>
            <w:tcW w:w="1149" w:type="dxa"/>
            <w:vAlign w:val="center"/>
          </w:tcPr>
          <w:p w14:paraId="3DFC4E0B"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30</w:t>
            </w:r>
          </w:p>
        </w:tc>
        <w:tc>
          <w:tcPr>
            <w:tcW w:w="1150" w:type="dxa"/>
            <w:vAlign w:val="center"/>
          </w:tcPr>
          <w:p w14:paraId="134AD67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692</w:t>
            </w:r>
          </w:p>
        </w:tc>
        <w:tc>
          <w:tcPr>
            <w:tcW w:w="1149" w:type="dxa"/>
            <w:vAlign w:val="center"/>
          </w:tcPr>
          <w:p w14:paraId="39114361"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83</w:t>
            </w:r>
          </w:p>
        </w:tc>
        <w:tc>
          <w:tcPr>
            <w:tcW w:w="1150" w:type="dxa"/>
            <w:vAlign w:val="center"/>
          </w:tcPr>
          <w:p w14:paraId="6652BF05"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730</w:t>
            </w:r>
          </w:p>
        </w:tc>
      </w:tr>
      <w:tr w:rsidR="00FC329C" w14:paraId="3E4F8B72" w14:textId="77777777" w:rsidTr="00362914">
        <w:tc>
          <w:tcPr>
            <w:tcW w:w="1039" w:type="dxa"/>
            <w:vAlign w:val="center"/>
          </w:tcPr>
          <w:p w14:paraId="673CB75C" w14:textId="77777777" w:rsidR="00FC329C" w:rsidRPr="004F0647" w:rsidRDefault="00FC329C" w:rsidP="00362914">
            <w:pPr>
              <w:spacing w:line="240" w:lineRule="auto"/>
              <w:rPr>
                <w:rFonts w:eastAsia="Times New Roman" w:cs="Times New Roman"/>
                <w:b/>
                <w:bCs/>
                <w:color w:val="000000"/>
                <w:kern w:val="0"/>
                <w:sz w:val="20"/>
                <w:szCs w:val="20"/>
                <w14:ligatures w14:val="none"/>
              </w:rPr>
            </w:pPr>
            <w:r w:rsidRPr="004F0647">
              <w:rPr>
                <w:rFonts w:eastAsia="Times New Roman" w:cs="Times New Roman"/>
                <w:b/>
                <w:bCs/>
                <w:color w:val="000000"/>
                <w:kern w:val="0"/>
                <w:sz w:val="20"/>
                <w:szCs w:val="20"/>
                <w14:ligatures w14:val="none"/>
              </w:rPr>
              <w:t>Genotype</w:t>
            </w:r>
          </w:p>
        </w:tc>
        <w:tc>
          <w:tcPr>
            <w:tcW w:w="1149" w:type="dxa"/>
            <w:vAlign w:val="center"/>
          </w:tcPr>
          <w:p w14:paraId="1F532B60"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39</w:t>
            </w:r>
          </w:p>
        </w:tc>
        <w:tc>
          <w:tcPr>
            <w:tcW w:w="1149" w:type="dxa"/>
            <w:vAlign w:val="center"/>
          </w:tcPr>
          <w:p w14:paraId="54B3CB61"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421</w:t>
            </w:r>
          </w:p>
        </w:tc>
        <w:tc>
          <w:tcPr>
            <w:tcW w:w="1150" w:type="dxa"/>
            <w:vAlign w:val="center"/>
          </w:tcPr>
          <w:p w14:paraId="108E2959"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67</w:t>
            </w:r>
          </w:p>
        </w:tc>
        <w:tc>
          <w:tcPr>
            <w:tcW w:w="1149" w:type="dxa"/>
            <w:vAlign w:val="center"/>
          </w:tcPr>
          <w:p w14:paraId="38D4FE65"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70</w:t>
            </w:r>
          </w:p>
        </w:tc>
        <w:tc>
          <w:tcPr>
            <w:tcW w:w="1150" w:type="dxa"/>
            <w:vAlign w:val="center"/>
          </w:tcPr>
          <w:p w14:paraId="5E3031F8"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61</w:t>
            </w:r>
          </w:p>
        </w:tc>
        <w:tc>
          <w:tcPr>
            <w:tcW w:w="1149" w:type="dxa"/>
            <w:vAlign w:val="center"/>
          </w:tcPr>
          <w:p w14:paraId="79F9E9A8"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368</w:t>
            </w:r>
          </w:p>
        </w:tc>
        <w:tc>
          <w:tcPr>
            <w:tcW w:w="1150" w:type="dxa"/>
            <w:vAlign w:val="center"/>
          </w:tcPr>
          <w:p w14:paraId="0385C7D3" w14:textId="77777777" w:rsidR="00FC329C" w:rsidRPr="009B7976" w:rsidRDefault="00FC329C" w:rsidP="00362914">
            <w:pPr>
              <w:spacing w:line="240" w:lineRule="auto"/>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87</w:t>
            </w:r>
          </w:p>
        </w:tc>
      </w:tr>
    </w:tbl>
    <w:p w14:paraId="0CA56B2F" w14:textId="77777777" w:rsidR="00FC329C" w:rsidRDefault="00FC329C" w:rsidP="00FC329C"/>
    <w:p w14:paraId="410DAA96" w14:textId="6F6DD857" w:rsidR="00FC329C" w:rsidRDefault="002B1C5E" w:rsidP="00FC329C">
      <w:r w:rsidRPr="002B1C5E">
        <w:t>The results indicate that the in-house pipeline performs well in determining the serotype, with high precision, recall, and F1 scores across all cutoff values. Nonetheless, the genotype determination metrics are notably lower, reflecting poor performance in accurately identifying the genotypes. The genotype precision, recall, and F1 scores are significantly low, with balanced accuracy and MCC values also indicating subpar performance</w:t>
      </w:r>
      <w:r w:rsidR="00FC329C">
        <w:t>.</w:t>
      </w:r>
    </w:p>
    <w:p w14:paraId="44562564" w14:textId="77777777" w:rsidR="00FC329C" w:rsidRDefault="00FC329C" w:rsidP="00FC329C">
      <w:r>
        <w:t xml:space="preserve">Given the suboptimal performance of the in-house genotyping pipeline in determining genotypes, it was decided to continue using the Genome Detective </w:t>
      </w:r>
      <w:r w:rsidRPr="007C620A">
        <w:t>Dengue Virus Typing Tool</w:t>
      </w:r>
      <w:r>
        <w:t xml:space="preserve"> </w:t>
      </w:r>
      <w:r>
        <w:fldChar w:fldCharType="begin"/>
      </w:r>
      <w:r>
        <w:instrText xml:space="preserve"> ADDIN ZOTERO_ITEM CSL_CITATION {"citationID":"gW5wCA00","properties":{"formattedCitation":"(Vilsker {\\i{}et al.}, 2019)","plainCitation":"(Vilsker et al., 2019)","noteIndex":0},"citationItems":[{"id":205,"uris":["http://zotero.org/users/14142313/items/C3ZBW93I"],"itemData":{"id":205,"type":"article-journal","abstract":"Genome Detective is an easy to use web-based software application that assembles the genomes of viruses quickly and accurately. The application uses a novel alignment method that constructs genomes by reference-based linking of de novo contigs by combining amino-acids and nucleotide scores. The software was optimized using synthetic datasets to represent the great diversity of virus genomes. The application was then validated with next generation sequencing data of hundreds of viruses. User time is minimal and it is limited to the time required to upload the data.Available online: http://www.genomedetective.com/app/typingtool/virus/.Supplementary data are available at Bioinformatics online.","container-title":"Bioinformatics","DOI":"10.1093/bioinformatics/bty695","ISSN":"1367-4803","issue":"5","journalAbbreviation":"Bioinformatics","page":"871-873","source":"Silverchair","title":"Genome Detective: an automated system for virus identification from high-throughput sequencing data","title-short":"Genome Detective","volume":"35","author":[{"family":"Vilsker","given":"Michael"},{"family":"Moosa","given":"Yumna"},{"family":"Nooij","given":"Sam"},{"family":"Fonseca","given":"Vagner"},{"family":"Ghysens","given":"Yoika"},{"family":"Dumon","given":"Korneel"},{"family":"Pauwels","given":"Raf"},{"family":"Alcantara","given":"Luiz Carlos"},{"family":"Vanden Eynden","given":"Ewout"},{"family":"Vandamme","given":"Anne-Mieke"},{"family":"Deforche","given":"Koen"},{"family":"Oliveira","given":"Tulio","non-dropping-particle":"de"}],"issued":{"date-parts":[["2019",3,1]]}}}],"schema":"https://github.com/citation-style-language/schema/raw/master/csl-citation.json"} </w:instrText>
      </w:r>
      <w:r>
        <w:fldChar w:fldCharType="separate"/>
      </w:r>
      <w:r w:rsidRPr="00C35FB4">
        <w:rPr>
          <w:rFonts w:cs="Times New Roman"/>
          <w:kern w:val="0"/>
          <w:szCs w:val="24"/>
        </w:rPr>
        <w:t xml:space="preserve">(Vilsker </w:t>
      </w:r>
      <w:r w:rsidRPr="00C35FB4">
        <w:rPr>
          <w:rFonts w:cs="Times New Roman"/>
          <w:i/>
          <w:iCs/>
          <w:kern w:val="0"/>
          <w:szCs w:val="24"/>
        </w:rPr>
        <w:t>et al.</w:t>
      </w:r>
      <w:r w:rsidRPr="00C35FB4">
        <w:rPr>
          <w:rFonts w:cs="Times New Roman"/>
          <w:kern w:val="0"/>
          <w:szCs w:val="24"/>
        </w:rPr>
        <w:t>, 2019)</w:t>
      </w:r>
      <w:r>
        <w:fldChar w:fldCharType="end"/>
      </w:r>
      <w:r>
        <w:t xml:space="preserve"> for reliable genotyping results. The Genome Detective tool provides consistent and accurate genotyping, making it a more suitable choice for this study.</w:t>
      </w:r>
    </w:p>
    <w:p w14:paraId="37E5528F" w14:textId="77777777" w:rsidR="00FC329C" w:rsidRPr="00715AE9" w:rsidRDefault="00FC329C" w:rsidP="00FC329C">
      <w:pPr>
        <w:spacing w:line="259" w:lineRule="auto"/>
        <w:jc w:val="left"/>
      </w:pPr>
    </w:p>
    <w:p w14:paraId="739CFAA2" w14:textId="77777777" w:rsidR="00FC329C" w:rsidRDefault="00FC329C" w:rsidP="00FC329C">
      <w:pPr>
        <w:spacing w:line="259" w:lineRule="auto"/>
        <w:jc w:val="left"/>
        <w:rPr>
          <w:rFonts w:eastAsiaTheme="majorEastAsia" w:cstheme="majorBidi"/>
          <w:color w:val="2F5496" w:themeColor="accent1" w:themeShade="BF"/>
          <w:sz w:val="26"/>
          <w:szCs w:val="26"/>
        </w:rPr>
      </w:pPr>
      <w:r>
        <w:br w:type="page"/>
      </w:r>
    </w:p>
    <w:p w14:paraId="68480C04" w14:textId="77777777" w:rsidR="00FC329C" w:rsidRPr="00F501C9" w:rsidRDefault="00FC329C" w:rsidP="00FC329C">
      <w:pPr>
        <w:pStyle w:val="Heading2"/>
      </w:pPr>
      <w:bookmarkStart w:id="73" w:name="_Toc172928101"/>
      <w:r w:rsidRPr="00EC2791">
        <w:lastRenderedPageBreak/>
        <w:t>In-silico comparison of PCR assays for dengue virus genotypin</w:t>
      </w:r>
      <w:r>
        <w:t>g</w:t>
      </w:r>
      <w:bookmarkEnd w:id="73"/>
    </w:p>
    <w:p w14:paraId="2F01D656" w14:textId="3287640F" w:rsidR="00FC329C" w:rsidRDefault="00FC329C" w:rsidP="00FC329C">
      <w:r w:rsidRPr="004459F6">
        <w:t xml:space="preserve">Table </w:t>
      </w:r>
      <w:r w:rsidR="004459F6" w:rsidRPr="004459F6">
        <w:t>10</w:t>
      </w:r>
      <w:r w:rsidRPr="004459F6">
        <w:t xml:space="preserve"> shows the performance metrics for the top performing primer pair in terms of F1 Score, Precision, Recall, and Support (number of observations), at genotyping Dengue virus.</w:t>
      </w:r>
      <w:r w:rsidRPr="00C753C8">
        <w:t xml:space="preserve"> </w:t>
      </w:r>
      <w:r w:rsidR="002C2C41" w:rsidRPr="009243E4">
        <w:t xml:space="preserve">For a comprehensive list of Missed Classification Primers, please refer to Table </w:t>
      </w:r>
      <w:r w:rsidR="002C2C41">
        <w:t>13</w:t>
      </w:r>
      <w:r w:rsidR="002C2C41" w:rsidRPr="009243E4">
        <w:t xml:space="preserve"> in the appendix section</w:t>
      </w:r>
      <w:r w:rsidR="002C2C41">
        <w:t>.</w:t>
      </w:r>
    </w:p>
    <w:p w14:paraId="748875C2" w14:textId="56813007" w:rsidR="00FC329C" w:rsidRDefault="00FC329C" w:rsidP="00FC329C">
      <w:pPr>
        <w:pStyle w:val="Caption"/>
        <w:jc w:val="center"/>
      </w:pPr>
      <w:bookmarkStart w:id="74" w:name="_Toc172928137"/>
      <w:r w:rsidRPr="004459F6">
        <w:t xml:space="preserve">Table </w:t>
      </w:r>
      <w:r w:rsidRPr="004459F6">
        <w:fldChar w:fldCharType="begin"/>
      </w:r>
      <w:r w:rsidRPr="004459F6">
        <w:instrText xml:space="preserve"> SEQ Table \* ARABIC </w:instrText>
      </w:r>
      <w:r w:rsidRPr="004459F6">
        <w:fldChar w:fldCharType="separate"/>
      </w:r>
      <w:r w:rsidR="002331AB">
        <w:rPr>
          <w:noProof/>
        </w:rPr>
        <w:t>10</w:t>
      </w:r>
      <w:r w:rsidRPr="004459F6">
        <w:fldChar w:fldCharType="end"/>
      </w:r>
      <w:r w:rsidRPr="004459F6">
        <w:t xml:space="preserve">: </w:t>
      </w:r>
      <w:r w:rsidR="00EC4CA6" w:rsidRPr="004459F6">
        <w:t xml:space="preserve">Top 25 </w:t>
      </w:r>
      <w:r w:rsidRPr="004459F6">
        <w:t>Primer Pair for Dengue Virus Overall Metrics</w:t>
      </w:r>
      <w:bookmarkEnd w:id="74"/>
    </w:p>
    <w:tbl>
      <w:tblPr>
        <w:tblStyle w:val="TableGrid"/>
        <w:tblW w:w="0" w:type="auto"/>
        <w:tblLook w:val="04A0" w:firstRow="1" w:lastRow="0" w:firstColumn="1" w:lastColumn="0" w:noHBand="0" w:noVBand="1"/>
      </w:tblPr>
      <w:tblGrid>
        <w:gridCol w:w="3961"/>
        <w:gridCol w:w="1306"/>
        <w:gridCol w:w="1304"/>
        <w:gridCol w:w="1129"/>
        <w:gridCol w:w="1316"/>
      </w:tblGrid>
      <w:tr w:rsidR="00FC329C" w14:paraId="02F0A9B4" w14:textId="77777777" w:rsidTr="00362914">
        <w:trPr>
          <w:trHeight w:val="288"/>
        </w:trPr>
        <w:tc>
          <w:tcPr>
            <w:tcW w:w="3961" w:type="dxa"/>
            <w:vAlign w:val="bottom"/>
          </w:tcPr>
          <w:p w14:paraId="321A8F7C" w14:textId="77777777" w:rsidR="00FC329C" w:rsidRPr="005B63B9" w:rsidRDefault="00FC329C"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Primer_Pair</w:t>
            </w:r>
          </w:p>
        </w:tc>
        <w:tc>
          <w:tcPr>
            <w:tcW w:w="1306" w:type="dxa"/>
            <w:vAlign w:val="bottom"/>
          </w:tcPr>
          <w:p w14:paraId="3FFF5333" w14:textId="77777777" w:rsidR="00FC329C" w:rsidRPr="00405A6D" w:rsidRDefault="00FC329C"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F1_Score</w:t>
            </w:r>
          </w:p>
        </w:tc>
        <w:tc>
          <w:tcPr>
            <w:tcW w:w="1304" w:type="dxa"/>
            <w:vAlign w:val="bottom"/>
          </w:tcPr>
          <w:p w14:paraId="4127AC7C" w14:textId="77777777" w:rsidR="00FC329C" w:rsidRPr="00405A6D" w:rsidRDefault="00FC329C"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Precision</w:t>
            </w:r>
          </w:p>
        </w:tc>
        <w:tc>
          <w:tcPr>
            <w:tcW w:w="1129" w:type="dxa"/>
            <w:vAlign w:val="bottom"/>
          </w:tcPr>
          <w:p w14:paraId="2A10EC89" w14:textId="77777777" w:rsidR="00FC329C" w:rsidRPr="00405A6D" w:rsidRDefault="00FC329C"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Recall</w:t>
            </w:r>
          </w:p>
        </w:tc>
        <w:tc>
          <w:tcPr>
            <w:tcW w:w="1316" w:type="dxa"/>
            <w:vAlign w:val="bottom"/>
          </w:tcPr>
          <w:p w14:paraId="664F154A" w14:textId="77777777" w:rsidR="00FC329C" w:rsidRPr="00405A6D" w:rsidRDefault="00FC329C"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Support</w:t>
            </w:r>
          </w:p>
        </w:tc>
      </w:tr>
      <w:tr w:rsidR="00FC329C" w14:paraId="498F5CE1" w14:textId="77777777" w:rsidTr="00362914">
        <w:trPr>
          <w:trHeight w:val="288"/>
        </w:trPr>
        <w:tc>
          <w:tcPr>
            <w:tcW w:w="3961" w:type="dxa"/>
            <w:vAlign w:val="center"/>
          </w:tcPr>
          <w:p w14:paraId="65AB0E7E"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62_F_D4_R</w:t>
            </w:r>
          </w:p>
        </w:tc>
        <w:tc>
          <w:tcPr>
            <w:tcW w:w="1306" w:type="dxa"/>
            <w:vAlign w:val="center"/>
          </w:tcPr>
          <w:p w14:paraId="6E57E924" w14:textId="77777777" w:rsidR="00FC329C" w:rsidRPr="00946D6C"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D97F41A" w14:textId="77777777" w:rsidR="00FC329C" w:rsidRPr="00946D6C"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97C6430" w14:textId="77777777" w:rsidR="00FC329C" w:rsidRPr="00946D6C"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41C37A5" w14:textId="77777777" w:rsidR="00FC329C" w:rsidRPr="00946D6C"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3.000</w:t>
            </w:r>
          </w:p>
        </w:tc>
      </w:tr>
      <w:tr w:rsidR="00FC329C" w14:paraId="58C692E8" w14:textId="77777777" w:rsidTr="00362914">
        <w:trPr>
          <w:trHeight w:val="288"/>
        </w:trPr>
        <w:tc>
          <w:tcPr>
            <w:tcW w:w="3961" w:type="dxa"/>
            <w:vAlign w:val="center"/>
          </w:tcPr>
          <w:p w14:paraId="1BEAF676"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1306" w:type="dxa"/>
            <w:vAlign w:val="center"/>
          </w:tcPr>
          <w:p w14:paraId="1FFDD4BA"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7D69E76"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F8A0C3B"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E03F478"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69.000</w:t>
            </w:r>
          </w:p>
        </w:tc>
      </w:tr>
      <w:tr w:rsidR="00FC329C" w14:paraId="1C19489A" w14:textId="77777777" w:rsidTr="00362914">
        <w:trPr>
          <w:trHeight w:val="288"/>
        </w:trPr>
        <w:tc>
          <w:tcPr>
            <w:tcW w:w="3961" w:type="dxa"/>
            <w:vAlign w:val="center"/>
          </w:tcPr>
          <w:p w14:paraId="54FEBD06"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1306" w:type="dxa"/>
            <w:vAlign w:val="center"/>
          </w:tcPr>
          <w:p w14:paraId="4BA67ADA"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CC3D7B5"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03724C8"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E8AC0F5"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24.000</w:t>
            </w:r>
          </w:p>
        </w:tc>
      </w:tr>
      <w:tr w:rsidR="00FC329C" w14:paraId="3948E7DA" w14:textId="77777777" w:rsidTr="00362914">
        <w:trPr>
          <w:trHeight w:val="288"/>
        </w:trPr>
        <w:tc>
          <w:tcPr>
            <w:tcW w:w="3961" w:type="dxa"/>
            <w:vAlign w:val="center"/>
          </w:tcPr>
          <w:p w14:paraId="11030E5F"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1306" w:type="dxa"/>
            <w:vAlign w:val="center"/>
          </w:tcPr>
          <w:p w14:paraId="3D4AFE7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1121985"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E69AC7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709AD45"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648.000</w:t>
            </w:r>
          </w:p>
        </w:tc>
      </w:tr>
      <w:tr w:rsidR="00FC329C" w14:paraId="19E1EE05" w14:textId="77777777" w:rsidTr="00362914">
        <w:trPr>
          <w:trHeight w:val="288"/>
        </w:trPr>
        <w:tc>
          <w:tcPr>
            <w:tcW w:w="3961" w:type="dxa"/>
            <w:vAlign w:val="center"/>
          </w:tcPr>
          <w:p w14:paraId="3CF365BB"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1306" w:type="dxa"/>
            <w:vAlign w:val="center"/>
          </w:tcPr>
          <w:p w14:paraId="60929CA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7391D909"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D402AF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1BC8FB5"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40.000</w:t>
            </w:r>
          </w:p>
        </w:tc>
      </w:tr>
      <w:tr w:rsidR="00FC329C" w14:paraId="70A0E605" w14:textId="77777777" w:rsidTr="00362914">
        <w:trPr>
          <w:trHeight w:val="288"/>
        </w:trPr>
        <w:tc>
          <w:tcPr>
            <w:tcW w:w="3961" w:type="dxa"/>
            <w:vAlign w:val="center"/>
          </w:tcPr>
          <w:p w14:paraId="0B74F270"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1306" w:type="dxa"/>
            <w:vAlign w:val="center"/>
          </w:tcPr>
          <w:p w14:paraId="2085642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85F8E6C"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4E79AC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42A94F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58.000</w:t>
            </w:r>
          </w:p>
        </w:tc>
      </w:tr>
      <w:tr w:rsidR="00FC329C" w14:paraId="667A8444" w14:textId="77777777" w:rsidTr="00362914">
        <w:trPr>
          <w:trHeight w:val="288"/>
        </w:trPr>
        <w:tc>
          <w:tcPr>
            <w:tcW w:w="3961" w:type="dxa"/>
            <w:vAlign w:val="center"/>
          </w:tcPr>
          <w:p w14:paraId="67A55369"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1306" w:type="dxa"/>
            <w:vAlign w:val="center"/>
          </w:tcPr>
          <w:p w14:paraId="4C7DDE4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13C427C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737A23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C55E68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06.000</w:t>
            </w:r>
          </w:p>
        </w:tc>
      </w:tr>
      <w:tr w:rsidR="00FC329C" w14:paraId="6D4A40CB" w14:textId="77777777" w:rsidTr="00362914">
        <w:trPr>
          <w:trHeight w:val="288"/>
        </w:trPr>
        <w:tc>
          <w:tcPr>
            <w:tcW w:w="3961" w:type="dxa"/>
            <w:vAlign w:val="center"/>
          </w:tcPr>
          <w:p w14:paraId="053104C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1306" w:type="dxa"/>
            <w:vAlign w:val="center"/>
          </w:tcPr>
          <w:p w14:paraId="4490816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76C25BE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94DCD26"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8C3DEE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06.000</w:t>
            </w:r>
          </w:p>
        </w:tc>
      </w:tr>
      <w:tr w:rsidR="00FC329C" w14:paraId="1EB7E038" w14:textId="77777777" w:rsidTr="00362914">
        <w:trPr>
          <w:trHeight w:val="288"/>
        </w:trPr>
        <w:tc>
          <w:tcPr>
            <w:tcW w:w="3961" w:type="dxa"/>
            <w:vAlign w:val="center"/>
          </w:tcPr>
          <w:p w14:paraId="54A48A88"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RN_F2_F_D3_R</w:t>
            </w:r>
          </w:p>
        </w:tc>
        <w:tc>
          <w:tcPr>
            <w:tcW w:w="1306" w:type="dxa"/>
            <w:vAlign w:val="center"/>
          </w:tcPr>
          <w:p w14:paraId="476354B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8B55A4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0561EC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2E88EB7"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0.000</w:t>
            </w:r>
          </w:p>
        </w:tc>
      </w:tr>
      <w:tr w:rsidR="00FC329C" w14:paraId="5D9B3449" w14:textId="77777777" w:rsidTr="00362914">
        <w:trPr>
          <w:trHeight w:val="288"/>
        </w:trPr>
        <w:tc>
          <w:tcPr>
            <w:tcW w:w="3961" w:type="dxa"/>
            <w:vAlign w:val="center"/>
          </w:tcPr>
          <w:p w14:paraId="0F2180BD"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7_LEFT_F_DEN4_R5525_R</w:t>
            </w:r>
          </w:p>
        </w:tc>
        <w:tc>
          <w:tcPr>
            <w:tcW w:w="1306" w:type="dxa"/>
            <w:vAlign w:val="center"/>
          </w:tcPr>
          <w:p w14:paraId="1354959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EFAE3B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9FFEAD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9E0BC0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52.000</w:t>
            </w:r>
          </w:p>
        </w:tc>
      </w:tr>
      <w:tr w:rsidR="00FC329C" w14:paraId="3ABB2775" w14:textId="77777777" w:rsidTr="00362914">
        <w:trPr>
          <w:trHeight w:val="288"/>
        </w:trPr>
        <w:tc>
          <w:tcPr>
            <w:tcW w:w="3961" w:type="dxa"/>
            <w:vAlign w:val="center"/>
          </w:tcPr>
          <w:p w14:paraId="2631AE23"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8_LEFT_F_DEN4_REVERSE_R</w:t>
            </w:r>
          </w:p>
        </w:tc>
        <w:tc>
          <w:tcPr>
            <w:tcW w:w="1306" w:type="dxa"/>
            <w:vAlign w:val="center"/>
          </w:tcPr>
          <w:p w14:paraId="5AF2317B"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1861217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14C92C9"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1A825B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58.000</w:t>
            </w:r>
          </w:p>
        </w:tc>
      </w:tr>
      <w:tr w:rsidR="00FC329C" w14:paraId="671366B2" w14:textId="77777777" w:rsidTr="00362914">
        <w:trPr>
          <w:trHeight w:val="288"/>
        </w:trPr>
        <w:tc>
          <w:tcPr>
            <w:tcW w:w="3961" w:type="dxa"/>
            <w:vAlign w:val="center"/>
          </w:tcPr>
          <w:p w14:paraId="38E58EC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22_LEFT_F_DENV4_22_RIGHT_R</w:t>
            </w:r>
          </w:p>
        </w:tc>
        <w:tc>
          <w:tcPr>
            <w:tcW w:w="1306" w:type="dxa"/>
            <w:vAlign w:val="center"/>
          </w:tcPr>
          <w:p w14:paraId="59A2D82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74C5AE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747B22C"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48B178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8.000</w:t>
            </w:r>
          </w:p>
        </w:tc>
      </w:tr>
      <w:tr w:rsidR="00FC329C" w14:paraId="283E70AB" w14:textId="77777777" w:rsidTr="00362914">
        <w:trPr>
          <w:trHeight w:val="288"/>
        </w:trPr>
        <w:tc>
          <w:tcPr>
            <w:tcW w:w="3961" w:type="dxa"/>
            <w:vAlign w:val="center"/>
          </w:tcPr>
          <w:p w14:paraId="6E5798C6"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7_LEFT_F_DENV4_RN_R1_R</w:t>
            </w:r>
          </w:p>
        </w:tc>
        <w:tc>
          <w:tcPr>
            <w:tcW w:w="1306" w:type="dxa"/>
            <w:vAlign w:val="center"/>
          </w:tcPr>
          <w:p w14:paraId="318CC32A"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027F702"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83BA58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34AD0F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00.000</w:t>
            </w:r>
          </w:p>
        </w:tc>
      </w:tr>
      <w:tr w:rsidR="00FC329C" w14:paraId="663B2CFD" w14:textId="77777777" w:rsidTr="00362914">
        <w:trPr>
          <w:trHeight w:val="288"/>
        </w:trPr>
        <w:tc>
          <w:tcPr>
            <w:tcW w:w="3961" w:type="dxa"/>
            <w:vAlign w:val="center"/>
          </w:tcPr>
          <w:p w14:paraId="7E75283C"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1306" w:type="dxa"/>
            <w:vAlign w:val="center"/>
          </w:tcPr>
          <w:p w14:paraId="6F95770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403999C"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928E8B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1737AC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20.000</w:t>
            </w:r>
          </w:p>
        </w:tc>
      </w:tr>
      <w:tr w:rsidR="00FC329C" w14:paraId="3B4469E2" w14:textId="77777777" w:rsidTr="00362914">
        <w:trPr>
          <w:trHeight w:val="288"/>
        </w:trPr>
        <w:tc>
          <w:tcPr>
            <w:tcW w:w="3961" w:type="dxa"/>
            <w:vAlign w:val="center"/>
          </w:tcPr>
          <w:p w14:paraId="0739E54B"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I_F_NS3-2-I_R</w:t>
            </w:r>
          </w:p>
        </w:tc>
        <w:tc>
          <w:tcPr>
            <w:tcW w:w="1306" w:type="dxa"/>
            <w:vAlign w:val="center"/>
          </w:tcPr>
          <w:p w14:paraId="531E19A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4CA15D9"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7B4EFF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365965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8.000</w:t>
            </w:r>
          </w:p>
        </w:tc>
      </w:tr>
      <w:tr w:rsidR="00FC329C" w14:paraId="49302E34" w14:textId="77777777" w:rsidTr="00362914">
        <w:trPr>
          <w:trHeight w:val="288"/>
        </w:trPr>
        <w:tc>
          <w:tcPr>
            <w:tcW w:w="3961" w:type="dxa"/>
            <w:vAlign w:val="center"/>
          </w:tcPr>
          <w:p w14:paraId="4A9ECF61"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I_R</w:t>
            </w:r>
          </w:p>
        </w:tc>
        <w:tc>
          <w:tcPr>
            <w:tcW w:w="1306" w:type="dxa"/>
            <w:vAlign w:val="center"/>
          </w:tcPr>
          <w:p w14:paraId="498692A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AB414E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9921F9A"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75D360A9"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2.000</w:t>
            </w:r>
          </w:p>
        </w:tc>
      </w:tr>
      <w:tr w:rsidR="00FC329C" w14:paraId="608199F9" w14:textId="77777777" w:rsidTr="00362914">
        <w:trPr>
          <w:trHeight w:val="288"/>
        </w:trPr>
        <w:tc>
          <w:tcPr>
            <w:tcW w:w="3961" w:type="dxa"/>
            <w:vAlign w:val="center"/>
          </w:tcPr>
          <w:p w14:paraId="58694FA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O_R</w:t>
            </w:r>
          </w:p>
        </w:tc>
        <w:tc>
          <w:tcPr>
            <w:tcW w:w="1306" w:type="dxa"/>
            <w:vAlign w:val="center"/>
          </w:tcPr>
          <w:p w14:paraId="5B211CB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058A0E2"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320BB3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9BC1BC2"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6.000</w:t>
            </w:r>
          </w:p>
        </w:tc>
      </w:tr>
      <w:tr w:rsidR="00FC329C" w14:paraId="3D555AB3" w14:textId="77777777" w:rsidTr="00362914">
        <w:trPr>
          <w:trHeight w:val="288"/>
        </w:trPr>
        <w:tc>
          <w:tcPr>
            <w:tcW w:w="3961" w:type="dxa"/>
            <w:vAlign w:val="center"/>
          </w:tcPr>
          <w:p w14:paraId="66FCD4A6"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1306" w:type="dxa"/>
            <w:vAlign w:val="center"/>
          </w:tcPr>
          <w:p w14:paraId="0C76D36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599BE62"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629A1E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7633D3E8"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28.000</w:t>
            </w:r>
          </w:p>
        </w:tc>
      </w:tr>
      <w:tr w:rsidR="00FC329C" w14:paraId="4E2967AA" w14:textId="77777777" w:rsidTr="00362914">
        <w:trPr>
          <w:trHeight w:val="288"/>
        </w:trPr>
        <w:tc>
          <w:tcPr>
            <w:tcW w:w="3961" w:type="dxa"/>
            <w:vAlign w:val="center"/>
          </w:tcPr>
          <w:p w14:paraId="0E8562C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1306" w:type="dxa"/>
            <w:vAlign w:val="center"/>
          </w:tcPr>
          <w:p w14:paraId="2E2AB599"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785717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55FD07C"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7CDD32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795.000</w:t>
            </w:r>
          </w:p>
        </w:tc>
      </w:tr>
      <w:tr w:rsidR="00FC329C" w14:paraId="5E8211D3" w14:textId="77777777" w:rsidTr="00362914">
        <w:trPr>
          <w:trHeight w:val="288"/>
        </w:trPr>
        <w:tc>
          <w:tcPr>
            <w:tcW w:w="3961" w:type="dxa"/>
            <w:vAlign w:val="center"/>
          </w:tcPr>
          <w:p w14:paraId="257AB3F5"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2F1200_F_P2_R</w:t>
            </w:r>
          </w:p>
        </w:tc>
        <w:tc>
          <w:tcPr>
            <w:tcW w:w="1306" w:type="dxa"/>
            <w:vAlign w:val="center"/>
          </w:tcPr>
          <w:p w14:paraId="6F56979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8036B87"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640FFD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6A4E21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000</w:t>
            </w:r>
          </w:p>
        </w:tc>
      </w:tr>
      <w:tr w:rsidR="00FC329C" w14:paraId="48D948FE" w14:textId="77777777" w:rsidTr="00362914">
        <w:trPr>
          <w:trHeight w:val="288"/>
        </w:trPr>
        <w:tc>
          <w:tcPr>
            <w:tcW w:w="3961" w:type="dxa"/>
            <w:vAlign w:val="center"/>
          </w:tcPr>
          <w:p w14:paraId="3EF2AF75"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1306" w:type="dxa"/>
            <w:vAlign w:val="center"/>
          </w:tcPr>
          <w:p w14:paraId="7F41F33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01D864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7B4922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558C062"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145.000</w:t>
            </w:r>
          </w:p>
        </w:tc>
      </w:tr>
      <w:tr w:rsidR="00FC329C" w14:paraId="25EF835B" w14:textId="77777777" w:rsidTr="00362914">
        <w:trPr>
          <w:trHeight w:val="288"/>
        </w:trPr>
        <w:tc>
          <w:tcPr>
            <w:tcW w:w="3961" w:type="dxa"/>
            <w:vAlign w:val="center"/>
          </w:tcPr>
          <w:p w14:paraId="52D2067F"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2S_F_D2_R</w:t>
            </w:r>
          </w:p>
        </w:tc>
        <w:tc>
          <w:tcPr>
            <w:tcW w:w="1306" w:type="dxa"/>
            <w:vAlign w:val="center"/>
          </w:tcPr>
          <w:p w14:paraId="5E50284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4251197"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5D20AEBC"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9DC5D2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0.000</w:t>
            </w:r>
          </w:p>
        </w:tc>
      </w:tr>
      <w:tr w:rsidR="00FC329C" w14:paraId="5D5D1CA4" w14:textId="77777777" w:rsidTr="00362914">
        <w:trPr>
          <w:trHeight w:val="288"/>
        </w:trPr>
        <w:tc>
          <w:tcPr>
            <w:tcW w:w="3961" w:type="dxa"/>
            <w:vAlign w:val="center"/>
          </w:tcPr>
          <w:p w14:paraId="708F0522"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3F1187_F_D3R1758_R</w:t>
            </w:r>
          </w:p>
        </w:tc>
        <w:tc>
          <w:tcPr>
            <w:tcW w:w="1306" w:type="dxa"/>
            <w:vAlign w:val="center"/>
          </w:tcPr>
          <w:p w14:paraId="39C4E9B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2467E13"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55F7704"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A65C5AB"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2.000</w:t>
            </w:r>
          </w:p>
        </w:tc>
      </w:tr>
      <w:tr w:rsidR="00FC329C" w14:paraId="13C2FE98" w14:textId="77777777" w:rsidTr="00362914">
        <w:trPr>
          <w:trHeight w:val="288"/>
        </w:trPr>
        <w:tc>
          <w:tcPr>
            <w:tcW w:w="3961" w:type="dxa"/>
            <w:vAlign w:val="center"/>
          </w:tcPr>
          <w:p w14:paraId="5820B28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3SEQ2_F_D3R1758_R</w:t>
            </w:r>
          </w:p>
        </w:tc>
        <w:tc>
          <w:tcPr>
            <w:tcW w:w="1306" w:type="dxa"/>
            <w:vAlign w:val="center"/>
          </w:tcPr>
          <w:p w14:paraId="796D6437"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74AA9241"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EB9C69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80570BE"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9.000</w:t>
            </w:r>
          </w:p>
        </w:tc>
      </w:tr>
      <w:tr w:rsidR="00FC329C" w14:paraId="3D641706" w14:textId="77777777" w:rsidTr="00362914">
        <w:trPr>
          <w:trHeight w:val="288"/>
        </w:trPr>
        <w:tc>
          <w:tcPr>
            <w:tcW w:w="3961" w:type="dxa"/>
            <w:vAlign w:val="center"/>
          </w:tcPr>
          <w:p w14:paraId="3AADD154" w14:textId="77777777" w:rsidR="00FC329C" w:rsidRPr="00405A6D" w:rsidRDefault="00FC329C"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CC_3_F_DEN1_CC_3_R</w:t>
            </w:r>
          </w:p>
        </w:tc>
        <w:tc>
          <w:tcPr>
            <w:tcW w:w="1306" w:type="dxa"/>
            <w:vAlign w:val="center"/>
          </w:tcPr>
          <w:p w14:paraId="394461A0"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F62165D"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1009C17"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F7101EF" w14:textId="77777777" w:rsidR="00FC329C" w:rsidRPr="00405A6D" w:rsidRDefault="00FC329C"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5.000</w:t>
            </w:r>
          </w:p>
        </w:tc>
      </w:tr>
    </w:tbl>
    <w:p w14:paraId="43D41BEB" w14:textId="77777777" w:rsidR="00FC329C" w:rsidRDefault="00FC329C" w:rsidP="00FC329C"/>
    <w:p w14:paraId="3B3FDEF0" w14:textId="77777777" w:rsidR="00FC329C" w:rsidRDefault="00FC329C" w:rsidP="00FC329C">
      <w:r w:rsidRPr="00244BEC">
        <w:t>In evaluating the F1 scores for each primer pair across all Dengue virus samples, it was observed that several primer pairs, including 1162_F_D4_R, achieved an F1 score of 1.0, indicating perfect precision and recall. This suggests that these primers were highly effective in correctly identifying the Dengue virus in all tested samples.</w:t>
      </w:r>
    </w:p>
    <w:p w14:paraId="1C586B7D" w14:textId="77777777" w:rsidR="00FC329C" w:rsidRDefault="00FC329C" w:rsidP="00FC329C">
      <w:pPr>
        <w:pStyle w:val="Heading3"/>
      </w:pPr>
      <w:bookmarkStart w:id="75" w:name="_Toc172928102"/>
      <w:r>
        <w:t>Serotype Confusion Matrix</w:t>
      </w:r>
      <w:bookmarkEnd w:id="75"/>
    </w:p>
    <w:p w14:paraId="07206D23" w14:textId="42CA1F2D" w:rsidR="00FC329C" w:rsidRPr="00176550" w:rsidRDefault="00FC329C" w:rsidP="00FC329C">
      <w:r>
        <w:t>Analysis</w:t>
      </w:r>
      <w:r w:rsidRPr="00991475">
        <w:t xml:space="preserve"> of the classification performance for different serotypes and genotypes of dengue virus using a set of </w:t>
      </w:r>
      <w:r>
        <w:t>conventional</w:t>
      </w:r>
      <w:r w:rsidRPr="00991475">
        <w:t xml:space="preserve"> primer pairs</w:t>
      </w:r>
      <w:r>
        <w:t xml:space="preserve"> was performed</w:t>
      </w:r>
      <w:r w:rsidR="00B30C8B">
        <w:t xml:space="preserve">. Figure 13 shows </w:t>
      </w:r>
      <w:r w:rsidRPr="00991475">
        <w:t>serotype confusion matrix</w:t>
      </w:r>
      <w:r w:rsidR="00D11DED">
        <w:t xml:space="preserve">, which </w:t>
      </w:r>
      <w:r w:rsidR="002A35E5">
        <w:t>shows how many primer pairs for</w:t>
      </w:r>
      <w:r w:rsidR="00AE51EA">
        <w:t xml:space="preserve"> each serotypes</w:t>
      </w:r>
      <w:r w:rsidRPr="00991475">
        <w:t xml:space="preserve">. </w:t>
      </w:r>
      <w:r w:rsidR="00D11DED" w:rsidRPr="00176550">
        <w:t xml:space="preserve"> </w:t>
      </w:r>
    </w:p>
    <w:p w14:paraId="02077936" w14:textId="77777777" w:rsidR="00FC329C" w:rsidRDefault="00FC329C" w:rsidP="00FC329C">
      <w:r>
        <w:rPr>
          <w:noProof/>
        </w:rPr>
        <w:lastRenderedPageBreak/>
        <w:drawing>
          <wp:inline distT="0" distB="0" distL="0" distR="0" wp14:anchorId="57192F81" wp14:editId="7C4046A5">
            <wp:extent cx="5731510" cy="4776470"/>
            <wp:effectExtent l="19050" t="19050" r="21590" b="24130"/>
            <wp:docPr id="9682128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solidFill>
                        <a:schemeClr val="tx1"/>
                      </a:solidFill>
                    </a:ln>
                  </pic:spPr>
                </pic:pic>
              </a:graphicData>
            </a:graphic>
          </wp:inline>
        </w:drawing>
      </w:r>
    </w:p>
    <w:p w14:paraId="73C1C782" w14:textId="09F04948" w:rsidR="00FC329C" w:rsidRDefault="00FC329C" w:rsidP="00FC329C">
      <w:pPr>
        <w:pStyle w:val="Caption"/>
        <w:jc w:val="center"/>
      </w:pPr>
      <w:bookmarkStart w:id="76" w:name="_Toc172928124"/>
      <w:r w:rsidRPr="00B30C8B">
        <w:t xml:space="preserve">Figure </w:t>
      </w:r>
      <w:r w:rsidRPr="00B30C8B">
        <w:fldChar w:fldCharType="begin"/>
      </w:r>
      <w:r w:rsidRPr="00B30C8B">
        <w:instrText xml:space="preserve"> SEQ Figure \* ARABIC </w:instrText>
      </w:r>
      <w:r w:rsidRPr="00B30C8B">
        <w:fldChar w:fldCharType="separate"/>
      </w:r>
      <w:r w:rsidR="002331AB">
        <w:rPr>
          <w:noProof/>
        </w:rPr>
        <w:t>13</w:t>
      </w:r>
      <w:r w:rsidRPr="00B30C8B">
        <w:fldChar w:fldCharType="end"/>
      </w:r>
      <w:r w:rsidRPr="00B30C8B">
        <w:t>: Serotype Confusion Matrix</w:t>
      </w:r>
      <w:bookmarkEnd w:id="76"/>
    </w:p>
    <w:p w14:paraId="6C0FBD96" w14:textId="26F2741C" w:rsidR="00FC329C" w:rsidRDefault="00FC329C" w:rsidP="00FC329C">
      <w:r w:rsidRPr="0074328D">
        <w:t>Figure x shows the serotype confusion matrix, revealing high accuracy in the classification of Dengue virus serotypes. DENV1 was accurately classified in 7671 out of 7735 instances, while DENV2 was correctly identified in 19595 out of 19681 cases</w:t>
      </w:r>
      <w:r w:rsidR="00AE51EA">
        <w:t>.</w:t>
      </w:r>
    </w:p>
    <w:p w14:paraId="32E921E6" w14:textId="77777777" w:rsidR="00FC329C" w:rsidRDefault="00FC329C" w:rsidP="00FC329C"/>
    <w:p w14:paraId="34C63884" w14:textId="77777777" w:rsidR="00FC329C" w:rsidRDefault="00FC329C" w:rsidP="00FC329C">
      <w:pPr>
        <w:sectPr w:rsidR="00FC329C" w:rsidSect="00FC329C">
          <w:pgSz w:w="11906" w:h="16838"/>
          <w:pgMar w:top="1440" w:right="1440" w:bottom="1440" w:left="1440" w:header="720" w:footer="720" w:gutter="0"/>
          <w:cols w:space="720"/>
          <w:docGrid w:linePitch="360"/>
        </w:sectPr>
      </w:pPr>
    </w:p>
    <w:p w14:paraId="3372F021" w14:textId="77777777" w:rsidR="00FC329C" w:rsidRPr="00D671AC" w:rsidRDefault="00FC329C" w:rsidP="00FC329C">
      <w:pPr>
        <w:pStyle w:val="Heading3"/>
      </w:pPr>
      <w:bookmarkStart w:id="77" w:name="_Toc172928103"/>
      <w:r>
        <w:lastRenderedPageBreak/>
        <w:t>Genotype Confusion Matrix</w:t>
      </w:r>
      <w:bookmarkEnd w:id="77"/>
    </w:p>
    <w:p w14:paraId="5B72E31A" w14:textId="77777777" w:rsidR="00FC329C" w:rsidRDefault="00FC329C" w:rsidP="00FC329C">
      <w:r w:rsidRPr="00983ED9">
        <w:rPr>
          <w:noProof/>
        </w:rPr>
        <w:drawing>
          <wp:inline distT="0" distB="0" distL="0" distR="0" wp14:anchorId="48E31F87" wp14:editId="4C3D53FC">
            <wp:extent cx="8809452" cy="4876800"/>
            <wp:effectExtent l="0" t="0" r="0" b="0"/>
            <wp:docPr id="1117093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093536" name=""/>
                    <pic:cNvPicPr/>
                  </pic:nvPicPr>
                  <pic:blipFill rotWithShape="1">
                    <a:blip r:embed="rId19"/>
                    <a:srcRect r="9680"/>
                    <a:stretch/>
                  </pic:blipFill>
                  <pic:spPr bwMode="auto">
                    <a:xfrm>
                      <a:off x="0" y="0"/>
                      <a:ext cx="8813084" cy="4878811"/>
                    </a:xfrm>
                    <a:prstGeom prst="rect">
                      <a:avLst/>
                    </a:prstGeom>
                    <a:ln>
                      <a:noFill/>
                    </a:ln>
                    <a:extLst>
                      <a:ext uri="{53640926-AAD7-44D8-BBD7-CCE9431645EC}">
                        <a14:shadowObscured xmlns:a14="http://schemas.microsoft.com/office/drawing/2010/main"/>
                      </a:ext>
                    </a:extLst>
                  </pic:spPr>
                </pic:pic>
              </a:graphicData>
            </a:graphic>
          </wp:inline>
        </w:drawing>
      </w:r>
    </w:p>
    <w:p w14:paraId="617F305D" w14:textId="1A9BC51F" w:rsidR="00FC329C" w:rsidRDefault="00FC329C" w:rsidP="00FC329C">
      <w:pPr>
        <w:pStyle w:val="Caption"/>
        <w:jc w:val="center"/>
      </w:pPr>
      <w:bookmarkStart w:id="78" w:name="_Toc172928125"/>
      <w:r w:rsidRPr="0029458B">
        <w:t xml:space="preserve">Figure </w:t>
      </w:r>
      <w:r w:rsidRPr="0029458B">
        <w:fldChar w:fldCharType="begin"/>
      </w:r>
      <w:r w:rsidRPr="0029458B">
        <w:instrText xml:space="preserve"> SEQ Figure \* ARABIC </w:instrText>
      </w:r>
      <w:r w:rsidRPr="0029458B">
        <w:fldChar w:fldCharType="separate"/>
      </w:r>
      <w:r w:rsidR="002331AB">
        <w:rPr>
          <w:noProof/>
        </w:rPr>
        <w:t>14</w:t>
      </w:r>
      <w:r w:rsidRPr="0029458B">
        <w:fldChar w:fldCharType="end"/>
      </w:r>
      <w:r w:rsidRPr="0029458B">
        <w:t>: Genotype Confusion Matrix</w:t>
      </w:r>
      <w:bookmarkEnd w:id="78"/>
    </w:p>
    <w:p w14:paraId="676F4A68" w14:textId="77777777" w:rsidR="00FC329C" w:rsidRDefault="00FC329C" w:rsidP="00FC329C">
      <w:pPr>
        <w:sectPr w:rsidR="00FC329C" w:rsidSect="00FC329C">
          <w:pgSz w:w="16838" w:h="11906" w:orient="landscape"/>
          <w:pgMar w:top="1440" w:right="1440" w:bottom="1440" w:left="1440" w:header="720" w:footer="720" w:gutter="0"/>
          <w:cols w:space="720"/>
          <w:docGrid w:linePitch="360"/>
        </w:sectPr>
      </w:pPr>
    </w:p>
    <w:p w14:paraId="338663D4" w14:textId="42A65F02" w:rsidR="00FC329C" w:rsidRDefault="00354B86" w:rsidP="00FC329C">
      <w:r w:rsidRPr="00F36C92">
        <w:lastRenderedPageBreak/>
        <w:t>Nevertheless</w:t>
      </w:r>
      <w:r w:rsidR="00FC329C" w:rsidRPr="00F36C92">
        <w:t xml:space="preserve">, the genotype confusion matrix indicated more variability in classification accuracy across different genotypes as seen in Figure </w:t>
      </w:r>
      <w:r w:rsidRPr="00F36C92">
        <w:t>14</w:t>
      </w:r>
      <w:r w:rsidR="00FC329C" w:rsidRPr="00F36C92">
        <w:t xml:space="preserve">. For this analysis, we used amplicons generated from all tested primer pairs to ensure comprehensive coverage. Genotype 1I showed some misclassifications into other genotypes such as 1IV and 1III. More notably, genotypes 2II and 2III had significant cross-misclassifications, as seen in Table </w:t>
      </w:r>
      <w:r w:rsidRPr="00F36C92">
        <w:t>14</w:t>
      </w:r>
      <w:r w:rsidR="00FC329C" w:rsidRPr="00F36C92">
        <w:t>, highlighting challenges in distinguishing between these closely related genotypes.</w:t>
      </w:r>
      <w:r w:rsidR="00174CAE" w:rsidRPr="00F36C92">
        <w:t xml:space="preserve"> </w:t>
      </w:r>
      <w:r w:rsidR="00FC329C" w:rsidRPr="00F36C92">
        <w:t xml:space="preserve">The input data for these analyses included results from Genome Detective, with clustered dengue sequences genotyped using this tool. </w:t>
      </w:r>
    </w:p>
    <w:p w14:paraId="45B09302" w14:textId="77777777" w:rsidR="00FC329C" w:rsidRDefault="00FC329C" w:rsidP="00FC329C">
      <w:pPr>
        <w:pStyle w:val="Heading3"/>
      </w:pPr>
      <w:bookmarkStart w:id="79" w:name="_Toc172928104"/>
      <w:r>
        <w:t>Missed and Mismatched Classification</w:t>
      </w:r>
      <w:bookmarkEnd w:id="79"/>
    </w:p>
    <w:p w14:paraId="22048926" w14:textId="1F8B2F21" w:rsidR="00FC329C" w:rsidRDefault="00FC329C" w:rsidP="00FC329C">
      <w:r w:rsidRPr="00F501C9">
        <w:t>The primer pair DENV2_23_LEFT_F_FRAGMENT_A_R had the highest number of missed classifications</w:t>
      </w:r>
      <w:r>
        <w:t xml:space="preserve"> as seen </w:t>
      </w:r>
      <w:r w:rsidRPr="00D32B50">
        <w:t xml:space="preserve">in </w:t>
      </w:r>
      <w:r w:rsidR="00410CBB">
        <w:t>Figure 15</w:t>
      </w:r>
      <w:r w:rsidRPr="00F501C9">
        <w:t>, particularly for genotypes 2II and 2III. This pattern was consistent across several primers, indicating a recurrent issue with distinguishing between closely related genotypes. The data also showed frequent missed classifications for these genotypes, suggesting that improvements are needed in primer design or additional markers to enhance specificity.</w:t>
      </w:r>
      <w:r w:rsidR="00332E0B">
        <w:t xml:space="preserve"> </w:t>
      </w:r>
      <w:r w:rsidR="00332E0B" w:rsidRPr="009243E4">
        <w:t xml:space="preserve">For a comprehensive list of Missed Classification Primers, please refer to Table </w:t>
      </w:r>
      <w:r w:rsidR="00A66AF0">
        <w:t>14</w:t>
      </w:r>
      <w:r w:rsidR="00332E0B" w:rsidRPr="009243E4">
        <w:t xml:space="preserve"> in the appendix section</w:t>
      </w:r>
      <w:r w:rsidR="00332E0B">
        <w:t>.</w:t>
      </w:r>
    </w:p>
    <w:p w14:paraId="29449D45" w14:textId="77777777" w:rsidR="00D172AD" w:rsidRDefault="00D172AD" w:rsidP="00410CBB">
      <w:pPr>
        <w:jc w:val="center"/>
      </w:pPr>
      <w:r>
        <w:rPr>
          <w:noProof/>
        </w:rPr>
        <w:drawing>
          <wp:inline distT="0" distB="0" distL="0" distR="0" wp14:anchorId="14BDF3E1" wp14:editId="04541BEC">
            <wp:extent cx="4933380" cy="3920067"/>
            <wp:effectExtent l="0" t="0" r="635" b="4445"/>
            <wp:docPr id="112080681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5606"/>
                    <a:stretch/>
                  </pic:blipFill>
                  <pic:spPr bwMode="auto">
                    <a:xfrm>
                      <a:off x="0" y="0"/>
                      <a:ext cx="4960025" cy="3941239"/>
                    </a:xfrm>
                    <a:prstGeom prst="rect">
                      <a:avLst/>
                    </a:prstGeom>
                    <a:noFill/>
                    <a:ln>
                      <a:noFill/>
                    </a:ln>
                    <a:extLst>
                      <a:ext uri="{53640926-AAD7-44D8-BBD7-CCE9431645EC}">
                        <a14:shadowObscured xmlns:a14="http://schemas.microsoft.com/office/drawing/2010/main"/>
                      </a:ext>
                    </a:extLst>
                  </pic:spPr>
                </pic:pic>
              </a:graphicData>
            </a:graphic>
          </wp:inline>
        </w:drawing>
      </w:r>
    </w:p>
    <w:p w14:paraId="485234BC" w14:textId="37287375" w:rsidR="00D172AD" w:rsidRDefault="00D172AD" w:rsidP="00D172AD">
      <w:pPr>
        <w:pStyle w:val="Caption"/>
        <w:jc w:val="center"/>
      </w:pPr>
      <w:bookmarkStart w:id="80" w:name="_Toc172928126"/>
      <w:r w:rsidRPr="00410CBB">
        <w:t xml:space="preserve">Figure </w:t>
      </w:r>
      <w:r w:rsidRPr="00410CBB">
        <w:fldChar w:fldCharType="begin"/>
      </w:r>
      <w:r w:rsidRPr="00410CBB">
        <w:instrText xml:space="preserve"> SEQ Figure \* ARABIC </w:instrText>
      </w:r>
      <w:r w:rsidRPr="00410CBB">
        <w:fldChar w:fldCharType="separate"/>
      </w:r>
      <w:r w:rsidR="002331AB">
        <w:rPr>
          <w:noProof/>
        </w:rPr>
        <w:t>15</w:t>
      </w:r>
      <w:r w:rsidRPr="00410CBB">
        <w:fldChar w:fldCharType="end"/>
      </w:r>
      <w:r w:rsidRPr="00410CBB">
        <w:t>: Missed Classification Heatmap</w:t>
      </w:r>
      <w:bookmarkEnd w:id="80"/>
    </w:p>
    <w:p w14:paraId="7A9E7085" w14:textId="77777777" w:rsidR="00D172AD" w:rsidRPr="004B3E47" w:rsidRDefault="00D172AD" w:rsidP="00FC329C"/>
    <w:p w14:paraId="7E141F41" w14:textId="77777777" w:rsidR="00332E0B" w:rsidRDefault="00332E0B" w:rsidP="00FC329C"/>
    <w:p w14:paraId="179C7A23" w14:textId="0B97E37B" w:rsidR="00FC329C" w:rsidRPr="004B3E47" w:rsidRDefault="00FC329C" w:rsidP="00FC329C">
      <w:r w:rsidRPr="00880953">
        <w:lastRenderedPageBreak/>
        <w:t xml:space="preserve">Mismatched classifications, where the identified genotype significantly differed from the clustered genotype, were also analyzed. Primer pairs such as DENV2_23_LEFT_F_FRAGMENT_A_R and DENV2_22_LEFT_F_FRAGMENT_A_R had high numbers of mismatched observations between genotypes 2II and 2III as seen in </w:t>
      </w:r>
      <w:r w:rsidR="00332E0B">
        <w:t>Figure 16</w:t>
      </w:r>
      <w:r w:rsidRPr="00880953">
        <w:t>. This further underscores the difficulties these primers face in differentiating between certain genotypes, leading to higher error rates in classification.</w:t>
      </w:r>
      <w:r w:rsidR="00332E0B">
        <w:t xml:space="preserve"> </w:t>
      </w:r>
      <w:r w:rsidR="00332E0B" w:rsidRPr="009243E4">
        <w:t xml:space="preserve">For a comprehensive list of Missed Classification Primers, please refer to Table </w:t>
      </w:r>
      <w:r w:rsidR="00A66AF0">
        <w:t>15</w:t>
      </w:r>
      <w:r w:rsidR="00332E0B" w:rsidRPr="009243E4">
        <w:t xml:space="preserve"> in the appendix section</w:t>
      </w:r>
      <w:r w:rsidR="00332E0B">
        <w:t>.</w:t>
      </w:r>
    </w:p>
    <w:p w14:paraId="4E4558B1" w14:textId="77777777" w:rsidR="00410CBB" w:rsidRDefault="00410CBB" w:rsidP="00410CBB">
      <w:pPr>
        <w:jc w:val="center"/>
      </w:pPr>
      <w:r>
        <w:rPr>
          <w:noProof/>
        </w:rPr>
        <w:drawing>
          <wp:inline distT="0" distB="0" distL="0" distR="0" wp14:anchorId="1E6C15DE" wp14:editId="19E1BE74">
            <wp:extent cx="4902200" cy="3907523"/>
            <wp:effectExtent l="0" t="0" r="0" b="0"/>
            <wp:docPr id="129789154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5902"/>
                    <a:stretch/>
                  </pic:blipFill>
                  <pic:spPr bwMode="auto">
                    <a:xfrm>
                      <a:off x="0" y="0"/>
                      <a:ext cx="4906549" cy="3910989"/>
                    </a:xfrm>
                    <a:prstGeom prst="rect">
                      <a:avLst/>
                    </a:prstGeom>
                    <a:noFill/>
                    <a:ln>
                      <a:noFill/>
                    </a:ln>
                    <a:extLst>
                      <a:ext uri="{53640926-AAD7-44D8-BBD7-CCE9431645EC}">
                        <a14:shadowObscured xmlns:a14="http://schemas.microsoft.com/office/drawing/2010/main"/>
                      </a:ext>
                    </a:extLst>
                  </pic:spPr>
                </pic:pic>
              </a:graphicData>
            </a:graphic>
          </wp:inline>
        </w:drawing>
      </w:r>
    </w:p>
    <w:p w14:paraId="55685405" w14:textId="550316DA" w:rsidR="00410CBB" w:rsidRPr="00056B97" w:rsidRDefault="00410CBB" w:rsidP="00410CBB">
      <w:pPr>
        <w:pStyle w:val="Caption"/>
        <w:jc w:val="center"/>
      </w:pPr>
      <w:bookmarkStart w:id="81" w:name="_Toc172928127"/>
      <w:r w:rsidRPr="00332E0B">
        <w:t xml:space="preserve">Figure </w:t>
      </w:r>
      <w:r w:rsidRPr="00332E0B">
        <w:fldChar w:fldCharType="begin"/>
      </w:r>
      <w:r w:rsidRPr="00332E0B">
        <w:instrText xml:space="preserve"> SEQ Figure \* ARABIC </w:instrText>
      </w:r>
      <w:r w:rsidRPr="00332E0B">
        <w:fldChar w:fldCharType="separate"/>
      </w:r>
      <w:r w:rsidR="002331AB">
        <w:rPr>
          <w:noProof/>
        </w:rPr>
        <w:t>16</w:t>
      </w:r>
      <w:r w:rsidRPr="00332E0B">
        <w:fldChar w:fldCharType="end"/>
      </w:r>
      <w:r w:rsidRPr="00332E0B">
        <w:t>: Mismatch Classification Heatmap</w:t>
      </w:r>
      <w:bookmarkEnd w:id="81"/>
    </w:p>
    <w:p w14:paraId="13E810F4" w14:textId="77777777" w:rsidR="00FC329C" w:rsidRDefault="00FC329C" w:rsidP="00FC329C"/>
    <w:p w14:paraId="48DF2281" w14:textId="48D3F63F" w:rsidR="00FC329C" w:rsidRDefault="00FC329C" w:rsidP="00FC329C">
      <w:r w:rsidRPr="00B97B2A">
        <w:t>For missed genotypes, the Chi-square test yielded a Chi-square value of 64.75 and a p-value of 1.279e-06, indicating a statistically significant difference in the misclassification of genotypes. The analysis included extracting Pearson residuals to identify which factors contributed most to the misclassifications. It was observed that genotypes 2II and 2III had the highest residuals, suggesting they were the most significantly misclassified. Similarly, the Chi-square test for mismatched genotypes produced a Chi-square value of 273.22 and a p-value of 2.291e-46, confirming a statistically significant difference in the mismatched classification of genotypes. The Pearson residuals highlighted that primer pairs such as DENV2_23_LEFT_F_FRAGMENT_A_R and DENV2_22_LEFT_F_FRAGMENT_A_R performed significantly worse, particularly in distinguishing between closely related genotypes 2II and 2III. These findings emphasize the need for improved primer design and validation to enhance the accuracy of genotype identification</w:t>
      </w:r>
      <w:r w:rsidRPr="00E356A9">
        <w:t>.</w:t>
      </w:r>
    </w:p>
    <w:p w14:paraId="195803CC" w14:textId="36C5401E" w:rsidR="00FC329C" w:rsidRDefault="00FC329C" w:rsidP="00887471">
      <w:pPr>
        <w:pStyle w:val="Heading3"/>
      </w:pPr>
      <w:bookmarkStart w:id="82" w:name="_Toc172928105"/>
      <w:r>
        <w:lastRenderedPageBreak/>
        <w:t>F1 Score for Each Primer Pair for Each Serotype and Genotype</w:t>
      </w:r>
      <w:bookmarkEnd w:id="82"/>
    </w:p>
    <w:p w14:paraId="60966C52" w14:textId="21E1580F" w:rsidR="00FC329C" w:rsidRDefault="0003014B" w:rsidP="00FC329C">
      <w:r w:rsidRPr="0003014B">
        <w:t xml:space="preserve">The performance metrics for each primer pair for different serotypes of Dengue virus illustrate a high level of precision and accuracy in the detection and classification of the virus, as seen in Table </w:t>
      </w:r>
      <w:r w:rsidR="00E6127E">
        <w:t>11</w:t>
      </w:r>
      <w:r w:rsidR="00FC329C">
        <w:t xml:space="preserve">. For DENV1, several primer pairs such as DEN1_CC_3_F_DEN1_CC_3_R, DENV1_19_LEFT_F_DENV1_21_RIGHT_R, DENV1_20_LEFT_F_DENV1_22_RIGHT_R, and DENV1_20_LEFT_F_DENV1_23_RIGHT_R achieved perfect F1 scores, precision, and recall rates of 1.00. This indicates that these primer pairs were highly effective in correctly identifying DENV1 without any false positives or negatives. </w:t>
      </w:r>
      <w:r w:rsidR="00F317AB">
        <w:t>Nonetheless</w:t>
      </w:r>
      <w:r w:rsidR="00FC329C">
        <w:t xml:space="preserve">, the primer pair DEN1_F5132_F_DEN1_CC_3_R for DENV1 also </w:t>
      </w:r>
      <w:r w:rsidR="00F317AB">
        <w:t>demonstrated</w:t>
      </w:r>
      <w:r w:rsidR="00FC329C">
        <w:t xml:space="preserve"> a high F1 score of 1.00 but had a slightly lower recall for DENV2 with a recall rate of 0.11, suggesting some challenges in accurately identifying DENV2.</w:t>
      </w:r>
    </w:p>
    <w:p w14:paraId="05C65D02" w14:textId="77777777" w:rsidR="00FC329C" w:rsidRDefault="00FC329C" w:rsidP="00FC329C">
      <w:r w:rsidRPr="000453BE">
        <w:t xml:space="preserve">For DENV2, multiple primer pairs also demonstrated perfect performance metrics. Primer pairs </w:t>
      </w:r>
      <w:r>
        <w:t xml:space="preserve">such as </w:t>
      </w:r>
      <w:r w:rsidRPr="000453BE">
        <w:t xml:space="preserve">D2F1200_F_P2_R, DENV2_20_LEFT_F_DENV2_22_RIGHT_R, and DENV2_23_LEFT_F_FRAGMENT_A_R all achieved F1 scores of 1.00, indicating </w:t>
      </w:r>
      <w:r>
        <w:t>highly effective</w:t>
      </w:r>
      <w:r w:rsidRPr="000453BE">
        <w:t xml:space="preserve"> performance in detecting DENV2 across the tested samples. This consistency in performance highlights the robustness of these primers in identifying DENV2., it is noteworthy that certain primers intended for DENV1, such as DENV1_RN_F2_F_DENV1_5_RIGHT_R and DENV1_4_LEFT_F_DENV1_5_RIGHT_R, showed zero performance metrics (F1, precision, and recall all at 0.00) for DENV2. This underscores the specificity challenges when using primers designed for one serotype on another, but it also suggests that these primers could potentially be used as serotype-specific primers, offering high specificity for DENV1</w:t>
      </w:r>
      <w:r>
        <w:t>.</w:t>
      </w:r>
    </w:p>
    <w:p w14:paraId="25EAD9B0" w14:textId="77777777" w:rsidR="00FC329C" w:rsidRDefault="00FC329C" w:rsidP="00FC329C">
      <w:r>
        <w:t>For DENV3, the primer pairs D3F1187_F_D3R1758_R, D3SEQ2_F_D3R1758_R, DENV3_12_LEFT_F_DENV3_12_RIGHT_R, and DENV3_20_LEFT_F_DENV3_20_RIGHT_R all achieved perfect scores. This suggests these primers are highly reliable for detecting DENV3, maintaining high precision and recall across all tested instances. Similarly, for DENV4, primer pairs such as 1162_F_D4_R, DEN4_F5299_F_DENV4_19_RIGHT_R, and DENV-4_F_D4_R demonstrated perfect performance metrics, indicating their effectiveness in accurately identifying DENV4.</w:t>
      </w:r>
    </w:p>
    <w:p w14:paraId="3DAE051C" w14:textId="00BD05F5" w:rsidR="00FC329C" w:rsidRDefault="00FC329C" w:rsidP="00FC329C">
      <w:pPr>
        <w:pStyle w:val="Caption"/>
        <w:jc w:val="center"/>
      </w:pPr>
      <w:bookmarkStart w:id="83" w:name="_Toc172928138"/>
      <w:r w:rsidRPr="00E6127E">
        <w:t xml:space="preserve">Table </w:t>
      </w:r>
      <w:r w:rsidRPr="00E6127E">
        <w:fldChar w:fldCharType="begin"/>
      </w:r>
      <w:r w:rsidRPr="00E6127E">
        <w:instrText xml:space="preserve"> SEQ Table \* ARABIC </w:instrText>
      </w:r>
      <w:r w:rsidRPr="00E6127E">
        <w:fldChar w:fldCharType="separate"/>
      </w:r>
      <w:r w:rsidR="002331AB">
        <w:rPr>
          <w:noProof/>
        </w:rPr>
        <w:t>11</w:t>
      </w:r>
      <w:r w:rsidRPr="00E6127E">
        <w:fldChar w:fldCharType="end"/>
      </w:r>
      <w:r w:rsidRPr="00E6127E">
        <w:t>: F1 Score for Each Primer Pair for Each Serotype</w:t>
      </w:r>
      <w:bookmarkEnd w:id="83"/>
    </w:p>
    <w:tbl>
      <w:tblPr>
        <w:tblStyle w:val="TableGrid"/>
        <w:tblW w:w="0" w:type="auto"/>
        <w:tblLook w:val="04A0" w:firstRow="1" w:lastRow="0" w:firstColumn="1" w:lastColumn="0" w:noHBand="0" w:noVBand="1"/>
      </w:tblPr>
      <w:tblGrid>
        <w:gridCol w:w="1222"/>
        <w:gridCol w:w="3961"/>
        <w:gridCol w:w="1298"/>
        <w:gridCol w:w="1285"/>
        <w:gridCol w:w="1250"/>
      </w:tblGrid>
      <w:tr w:rsidR="00FC329C" w14:paraId="59C255C1" w14:textId="77777777" w:rsidTr="00362914">
        <w:tc>
          <w:tcPr>
            <w:tcW w:w="1222" w:type="dxa"/>
            <w:vAlign w:val="center"/>
          </w:tcPr>
          <w:p w14:paraId="5806EAA6"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Serotype</w:t>
            </w:r>
          </w:p>
        </w:tc>
        <w:tc>
          <w:tcPr>
            <w:tcW w:w="3961" w:type="dxa"/>
            <w:vAlign w:val="center"/>
          </w:tcPr>
          <w:p w14:paraId="1C64B63A"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Primer_Pair</w:t>
            </w:r>
          </w:p>
        </w:tc>
        <w:tc>
          <w:tcPr>
            <w:tcW w:w="1298" w:type="dxa"/>
            <w:vAlign w:val="center"/>
          </w:tcPr>
          <w:p w14:paraId="5EAF9354"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F1_Score</w:t>
            </w:r>
          </w:p>
        </w:tc>
        <w:tc>
          <w:tcPr>
            <w:tcW w:w="1285" w:type="dxa"/>
            <w:vAlign w:val="center"/>
          </w:tcPr>
          <w:p w14:paraId="10B3E991"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Precision</w:t>
            </w:r>
          </w:p>
        </w:tc>
        <w:tc>
          <w:tcPr>
            <w:tcW w:w="1250" w:type="dxa"/>
            <w:vAlign w:val="center"/>
          </w:tcPr>
          <w:p w14:paraId="6114104D" w14:textId="77777777" w:rsidR="00FC329C" w:rsidRPr="00305687" w:rsidRDefault="00FC329C" w:rsidP="00362914">
            <w:pPr>
              <w:spacing w:line="240" w:lineRule="auto"/>
              <w:jc w:val="center"/>
              <w:rPr>
                <w:rFonts w:eastAsia="Times New Roman" w:cs="Times New Roman"/>
                <w:b/>
                <w:bCs/>
                <w:color w:val="000000"/>
                <w:kern w:val="0"/>
                <w:sz w:val="20"/>
                <w:szCs w:val="20"/>
                <w14:ligatures w14:val="none"/>
              </w:rPr>
            </w:pPr>
            <w:r w:rsidRPr="00305687">
              <w:rPr>
                <w:rFonts w:eastAsia="Times New Roman" w:cs="Times New Roman"/>
                <w:b/>
                <w:bCs/>
                <w:color w:val="000000"/>
                <w:kern w:val="0"/>
                <w:sz w:val="20"/>
                <w:szCs w:val="20"/>
                <w14:ligatures w14:val="none"/>
              </w:rPr>
              <w:t>Recall</w:t>
            </w:r>
          </w:p>
        </w:tc>
      </w:tr>
      <w:tr w:rsidR="00FC329C" w14:paraId="30AB1D87" w14:textId="77777777" w:rsidTr="00362914">
        <w:tc>
          <w:tcPr>
            <w:tcW w:w="1222" w:type="dxa"/>
            <w:vAlign w:val="center"/>
          </w:tcPr>
          <w:p w14:paraId="0F60A9A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0A592BA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center"/>
          </w:tcPr>
          <w:p w14:paraId="19ECAA8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75665A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3887113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3738400A" w14:textId="77777777" w:rsidTr="00362914">
        <w:tc>
          <w:tcPr>
            <w:tcW w:w="1222" w:type="dxa"/>
            <w:vAlign w:val="center"/>
          </w:tcPr>
          <w:p w14:paraId="2F989BA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0C977CA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center"/>
          </w:tcPr>
          <w:p w14:paraId="2A95F49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5D57AE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9D9E52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1B904380" w14:textId="77777777" w:rsidTr="00362914">
        <w:tc>
          <w:tcPr>
            <w:tcW w:w="1222" w:type="dxa"/>
            <w:vAlign w:val="center"/>
          </w:tcPr>
          <w:p w14:paraId="03FD8EB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31579B4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2_RIGHT_R</w:t>
            </w:r>
          </w:p>
        </w:tc>
        <w:tc>
          <w:tcPr>
            <w:tcW w:w="1298" w:type="dxa"/>
            <w:vAlign w:val="center"/>
          </w:tcPr>
          <w:p w14:paraId="08EBD1A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9D5A5C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445245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4C3B34F7" w14:textId="77777777" w:rsidTr="00362914">
        <w:tc>
          <w:tcPr>
            <w:tcW w:w="1222" w:type="dxa"/>
            <w:vAlign w:val="center"/>
          </w:tcPr>
          <w:p w14:paraId="087A3EF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54CE962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3_RIGHT_R</w:t>
            </w:r>
          </w:p>
        </w:tc>
        <w:tc>
          <w:tcPr>
            <w:tcW w:w="1298" w:type="dxa"/>
            <w:vAlign w:val="center"/>
          </w:tcPr>
          <w:p w14:paraId="1462F26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32FAB8B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78CB65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6E166F0" w14:textId="77777777" w:rsidTr="00362914">
        <w:tc>
          <w:tcPr>
            <w:tcW w:w="1222" w:type="dxa"/>
            <w:vAlign w:val="center"/>
          </w:tcPr>
          <w:p w14:paraId="166BC50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3F7209C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center"/>
          </w:tcPr>
          <w:p w14:paraId="14ED597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708E7CC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2555C7D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7207B067" w14:textId="77777777" w:rsidTr="00362914">
        <w:tc>
          <w:tcPr>
            <w:tcW w:w="1222" w:type="dxa"/>
            <w:vAlign w:val="center"/>
          </w:tcPr>
          <w:p w14:paraId="7036F67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079A98B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center"/>
          </w:tcPr>
          <w:p w14:paraId="50E24C3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1492FE1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6629F0C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E4A5461" w14:textId="77777777" w:rsidTr="00362914">
        <w:tc>
          <w:tcPr>
            <w:tcW w:w="1222" w:type="dxa"/>
            <w:vAlign w:val="center"/>
          </w:tcPr>
          <w:p w14:paraId="2C0747A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2E5451E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center"/>
          </w:tcPr>
          <w:p w14:paraId="73D6869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07F57AB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6F7172B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2D26BA1B" w14:textId="77777777" w:rsidTr="00362914">
        <w:tc>
          <w:tcPr>
            <w:tcW w:w="1222" w:type="dxa"/>
            <w:vAlign w:val="center"/>
          </w:tcPr>
          <w:p w14:paraId="34940A2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w:t>
            </w:r>
          </w:p>
        </w:tc>
        <w:tc>
          <w:tcPr>
            <w:tcW w:w="3961" w:type="dxa"/>
            <w:vAlign w:val="bottom"/>
          </w:tcPr>
          <w:p w14:paraId="2E55FF7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center"/>
          </w:tcPr>
          <w:p w14:paraId="3437344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44DD67C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CE30AE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9</w:t>
            </w:r>
          </w:p>
        </w:tc>
      </w:tr>
      <w:tr w:rsidR="00FC329C" w14:paraId="2D1FB9A3" w14:textId="77777777" w:rsidTr="00362914">
        <w:tc>
          <w:tcPr>
            <w:tcW w:w="1222" w:type="dxa"/>
            <w:vAlign w:val="center"/>
          </w:tcPr>
          <w:p w14:paraId="41BE647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40210E1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F1200_F_P2_R</w:t>
            </w:r>
          </w:p>
        </w:tc>
        <w:tc>
          <w:tcPr>
            <w:tcW w:w="1298" w:type="dxa"/>
            <w:vAlign w:val="center"/>
          </w:tcPr>
          <w:p w14:paraId="4F26283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05E10DF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25E068C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3343BF20" w14:textId="77777777" w:rsidTr="00362914">
        <w:tc>
          <w:tcPr>
            <w:tcW w:w="1222" w:type="dxa"/>
            <w:vAlign w:val="center"/>
          </w:tcPr>
          <w:p w14:paraId="35216FE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5ECF4BB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center"/>
          </w:tcPr>
          <w:p w14:paraId="5198479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9FED70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208BEE5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234C0171" w14:textId="77777777" w:rsidTr="00362914">
        <w:tc>
          <w:tcPr>
            <w:tcW w:w="1222" w:type="dxa"/>
            <w:vAlign w:val="center"/>
          </w:tcPr>
          <w:p w14:paraId="4907EC9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lastRenderedPageBreak/>
              <w:t>DENV2</w:t>
            </w:r>
          </w:p>
        </w:tc>
        <w:tc>
          <w:tcPr>
            <w:tcW w:w="3961" w:type="dxa"/>
            <w:vAlign w:val="bottom"/>
          </w:tcPr>
          <w:p w14:paraId="500C3F0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O_R</w:t>
            </w:r>
          </w:p>
        </w:tc>
        <w:tc>
          <w:tcPr>
            <w:tcW w:w="1298" w:type="dxa"/>
            <w:vAlign w:val="center"/>
          </w:tcPr>
          <w:p w14:paraId="00DA2DF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4D22D27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BF2239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0FEB1F29" w14:textId="77777777" w:rsidTr="00362914">
        <w:tc>
          <w:tcPr>
            <w:tcW w:w="1222" w:type="dxa"/>
            <w:vAlign w:val="center"/>
          </w:tcPr>
          <w:p w14:paraId="35E01E9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72039A0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I_R</w:t>
            </w:r>
          </w:p>
        </w:tc>
        <w:tc>
          <w:tcPr>
            <w:tcW w:w="1298" w:type="dxa"/>
            <w:vAlign w:val="center"/>
          </w:tcPr>
          <w:p w14:paraId="0F39818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C29B56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7205F0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46759D2E" w14:textId="77777777" w:rsidTr="00362914">
        <w:tc>
          <w:tcPr>
            <w:tcW w:w="1222" w:type="dxa"/>
            <w:vAlign w:val="center"/>
          </w:tcPr>
          <w:p w14:paraId="4A172C8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76141F9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center"/>
          </w:tcPr>
          <w:p w14:paraId="7D0BE66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4C93BB0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A7B479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A341AFE" w14:textId="77777777" w:rsidTr="00362914">
        <w:tc>
          <w:tcPr>
            <w:tcW w:w="1222" w:type="dxa"/>
            <w:vAlign w:val="center"/>
          </w:tcPr>
          <w:p w14:paraId="291BD23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2B5B6B8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center"/>
          </w:tcPr>
          <w:p w14:paraId="6D39100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4129C62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AA36A5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24A6CD8" w14:textId="77777777" w:rsidTr="00362914">
        <w:tc>
          <w:tcPr>
            <w:tcW w:w="1222" w:type="dxa"/>
            <w:vAlign w:val="center"/>
          </w:tcPr>
          <w:p w14:paraId="6BFC7EE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509C5A3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center"/>
          </w:tcPr>
          <w:p w14:paraId="193D361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C4FCDF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C9E5C5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438176B5" w14:textId="77777777" w:rsidTr="00362914">
        <w:tc>
          <w:tcPr>
            <w:tcW w:w="1222" w:type="dxa"/>
            <w:vAlign w:val="center"/>
          </w:tcPr>
          <w:p w14:paraId="5C3E8D7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66C6A0E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center"/>
          </w:tcPr>
          <w:p w14:paraId="6D182D2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3897D4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C97B82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4B9B4A5F" w14:textId="77777777" w:rsidTr="00362914">
        <w:tc>
          <w:tcPr>
            <w:tcW w:w="1222" w:type="dxa"/>
            <w:vAlign w:val="center"/>
          </w:tcPr>
          <w:p w14:paraId="58B3C7D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04070F0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3_LEFT_F_DENV2_13_RIGHT_R</w:t>
            </w:r>
          </w:p>
        </w:tc>
        <w:tc>
          <w:tcPr>
            <w:tcW w:w="1298" w:type="dxa"/>
            <w:vAlign w:val="center"/>
          </w:tcPr>
          <w:p w14:paraId="1DD92E2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FCD66F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5F4CE4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36EE8FB2" w14:textId="77777777" w:rsidTr="00362914">
        <w:tc>
          <w:tcPr>
            <w:tcW w:w="1222" w:type="dxa"/>
            <w:vAlign w:val="center"/>
          </w:tcPr>
          <w:p w14:paraId="1F80F5A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315CEB0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S_F_D2_R</w:t>
            </w:r>
          </w:p>
        </w:tc>
        <w:tc>
          <w:tcPr>
            <w:tcW w:w="1298" w:type="dxa"/>
            <w:vAlign w:val="center"/>
          </w:tcPr>
          <w:p w14:paraId="54B1197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92B1E0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762CFCE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22D87D28" w14:textId="77777777" w:rsidTr="00362914">
        <w:tc>
          <w:tcPr>
            <w:tcW w:w="1222" w:type="dxa"/>
            <w:vAlign w:val="center"/>
          </w:tcPr>
          <w:p w14:paraId="790B639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44F9C14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1_LEFT_F_DENV2_13_RIGHT_R</w:t>
            </w:r>
          </w:p>
        </w:tc>
        <w:tc>
          <w:tcPr>
            <w:tcW w:w="1298" w:type="dxa"/>
            <w:vAlign w:val="center"/>
          </w:tcPr>
          <w:p w14:paraId="3C79683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18A0A7A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664C940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5D3FBE4D" w14:textId="77777777" w:rsidTr="00362914">
        <w:tc>
          <w:tcPr>
            <w:tcW w:w="1222" w:type="dxa"/>
            <w:vAlign w:val="center"/>
          </w:tcPr>
          <w:p w14:paraId="6646377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2ECB3C4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2_F2707_F_DENV2_13_RIGHT_R</w:t>
            </w:r>
          </w:p>
        </w:tc>
        <w:tc>
          <w:tcPr>
            <w:tcW w:w="1298" w:type="dxa"/>
            <w:vAlign w:val="center"/>
          </w:tcPr>
          <w:p w14:paraId="45D369E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A925FB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3C6DD98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06357535" w14:textId="77777777" w:rsidTr="00362914">
        <w:tc>
          <w:tcPr>
            <w:tcW w:w="1222" w:type="dxa"/>
            <w:vAlign w:val="center"/>
          </w:tcPr>
          <w:p w14:paraId="7174862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1E4AB15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center"/>
          </w:tcPr>
          <w:p w14:paraId="32828BD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53C394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026F62F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75288D7E" w14:textId="77777777" w:rsidTr="00362914">
        <w:tc>
          <w:tcPr>
            <w:tcW w:w="1222" w:type="dxa"/>
            <w:vAlign w:val="center"/>
          </w:tcPr>
          <w:p w14:paraId="4BDE17F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2249776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RSS3_F_RSS4_R</w:t>
            </w:r>
          </w:p>
        </w:tc>
        <w:tc>
          <w:tcPr>
            <w:tcW w:w="1298" w:type="dxa"/>
            <w:vAlign w:val="center"/>
          </w:tcPr>
          <w:p w14:paraId="77763C1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0DEC863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5E4CA0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1BB4F3E" w14:textId="77777777" w:rsidTr="00362914">
        <w:tc>
          <w:tcPr>
            <w:tcW w:w="1222" w:type="dxa"/>
            <w:vAlign w:val="center"/>
          </w:tcPr>
          <w:p w14:paraId="2FC9182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50AF7F7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center"/>
          </w:tcPr>
          <w:p w14:paraId="77BA752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0</w:t>
            </w:r>
          </w:p>
        </w:tc>
        <w:tc>
          <w:tcPr>
            <w:tcW w:w="1285" w:type="dxa"/>
            <w:vAlign w:val="center"/>
          </w:tcPr>
          <w:p w14:paraId="472E94A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610A430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11</w:t>
            </w:r>
          </w:p>
        </w:tc>
      </w:tr>
      <w:tr w:rsidR="00FC329C" w14:paraId="4A101B5B" w14:textId="77777777" w:rsidTr="00362914">
        <w:tc>
          <w:tcPr>
            <w:tcW w:w="1222" w:type="dxa"/>
            <w:vAlign w:val="center"/>
          </w:tcPr>
          <w:p w14:paraId="69DBF19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35CFEF3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center"/>
          </w:tcPr>
          <w:p w14:paraId="051813A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c>
          <w:tcPr>
            <w:tcW w:w="1285" w:type="dxa"/>
            <w:vAlign w:val="center"/>
          </w:tcPr>
          <w:p w14:paraId="07B5BF6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c>
          <w:tcPr>
            <w:tcW w:w="1250" w:type="dxa"/>
            <w:vAlign w:val="center"/>
          </w:tcPr>
          <w:p w14:paraId="627BFFC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r>
      <w:tr w:rsidR="00FC329C" w14:paraId="235DB7D7" w14:textId="77777777" w:rsidTr="00362914">
        <w:tc>
          <w:tcPr>
            <w:tcW w:w="1222" w:type="dxa"/>
            <w:vAlign w:val="center"/>
          </w:tcPr>
          <w:p w14:paraId="66F6566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w:t>
            </w:r>
          </w:p>
        </w:tc>
        <w:tc>
          <w:tcPr>
            <w:tcW w:w="3961" w:type="dxa"/>
            <w:vAlign w:val="bottom"/>
          </w:tcPr>
          <w:p w14:paraId="135CF62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center"/>
          </w:tcPr>
          <w:p w14:paraId="705ADB2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c>
          <w:tcPr>
            <w:tcW w:w="1285" w:type="dxa"/>
            <w:vAlign w:val="center"/>
          </w:tcPr>
          <w:p w14:paraId="6896437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c>
          <w:tcPr>
            <w:tcW w:w="1250" w:type="dxa"/>
            <w:vAlign w:val="center"/>
          </w:tcPr>
          <w:p w14:paraId="67A7972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w:t>
            </w:r>
          </w:p>
        </w:tc>
      </w:tr>
      <w:tr w:rsidR="00FC329C" w14:paraId="770EF602" w14:textId="77777777" w:rsidTr="00362914">
        <w:tc>
          <w:tcPr>
            <w:tcW w:w="1222" w:type="dxa"/>
            <w:vAlign w:val="center"/>
          </w:tcPr>
          <w:p w14:paraId="5D62675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2322F28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F1187_F_D3R1758_R</w:t>
            </w:r>
          </w:p>
        </w:tc>
        <w:tc>
          <w:tcPr>
            <w:tcW w:w="1298" w:type="dxa"/>
            <w:vAlign w:val="center"/>
          </w:tcPr>
          <w:p w14:paraId="0EBE3BC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3307C68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C586B0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5B56BE35" w14:textId="77777777" w:rsidTr="00362914">
        <w:tc>
          <w:tcPr>
            <w:tcW w:w="1222" w:type="dxa"/>
            <w:vAlign w:val="center"/>
          </w:tcPr>
          <w:p w14:paraId="14009E5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76C753E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SEQ2_F_D3R1758_R</w:t>
            </w:r>
          </w:p>
        </w:tc>
        <w:tc>
          <w:tcPr>
            <w:tcW w:w="1298" w:type="dxa"/>
            <w:vAlign w:val="center"/>
          </w:tcPr>
          <w:p w14:paraId="57EBD9F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0E164A3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082A56F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7996190C" w14:textId="77777777" w:rsidTr="00362914">
        <w:tc>
          <w:tcPr>
            <w:tcW w:w="1222" w:type="dxa"/>
            <w:vAlign w:val="center"/>
          </w:tcPr>
          <w:p w14:paraId="29CBE2D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0DCA98B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12_LEFT_F_DENV3_12_RIGHT_R</w:t>
            </w:r>
          </w:p>
        </w:tc>
        <w:tc>
          <w:tcPr>
            <w:tcW w:w="1298" w:type="dxa"/>
            <w:vAlign w:val="center"/>
          </w:tcPr>
          <w:p w14:paraId="305278C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66F1511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2C20D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6748ABF" w14:textId="77777777" w:rsidTr="00362914">
        <w:tc>
          <w:tcPr>
            <w:tcW w:w="1222" w:type="dxa"/>
            <w:vAlign w:val="center"/>
          </w:tcPr>
          <w:p w14:paraId="0E4BD83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0EB1D34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20_LEFT_F_DENV3_20_RIGHT_R</w:t>
            </w:r>
          </w:p>
        </w:tc>
        <w:tc>
          <w:tcPr>
            <w:tcW w:w="1298" w:type="dxa"/>
            <w:vAlign w:val="center"/>
          </w:tcPr>
          <w:p w14:paraId="5704025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4FDACDD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1817DC8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2070BA64" w14:textId="77777777" w:rsidTr="00362914">
        <w:tc>
          <w:tcPr>
            <w:tcW w:w="1222" w:type="dxa"/>
            <w:vAlign w:val="center"/>
          </w:tcPr>
          <w:p w14:paraId="1FFBC1D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18472F2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5_RIGHT_R</w:t>
            </w:r>
          </w:p>
        </w:tc>
        <w:tc>
          <w:tcPr>
            <w:tcW w:w="1298" w:type="dxa"/>
            <w:vAlign w:val="center"/>
          </w:tcPr>
          <w:p w14:paraId="7DE8451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2AFEC2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203A22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38C8F40D" w14:textId="77777777" w:rsidTr="00362914">
        <w:tc>
          <w:tcPr>
            <w:tcW w:w="1222" w:type="dxa"/>
            <w:vAlign w:val="center"/>
          </w:tcPr>
          <w:p w14:paraId="1FAB4A5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094FFEC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6_RIGHT_R</w:t>
            </w:r>
          </w:p>
        </w:tc>
        <w:tc>
          <w:tcPr>
            <w:tcW w:w="1298" w:type="dxa"/>
            <w:vAlign w:val="center"/>
          </w:tcPr>
          <w:p w14:paraId="5CED752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1CB42B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6FED1F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44E7764B" w14:textId="77777777" w:rsidTr="00362914">
        <w:tc>
          <w:tcPr>
            <w:tcW w:w="1222" w:type="dxa"/>
            <w:vAlign w:val="center"/>
          </w:tcPr>
          <w:p w14:paraId="104766F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w:t>
            </w:r>
          </w:p>
        </w:tc>
        <w:tc>
          <w:tcPr>
            <w:tcW w:w="3961" w:type="dxa"/>
            <w:vAlign w:val="bottom"/>
          </w:tcPr>
          <w:p w14:paraId="1E46268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RN_F2_F_D3_R</w:t>
            </w:r>
          </w:p>
        </w:tc>
        <w:tc>
          <w:tcPr>
            <w:tcW w:w="1298" w:type="dxa"/>
            <w:vAlign w:val="center"/>
          </w:tcPr>
          <w:p w14:paraId="04414BE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80AD47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3285750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5771FA0" w14:textId="77777777" w:rsidTr="00362914">
        <w:tc>
          <w:tcPr>
            <w:tcW w:w="1222" w:type="dxa"/>
            <w:vAlign w:val="center"/>
          </w:tcPr>
          <w:p w14:paraId="7EB1F28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0BB2631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162_F_D4_R</w:t>
            </w:r>
          </w:p>
        </w:tc>
        <w:tc>
          <w:tcPr>
            <w:tcW w:w="1298" w:type="dxa"/>
            <w:vAlign w:val="center"/>
          </w:tcPr>
          <w:p w14:paraId="558F28D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701F8E2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059CA51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3805F4E6" w14:textId="77777777" w:rsidTr="00362914">
        <w:tc>
          <w:tcPr>
            <w:tcW w:w="1222" w:type="dxa"/>
            <w:vAlign w:val="center"/>
          </w:tcPr>
          <w:p w14:paraId="2605320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305C84B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4_F5299_F_DENV4_19_RIGHT_R</w:t>
            </w:r>
          </w:p>
        </w:tc>
        <w:tc>
          <w:tcPr>
            <w:tcW w:w="1298" w:type="dxa"/>
            <w:vAlign w:val="center"/>
          </w:tcPr>
          <w:p w14:paraId="685C425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3669BFA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11E9239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63ABF595" w14:textId="77777777" w:rsidTr="00362914">
        <w:tc>
          <w:tcPr>
            <w:tcW w:w="1222" w:type="dxa"/>
            <w:vAlign w:val="center"/>
          </w:tcPr>
          <w:p w14:paraId="5790EE2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6E0C21E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F_D4_R</w:t>
            </w:r>
          </w:p>
        </w:tc>
        <w:tc>
          <w:tcPr>
            <w:tcW w:w="1298" w:type="dxa"/>
            <w:vAlign w:val="center"/>
          </w:tcPr>
          <w:p w14:paraId="627DAAC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0A0D8AE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496AE5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08946A2D" w14:textId="77777777" w:rsidTr="00362914">
        <w:tc>
          <w:tcPr>
            <w:tcW w:w="1222" w:type="dxa"/>
            <w:vAlign w:val="center"/>
          </w:tcPr>
          <w:p w14:paraId="56F9402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331DF42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7_LEFT_F_DEN4_R5525_R</w:t>
            </w:r>
          </w:p>
        </w:tc>
        <w:tc>
          <w:tcPr>
            <w:tcW w:w="1298" w:type="dxa"/>
            <w:vAlign w:val="center"/>
          </w:tcPr>
          <w:p w14:paraId="1F2C3E8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7F68A4E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6C8A16A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5014C5C1" w14:textId="77777777" w:rsidTr="00362914">
        <w:tc>
          <w:tcPr>
            <w:tcW w:w="1222" w:type="dxa"/>
            <w:vAlign w:val="center"/>
          </w:tcPr>
          <w:p w14:paraId="40BA01E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3AE81F0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8_LEFT_F_DEN4_REVERSE_R</w:t>
            </w:r>
          </w:p>
        </w:tc>
        <w:tc>
          <w:tcPr>
            <w:tcW w:w="1298" w:type="dxa"/>
            <w:vAlign w:val="center"/>
          </w:tcPr>
          <w:p w14:paraId="75FA87F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73FBCD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533C6C5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55A3417E" w14:textId="77777777" w:rsidTr="00362914">
        <w:tc>
          <w:tcPr>
            <w:tcW w:w="1222" w:type="dxa"/>
            <w:vAlign w:val="center"/>
          </w:tcPr>
          <w:p w14:paraId="47F364E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5F72484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22_LEFT_F_DENV4_22_RIGHT_R</w:t>
            </w:r>
          </w:p>
        </w:tc>
        <w:tc>
          <w:tcPr>
            <w:tcW w:w="1298" w:type="dxa"/>
            <w:vAlign w:val="center"/>
          </w:tcPr>
          <w:p w14:paraId="3E4AE61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5A6AD41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4F56F28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5B30BFCB" w14:textId="77777777" w:rsidTr="00362914">
        <w:tc>
          <w:tcPr>
            <w:tcW w:w="1222" w:type="dxa"/>
            <w:vAlign w:val="center"/>
          </w:tcPr>
          <w:p w14:paraId="731462C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701F3F1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7_LEFT_F_DENV4_RN_R1_R</w:t>
            </w:r>
          </w:p>
        </w:tc>
        <w:tc>
          <w:tcPr>
            <w:tcW w:w="1298" w:type="dxa"/>
            <w:vAlign w:val="center"/>
          </w:tcPr>
          <w:p w14:paraId="79C54A6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20C4FA1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3FB9EFC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r w:rsidR="00FC329C" w14:paraId="0C31FD03" w14:textId="77777777" w:rsidTr="00362914">
        <w:tc>
          <w:tcPr>
            <w:tcW w:w="1222" w:type="dxa"/>
            <w:vAlign w:val="center"/>
          </w:tcPr>
          <w:p w14:paraId="783ABD6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w:t>
            </w:r>
          </w:p>
        </w:tc>
        <w:tc>
          <w:tcPr>
            <w:tcW w:w="3961" w:type="dxa"/>
            <w:vAlign w:val="bottom"/>
          </w:tcPr>
          <w:p w14:paraId="0081703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RN_F2_F_DENV4_RN_R2_R</w:t>
            </w:r>
          </w:p>
        </w:tc>
        <w:tc>
          <w:tcPr>
            <w:tcW w:w="1298" w:type="dxa"/>
            <w:vAlign w:val="center"/>
          </w:tcPr>
          <w:p w14:paraId="00BAA64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85" w:type="dxa"/>
            <w:vAlign w:val="center"/>
          </w:tcPr>
          <w:p w14:paraId="1388CEE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c>
          <w:tcPr>
            <w:tcW w:w="1250" w:type="dxa"/>
            <w:vAlign w:val="center"/>
          </w:tcPr>
          <w:p w14:paraId="0276373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w:t>
            </w:r>
          </w:p>
        </w:tc>
      </w:tr>
    </w:tbl>
    <w:p w14:paraId="74C40FC1" w14:textId="77777777" w:rsidR="00FC329C" w:rsidRDefault="00FC329C" w:rsidP="00FC329C"/>
    <w:p w14:paraId="209D4605" w14:textId="3CA369C3" w:rsidR="00FC329C" w:rsidRDefault="00D03197" w:rsidP="00FC329C">
      <w:r w:rsidRPr="00D03197">
        <w:t>Table 12 presents the performance metrics of various primer pairs for different Dengue virus serotypes. Each genotype was tested with multiple primer pairs, and the results consistently demonstrated high performance</w:t>
      </w:r>
      <w:r w:rsidR="00FC329C">
        <w:t>.</w:t>
      </w:r>
    </w:p>
    <w:p w14:paraId="4C93F7C5" w14:textId="77777777" w:rsidR="00FC329C" w:rsidRDefault="00FC329C" w:rsidP="00FC329C">
      <w:r>
        <w:t>For the 1I genotype, primer pairs such as DEN1_CC_3_F_DEN1_CC_3_R, DEN1_F5132_F_DEN1_CC_3_R, DENV1_19_LEFT_F_DENV1_21_RIGHT_R, and others achieved perfect F1 scores, precision, and recall of 1.00. This indicates that these primers were extremely effective in accurately identifying the 1I genotype without any false positives or negatives.</w:t>
      </w:r>
    </w:p>
    <w:p w14:paraId="6395251E" w14:textId="77777777" w:rsidR="00FC329C" w:rsidRDefault="00FC329C" w:rsidP="00FC329C">
      <w:r>
        <w:t>The same trend was observed for the 1II and 1III genotypes, where primer pairs such as DEN1_CC_3_F_DEN1_CC_3_R, DEN1_F5132_F_DEN1_CC_3_R, and others also achieved perfect scores across all performance metrics. This suggests a high level of reliability and accuracy for these primer pairs in detecting the respective genotypes.</w:t>
      </w:r>
    </w:p>
    <w:p w14:paraId="6BBDE6F5" w14:textId="77777777" w:rsidR="00FC329C" w:rsidRDefault="00FC329C" w:rsidP="00FC329C">
      <w:r w:rsidRPr="0008170F">
        <w:t xml:space="preserve">For the 1IV genotype, while most primer pairs maintained high performance, a few showed slight deviations. The primer pair DEN1_F5132_F_DEN1_CC_3_R had an F1 score of 0.988 with a recall of 0.977, indicating a minor decrease in performance. Similarly, the primer pair DENV1_4_LEFT_F_DENV1_5_RIGHT_R had an F1 score of 0.907, precision of 0.879, and recall of </w:t>
      </w:r>
      <w:r w:rsidRPr="0008170F">
        <w:lastRenderedPageBreak/>
        <w:t>0.937, showing a slight drop in precision. Despite these minor variations, the overall performance remained high</w:t>
      </w:r>
      <w:r>
        <w:t>.</w:t>
      </w:r>
    </w:p>
    <w:p w14:paraId="6F5236E4" w14:textId="77777777" w:rsidR="00FC329C" w:rsidRDefault="00FC329C" w:rsidP="00FC329C">
      <w:r>
        <w:t>In the case of the 1V genotype, most primer pairs achieved perfect scores again, but DEN1_F5132_F_DEN1_CC_3_R had a slight reduction in recall (0.989) leading to an F1 score of 0.994. This indicates that while the primer pairs were highly effective, there were minor discrepancies in recall for some primers.</w:t>
      </w:r>
    </w:p>
    <w:p w14:paraId="4010CCA1" w14:textId="77777777" w:rsidR="00FC329C" w:rsidRDefault="00FC329C" w:rsidP="00FC329C">
      <w:r>
        <w:t>The 1VI genotype followed the same pattern of high performance, with all primer pairs achieving perfect scores, demonstrating their effectiveness in correctly identifying this genotype.</w:t>
      </w:r>
    </w:p>
    <w:p w14:paraId="5F870372" w14:textId="77777777" w:rsidR="00FC329C" w:rsidRDefault="00FC329C" w:rsidP="00FC329C">
      <w:r>
        <w:t>For the 2I genotype, primer pairs such as DEN2_F2707_F_DENV2_13_RIGHT_R, DENV2_11_LEFT_F_DENV2_13_RIGHT_R, and others maintained perfect performance metrics. This trend was consistent across the 2II, 2III, 2IV, and 2V genotypes, indicating a high degree of accuracy and reliability for the primer pairs used for these genotypes. However, for the 2II genotype, two primer pairs DEN1_F5132_F_DEN1_CC_3_R and DENV1_RN_F2_F_DENV1_5_RIGHT_R showed significantly lower performance metrics, with DEN1_F5132_F_DEN1_CC_3_R having an F1 score of 0.200, precision of 1.000, and recall of 0.111, and DENV1_RN_F2_F_DENV1_5_RIGHT_R showing zero performance metrics. This indicates that these primers were not effective for the 2II genotype.</w:t>
      </w:r>
    </w:p>
    <w:p w14:paraId="599C06C7" w14:textId="77777777" w:rsidR="00FC329C" w:rsidRDefault="00FC329C" w:rsidP="00FC329C">
      <w:r>
        <w:t>For the 3I genotype, primer pairs such as D3F1187_F_D3R1758_R, D3SEQ2_F_D3R1758_R, and others demonstrated perfect performance, similar to the trends observed in the other genotypes. This high performance was consistent across the 3II, 3III, and 3V genotypes, indicating that these primer pairs were highly reliable for identifying these genotypes accurately.</w:t>
      </w:r>
    </w:p>
    <w:p w14:paraId="45C5544A" w14:textId="35CC3594" w:rsidR="00FC329C" w:rsidRDefault="00FC329C" w:rsidP="00FC329C">
      <w:r>
        <w:t>Finally, the 4I and 4II genotypes also showed perfect performance metrics for their respective primer pairs, such as 1162_F_D4_R, DEN4_F5299_F_DENV4_19_RIGHT_R, and others. This pattern continued for the 4III and 4IV genotypes, demonstrating the effectiveness of the primer pairs used for these genotypes.</w:t>
      </w:r>
    </w:p>
    <w:p w14:paraId="3E3F7459" w14:textId="479700C5" w:rsidR="00FC329C" w:rsidRDefault="00FC329C" w:rsidP="00FC329C">
      <w:pPr>
        <w:pStyle w:val="Caption"/>
        <w:jc w:val="center"/>
      </w:pPr>
      <w:bookmarkStart w:id="84" w:name="_Toc172928139"/>
      <w:r w:rsidRPr="001E5BE9">
        <w:t xml:space="preserve">Table </w:t>
      </w:r>
      <w:r w:rsidRPr="001E5BE9">
        <w:fldChar w:fldCharType="begin"/>
      </w:r>
      <w:r w:rsidRPr="001E5BE9">
        <w:instrText xml:space="preserve"> SEQ Table \* ARABIC </w:instrText>
      </w:r>
      <w:r w:rsidRPr="001E5BE9">
        <w:fldChar w:fldCharType="separate"/>
      </w:r>
      <w:r w:rsidR="002331AB">
        <w:rPr>
          <w:noProof/>
        </w:rPr>
        <w:t>12</w:t>
      </w:r>
      <w:r w:rsidRPr="001E5BE9">
        <w:fldChar w:fldCharType="end"/>
      </w:r>
      <w:r w:rsidRPr="001E5BE9">
        <w:t>: F1 Score for Each Primer Pair for Each Genotype</w:t>
      </w:r>
      <w:bookmarkEnd w:id="84"/>
    </w:p>
    <w:tbl>
      <w:tblPr>
        <w:tblStyle w:val="TableGrid"/>
        <w:tblW w:w="0" w:type="auto"/>
        <w:tblLook w:val="04A0" w:firstRow="1" w:lastRow="0" w:firstColumn="1" w:lastColumn="0" w:noHBand="0" w:noVBand="1"/>
      </w:tblPr>
      <w:tblGrid>
        <w:gridCol w:w="1222"/>
        <w:gridCol w:w="3961"/>
        <w:gridCol w:w="1298"/>
        <w:gridCol w:w="1285"/>
        <w:gridCol w:w="1250"/>
      </w:tblGrid>
      <w:tr w:rsidR="00FC329C" w14:paraId="7796BD47" w14:textId="77777777" w:rsidTr="00362914">
        <w:tc>
          <w:tcPr>
            <w:tcW w:w="1222" w:type="dxa"/>
            <w:vAlign w:val="center"/>
          </w:tcPr>
          <w:p w14:paraId="235F4F87" w14:textId="733F5E49" w:rsidR="00FC329C" w:rsidRPr="00362914" w:rsidRDefault="00D215C0" w:rsidP="00362914">
            <w:pPr>
              <w:spacing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G</w:t>
            </w:r>
            <w:r w:rsidR="00FC329C" w:rsidRPr="00362914">
              <w:rPr>
                <w:rFonts w:eastAsia="Times New Roman" w:cs="Times New Roman"/>
                <w:b/>
                <w:bCs/>
                <w:color w:val="000000"/>
                <w:kern w:val="0"/>
                <w:sz w:val="20"/>
                <w:szCs w:val="20"/>
                <w14:ligatures w14:val="none"/>
              </w:rPr>
              <w:t>erotype</w:t>
            </w:r>
          </w:p>
        </w:tc>
        <w:tc>
          <w:tcPr>
            <w:tcW w:w="3961" w:type="dxa"/>
            <w:vAlign w:val="center"/>
          </w:tcPr>
          <w:p w14:paraId="1A7AB5AD" w14:textId="77777777" w:rsidR="00FC329C" w:rsidRPr="00362914" w:rsidRDefault="00FC329C" w:rsidP="00362914">
            <w:pPr>
              <w:spacing w:line="240" w:lineRule="auto"/>
              <w:jc w:val="center"/>
              <w:rPr>
                <w:rFonts w:eastAsia="Times New Roman" w:cs="Times New Roman"/>
                <w:b/>
                <w:bCs/>
                <w:color w:val="000000"/>
                <w:kern w:val="0"/>
                <w:sz w:val="20"/>
                <w:szCs w:val="20"/>
                <w14:ligatures w14:val="none"/>
              </w:rPr>
            </w:pPr>
            <w:r w:rsidRPr="00362914">
              <w:rPr>
                <w:rFonts w:eastAsia="Times New Roman" w:cs="Times New Roman"/>
                <w:b/>
                <w:bCs/>
                <w:color w:val="000000"/>
                <w:kern w:val="0"/>
                <w:sz w:val="20"/>
                <w:szCs w:val="20"/>
                <w14:ligatures w14:val="none"/>
              </w:rPr>
              <w:t>Primer_Pair</w:t>
            </w:r>
          </w:p>
        </w:tc>
        <w:tc>
          <w:tcPr>
            <w:tcW w:w="1298" w:type="dxa"/>
            <w:vAlign w:val="center"/>
          </w:tcPr>
          <w:p w14:paraId="70987A32" w14:textId="77777777" w:rsidR="00FC329C" w:rsidRPr="00362914" w:rsidRDefault="00FC329C" w:rsidP="00362914">
            <w:pPr>
              <w:spacing w:line="240" w:lineRule="auto"/>
              <w:jc w:val="center"/>
              <w:rPr>
                <w:rFonts w:eastAsia="Times New Roman" w:cs="Times New Roman"/>
                <w:b/>
                <w:bCs/>
                <w:color w:val="000000"/>
                <w:kern w:val="0"/>
                <w:sz w:val="20"/>
                <w:szCs w:val="20"/>
                <w14:ligatures w14:val="none"/>
              </w:rPr>
            </w:pPr>
            <w:r w:rsidRPr="00362914">
              <w:rPr>
                <w:rFonts w:eastAsia="Times New Roman" w:cs="Times New Roman"/>
                <w:b/>
                <w:bCs/>
                <w:color w:val="000000"/>
                <w:kern w:val="0"/>
                <w:sz w:val="20"/>
                <w:szCs w:val="20"/>
                <w14:ligatures w14:val="none"/>
              </w:rPr>
              <w:t>F1_Score</w:t>
            </w:r>
          </w:p>
        </w:tc>
        <w:tc>
          <w:tcPr>
            <w:tcW w:w="1285" w:type="dxa"/>
            <w:vAlign w:val="center"/>
          </w:tcPr>
          <w:p w14:paraId="2494D3E4" w14:textId="77777777" w:rsidR="00FC329C" w:rsidRPr="00362914" w:rsidRDefault="00FC329C" w:rsidP="00362914">
            <w:pPr>
              <w:spacing w:line="240" w:lineRule="auto"/>
              <w:jc w:val="center"/>
              <w:rPr>
                <w:rFonts w:eastAsia="Times New Roman" w:cs="Times New Roman"/>
                <w:b/>
                <w:bCs/>
                <w:color w:val="000000"/>
                <w:kern w:val="0"/>
                <w:sz w:val="20"/>
                <w:szCs w:val="20"/>
                <w14:ligatures w14:val="none"/>
              </w:rPr>
            </w:pPr>
            <w:r w:rsidRPr="00362914">
              <w:rPr>
                <w:rFonts w:eastAsia="Times New Roman" w:cs="Times New Roman"/>
                <w:b/>
                <w:bCs/>
                <w:color w:val="000000"/>
                <w:kern w:val="0"/>
                <w:sz w:val="20"/>
                <w:szCs w:val="20"/>
                <w14:ligatures w14:val="none"/>
              </w:rPr>
              <w:t>Precision</w:t>
            </w:r>
          </w:p>
        </w:tc>
        <w:tc>
          <w:tcPr>
            <w:tcW w:w="1250" w:type="dxa"/>
            <w:vAlign w:val="center"/>
          </w:tcPr>
          <w:p w14:paraId="7C9191E3" w14:textId="77777777" w:rsidR="00FC329C" w:rsidRPr="00362914" w:rsidRDefault="00FC329C" w:rsidP="00362914">
            <w:pPr>
              <w:spacing w:line="240" w:lineRule="auto"/>
              <w:jc w:val="center"/>
              <w:rPr>
                <w:rFonts w:eastAsia="Times New Roman" w:cs="Times New Roman"/>
                <w:b/>
                <w:bCs/>
                <w:color w:val="000000"/>
                <w:kern w:val="0"/>
                <w:sz w:val="20"/>
                <w:szCs w:val="20"/>
                <w14:ligatures w14:val="none"/>
              </w:rPr>
            </w:pPr>
            <w:r w:rsidRPr="00362914">
              <w:rPr>
                <w:rFonts w:eastAsia="Times New Roman" w:cs="Times New Roman"/>
                <w:b/>
                <w:bCs/>
                <w:color w:val="000000"/>
                <w:kern w:val="0"/>
                <w:sz w:val="20"/>
                <w:szCs w:val="20"/>
                <w14:ligatures w14:val="none"/>
              </w:rPr>
              <w:t>Recall</w:t>
            </w:r>
          </w:p>
        </w:tc>
      </w:tr>
      <w:tr w:rsidR="00FC329C" w14:paraId="7C065758" w14:textId="77777777" w:rsidTr="00362914">
        <w:tc>
          <w:tcPr>
            <w:tcW w:w="1222" w:type="dxa"/>
            <w:vAlign w:val="center"/>
          </w:tcPr>
          <w:p w14:paraId="6CE84AE5"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268E2802"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36A18F1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EFB78A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050EFA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72AF1F6" w14:textId="77777777" w:rsidTr="00362914">
        <w:tc>
          <w:tcPr>
            <w:tcW w:w="1222" w:type="dxa"/>
            <w:vAlign w:val="center"/>
          </w:tcPr>
          <w:p w14:paraId="1A51B2F9"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4B4BB26E"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3208F3BD"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C7B61F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46A256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3B85B3B" w14:textId="77777777" w:rsidTr="00362914">
        <w:tc>
          <w:tcPr>
            <w:tcW w:w="1222" w:type="dxa"/>
            <w:vAlign w:val="center"/>
          </w:tcPr>
          <w:p w14:paraId="05912DA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2D913DD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37FEBA6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241AB9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C6116E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2491E50" w14:textId="77777777" w:rsidTr="00362914">
        <w:tc>
          <w:tcPr>
            <w:tcW w:w="1222" w:type="dxa"/>
            <w:vAlign w:val="center"/>
          </w:tcPr>
          <w:p w14:paraId="3290D30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78FBAEC4"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2_RIGHT_R</w:t>
            </w:r>
          </w:p>
        </w:tc>
        <w:tc>
          <w:tcPr>
            <w:tcW w:w="1298" w:type="dxa"/>
            <w:vAlign w:val="bottom"/>
          </w:tcPr>
          <w:p w14:paraId="6A6C9A8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6FFFB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AB2A3F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E103E95" w14:textId="77777777" w:rsidTr="00362914">
        <w:tc>
          <w:tcPr>
            <w:tcW w:w="1222" w:type="dxa"/>
            <w:vAlign w:val="center"/>
          </w:tcPr>
          <w:p w14:paraId="1A1CA5E7"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5815434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3_RIGHT_R</w:t>
            </w:r>
          </w:p>
        </w:tc>
        <w:tc>
          <w:tcPr>
            <w:tcW w:w="1298" w:type="dxa"/>
            <w:vAlign w:val="bottom"/>
          </w:tcPr>
          <w:p w14:paraId="42C36CD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E3235D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749320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0C19157" w14:textId="77777777" w:rsidTr="00362914">
        <w:tc>
          <w:tcPr>
            <w:tcW w:w="1222" w:type="dxa"/>
            <w:vAlign w:val="center"/>
          </w:tcPr>
          <w:p w14:paraId="303DBB6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4B4A95F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0767E5C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7E6838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1504DB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DA0F09B" w14:textId="77777777" w:rsidTr="00362914">
        <w:tc>
          <w:tcPr>
            <w:tcW w:w="1222" w:type="dxa"/>
            <w:vAlign w:val="center"/>
          </w:tcPr>
          <w:p w14:paraId="3CF16AC2"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14995824"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bottom"/>
          </w:tcPr>
          <w:p w14:paraId="59D7116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AC287D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3E1EF2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A4DD373" w14:textId="77777777" w:rsidTr="00362914">
        <w:tc>
          <w:tcPr>
            <w:tcW w:w="1222" w:type="dxa"/>
            <w:vAlign w:val="center"/>
          </w:tcPr>
          <w:p w14:paraId="723B35A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w:t>
            </w:r>
          </w:p>
        </w:tc>
        <w:tc>
          <w:tcPr>
            <w:tcW w:w="3961" w:type="dxa"/>
            <w:vAlign w:val="bottom"/>
          </w:tcPr>
          <w:p w14:paraId="6487706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3AF147E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55FA91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1E6476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B155D16" w14:textId="77777777" w:rsidTr="00362914">
        <w:tc>
          <w:tcPr>
            <w:tcW w:w="1222" w:type="dxa"/>
            <w:vAlign w:val="center"/>
          </w:tcPr>
          <w:p w14:paraId="66B5898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w:t>
            </w:r>
          </w:p>
        </w:tc>
        <w:tc>
          <w:tcPr>
            <w:tcW w:w="3961" w:type="dxa"/>
            <w:vAlign w:val="bottom"/>
          </w:tcPr>
          <w:p w14:paraId="5D696345"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2F12317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801B06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3D91C0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E450A12" w14:textId="77777777" w:rsidTr="00362914">
        <w:tc>
          <w:tcPr>
            <w:tcW w:w="1222" w:type="dxa"/>
            <w:vAlign w:val="center"/>
          </w:tcPr>
          <w:p w14:paraId="5DA0EA5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w:t>
            </w:r>
          </w:p>
        </w:tc>
        <w:tc>
          <w:tcPr>
            <w:tcW w:w="3961" w:type="dxa"/>
            <w:vAlign w:val="bottom"/>
          </w:tcPr>
          <w:p w14:paraId="014ABAD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2AED81AD"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494819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03C8EF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99A2AD5" w14:textId="77777777" w:rsidTr="00362914">
        <w:tc>
          <w:tcPr>
            <w:tcW w:w="1222" w:type="dxa"/>
            <w:vAlign w:val="center"/>
          </w:tcPr>
          <w:p w14:paraId="29A02FCE"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w:t>
            </w:r>
          </w:p>
        </w:tc>
        <w:tc>
          <w:tcPr>
            <w:tcW w:w="3961" w:type="dxa"/>
            <w:vAlign w:val="bottom"/>
          </w:tcPr>
          <w:p w14:paraId="0156BCD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7797571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3F64A5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A8F617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DA98811" w14:textId="77777777" w:rsidTr="00362914">
        <w:tc>
          <w:tcPr>
            <w:tcW w:w="1222" w:type="dxa"/>
            <w:vAlign w:val="center"/>
          </w:tcPr>
          <w:p w14:paraId="7A69EDBD"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lastRenderedPageBreak/>
              <w:t>1II</w:t>
            </w:r>
          </w:p>
        </w:tc>
        <w:tc>
          <w:tcPr>
            <w:tcW w:w="3961" w:type="dxa"/>
            <w:vAlign w:val="bottom"/>
          </w:tcPr>
          <w:p w14:paraId="4CD26CFC"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2_RIGHT_R</w:t>
            </w:r>
          </w:p>
        </w:tc>
        <w:tc>
          <w:tcPr>
            <w:tcW w:w="1298" w:type="dxa"/>
            <w:vAlign w:val="bottom"/>
          </w:tcPr>
          <w:p w14:paraId="3FABED2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1B65A7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BBA85BE"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5461F86" w14:textId="77777777" w:rsidTr="00362914">
        <w:tc>
          <w:tcPr>
            <w:tcW w:w="1222" w:type="dxa"/>
            <w:vAlign w:val="center"/>
          </w:tcPr>
          <w:p w14:paraId="3BD5B6F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w:t>
            </w:r>
          </w:p>
        </w:tc>
        <w:tc>
          <w:tcPr>
            <w:tcW w:w="3961" w:type="dxa"/>
            <w:vAlign w:val="bottom"/>
          </w:tcPr>
          <w:p w14:paraId="10D7E8F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4610DBB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FC8E33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8C1FE5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300D049" w14:textId="77777777" w:rsidTr="00362914">
        <w:tc>
          <w:tcPr>
            <w:tcW w:w="1222" w:type="dxa"/>
            <w:vAlign w:val="center"/>
          </w:tcPr>
          <w:p w14:paraId="5E34371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1431436C"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40F43B3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4904A3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E7B809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9354C34" w14:textId="77777777" w:rsidTr="00362914">
        <w:tc>
          <w:tcPr>
            <w:tcW w:w="1222" w:type="dxa"/>
            <w:vAlign w:val="center"/>
          </w:tcPr>
          <w:p w14:paraId="1143598A"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5FCEAE84"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1709DE5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0A26D2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242D6C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3FA66E5" w14:textId="77777777" w:rsidTr="00362914">
        <w:tc>
          <w:tcPr>
            <w:tcW w:w="1222" w:type="dxa"/>
            <w:vAlign w:val="center"/>
          </w:tcPr>
          <w:p w14:paraId="0CB95989"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3DAC8CF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1FA8184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EB71E2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20C7BE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6EDD546" w14:textId="77777777" w:rsidTr="00362914">
        <w:tc>
          <w:tcPr>
            <w:tcW w:w="1222" w:type="dxa"/>
            <w:vAlign w:val="center"/>
          </w:tcPr>
          <w:p w14:paraId="484A4372"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640A479A"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7969BAF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83624F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034069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86F4461" w14:textId="77777777" w:rsidTr="00362914">
        <w:tc>
          <w:tcPr>
            <w:tcW w:w="1222" w:type="dxa"/>
            <w:vAlign w:val="center"/>
          </w:tcPr>
          <w:p w14:paraId="4D1BD96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406F95F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bottom"/>
          </w:tcPr>
          <w:p w14:paraId="13D8E6E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31EA195"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929820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5512804" w14:textId="77777777" w:rsidTr="00362914">
        <w:tc>
          <w:tcPr>
            <w:tcW w:w="1222" w:type="dxa"/>
            <w:vAlign w:val="center"/>
          </w:tcPr>
          <w:p w14:paraId="3F9F204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II</w:t>
            </w:r>
          </w:p>
        </w:tc>
        <w:tc>
          <w:tcPr>
            <w:tcW w:w="3961" w:type="dxa"/>
            <w:vAlign w:val="bottom"/>
          </w:tcPr>
          <w:p w14:paraId="56A6BC0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5588502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976D7EE"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F46AC6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DA80B0D" w14:textId="77777777" w:rsidTr="00362914">
        <w:tc>
          <w:tcPr>
            <w:tcW w:w="1222" w:type="dxa"/>
            <w:vAlign w:val="center"/>
          </w:tcPr>
          <w:p w14:paraId="3578DC3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78A4539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5327912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FF7B81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D5D418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50B3BA1" w14:textId="77777777" w:rsidTr="00362914">
        <w:tc>
          <w:tcPr>
            <w:tcW w:w="1222" w:type="dxa"/>
            <w:vAlign w:val="center"/>
          </w:tcPr>
          <w:p w14:paraId="02BCA2E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19C14B36"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276F164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BB7AE5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0A7163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8E35337" w14:textId="77777777" w:rsidTr="00362914">
        <w:tc>
          <w:tcPr>
            <w:tcW w:w="1222" w:type="dxa"/>
            <w:vAlign w:val="center"/>
          </w:tcPr>
          <w:p w14:paraId="3AFB638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592742A5"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3_RIGHT_R</w:t>
            </w:r>
          </w:p>
        </w:tc>
        <w:tc>
          <w:tcPr>
            <w:tcW w:w="1298" w:type="dxa"/>
            <w:vAlign w:val="bottom"/>
          </w:tcPr>
          <w:p w14:paraId="5234A66E"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8E1B8C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67A9CF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10817BF" w14:textId="77777777" w:rsidTr="00362914">
        <w:tc>
          <w:tcPr>
            <w:tcW w:w="1222" w:type="dxa"/>
            <w:vAlign w:val="center"/>
          </w:tcPr>
          <w:p w14:paraId="43FC4F6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417E136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1CBA539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88</w:t>
            </w:r>
          </w:p>
        </w:tc>
        <w:tc>
          <w:tcPr>
            <w:tcW w:w="1285" w:type="dxa"/>
            <w:vAlign w:val="bottom"/>
          </w:tcPr>
          <w:p w14:paraId="3325C28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AA402B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77</w:t>
            </w:r>
          </w:p>
        </w:tc>
      </w:tr>
      <w:tr w:rsidR="00FC329C" w14:paraId="50432105" w14:textId="77777777" w:rsidTr="00362914">
        <w:tc>
          <w:tcPr>
            <w:tcW w:w="1222" w:type="dxa"/>
            <w:vAlign w:val="center"/>
          </w:tcPr>
          <w:p w14:paraId="7E83ACE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1C8C6AA4"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51E3D7E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07</w:t>
            </w:r>
          </w:p>
        </w:tc>
        <w:tc>
          <w:tcPr>
            <w:tcW w:w="1285" w:type="dxa"/>
            <w:vAlign w:val="bottom"/>
          </w:tcPr>
          <w:p w14:paraId="2CDE162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79</w:t>
            </w:r>
          </w:p>
        </w:tc>
        <w:tc>
          <w:tcPr>
            <w:tcW w:w="1250" w:type="dxa"/>
            <w:vAlign w:val="bottom"/>
          </w:tcPr>
          <w:p w14:paraId="5F04A53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37</w:t>
            </w:r>
          </w:p>
        </w:tc>
      </w:tr>
      <w:tr w:rsidR="00FC329C" w14:paraId="31D1F6A5" w14:textId="77777777" w:rsidTr="00362914">
        <w:tc>
          <w:tcPr>
            <w:tcW w:w="1222" w:type="dxa"/>
            <w:vAlign w:val="center"/>
          </w:tcPr>
          <w:p w14:paraId="3A56A83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297F1E7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0CBFA93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87</w:t>
            </w:r>
          </w:p>
        </w:tc>
        <w:tc>
          <w:tcPr>
            <w:tcW w:w="1285" w:type="dxa"/>
            <w:vAlign w:val="bottom"/>
          </w:tcPr>
          <w:p w14:paraId="2FCABC5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54</w:t>
            </w:r>
          </w:p>
        </w:tc>
        <w:tc>
          <w:tcPr>
            <w:tcW w:w="1250" w:type="dxa"/>
            <w:vAlign w:val="bottom"/>
          </w:tcPr>
          <w:p w14:paraId="0FA7C23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24</w:t>
            </w:r>
          </w:p>
        </w:tc>
      </w:tr>
      <w:tr w:rsidR="00FC329C" w14:paraId="051965E0" w14:textId="77777777" w:rsidTr="00362914">
        <w:tc>
          <w:tcPr>
            <w:tcW w:w="1222" w:type="dxa"/>
            <w:vAlign w:val="center"/>
          </w:tcPr>
          <w:p w14:paraId="5EEFE2C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IV</w:t>
            </w:r>
          </w:p>
        </w:tc>
        <w:tc>
          <w:tcPr>
            <w:tcW w:w="3961" w:type="dxa"/>
            <w:vAlign w:val="bottom"/>
          </w:tcPr>
          <w:p w14:paraId="33DC7132"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bottom"/>
          </w:tcPr>
          <w:p w14:paraId="2AEF50C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66</w:t>
            </w:r>
          </w:p>
        </w:tc>
        <w:tc>
          <w:tcPr>
            <w:tcW w:w="1285" w:type="dxa"/>
            <w:vAlign w:val="bottom"/>
          </w:tcPr>
          <w:p w14:paraId="39FA8BF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826</w:t>
            </w:r>
          </w:p>
        </w:tc>
        <w:tc>
          <w:tcPr>
            <w:tcW w:w="1250" w:type="dxa"/>
            <w:vAlign w:val="bottom"/>
          </w:tcPr>
          <w:p w14:paraId="5BD7E92E"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09</w:t>
            </w:r>
          </w:p>
        </w:tc>
      </w:tr>
      <w:tr w:rsidR="00FC329C" w14:paraId="363AFFB2" w14:textId="77777777" w:rsidTr="00362914">
        <w:tc>
          <w:tcPr>
            <w:tcW w:w="1222" w:type="dxa"/>
            <w:vAlign w:val="center"/>
          </w:tcPr>
          <w:p w14:paraId="3A6605E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76FCA23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54E70BA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EB6645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633A48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1A78C75" w14:textId="77777777" w:rsidTr="00362914">
        <w:tc>
          <w:tcPr>
            <w:tcW w:w="1222" w:type="dxa"/>
            <w:vAlign w:val="center"/>
          </w:tcPr>
          <w:p w14:paraId="10701BD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37E9E31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22B9180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1DCCE3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EDFFAD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2FADD9E" w14:textId="77777777" w:rsidTr="00362914">
        <w:tc>
          <w:tcPr>
            <w:tcW w:w="1222" w:type="dxa"/>
            <w:vAlign w:val="center"/>
          </w:tcPr>
          <w:p w14:paraId="43C449B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5C4D740E"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3_RIGHT_R</w:t>
            </w:r>
          </w:p>
        </w:tc>
        <w:tc>
          <w:tcPr>
            <w:tcW w:w="1298" w:type="dxa"/>
            <w:vAlign w:val="bottom"/>
          </w:tcPr>
          <w:p w14:paraId="226A373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FD53C0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26CCCD6"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8C62E0A" w14:textId="77777777" w:rsidTr="00362914">
        <w:tc>
          <w:tcPr>
            <w:tcW w:w="1222" w:type="dxa"/>
            <w:vAlign w:val="center"/>
          </w:tcPr>
          <w:p w14:paraId="1D14F93A"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48A9DF3E"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37E617B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128277D"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C7FAAB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62BD5BA" w14:textId="77777777" w:rsidTr="00362914">
        <w:tc>
          <w:tcPr>
            <w:tcW w:w="1222" w:type="dxa"/>
            <w:vAlign w:val="center"/>
          </w:tcPr>
          <w:p w14:paraId="45E1088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651012A7"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bottom"/>
          </w:tcPr>
          <w:p w14:paraId="34A8900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1AAEE1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57D622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7D79033" w14:textId="77777777" w:rsidTr="00362914">
        <w:tc>
          <w:tcPr>
            <w:tcW w:w="1222" w:type="dxa"/>
            <w:vAlign w:val="center"/>
          </w:tcPr>
          <w:p w14:paraId="1AB30CB3"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61FAF77B"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73F51C5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D4C728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8D328F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6FC82C3" w14:textId="77777777" w:rsidTr="00362914">
        <w:tc>
          <w:tcPr>
            <w:tcW w:w="1222" w:type="dxa"/>
            <w:vAlign w:val="center"/>
          </w:tcPr>
          <w:p w14:paraId="23C3FA2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w:t>
            </w:r>
          </w:p>
        </w:tc>
        <w:tc>
          <w:tcPr>
            <w:tcW w:w="3961" w:type="dxa"/>
            <w:vAlign w:val="bottom"/>
          </w:tcPr>
          <w:p w14:paraId="305F725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58B36AB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94</w:t>
            </w:r>
          </w:p>
        </w:tc>
        <w:tc>
          <w:tcPr>
            <w:tcW w:w="1285" w:type="dxa"/>
            <w:vAlign w:val="bottom"/>
          </w:tcPr>
          <w:p w14:paraId="761113BD"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82F3B24"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989</w:t>
            </w:r>
          </w:p>
        </w:tc>
      </w:tr>
      <w:tr w:rsidR="00FC329C" w14:paraId="6B81EB6E" w14:textId="77777777" w:rsidTr="00362914">
        <w:tc>
          <w:tcPr>
            <w:tcW w:w="1222" w:type="dxa"/>
            <w:vAlign w:val="center"/>
          </w:tcPr>
          <w:p w14:paraId="70312C8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2986585E"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21F8C47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F9623E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DEB6B5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C42AB32" w14:textId="77777777" w:rsidTr="00362914">
        <w:tc>
          <w:tcPr>
            <w:tcW w:w="1222" w:type="dxa"/>
            <w:vAlign w:val="center"/>
          </w:tcPr>
          <w:p w14:paraId="7231BA5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78C6A4A5"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77A756A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9B5647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EDB4067"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77DCCE7" w14:textId="77777777" w:rsidTr="00362914">
        <w:tc>
          <w:tcPr>
            <w:tcW w:w="1222" w:type="dxa"/>
            <w:vAlign w:val="center"/>
          </w:tcPr>
          <w:p w14:paraId="54AEA010"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4A3F6C3D"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19_LEFT_F_DENV1_21_RIGHT_R</w:t>
            </w:r>
          </w:p>
        </w:tc>
        <w:tc>
          <w:tcPr>
            <w:tcW w:w="1298" w:type="dxa"/>
            <w:vAlign w:val="bottom"/>
          </w:tcPr>
          <w:p w14:paraId="7E28459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A036FA0"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0DE340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C6CF62F" w14:textId="77777777" w:rsidTr="00362914">
        <w:tc>
          <w:tcPr>
            <w:tcW w:w="1222" w:type="dxa"/>
            <w:vAlign w:val="center"/>
          </w:tcPr>
          <w:p w14:paraId="002A78C9"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786879B4"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20_LEFT_F_DENV1_22_RIGHT_R</w:t>
            </w:r>
          </w:p>
        </w:tc>
        <w:tc>
          <w:tcPr>
            <w:tcW w:w="1298" w:type="dxa"/>
            <w:vAlign w:val="bottom"/>
          </w:tcPr>
          <w:p w14:paraId="5B11E18E"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806F3D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DC5E84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4B65927" w14:textId="77777777" w:rsidTr="00362914">
        <w:tc>
          <w:tcPr>
            <w:tcW w:w="1222" w:type="dxa"/>
            <w:vAlign w:val="center"/>
          </w:tcPr>
          <w:p w14:paraId="0B2D55B9"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653E5C38"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2464AB29"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506FD11"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8273F5B"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80C0801" w14:textId="77777777" w:rsidTr="00362914">
        <w:tc>
          <w:tcPr>
            <w:tcW w:w="1222" w:type="dxa"/>
            <w:vAlign w:val="center"/>
          </w:tcPr>
          <w:p w14:paraId="728717DD"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43AB6C4D"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GSAODV1IIKWF_2_R</w:t>
            </w:r>
          </w:p>
        </w:tc>
        <w:tc>
          <w:tcPr>
            <w:tcW w:w="1298" w:type="dxa"/>
            <w:vAlign w:val="bottom"/>
          </w:tcPr>
          <w:p w14:paraId="226698EC"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5054C22"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746893F"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D0FCBE6" w14:textId="77777777" w:rsidTr="00362914">
        <w:tc>
          <w:tcPr>
            <w:tcW w:w="1222" w:type="dxa"/>
            <w:vAlign w:val="center"/>
          </w:tcPr>
          <w:p w14:paraId="009C1191"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VI</w:t>
            </w:r>
          </w:p>
        </w:tc>
        <w:tc>
          <w:tcPr>
            <w:tcW w:w="3961" w:type="dxa"/>
            <w:vAlign w:val="bottom"/>
          </w:tcPr>
          <w:p w14:paraId="7E5A9D3F" w14:textId="77777777" w:rsidR="00FC329C" w:rsidRPr="00362914"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754F7538"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450C9FA"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A612D33" w14:textId="77777777" w:rsidR="00FC329C" w:rsidRPr="00362914"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46B704F" w14:textId="77777777" w:rsidTr="00362914">
        <w:tc>
          <w:tcPr>
            <w:tcW w:w="1222" w:type="dxa"/>
            <w:vAlign w:val="center"/>
          </w:tcPr>
          <w:p w14:paraId="120E369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4651C27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2_F2707_F_DENV2_13_RIGHT_R</w:t>
            </w:r>
          </w:p>
        </w:tc>
        <w:tc>
          <w:tcPr>
            <w:tcW w:w="1298" w:type="dxa"/>
            <w:vAlign w:val="bottom"/>
          </w:tcPr>
          <w:p w14:paraId="499ED14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CCFA6D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541B28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446A821" w14:textId="77777777" w:rsidTr="00362914">
        <w:tc>
          <w:tcPr>
            <w:tcW w:w="1222" w:type="dxa"/>
            <w:vAlign w:val="center"/>
          </w:tcPr>
          <w:p w14:paraId="58C0839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6C85A35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1_LEFT_F_DENV2_13_RIGHT_R</w:t>
            </w:r>
          </w:p>
        </w:tc>
        <w:tc>
          <w:tcPr>
            <w:tcW w:w="1298" w:type="dxa"/>
            <w:vAlign w:val="bottom"/>
          </w:tcPr>
          <w:p w14:paraId="5DD8AFE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CE1F73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3D66DF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D593261" w14:textId="77777777" w:rsidTr="00362914">
        <w:tc>
          <w:tcPr>
            <w:tcW w:w="1222" w:type="dxa"/>
            <w:vAlign w:val="center"/>
          </w:tcPr>
          <w:p w14:paraId="15ACC15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1F813DA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3_LEFT_F_DENV2_13_RIGHT_R</w:t>
            </w:r>
          </w:p>
        </w:tc>
        <w:tc>
          <w:tcPr>
            <w:tcW w:w="1298" w:type="dxa"/>
            <w:vAlign w:val="bottom"/>
          </w:tcPr>
          <w:p w14:paraId="3C26375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1259CA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AF7BEA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2DE07E7" w14:textId="77777777" w:rsidTr="00362914">
        <w:tc>
          <w:tcPr>
            <w:tcW w:w="1222" w:type="dxa"/>
            <w:vAlign w:val="center"/>
          </w:tcPr>
          <w:p w14:paraId="71EE91C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685C21C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bottom"/>
          </w:tcPr>
          <w:p w14:paraId="318924C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55439A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B33F22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BFBC302" w14:textId="77777777" w:rsidTr="00362914">
        <w:tc>
          <w:tcPr>
            <w:tcW w:w="1222" w:type="dxa"/>
            <w:vAlign w:val="center"/>
          </w:tcPr>
          <w:p w14:paraId="2AE2102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3D93270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bottom"/>
          </w:tcPr>
          <w:p w14:paraId="514BFB9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B00EDA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DAB342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4279B7D" w14:textId="77777777" w:rsidTr="00362914">
        <w:tc>
          <w:tcPr>
            <w:tcW w:w="1222" w:type="dxa"/>
            <w:vAlign w:val="center"/>
          </w:tcPr>
          <w:p w14:paraId="1475089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68D7025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1B817EA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1E4853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6D8545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B689DF2" w14:textId="77777777" w:rsidTr="00362914">
        <w:tc>
          <w:tcPr>
            <w:tcW w:w="1222" w:type="dxa"/>
            <w:vAlign w:val="center"/>
          </w:tcPr>
          <w:p w14:paraId="2E84F21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3D4904F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bottom"/>
          </w:tcPr>
          <w:p w14:paraId="355188E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3FDA65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4E40A3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7FA9473" w14:textId="77777777" w:rsidTr="00362914">
        <w:tc>
          <w:tcPr>
            <w:tcW w:w="1222" w:type="dxa"/>
            <w:vAlign w:val="center"/>
          </w:tcPr>
          <w:p w14:paraId="37802F1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w:t>
            </w:r>
          </w:p>
        </w:tc>
        <w:tc>
          <w:tcPr>
            <w:tcW w:w="3961" w:type="dxa"/>
            <w:vAlign w:val="bottom"/>
          </w:tcPr>
          <w:p w14:paraId="4B9A9D6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bottom"/>
          </w:tcPr>
          <w:p w14:paraId="0596614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51E8BE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FE8FB3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6532F34" w14:textId="77777777" w:rsidTr="00362914">
        <w:tc>
          <w:tcPr>
            <w:tcW w:w="1222" w:type="dxa"/>
            <w:vAlign w:val="center"/>
          </w:tcPr>
          <w:p w14:paraId="031DB1F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2541B87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F1200_F_P2_R</w:t>
            </w:r>
          </w:p>
        </w:tc>
        <w:tc>
          <w:tcPr>
            <w:tcW w:w="1298" w:type="dxa"/>
            <w:vAlign w:val="bottom"/>
          </w:tcPr>
          <w:p w14:paraId="654F3FC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C4E476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216F8C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1C26C49" w14:textId="77777777" w:rsidTr="00362914">
        <w:tc>
          <w:tcPr>
            <w:tcW w:w="1222" w:type="dxa"/>
            <w:vAlign w:val="center"/>
          </w:tcPr>
          <w:p w14:paraId="5046C53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4608BB5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bottom"/>
          </w:tcPr>
          <w:p w14:paraId="5807520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BE24EC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3F3F9C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BAABF7C" w14:textId="77777777" w:rsidTr="00362914">
        <w:tc>
          <w:tcPr>
            <w:tcW w:w="1222" w:type="dxa"/>
            <w:vAlign w:val="center"/>
          </w:tcPr>
          <w:p w14:paraId="7AC1054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59F58AE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O_R</w:t>
            </w:r>
          </w:p>
        </w:tc>
        <w:tc>
          <w:tcPr>
            <w:tcW w:w="1298" w:type="dxa"/>
            <w:vAlign w:val="bottom"/>
          </w:tcPr>
          <w:p w14:paraId="3BDEACA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891D88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E2DBCA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6EEB794" w14:textId="77777777" w:rsidTr="00362914">
        <w:tc>
          <w:tcPr>
            <w:tcW w:w="1222" w:type="dxa"/>
            <w:vAlign w:val="center"/>
          </w:tcPr>
          <w:p w14:paraId="6080E51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4BE0A21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I_R</w:t>
            </w:r>
          </w:p>
        </w:tc>
        <w:tc>
          <w:tcPr>
            <w:tcW w:w="1298" w:type="dxa"/>
            <w:vAlign w:val="bottom"/>
          </w:tcPr>
          <w:p w14:paraId="03B7B2F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95A4AD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7F5ACB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B2C5C41" w14:textId="77777777" w:rsidTr="00362914">
        <w:tc>
          <w:tcPr>
            <w:tcW w:w="1222" w:type="dxa"/>
            <w:vAlign w:val="center"/>
          </w:tcPr>
          <w:p w14:paraId="0F0561D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5C881E7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bottom"/>
          </w:tcPr>
          <w:p w14:paraId="6D06C55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7CDF80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3B0A81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337B64E" w14:textId="77777777" w:rsidTr="00362914">
        <w:tc>
          <w:tcPr>
            <w:tcW w:w="1222" w:type="dxa"/>
            <w:vAlign w:val="center"/>
          </w:tcPr>
          <w:p w14:paraId="4FDC1FE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4AC199A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bottom"/>
          </w:tcPr>
          <w:p w14:paraId="0031156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60EF9E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7967C9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082417D" w14:textId="77777777" w:rsidTr="00362914">
        <w:tc>
          <w:tcPr>
            <w:tcW w:w="1222" w:type="dxa"/>
            <w:vAlign w:val="center"/>
          </w:tcPr>
          <w:p w14:paraId="2B59A04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2867C59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301462B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91AC73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35860B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8723926" w14:textId="77777777" w:rsidTr="00362914">
        <w:tc>
          <w:tcPr>
            <w:tcW w:w="1222" w:type="dxa"/>
            <w:vAlign w:val="center"/>
          </w:tcPr>
          <w:p w14:paraId="0017346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1542EF2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bottom"/>
          </w:tcPr>
          <w:p w14:paraId="43DE3FF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0485A6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2C05B1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9FC9AB4" w14:textId="77777777" w:rsidTr="00362914">
        <w:tc>
          <w:tcPr>
            <w:tcW w:w="1222" w:type="dxa"/>
            <w:vAlign w:val="center"/>
          </w:tcPr>
          <w:p w14:paraId="7107337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3C4DE26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3_LEFT_F_DENV2_13_RIGHT_R</w:t>
            </w:r>
          </w:p>
        </w:tc>
        <w:tc>
          <w:tcPr>
            <w:tcW w:w="1298" w:type="dxa"/>
            <w:vAlign w:val="bottom"/>
          </w:tcPr>
          <w:p w14:paraId="12F252D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56002E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F5B3B3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109B58A" w14:textId="77777777" w:rsidTr="00362914">
        <w:tc>
          <w:tcPr>
            <w:tcW w:w="1222" w:type="dxa"/>
            <w:vAlign w:val="center"/>
          </w:tcPr>
          <w:p w14:paraId="1AC7DBD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004A530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S_F_D2_R</w:t>
            </w:r>
          </w:p>
        </w:tc>
        <w:tc>
          <w:tcPr>
            <w:tcW w:w="1298" w:type="dxa"/>
            <w:vAlign w:val="bottom"/>
          </w:tcPr>
          <w:p w14:paraId="3E60E22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5D1CAF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C6530A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A6BC556" w14:textId="77777777" w:rsidTr="00362914">
        <w:tc>
          <w:tcPr>
            <w:tcW w:w="1222" w:type="dxa"/>
            <w:vAlign w:val="center"/>
          </w:tcPr>
          <w:p w14:paraId="7C8654A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486AB5F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1_LEFT_F_DENV2_13_RIGHT_R</w:t>
            </w:r>
          </w:p>
        </w:tc>
        <w:tc>
          <w:tcPr>
            <w:tcW w:w="1298" w:type="dxa"/>
            <w:vAlign w:val="bottom"/>
          </w:tcPr>
          <w:p w14:paraId="40D3347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190CFD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B82225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03DFA9B" w14:textId="77777777" w:rsidTr="00362914">
        <w:tc>
          <w:tcPr>
            <w:tcW w:w="1222" w:type="dxa"/>
            <w:vAlign w:val="center"/>
          </w:tcPr>
          <w:p w14:paraId="537E4AE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2F0C22D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2_F2707_F_DENV2_13_RIGHT_R</w:t>
            </w:r>
          </w:p>
        </w:tc>
        <w:tc>
          <w:tcPr>
            <w:tcW w:w="1298" w:type="dxa"/>
            <w:vAlign w:val="bottom"/>
          </w:tcPr>
          <w:p w14:paraId="7FA137F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6EC0E5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8EEE7C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D1167E8" w14:textId="77777777" w:rsidTr="00362914">
        <w:tc>
          <w:tcPr>
            <w:tcW w:w="1222" w:type="dxa"/>
            <w:vAlign w:val="center"/>
          </w:tcPr>
          <w:p w14:paraId="74C3F32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1C553AF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CC_3_F_DEN1_CC_3_R</w:t>
            </w:r>
          </w:p>
        </w:tc>
        <w:tc>
          <w:tcPr>
            <w:tcW w:w="1298" w:type="dxa"/>
            <w:vAlign w:val="bottom"/>
          </w:tcPr>
          <w:p w14:paraId="0CC447B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0FEED9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EEEDFE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4824E0B" w14:textId="77777777" w:rsidTr="00362914">
        <w:tc>
          <w:tcPr>
            <w:tcW w:w="1222" w:type="dxa"/>
            <w:vAlign w:val="center"/>
          </w:tcPr>
          <w:p w14:paraId="3FCBFCD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0FAF512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RSS3_F_RSS4_R</w:t>
            </w:r>
          </w:p>
        </w:tc>
        <w:tc>
          <w:tcPr>
            <w:tcW w:w="1298" w:type="dxa"/>
            <w:vAlign w:val="bottom"/>
          </w:tcPr>
          <w:p w14:paraId="53C8C32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7F33FF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9E9417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651412B" w14:textId="77777777" w:rsidTr="00362914">
        <w:tc>
          <w:tcPr>
            <w:tcW w:w="1222" w:type="dxa"/>
            <w:vAlign w:val="center"/>
          </w:tcPr>
          <w:p w14:paraId="45F902F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7CF2B6A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1_F5132_F_DEN1_CC_3_R</w:t>
            </w:r>
          </w:p>
        </w:tc>
        <w:tc>
          <w:tcPr>
            <w:tcW w:w="1298" w:type="dxa"/>
            <w:vAlign w:val="bottom"/>
          </w:tcPr>
          <w:p w14:paraId="065551F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200</w:t>
            </w:r>
          </w:p>
        </w:tc>
        <w:tc>
          <w:tcPr>
            <w:tcW w:w="1285" w:type="dxa"/>
            <w:vAlign w:val="bottom"/>
          </w:tcPr>
          <w:p w14:paraId="12359CB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DCAC0C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111</w:t>
            </w:r>
          </w:p>
        </w:tc>
      </w:tr>
      <w:tr w:rsidR="00FC329C" w14:paraId="01FA4F49" w14:textId="77777777" w:rsidTr="00362914">
        <w:tc>
          <w:tcPr>
            <w:tcW w:w="1222" w:type="dxa"/>
            <w:vAlign w:val="center"/>
          </w:tcPr>
          <w:p w14:paraId="063DEA0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104825D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RN_F2_F_DENV1_5_RIGHT_R</w:t>
            </w:r>
          </w:p>
        </w:tc>
        <w:tc>
          <w:tcPr>
            <w:tcW w:w="1298" w:type="dxa"/>
            <w:vAlign w:val="bottom"/>
          </w:tcPr>
          <w:p w14:paraId="3ADFDF3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c>
          <w:tcPr>
            <w:tcW w:w="1285" w:type="dxa"/>
            <w:vAlign w:val="bottom"/>
          </w:tcPr>
          <w:p w14:paraId="39838A2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c>
          <w:tcPr>
            <w:tcW w:w="1250" w:type="dxa"/>
            <w:vAlign w:val="bottom"/>
          </w:tcPr>
          <w:p w14:paraId="06583BC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r>
      <w:tr w:rsidR="00FC329C" w14:paraId="58E3E851" w14:textId="77777777" w:rsidTr="00362914">
        <w:tc>
          <w:tcPr>
            <w:tcW w:w="1222" w:type="dxa"/>
            <w:vAlign w:val="center"/>
          </w:tcPr>
          <w:p w14:paraId="7AC05F0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w:t>
            </w:r>
          </w:p>
        </w:tc>
        <w:tc>
          <w:tcPr>
            <w:tcW w:w="3961" w:type="dxa"/>
            <w:vAlign w:val="bottom"/>
          </w:tcPr>
          <w:p w14:paraId="4109D87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1_4_LEFT_F_DENV1_5_RIGHT_R</w:t>
            </w:r>
          </w:p>
        </w:tc>
        <w:tc>
          <w:tcPr>
            <w:tcW w:w="1298" w:type="dxa"/>
            <w:vAlign w:val="bottom"/>
          </w:tcPr>
          <w:p w14:paraId="31C2776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c>
          <w:tcPr>
            <w:tcW w:w="1285" w:type="dxa"/>
            <w:vAlign w:val="bottom"/>
          </w:tcPr>
          <w:p w14:paraId="0C6B249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c>
          <w:tcPr>
            <w:tcW w:w="1250" w:type="dxa"/>
            <w:vAlign w:val="bottom"/>
          </w:tcPr>
          <w:p w14:paraId="0566EEC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0.000</w:t>
            </w:r>
          </w:p>
        </w:tc>
      </w:tr>
      <w:tr w:rsidR="00FC329C" w14:paraId="66CC561A" w14:textId="77777777" w:rsidTr="00362914">
        <w:tc>
          <w:tcPr>
            <w:tcW w:w="1222" w:type="dxa"/>
            <w:vAlign w:val="center"/>
          </w:tcPr>
          <w:p w14:paraId="3A544DF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4F3F845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F1200_F_P2_R</w:t>
            </w:r>
          </w:p>
        </w:tc>
        <w:tc>
          <w:tcPr>
            <w:tcW w:w="1298" w:type="dxa"/>
            <w:vAlign w:val="bottom"/>
          </w:tcPr>
          <w:p w14:paraId="52C61E9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5900D7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260CE0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0267AFC" w14:textId="77777777" w:rsidTr="00362914">
        <w:tc>
          <w:tcPr>
            <w:tcW w:w="1222" w:type="dxa"/>
            <w:vAlign w:val="center"/>
          </w:tcPr>
          <w:p w14:paraId="48101DC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2D54331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S_F_D2_R</w:t>
            </w:r>
          </w:p>
        </w:tc>
        <w:tc>
          <w:tcPr>
            <w:tcW w:w="1298" w:type="dxa"/>
            <w:vAlign w:val="bottom"/>
          </w:tcPr>
          <w:p w14:paraId="1237D4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2E92E0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697947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EC6E1E0" w14:textId="77777777" w:rsidTr="00362914">
        <w:tc>
          <w:tcPr>
            <w:tcW w:w="1222" w:type="dxa"/>
            <w:vAlign w:val="center"/>
          </w:tcPr>
          <w:p w14:paraId="1F48EE6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4BEF1C5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2_F2707_F_DENV2_13_RIGHT_R</w:t>
            </w:r>
          </w:p>
        </w:tc>
        <w:tc>
          <w:tcPr>
            <w:tcW w:w="1298" w:type="dxa"/>
            <w:vAlign w:val="bottom"/>
          </w:tcPr>
          <w:p w14:paraId="2F1E380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5582DE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2E5A3B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0B584BE" w14:textId="77777777" w:rsidTr="00362914">
        <w:tc>
          <w:tcPr>
            <w:tcW w:w="1222" w:type="dxa"/>
            <w:vAlign w:val="center"/>
          </w:tcPr>
          <w:p w14:paraId="7ED416E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297F958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1_LEFT_F_DENV2_13_RIGHT_R</w:t>
            </w:r>
          </w:p>
        </w:tc>
        <w:tc>
          <w:tcPr>
            <w:tcW w:w="1298" w:type="dxa"/>
            <w:vAlign w:val="bottom"/>
          </w:tcPr>
          <w:p w14:paraId="1E982E6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F387DB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53B584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8C8F47D" w14:textId="77777777" w:rsidTr="00362914">
        <w:tc>
          <w:tcPr>
            <w:tcW w:w="1222" w:type="dxa"/>
            <w:vAlign w:val="center"/>
          </w:tcPr>
          <w:p w14:paraId="1EB2194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lastRenderedPageBreak/>
              <w:t>2III</w:t>
            </w:r>
          </w:p>
        </w:tc>
        <w:tc>
          <w:tcPr>
            <w:tcW w:w="3961" w:type="dxa"/>
            <w:vAlign w:val="bottom"/>
          </w:tcPr>
          <w:p w14:paraId="3181AC9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3_LEFT_F_DENV2_13_RIGHT_R</w:t>
            </w:r>
          </w:p>
        </w:tc>
        <w:tc>
          <w:tcPr>
            <w:tcW w:w="1298" w:type="dxa"/>
            <w:vAlign w:val="bottom"/>
          </w:tcPr>
          <w:p w14:paraId="56C6DBD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5EDCAA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E8393C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9CAF149" w14:textId="77777777" w:rsidTr="00362914">
        <w:tc>
          <w:tcPr>
            <w:tcW w:w="1222" w:type="dxa"/>
            <w:vAlign w:val="center"/>
          </w:tcPr>
          <w:p w14:paraId="205825E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70B37F4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bottom"/>
          </w:tcPr>
          <w:p w14:paraId="3127085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177859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14D9E9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1041F53" w14:textId="77777777" w:rsidTr="00362914">
        <w:tc>
          <w:tcPr>
            <w:tcW w:w="1222" w:type="dxa"/>
            <w:vAlign w:val="center"/>
          </w:tcPr>
          <w:p w14:paraId="399747D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7BAC30D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bottom"/>
          </w:tcPr>
          <w:p w14:paraId="17DB70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880F69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6803F2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B3622C6" w14:textId="77777777" w:rsidTr="00362914">
        <w:tc>
          <w:tcPr>
            <w:tcW w:w="1222" w:type="dxa"/>
            <w:vAlign w:val="center"/>
          </w:tcPr>
          <w:p w14:paraId="763290A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0CE4979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38990B0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248A65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8233F0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19734F9" w14:textId="77777777" w:rsidTr="00362914">
        <w:tc>
          <w:tcPr>
            <w:tcW w:w="1222" w:type="dxa"/>
            <w:vAlign w:val="center"/>
          </w:tcPr>
          <w:p w14:paraId="06E0CBF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78FE7C6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bottom"/>
          </w:tcPr>
          <w:p w14:paraId="55F67C6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C0FCCF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53807F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97383DE" w14:textId="77777777" w:rsidTr="00362914">
        <w:tc>
          <w:tcPr>
            <w:tcW w:w="1222" w:type="dxa"/>
            <w:vAlign w:val="center"/>
          </w:tcPr>
          <w:p w14:paraId="60D819E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5D66D73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bottom"/>
          </w:tcPr>
          <w:p w14:paraId="4D5BFF9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D69728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15AF4F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9DEC482" w14:textId="77777777" w:rsidTr="00362914">
        <w:tc>
          <w:tcPr>
            <w:tcW w:w="1222" w:type="dxa"/>
            <w:vAlign w:val="center"/>
          </w:tcPr>
          <w:p w14:paraId="2F96859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3C9080B9"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I_R</w:t>
            </w:r>
          </w:p>
        </w:tc>
        <w:tc>
          <w:tcPr>
            <w:tcW w:w="1298" w:type="dxa"/>
            <w:vAlign w:val="bottom"/>
          </w:tcPr>
          <w:p w14:paraId="0EA704E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8733D7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80A2FF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6D38A5D" w14:textId="77777777" w:rsidTr="00362914">
        <w:tc>
          <w:tcPr>
            <w:tcW w:w="1222" w:type="dxa"/>
            <w:vAlign w:val="center"/>
          </w:tcPr>
          <w:p w14:paraId="7225AEC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2AAE01F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O_R</w:t>
            </w:r>
          </w:p>
        </w:tc>
        <w:tc>
          <w:tcPr>
            <w:tcW w:w="1298" w:type="dxa"/>
            <w:vAlign w:val="bottom"/>
          </w:tcPr>
          <w:p w14:paraId="708D870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0827A9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8A541A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FB0BE8C" w14:textId="77777777" w:rsidTr="00362914">
        <w:tc>
          <w:tcPr>
            <w:tcW w:w="1222" w:type="dxa"/>
            <w:vAlign w:val="center"/>
          </w:tcPr>
          <w:p w14:paraId="5C70051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II</w:t>
            </w:r>
          </w:p>
        </w:tc>
        <w:tc>
          <w:tcPr>
            <w:tcW w:w="3961" w:type="dxa"/>
            <w:vAlign w:val="bottom"/>
          </w:tcPr>
          <w:p w14:paraId="507F0EE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RSS3_F_RSS4_R</w:t>
            </w:r>
          </w:p>
        </w:tc>
        <w:tc>
          <w:tcPr>
            <w:tcW w:w="1298" w:type="dxa"/>
            <w:vAlign w:val="bottom"/>
          </w:tcPr>
          <w:p w14:paraId="356C8B5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029678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F74D23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F4B3037" w14:textId="77777777" w:rsidTr="00362914">
        <w:tc>
          <w:tcPr>
            <w:tcW w:w="1222" w:type="dxa"/>
            <w:vAlign w:val="center"/>
          </w:tcPr>
          <w:p w14:paraId="6A8B00C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71A9151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F1200_F_P2_R</w:t>
            </w:r>
          </w:p>
        </w:tc>
        <w:tc>
          <w:tcPr>
            <w:tcW w:w="1298" w:type="dxa"/>
            <w:vAlign w:val="bottom"/>
          </w:tcPr>
          <w:p w14:paraId="7E9A6A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4FDEA2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C0C4F4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18220F6" w14:textId="77777777" w:rsidTr="00362914">
        <w:tc>
          <w:tcPr>
            <w:tcW w:w="1222" w:type="dxa"/>
            <w:vAlign w:val="center"/>
          </w:tcPr>
          <w:p w14:paraId="22856F6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740F3F1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S_F_D2_R</w:t>
            </w:r>
          </w:p>
        </w:tc>
        <w:tc>
          <w:tcPr>
            <w:tcW w:w="1298" w:type="dxa"/>
            <w:vAlign w:val="bottom"/>
          </w:tcPr>
          <w:p w14:paraId="07F5626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BCCD0A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B6E4CB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5C24360" w14:textId="77777777" w:rsidTr="00362914">
        <w:tc>
          <w:tcPr>
            <w:tcW w:w="1222" w:type="dxa"/>
            <w:vAlign w:val="center"/>
          </w:tcPr>
          <w:p w14:paraId="3837495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3C0595D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bottom"/>
          </w:tcPr>
          <w:p w14:paraId="3D52A0B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5EC622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87D30B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94323BE" w14:textId="77777777" w:rsidTr="00362914">
        <w:tc>
          <w:tcPr>
            <w:tcW w:w="1222" w:type="dxa"/>
            <w:vAlign w:val="center"/>
          </w:tcPr>
          <w:p w14:paraId="389FBFE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639298E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bottom"/>
          </w:tcPr>
          <w:p w14:paraId="0A018DE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8AE57B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367340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086144D" w14:textId="77777777" w:rsidTr="00362914">
        <w:tc>
          <w:tcPr>
            <w:tcW w:w="1222" w:type="dxa"/>
            <w:vAlign w:val="center"/>
          </w:tcPr>
          <w:p w14:paraId="5FBF02E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3DDEE0F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2A69FC9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F0AF20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1F509C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0610CC9" w14:textId="77777777" w:rsidTr="00362914">
        <w:tc>
          <w:tcPr>
            <w:tcW w:w="1222" w:type="dxa"/>
            <w:vAlign w:val="center"/>
          </w:tcPr>
          <w:p w14:paraId="42C5C07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37755DB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bottom"/>
          </w:tcPr>
          <w:p w14:paraId="2C97F53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CA7155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0EBC7E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1D5621D" w14:textId="77777777" w:rsidTr="00362914">
        <w:tc>
          <w:tcPr>
            <w:tcW w:w="1222" w:type="dxa"/>
            <w:vAlign w:val="center"/>
          </w:tcPr>
          <w:p w14:paraId="66345E5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02155D2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bottom"/>
          </w:tcPr>
          <w:p w14:paraId="08A421B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BAE8DA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27D092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1B2A250" w14:textId="77777777" w:rsidTr="00362914">
        <w:tc>
          <w:tcPr>
            <w:tcW w:w="1222" w:type="dxa"/>
            <w:vAlign w:val="center"/>
          </w:tcPr>
          <w:p w14:paraId="5221F08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7B15421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I_R</w:t>
            </w:r>
          </w:p>
        </w:tc>
        <w:tc>
          <w:tcPr>
            <w:tcW w:w="1298" w:type="dxa"/>
            <w:vAlign w:val="bottom"/>
          </w:tcPr>
          <w:p w14:paraId="7996088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BD32E7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FA96C7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5EFC707" w14:textId="77777777" w:rsidTr="00362914">
        <w:tc>
          <w:tcPr>
            <w:tcW w:w="1222" w:type="dxa"/>
            <w:vAlign w:val="center"/>
          </w:tcPr>
          <w:p w14:paraId="1D09C0C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IV</w:t>
            </w:r>
          </w:p>
        </w:tc>
        <w:tc>
          <w:tcPr>
            <w:tcW w:w="3961" w:type="dxa"/>
            <w:vAlign w:val="bottom"/>
          </w:tcPr>
          <w:p w14:paraId="1A35C42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O_R</w:t>
            </w:r>
          </w:p>
        </w:tc>
        <w:tc>
          <w:tcPr>
            <w:tcW w:w="1298" w:type="dxa"/>
            <w:vAlign w:val="bottom"/>
          </w:tcPr>
          <w:p w14:paraId="1BB3AE1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729931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0FD068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1DAF6CF" w14:textId="77777777" w:rsidTr="00362914">
        <w:tc>
          <w:tcPr>
            <w:tcW w:w="1222" w:type="dxa"/>
            <w:vAlign w:val="center"/>
          </w:tcPr>
          <w:p w14:paraId="4AB31FB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54D3ECC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F1200_F_P2_R</w:t>
            </w:r>
          </w:p>
        </w:tc>
        <w:tc>
          <w:tcPr>
            <w:tcW w:w="1298" w:type="dxa"/>
            <w:vAlign w:val="bottom"/>
          </w:tcPr>
          <w:p w14:paraId="61300E9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BADD2A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67782A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91D8FAF" w14:textId="77777777" w:rsidTr="00362914">
        <w:tc>
          <w:tcPr>
            <w:tcW w:w="1222" w:type="dxa"/>
            <w:vAlign w:val="center"/>
          </w:tcPr>
          <w:p w14:paraId="583B565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776D0E9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2S_F_D2_R</w:t>
            </w:r>
          </w:p>
        </w:tc>
        <w:tc>
          <w:tcPr>
            <w:tcW w:w="1298" w:type="dxa"/>
            <w:vAlign w:val="bottom"/>
          </w:tcPr>
          <w:p w14:paraId="2DD5AAC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905216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4DF647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9C6074B" w14:textId="77777777" w:rsidTr="00362914">
        <w:tc>
          <w:tcPr>
            <w:tcW w:w="1222" w:type="dxa"/>
            <w:vAlign w:val="center"/>
          </w:tcPr>
          <w:p w14:paraId="1E1DE26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7B82406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2_F2707_F_DENV2_13_RIGHT_R</w:t>
            </w:r>
          </w:p>
        </w:tc>
        <w:tc>
          <w:tcPr>
            <w:tcW w:w="1298" w:type="dxa"/>
            <w:vAlign w:val="bottom"/>
          </w:tcPr>
          <w:p w14:paraId="4EECE2B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0C17A2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97788C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F74755F" w14:textId="77777777" w:rsidTr="00362914">
        <w:tc>
          <w:tcPr>
            <w:tcW w:w="1222" w:type="dxa"/>
            <w:vAlign w:val="center"/>
          </w:tcPr>
          <w:p w14:paraId="0D127E0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197A55D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1_LEFT_F_DENV2_13_RIGHT_R</w:t>
            </w:r>
          </w:p>
        </w:tc>
        <w:tc>
          <w:tcPr>
            <w:tcW w:w="1298" w:type="dxa"/>
            <w:vAlign w:val="bottom"/>
          </w:tcPr>
          <w:p w14:paraId="053D18B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3EAE48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54CD42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61078ED" w14:textId="77777777" w:rsidTr="00362914">
        <w:tc>
          <w:tcPr>
            <w:tcW w:w="1222" w:type="dxa"/>
            <w:vAlign w:val="center"/>
          </w:tcPr>
          <w:p w14:paraId="11C7B21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35085B3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13_LEFT_F_DENV2_13_RIGHT_R</w:t>
            </w:r>
          </w:p>
        </w:tc>
        <w:tc>
          <w:tcPr>
            <w:tcW w:w="1298" w:type="dxa"/>
            <w:vAlign w:val="bottom"/>
          </w:tcPr>
          <w:p w14:paraId="1C9F7F8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DEB58B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8B86BE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1A97EB5" w14:textId="77777777" w:rsidTr="00362914">
        <w:tc>
          <w:tcPr>
            <w:tcW w:w="1222" w:type="dxa"/>
            <w:vAlign w:val="center"/>
          </w:tcPr>
          <w:p w14:paraId="10FBE72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2AE0835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0_LEFT_F_DENV2_22_RIGHT_R</w:t>
            </w:r>
          </w:p>
        </w:tc>
        <w:tc>
          <w:tcPr>
            <w:tcW w:w="1298" w:type="dxa"/>
            <w:vAlign w:val="bottom"/>
          </w:tcPr>
          <w:p w14:paraId="021B59D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E52D15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A35EBF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8229CFB" w14:textId="77777777" w:rsidTr="00362914">
        <w:tc>
          <w:tcPr>
            <w:tcW w:w="1222" w:type="dxa"/>
            <w:vAlign w:val="center"/>
          </w:tcPr>
          <w:p w14:paraId="5E6E867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512A9E7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1_LEFT_F_DENV2_22_RIGHT_R</w:t>
            </w:r>
          </w:p>
        </w:tc>
        <w:tc>
          <w:tcPr>
            <w:tcW w:w="1298" w:type="dxa"/>
            <w:vAlign w:val="bottom"/>
          </w:tcPr>
          <w:p w14:paraId="6B0D0DF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EDECB4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4291BF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AD0A548" w14:textId="77777777" w:rsidTr="00362914">
        <w:tc>
          <w:tcPr>
            <w:tcW w:w="1222" w:type="dxa"/>
            <w:vAlign w:val="center"/>
          </w:tcPr>
          <w:p w14:paraId="12ED49B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3430AC1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4A47EA2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3EF435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CF76AF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FF49CAB" w14:textId="77777777" w:rsidTr="00362914">
        <w:tc>
          <w:tcPr>
            <w:tcW w:w="1222" w:type="dxa"/>
            <w:vAlign w:val="center"/>
          </w:tcPr>
          <w:p w14:paraId="4161A38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59CB733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3_LEFT_F_FRAGMENT_A_R</w:t>
            </w:r>
          </w:p>
        </w:tc>
        <w:tc>
          <w:tcPr>
            <w:tcW w:w="1298" w:type="dxa"/>
            <w:vAlign w:val="bottom"/>
          </w:tcPr>
          <w:p w14:paraId="6D100AE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B7E23E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134C19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74AA9F9" w14:textId="77777777" w:rsidTr="00362914">
        <w:tc>
          <w:tcPr>
            <w:tcW w:w="1222" w:type="dxa"/>
            <w:vAlign w:val="center"/>
          </w:tcPr>
          <w:p w14:paraId="162B36E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12E5C2E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I_F_NS3-2-I_R</w:t>
            </w:r>
          </w:p>
        </w:tc>
        <w:tc>
          <w:tcPr>
            <w:tcW w:w="1298" w:type="dxa"/>
            <w:vAlign w:val="bottom"/>
          </w:tcPr>
          <w:p w14:paraId="1372543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414611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CDEB82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102D49D" w14:textId="77777777" w:rsidTr="00362914">
        <w:tc>
          <w:tcPr>
            <w:tcW w:w="1222" w:type="dxa"/>
            <w:vAlign w:val="center"/>
          </w:tcPr>
          <w:p w14:paraId="1667831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1C1C9D5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I_R</w:t>
            </w:r>
          </w:p>
        </w:tc>
        <w:tc>
          <w:tcPr>
            <w:tcW w:w="1298" w:type="dxa"/>
            <w:vAlign w:val="bottom"/>
          </w:tcPr>
          <w:p w14:paraId="10CDBF5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033570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C9EBE9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CE4E69F" w14:textId="77777777" w:rsidTr="00362914">
        <w:tc>
          <w:tcPr>
            <w:tcW w:w="1222" w:type="dxa"/>
            <w:vAlign w:val="center"/>
          </w:tcPr>
          <w:p w14:paraId="24A36D7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2CAC482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NS3-2-O_F_NS3-2-O_R</w:t>
            </w:r>
          </w:p>
        </w:tc>
        <w:tc>
          <w:tcPr>
            <w:tcW w:w="1298" w:type="dxa"/>
            <w:vAlign w:val="bottom"/>
          </w:tcPr>
          <w:p w14:paraId="6859B22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4153B4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D90890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0922F15" w14:textId="77777777" w:rsidTr="00362914">
        <w:tc>
          <w:tcPr>
            <w:tcW w:w="1222" w:type="dxa"/>
            <w:vAlign w:val="center"/>
          </w:tcPr>
          <w:p w14:paraId="347033E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w:t>
            </w:r>
          </w:p>
        </w:tc>
        <w:tc>
          <w:tcPr>
            <w:tcW w:w="3961" w:type="dxa"/>
            <w:vAlign w:val="bottom"/>
          </w:tcPr>
          <w:p w14:paraId="4F8341F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RSS3_F_RSS4_R</w:t>
            </w:r>
          </w:p>
        </w:tc>
        <w:tc>
          <w:tcPr>
            <w:tcW w:w="1298" w:type="dxa"/>
            <w:vAlign w:val="bottom"/>
          </w:tcPr>
          <w:p w14:paraId="7985700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F2870B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D79467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F6473DB" w14:textId="77777777" w:rsidTr="00362914">
        <w:tc>
          <w:tcPr>
            <w:tcW w:w="1222" w:type="dxa"/>
            <w:vAlign w:val="center"/>
          </w:tcPr>
          <w:p w14:paraId="1325144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2VI</w:t>
            </w:r>
          </w:p>
        </w:tc>
        <w:tc>
          <w:tcPr>
            <w:tcW w:w="3961" w:type="dxa"/>
            <w:vAlign w:val="bottom"/>
          </w:tcPr>
          <w:p w14:paraId="1087542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2_22_LEFT_F_FRAGMENT_A_R</w:t>
            </w:r>
          </w:p>
        </w:tc>
        <w:tc>
          <w:tcPr>
            <w:tcW w:w="1298" w:type="dxa"/>
            <w:vAlign w:val="bottom"/>
          </w:tcPr>
          <w:p w14:paraId="32B4927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463DCC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61ADB8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F49460E" w14:textId="77777777" w:rsidTr="00362914">
        <w:tc>
          <w:tcPr>
            <w:tcW w:w="1222" w:type="dxa"/>
            <w:vAlign w:val="center"/>
          </w:tcPr>
          <w:p w14:paraId="6BBD59A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5A25EF6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F1187_F_D3R1758_R</w:t>
            </w:r>
          </w:p>
        </w:tc>
        <w:tc>
          <w:tcPr>
            <w:tcW w:w="1298" w:type="dxa"/>
            <w:vAlign w:val="bottom"/>
          </w:tcPr>
          <w:p w14:paraId="7C5E2D0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3F2C4A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3701E5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7E7FF22" w14:textId="77777777" w:rsidTr="00362914">
        <w:tc>
          <w:tcPr>
            <w:tcW w:w="1222" w:type="dxa"/>
            <w:vAlign w:val="center"/>
          </w:tcPr>
          <w:p w14:paraId="0911350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742BC18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SEQ2_F_D3R1758_R</w:t>
            </w:r>
          </w:p>
        </w:tc>
        <w:tc>
          <w:tcPr>
            <w:tcW w:w="1298" w:type="dxa"/>
            <w:vAlign w:val="bottom"/>
          </w:tcPr>
          <w:p w14:paraId="4DAD3C0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9E4B17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579ACD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B18DE7B" w14:textId="77777777" w:rsidTr="00362914">
        <w:tc>
          <w:tcPr>
            <w:tcW w:w="1222" w:type="dxa"/>
            <w:vAlign w:val="center"/>
          </w:tcPr>
          <w:p w14:paraId="2A33851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1585464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12_LEFT_F_DENV3_12_RIGHT_R</w:t>
            </w:r>
          </w:p>
        </w:tc>
        <w:tc>
          <w:tcPr>
            <w:tcW w:w="1298" w:type="dxa"/>
            <w:vAlign w:val="bottom"/>
          </w:tcPr>
          <w:p w14:paraId="34E5EED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40911F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B02F25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7ABEB38" w14:textId="77777777" w:rsidTr="00362914">
        <w:tc>
          <w:tcPr>
            <w:tcW w:w="1222" w:type="dxa"/>
            <w:vAlign w:val="center"/>
          </w:tcPr>
          <w:p w14:paraId="641C08D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228B4EF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20_LEFT_F_DENV3_20_RIGHT_R</w:t>
            </w:r>
          </w:p>
        </w:tc>
        <w:tc>
          <w:tcPr>
            <w:tcW w:w="1298" w:type="dxa"/>
            <w:vAlign w:val="bottom"/>
          </w:tcPr>
          <w:p w14:paraId="5560F1B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3258B6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2613E9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58930BA" w14:textId="77777777" w:rsidTr="00362914">
        <w:tc>
          <w:tcPr>
            <w:tcW w:w="1222" w:type="dxa"/>
            <w:vAlign w:val="center"/>
          </w:tcPr>
          <w:p w14:paraId="196BC08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55C6A8C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5_RIGHT_R</w:t>
            </w:r>
          </w:p>
        </w:tc>
        <w:tc>
          <w:tcPr>
            <w:tcW w:w="1298" w:type="dxa"/>
            <w:vAlign w:val="bottom"/>
          </w:tcPr>
          <w:p w14:paraId="4145C60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CCB4F1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EA6F17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691AF1A" w14:textId="77777777" w:rsidTr="00362914">
        <w:tc>
          <w:tcPr>
            <w:tcW w:w="1222" w:type="dxa"/>
            <w:vAlign w:val="center"/>
          </w:tcPr>
          <w:p w14:paraId="6B1F1DA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23C1271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6_RIGHT_R</w:t>
            </w:r>
          </w:p>
        </w:tc>
        <w:tc>
          <w:tcPr>
            <w:tcW w:w="1298" w:type="dxa"/>
            <w:vAlign w:val="bottom"/>
          </w:tcPr>
          <w:p w14:paraId="4406A48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DE3C2B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5B0B16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973B832" w14:textId="77777777" w:rsidTr="00362914">
        <w:tc>
          <w:tcPr>
            <w:tcW w:w="1222" w:type="dxa"/>
            <w:vAlign w:val="center"/>
          </w:tcPr>
          <w:p w14:paraId="2DF7629F"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w:t>
            </w:r>
          </w:p>
        </w:tc>
        <w:tc>
          <w:tcPr>
            <w:tcW w:w="3961" w:type="dxa"/>
            <w:vAlign w:val="bottom"/>
          </w:tcPr>
          <w:p w14:paraId="068F300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RN_F2_F_D3_R</w:t>
            </w:r>
          </w:p>
        </w:tc>
        <w:tc>
          <w:tcPr>
            <w:tcW w:w="1298" w:type="dxa"/>
            <w:vAlign w:val="bottom"/>
          </w:tcPr>
          <w:p w14:paraId="3E31395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1722B3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3F141B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34B481B" w14:textId="77777777" w:rsidTr="00362914">
        <w:tc>
          <w:tcPr>
            <w:tcW w:w="1222" w:type="dxa"/>
            <w:vAlign w:val="center"/>
          </w:tcPr>
          <w:p w14:paraId="576E0E8C"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w:t>
            </w:r>
          </w:p>
        </w:tc>
        <w:tc>
          <w:tcPr>
            <w:tcW w:w="3961" w:type="dxa"/>
            <w:vAlign w:val="bottom"/>
          </w:tcPr>
          <w:p w14:paraId="3430F1C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12_LEFT_F_DENV3_12_RIGHT_R</w:t>
            </w:r>
          </w:p>
        </w:tc>
        <w:tc>
          <w:tcPr>
            <w:tcW w:w="1298" w:type="dxa"/>
            <w:vAlign w:val="bottom"/>
          </w:tcPr>
          <w:p w14:paraId="54B84A7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D0CA12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88F0F5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94CCBF8" w14:textId="77777777" w:rsidTr="00362914">
        <w:tc>
          <w:tcPr>
            <w:tcW w:w="1222" w:type="dxa"/>
            <w:vAlign w:val="center"/>
          </w:tcPr>
          <w:p w14:paraId="4A19F7B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w:t>
            </w:r>
          </w:p>
        </w:tc>
        <w:tc>
          <w:tcPr>
            <w:tcW w:w="3961" w:type="dxa"/>
            <w:vAlign w:val="bottom"/>
          </w:tcPr>
          <w:p w14:paraId="614030D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20_LEFT_F_DENV3_20_RIGHT_R</w:t>
            </w:r>
          </w:p>
        </w:tc>
        <w:tc>
          <w:tcPr>
            <w:tcW w:w="1298" w:type="dxa"/>
            <w:vAlign w:val="bottom"/>
          </w:tcPr>
          <w:p w14:paraId="769FA03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4D3646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CC0BE2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4BD2134" w14:textId="77777777" w:rsidTr="00362914">
        <w:tc>
          <w:tcPr>
            <w:tcW w:w="1222" w:type="dxa"/>
            <w:vAlign w:val="center"/>
          </w:tcPr>
          <w:p w14:paraId="0239BA1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w:t>
            </w:r>
          </w:p>
        </w:tc>
        <w:tc>
          <w:tcPr>
            <w:tcW w:w="3961" w:type="dxa"/>
            <w:vAlign w:val="bottom"/>
          </w:tcPr>
          <w:p w14:paraId="7BA4EBC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5_RIGHT_R</w:t>
            </w:r>
          </w:p>
        </w:tc>
        <w:tc>
          <w:tcPr>
            <w:tcW w:w="1298" w:type="dxa"/>
            <w:vAlign w:val="bottom"/>
          </w:tcPr>
          <w:p w14:paraId="00F53E6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B68E15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199CF9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BF83D06" w14:textId="77777777" w:rsidTr="00362914">
        <w:tc>
          <w:tcPr>
            <w:tcW w:w="1222" w:type="dxa"/>
            <w:vAlign w:val="center"/>
          </w:tcPr>
          <w:p w14:paraId="46AFA9D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w:t>
            </w:r>
          </w:p>
        </w:tc>
        <w:tc>
          <w:tcPr>
            <w:tcW w:w="3961" w:type="dxa"/>
            <w:vAlign w:val="bottom"/>
          </w:tcPr>
          <w:p w14:paraId="5C12C6A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6_RIGHT_R</w:t>
            </w:r>
          </w:p>
        </w:tc>
        <w:tc>
          <w:tcPr>
            <w:tcW w:w="1298" w:type="dxa"/>
            <w:vAlign w:val="bottom"/>
          </w:tcPr>
          <w:p w14:paraId="575B43E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48522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884713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941B2B7" w14:textId="77777777" w:rsidTr="00362914">
        <w:tc>
          <w:tcPr>
            <w:tcW w:w="1222" w:type="dxa"/>
            <w:vAlign w:val="center"/>
          </w:tcPr>
          <w:p w14:paraId="3D49D43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w:t>
            </w:r>
          </w:p>
        </w:tc>
        <w:tc>
          <w:tcPr>
            <w:tcW w:w="3961" w:type="dxa"/>
            <w:vAlign w:val="bottom"/>
          </w:tcPr>
          <w:p w14:paraId="545E1A7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RN_F2_F_D3_R</w:t>
            </w:r>
          </w:p>
        </w:tc>
        <w:tc>
          <w:tcPr>
            <w:tcW w:w="1298" w:type="dxa"/>
            <w:vAlign w:val="bottom"/>
          </w:tcPr>
          <w:p w14:paraId="3929353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CEA985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EE2AE3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ED7991B" w14:textId="77777777" w:rsidTr="00362914">
        <w:tc>
          <w:tcPr>
            <w:tcW w:w="1222" w:type="dxa"/>
            <w:vAlign w:val="center"/>
          </w:tcPr>
          <w:p w14:paraId="18720EA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6AA97715"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F1187_F_D3R1758_R</w:t>
            </w:r>
          </w:p>
        </w:tc>
        <w:tc>
          <w:tcPr>
            <w:tcW w:w="1298" w:type="dxa"/>
            <w:vAlign w:val="bottom"/>
          </w:tcPr>
          <w:p w14:paraId="024A4CF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777DF5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CBF381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2487A24" w14:textId="77777777" w:rsidTr="00362914">
        <w:tc>
          <w:tcPr>
            <w:tcW w:w="1222" w:type="dxa"/>
            <w:vAlign w:val="center"/>
          </w:tcPr>
          <w:p w14:paraId="101976F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3BF62A5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SEQ2_F_D3R1758_R</w:t>
            </w:r>
          </w:p>
        </w:tc>
        <w:tc>
          <w:tcPr>
            <w:tcW w:w="1298" w:type="dxa"/>
            <w:vAlign w:val="bottom"/>
          </w:tcPr>
          <w:p w14:paraId="6DC22291"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BB4F6E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871013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078E189" w14:textId="77777777" w:rsidTr="00362914">
        <w:tc>
          <w:tcPr>
            <w:tcW w:w="1222" w:type="dxa"/>
            <w:vAlign w:val="center"/>
          </w:tcPr>
          <w:p w14:paraId="518284E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17326DB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12_LEFT_F_DENV3_12_RIGHT_R</w:t>
            </w:r>
          </w:p>
        </w:tc>
        <w:tc>
          <w:tcPr>
            <w:tcW w:w="1298" w:type="dxa"/>
            <w:vAlign w:val="bottom"/>
          </w:tcPr>
          <w:p w14:paraId="04A8A5E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4F087BF"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A94908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D6D0BB9" w14:textId="77777777" w:rsidTr="00362914">
        <w:tc>
          <w:tcPr>
            <w:tcW w:w="1222" w:type="dxa"/>
            <w:vAlign w:val="center"/>
          </w:tcPr>
          <w:p w14:paraId="5871067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031281F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20_LEFT_F_DENV3_20_RIGHT_R</w:t>
            </w:r>
          </w:p>
        </w:tc>
        <w:tc>
          <w:tcPr>
            <w:tcW w:w="1298" w:type="dxa"/>
            <w:vAlign w:val="bottom"/>
          </w:tcPr>
          <w:p w14:paraId="7811909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4E3D35C"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330425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BD3580E" w14:textId="77777777" w:rsidTr="00362914">
        <w:tc>
          <w:tcPr>
            <w:tcW w:w="1222" w:type="dxa"/>
            <w:vAlign w:val="center"/>
          </w:tcPr>
          <w:p w14:paraId="4B677A1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5BC2D16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5_RIGHT_R</w:t>
            </w:r>
          </w:p>
        </w:tc>
        <w:tc>
          <w:tcPr>
            <w:tcW w:w="1298" w:type="dxa"/>
            <w:vAlign w:val="bottom"/>
          </w:tcPr>
          <w:p w14:paraId="5BE8B74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9CC34F4"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A18286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C57F35F" w14:textId="77777777" w:rsidTr="00362914">
        <w:tc>
          <w:tcPr>
            <w:tcW w:w="1222" w:type="dxa"/>
            <w:vAlign w:val="center"/>
          </w:tcPr>
          <w:p w14:paraId="45E5DA24"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1DEE74B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6_RIGHT_R</w:t>
            </w:r>
          </w:p>
        </w:tc>
        <w:tc>
          <w:tcPr>
            <w:tcW w:w="1298" w:type="dxa"/>
            <w:vAlign w:val="bottom"/>
          </w:tcPr>
          <w:p w14:paraId="6001527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DC4CCD0"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1F2028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7CEC4B7" w14:textId="77777777" w:rsidTr="00362914">
        <w:tc>
          <w:tcPr>
            <w:tcW w:w="1222" w:type="dxa"/>
            <w:vAlign w:val="center"/>
          </w:tcPr>
          <w:p w14:paraId="052066F2"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III</w:t>
            </w:r>
          </w:p>
        </w:tc>
        <w:tc>
          <w:tcPr>
            <w:tcW w:w="3961" w:type="dxa"/>
            <w:vAlign w:val="bottom"/>
          </w:tcPr>
          <w:p w14:paraId="471A06E3"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RN_F2_F_D3_R</w:t>
            </w:r>
          </w:p>
        </w:tc>
        <w:tc>
          <w:tcPr>
            <w:tcW w:w="1298" w:type="dxa"/>
            <w:vAlign w:val="bottom"/>
          </w:tcPr>
          <w:p w14:paraId="4C871C6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659E23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147BA9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FA7A050" w14:textId="77777777" w:rsidTr="00362914">
        <w:tc>
          <w:tcPr>
            <w:tcW w:w="1222" w:type="dxa"/>
            <w:vAlign w:val="center"/>
          </w:tcPr>
          <w:p w14:paraId="025D9CCA"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5C54B1F8"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F1187_F_D3R1758_R</w:t>
            </w:r>
          </w:p>
        </w:tc>
        <w:tc>
          <w:tcPr>
            <w:tcW w:w="1298" w:type="dxa"/>
            <w:vAlign w:val="bottom"/>
          </w:tcPr>
          <w:p w14:paraId="383C66F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046E37B"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A919FA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AAB571F" w14:textId="77777777" w:rsidTr="00362914">
        <w:tc>
          <w:tcPr>
            <w:tcW w:w="1222" w:type="dxa"/>
            <w:vAlign w:val="center"/>
          </w:tcPr>
          <w:p w14:paraId="5CBE1DF0"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048F6A37"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3SEQ2_F_D3R1758_R</w:t>
            </w:r>
          </w:p>
        </w:tc>
        <w:tc>
          <w:tcPr>
            <w:tcW w:w="1298" w:type="dxa"/>
            <w:vAlign w:val="bottom"/>
          </w:tcPr>
          <w:p w14:paraId="0CEA7449"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97BBFC1"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B782189"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661D5FB" w14:textId="77777777" w:rsidTr="00362914">
        <w:tc>
          <w:tcPr>
            <w:tcW w:w="1222" w:type="dxa"/>
            <w:vAlign w:val="center"/>
          </w:tcPr>
          <w:p w14:paraId="6A39E546"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4A1DA44B"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12_LEFT_F_DENV3_12_RIGHT_R</w:t>
            </w:r>
          </w:p>
        </w:tc>
        <w:tc>
          <w:tcPr>
            <w:tcW w:w="1298" w:type="dxa"/>
            <w:vAlign w:val="bottom"/>
          </w:tcPr>
          <w:p w14:paraId="6E34A05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3F92F28"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992F8DC"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EF469B5" w14:textId="77777777" w:rsidTr="00362914">
        <w:tc>
          <w:tcPr>
            <w:tcW w:w="1222" w:type="dxa"/>
            <w:vAlign w:val="center"/>
          </w:tcPr>
          <w:p w14:paraId="025AD1A8"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7129DAD7"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20_LEFT_F_DENV3_20_RIGHT_R</w:t>
            </w:r>
          </w:p>
        </w:tc>
        <w:tc>
          <w:tcPr>
            <w:tcW w:w="1298" w:type="dxa"/>
            <w:vAlign w:val="bottom"/>
          </w:tcPr>
          <w:p w14:paraId="6DBD6EE1"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753999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D36EB79"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55F8AB7" w14:textId="77777777" w:rsidTr="00362914">
        <w:tc>
          <w:tcPr>
            <w:tcW w:w="1222" w:type="dxa"/>
            <w:vAlign w:val="center"/>
          </w:tcPr>
          <w:p w14:paraId="41881C32"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1DAE8308"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5_LEFT_F_DENV3_5_RIGHT_R</w:t>
            </w:r>
          </w:p>
        </w:tc>
        <w:tc>
          <w:tcPr>
            <w:tcW w:w="1298" w:type="dxa"/>
            <w:vAlign w:val="bottom"/>
          </w:tcPr>
          <w:p w14:paraId="4AE58DB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7A8E14"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FA984FB"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993CCDF" w14:textId="77777777" w:rsidTr="00362914">
        <w:tc>
          <w:tcPr>
            <w:tcW w:w="1222" w:type="dxa"/>
            <w:vAlign w:val="center"/>
          </w:tcPr>
          <w:p w14:paraId="4D59804C"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3V</w:t>
            </w:r>
          </w:p>
        </w:tc>
        <w:tc>
          <w:tcPr>
            <w:tcW w:w="3961" w:type="dxa"/>
            <w:vAlign w:val="bottom"/>
          </w:tcPr>
          <w:p w14:paraId="7D9BBA13"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3_RN_F2_F_D3_R</w:t>
            </w:r>
          </w:p>
        </w:tc>
        <w:tc>
          <w:tcPr>
            <w:tcW w:w="1298" w:type="dxa"/>
            <w:vAlign w:val="bottom"/>
          </w:tcPr>
          <w:p w14:paraId="5A3E5C4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2566962A"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6B9B8D9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2A31552" w14:textId="77777777" w:rsidTr="00362914">
        <w:tc>
          <w:tcPr>
            <w:tcW w:w="1222" w:type="dxa"/>
            <w:vAlign w:val="center"/>
          </w:tcPr>
          <w:p w14:paraId="462759F5"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6EB2E8C3"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162_F_D4_R</w:t>
            </w:r>
          </w:p>
        </w:tc>
        <w:tc>
          <w:tcPr>
            <w:tcW w:w="1298" w:type="dxa"/>
            <w:vAlign w:val="bottom"/>
          </w:tcPr>
          <w:p w14:paraId="60987C18"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4DD9D4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4E79099"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59F0D79" w14:textId="77777777" w:rsidTr="00362914">
        <w:tc>
          <w:tcPr>
            <w:tcW w:w="1222" w:type="dxa"/>
            <w:vAlign w:val="center"/>
          </w:tcPr>
          <w:p w14:paraId="5575DF87"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lastRenderedPageBreak/>
              <w:t>4I</w:t>
            </w:r>
          </w:p>
        </w:tc>
        <w:tc>
          <w:tcPr>
            <w:tcW w:w="3961" w:type="dxa"/>
            <w:vAlign w:val="bottom"/>
          </w:tcPr>
          <w:p w14:paraId="260D17BC"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4_F5299_F_DENV4_19_RIGHT_R</w:t>
            </w:r>
          </w:p>
        </w:tc>
        <w:tc>
          <w:tcPr>
            <w:tcW w:w="1298" w:type="dxa"/>
            <w:vAlign w:val="bottom"/>
          </w:tcPr>
          <w:p w14:paraId="5F544B08"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FCF538A"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FC4A29D"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376EA85" w14:textId="77777777" w:rsidTr="00362914">
        <w:tc>
          <w:tcPr>
            <w:tcW w:w="1222" w:type="dxa"/>
            <w:vAlign w:val="center"/>
          </w:tcPr>
          <w:p w14:paraId="41D4836B"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10C27D03"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F_D4_R</w:t>
            </w:r>
          </w:p>
        </w:tc>
        <w:tc>
          <w:tcPr>
            <w:tcW w:w="1298" w:type="dxa"/>
            <w:vAlign w:val="bottom"/>
          </w:tcPr>
          <w:p w14:paraId="1042871A"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45ADF6"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32F951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3B48B09" w14:textId="77777777" w:rsidTr="00362914">
        <w:tc>
          <w:tcPr>
            <w:tcW w:w="1222" w:type="dxa"/>
            <w:vAlign w:val="center"/>
          </w:tcPr>
          <w:p w14:paraId="140FCA63"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3CD3E8D2"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7_LEFT_F_DEN4_R5525_R</w:t>
            </w:r>
          </w:p>
        </w:tc>
        <w:tc>
          <w:tcPr>
            <w:tcW w:w="1298" w:type="dxa"/>
            <w:vAlign w:val="bottom"/>
          </w:tcPr>
          <w:p w14:paraId="2897844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7B95B6C"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CF525B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E1DF3F8" w14:textId="77777777" w:rsidTr="00362914">
        <w:tc>
          <w:tcPr>
            <w:tcW w:w="1222" w:type="dxa"/>
            <w:vAlign w:val="center"/>
          </w:tcPr>
          <w:p w14:paraId="2046C2E5"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55AF90E0"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8_LEFT_F_DEN4_REVERSE_R</w:t>
            </w:r>
          </w:p>
        </w:tc>
        <w:tc>
          <w:tcPr>
            <w:tcW w:w="1298" w:type="dxa"/>
            <w:vAlign w:val="bottom"/>
          </w:tcPr>
          <w:p w14:paraId="4B55B85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28EC391"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9F16E3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F202378" w14:textId="77777777" w:rsidTr="00362914">
        <w:tc>
          <w:tcPr>
            <w:tcW w:w="1222" w:type="dxa"/>
            <w:vAlign w:val="center"/>
          </w:tcPr>
          <w:p w14:paraId="4E254F94"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086ABC7B"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22_LEFT_F_DENV4_22_RIGHT_R</w:t>
            </w:r>
          </w:p>
        </w:tc>
        <w:tc>
          <w:tcPr>
            <w:tcW w:w="1298" w:type="dxa"/>
            <w:vAlign w:val="bottom"/>
          </w:tcPr>
          <w:p w14:paraId="01CD7AC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2EAD6D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640CDB3"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267915FC" w14:textId="77777777" w:rsidTr="00362914">
        <w:tc>
          <w:tcPr>
            <w:tcW w:w="1222" w:type="dxa"/>
            <w:vAlign w:val="center"/>
          </w:tcPr>
          <w:p w14:paraId="4EFD8B75"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6FDBF1AD"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7_LEFT_F_DENV4_RN_R1_R</w:t>
            </w:r>
          </w:p>
        </w:tc>
        <w:tc>
          <w:tcPr>
            <w:tcW w:w="1298" w:type="dxa"/>
            <w:vAlign w:val="bottom"/>
          </w:tcPr>
          <w:p w14:paraId="63D36272"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3F749F22"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809AE8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31F0DEB" w14:textId="77777777" w:rsidTr="00362914">
        <w:tc>
          <w:tcPr>
            <w:tcW w:w="1222" w:type="dxa"/>
            <w:vAlign w:val="center"/>
          </w:tcPr>
          <w:p w14:paraId="0E4D2D28"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w:t>
            </w:r>
          </w:p>
        </w:tc>
        <w:tc>
          <w:tcPr>
            <w:tcW w:w="3961" w:type="dxa"/>
            <w:vAlign w:val="bottom"/>
          </w:tcPr>
          <w:p w14:paraId="41CA0B62"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RN_F2_F_DENV4_RN_R2_R</w:t>
            </w:r>
          </w:p>
        </w:tc>
        <w:tc>
          <w:tcPr>
            <w:tcW w:w="1298" w:type="dxa"/>
            <w:vAlign w:val="bottom"/>
          </w:tcPr>
          <w:p w14:paraId="7F237CC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F75BCE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2DC93C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08E154B" w14:textId="77777777" w:rsidTr="00362914">
        <w:tc>
          <w:tcPr>
            <w:tcW w:w="1222" w:type="dxa"/>
            <w:vAlign w:val="center"/>
          </w:tcPr>
          <w:p w14:paraId="6965C02B"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7F8A1C9D"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162_F_D4_R</w:t>
            </w:r>
          </w:p>
        </w:tc>
        <w:tc>
          <w:tcPr>
            <w:tcW w:w="1298" w:type="dxa"/>
            <w:vAlign w:val="bottom"/>
          </w:tcPr>
          <w:p w14:paraId="7078C1EC"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B4638F"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1A5C4349"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5193F12E" w14:textId="77777777" w:rsidTr="00362914">
        <w:tc>
          <w:tcPr>
            <w:tcW w:w="1222" w:type="dxa"/>
            <w:vAlign w:val="center"/>
          </w:tcPr>
          <w:p w14:paraId="45D3CCEA"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696911B6"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4_F5299_F_DENV4_19_RIGHT_R</w:t>
            </w:r>
          </w:p>
        </w:tc>
        <w:tc>
          <w:tcPr>
            <w:tcW w:w="1298" w:type="dxa"/>
            <w:vAlign w:val="bottom"/>
          </w:tcPr>
          <w:p w14:paraId="7ED951C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2221C6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1A85364"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F5898BB" w14:textId="77777777" w:rsidTr="00362914">
        <w:tc>
          <w:tcPr>
            <w:tcW w:w="1222" w:type="dxa"/>
            <w:vAlign w:val="center"/>
          </w:tcPr>
          <w:p w14:paraId="339840FC"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7301E420"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F_D4_R</w:t>
            </w:r>
          </w:p>
        </w:tc>
        <w:tc>
          <w:tcPr>
            <w:tcW w:w="1298" w:type="dxa"/>
            <w:vAlign w:val="bottom"/>
          </w:tcPr>
          <w:p w14:paraId="2A99A500"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35BB0C3"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F9918C8"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D615BFF" w14:textId="77777777" w:rsidTr="00362914">
        <w:tc>
          <w:tcPr>
            <w:tcW w:w="1222" w:type="dxa"/>
            <w:vAlign w:val="center"/>
          </w:tcPr>
          <w:p w14:paraId="44E8233D"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189CA4D1"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7_LEFT_F_DEN4_R5525_R</w:t>
            </w:r>
          </w:p>
        </w:tc>
        <w:tc>
          <w:tcPr>
            <w:tcW w:w="1298" w:type="dxa"/>
            <w:vAlign w:val="bottom"/>
          </w:tcPr>
          <w:p w14:paraId="4C6BAE9B"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A16517D"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254118C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19656EAA" w14:textId="77777777" w:rsidTr="00362914">
        <w:tc>
          <w:tcPr>
            <w:tcW w:w="1222" w:type="dxa"/>
            <w:vAlign w:val="center"/>
          </w:tcPr>
          <w:p w14:paraId="2B131237"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15AE93E3"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18_LEFT_F_DEN4_REVERSE_R</w:t>
            </w:r>
          </w:p>
        </w:tc>
        <w:tc>
          <w:tcPr>
            <w:tcW w:w="1298" w:type="dxa"/>
            <w:vAlign w:val="bottom"/>
          </w:tcPr>
          <w:p w14:paraId="656C1F03"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FEEB517"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3A62EFE"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268D549" w14:textId="77777777" w:rsidTr="00362914">
        <w:tc>
          <w:tcPr>
            <w:tcW w:w="1222" w:type="dxa"/>
            <w:vAlign w:val="center"/>
          </w:tcPr>
          <w:p w14:paraId="63531F8F"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06EEACCF" w14:textId="77777777" w:rsidR="00FC329C" w:rsidRPr="00D178C9"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22_LEFT_F_DENV4_22_RIGHT_R</w:t>
            </w:r>
          </w:p>
        </w:tc>
        <w:tc>
          <w:tcPr>
            <w:tcW w:w="1298" w:type="dxa"/>
            <w:vAlign w:val="bottom"/>
          </w:tcPr>
          <w:p w14:paraId="0D683E58"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732C71D5"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0B17FD9B" w14:textId="77777777" w:rsidR="00FC329C" w:rsidRPr="00D178C9"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6EAD9EFC" w14:textId="77777777" w:rsidTr="00362914">
        <w:tc>
          <w:tcPr>
            <w:tcW w:w="1222" w:type="dxa"/>
            <w:vAlign w:val="center"/>
          </w:tcPr>
          <w:p w14:paraId="7ACB314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602E4FE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7_LEFT_F_DENV4_RN_R1_R</w:t>
            </w:r>
          </w:p>
        </w:tc>
        <w:tc>
          <w:tcPr>
            <w:tcW w:w="1298" w:type="dxa"/>
            <w:vAlign w:val="bottom"/>
          </w:tcPr>
          <w:p w14:paraId="6BBB318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0768944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520D98D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412EA7B5" w14:textId="77777777" w:rsidTr="00362914">
        <w:tc>
          <w:tcPr>
            <w:tcW w:w="1222" w:type="dxa"/>
            <w:vAlign w:val="center"/>
          </w:tcPr>
          <w:p w14:paraId="15B927CE"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w:t>
            </w:r>
          </w:p>
        </w:tc>
        <w:tc>
          <w:tcPr>
            <w:tcW w:w="3961" w:type="dxa"/>
            <w:vAlign w:val="bottom"/>
          </w:tcPr>
          <w:p w14:paraId="7B38BFDB"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RN_F2_F_DENV4_RN_R2_R</w:t>
            </w:r>
          </w:p>
        </w:tc>
        <w:tc>
          <w:tcPr>
            <w:tcW w:w="1298" w:type="dxa"/>
            <w:vAlign w:val="bottom"/>
          </w:tcPr>
          <w:p w14:paraId="4B253356"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6D2F50F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B42150E"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51A130B" w14:textId="77777777" w:rsidTr="00362914">
        <w:tc>
          <w:tcPr>
            <w:tcW w:w="1222" w:type="dxa"/>
            <w:vAlign w:val="center"/>
          </w:tcPr>
          <w:p w14:paraId="35E49AA1"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I</w:t>
            </w:r>
          </w:p>
        </w:tc>
        <w:tc>
          <w:tcPr>
            <w:tcW w:w="3961" w:type="dxa"/>
            <w:vAlign w:val="bottom"/>
          </w:tcPr>
          <w:p w14:paraId="1E0CDE1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162_F_D4_R</w:t>
            </w:r>
          </w:p>
        </w:tc>
        <w:tc>
          <w:tcPr>
            <w:tcW w:w="1298" w:type="dxa"/>
            <w:vAlign w:val="bottom"/>
          </w:tcPr>
          <w:p w14:paraId="6EB0FCC2"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6DD879B"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4BA7F2C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735DFCEF" w14:textId="77777777" w:rsidTr="00362914">
        <w:tc>
          <w:tcPr>
            <w:tcW w:w="1222" w:type="dxa"/>
            <w:vAlign w:val="center"/>
          </w:tcPr>
          <w:p w14:paraId="54593070"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I</w:t>
            </w:r>
          </w:p>
        </w:tc>
        <w:tc>
          <w:tcPr>
            <w:tcW w:w="3961" w:type="dxa"/>
            <w:vAlign w:val="bottom"/>
          </w:tcPr>
          <w:p w14:paraId="7CA40F4D"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4_F5299_F_DENV4_19_RIGHT_R</w:t>
            </w:r>
          </w:p>
        </w:tc>
        <w:tc>
          <w:tcPr>
            <w:tcW w:w="1298" w:type="dxa"/>
            <w:vAlign w:val="bottom"/>
          </w:tcPr>
          <w:p w14:paraId="3CEBFC47"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4439FAA5"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F51776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0FBD6639" w14:textId="77777777" w:rsidTr="00362914">
        <w:tc>
          <w:tcPr>
            <w:tcW w:w="1222" w:type="dxa"/>
            <w:vAlign w:val="center"/>
          </w:tcPr>
          <w:p w14:paraId="77BD5348"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II</w:t>
            </w:r>
          </w:p>
        </w:tc>
        <w:tc>
          <w:tcPr>
            <w:tcW w:w="3961" w:type="dxa"/>
            <w:vAlign w:val="bottom"/>
          </w:tcPr>
          <w:p w14:paraId="3530F81A"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RN_F2_F_DENV4_RN_R2_R</w:t>
            </w:r>
          </w:p>
        </w:tc>
        <w:tc>
          <w:tcPr>
            <w:tcW w:w="1298" w:type="dxa"/>
            <w:vAlign w:val="bottom"/>
          </w:tcPr>
          <w:p w14:paraId="32AADC88"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5FDB1423"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72A06E8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r w:rsidR="00FC329C" w14:paraId="38C49A8F" w14:textId="77777777" w:rsidTr="00362914">
        <w:tc>
          <w:tcPr>
            <w:tcW w:w="1222" w:type="dxa"/>
            <w:vAlign w:val="center"/>
          </w:tcPr>
          <w:p w14:paraId="70075446"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4IV</w:t>
            </w:r>
          </w:p>
        </w:tc>
        <w:tc>
          <w:tcPr>
            <w:tcW w:w="3961" w:type="dxa"/>
            <w:vAlign w:val="bottom"/>
          </w:tcPr>
          <w:p w14:paraId="6438EAC7" w14:textId="77777777" w:rsidR="00FC329C" w:rsidRPr="00305687" w:rsidRDefault="00FC329C" w:rsidP="00362914">
            <w:pPr>
              <w:spacing w:line="240" w:lineRule="auto"/>
              <w:jc w:val="left"/>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DENV4_RN_F2_F_DENV4_RN_R2_R</w:t>
            </w:r>
          </w:p>
        </w:tc>
        <w:tc>
          <w:tcPr>
            <w:tcW w:w="1298" w:type="dxa"/>
            <w:vAlign w:val="bottom"/>
          </w:tcPr>
          <w:p w14:paraId="7693BD1D"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85" w:type="dxa"/>
            <w:vAlign w:val="bottom"/>
          </w:tcPr>
          <w:p w14:paraId="1CCB0629"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c>
          <w:tcPr>
            <w:tcW w:w="1250" w:type="dxa"/>
            <w:vAlign w:val="bottom"/>
          </w:tcPr>
          <w:p w14:paraId="33B819DA" w14:textId="77777777" w:rsidR="00FC329C" w:rsidRPr="00305687" w:rsidRDefault="00FC329C" w:rsidP="00362914">
            <w:pPr>
              <w:spacing w:line="240" w:lineRule="auto"/>
              <w:jc w:val="center"/>
              <w:rPr>
                <w:rFonts w:eastAsia="Times New Roman" w:cs="Times New Roman"/>
                <w:color w:val="000000"/>
                <w:kern w:val="0"/>
                <w:sz w:val="20"/>
                <w:szCs w:val="20"/>
                <w14:ligatures w14:val="none"/>
              </w:rPr>
            </w:pPr>
            <w:r w:rsidRPr="00305687">
              <w:rPr>
                <w:rFonts w:eastAsia="Times New Roman" w:cs="Times New Roman"/>
                <w:color w:val="000000"/>
                <w:kern w:val="0"/>
                <w:sz w:val="20"/>
                <w:szCs w:val="20"/>
                <w14:ligatures w14:val="none"/>
              </w:rPr>
              <w:t>1.000</w:t>
            </w:r>
          </w:p>
        </w:tc>
      </w:tr>
    </w:tbl>
    <w:p w14:paraId="696A3C09" w14:textId="77777777" w:rsidR="00FC329C" w:rsidRDefault="00FC329C" w:rsidP="00FC329C"/>
    <w:p w14:paraId="2B8E082D" w14:textId="77777777" w:rsidR="00FC329C" w:rsidRDefault="00FC329C" w:rsidP="00FC329C">
      <w:pPr>
        <w:spacing w:line="259" w:lineRule="auto"/>
        <w:jc w:val="left"/>
        <w:rPr>
          <w:rFonts w:eastAsiaTheme="majorEastAsia" w:cstheme="majorBidi"/>
          <w:color w:val="2F5496" w:themeColor="accent1" w:themeShade="BF"/>
          <w:sz w:val="32"/>
          <w:szCs w:val="32"/>
        </w:rPr>
      </w:pPr>
      <w:r>
        <w:br w:type="page"/>
      </w:r>
    </w:p>
    <w:p w14:paraId="02DC7733" w14:textId="77777777" w:rsidR="00FC329C" w:rsidRDefault="00FC329C" w:rsidP="00FC329C">
      <w:pPr>
        <w:pStyle w:val="Heading1"/>
      </w:pPr>
      <w:bookmarkStart w:id="85" w:name="_Toc172928106"/>
      <w:r>
        <w:lastRenderedPageBreak/>
        <w:t>Discussion</w:t>
      </w:r>
      <w:bookmarkEnd w:id="85"/>
    </w:p>
    <w:p w14:paraId="5ED592A0" w14:textId="77777777" w:rsidR="00FC329C" w:rsidRPr="007D3A21" w:rsidRDefault="00FC329C" w:rsidP="00FC329C">
      <w:r w:rsidRPr="00437354">
        <w:t>The primary objective of this study was to evaluate the efficacy of various primer pairs for Dengue virus genotyping and to develop an in-house genotyping pipeline that could be utilized in resource-limited settings. Our results demonstrated that while many published primers exist, only a subset permits accurate genotype identification. This highlights the necessity for more rigorous validation of primers before widespread adoption in research and clinical settings. Our comprehensive table of primer pairs, organized using standardized nomenclature, provides a crucial tool for researchers to accurately identify and compare results across different studies, thus improving the overall efficiency and reliability of Dengue virus research</w:t>
      </w:r>
      <w:r w:rsidRPr="007D3A21">
        <w:t>.</w:t>
      </w:r>
    </w:p>
    <w:p w14:paraId="4266FFAF" w14:textId="77777777" w:rsidR="00FC329C" w:rsidRPr="007D3A21" w:rsidRDefault="00FC329C" w:rsidP="00FC329C">
      <w:r w:rsidRPr="00E85660">
        <w:t>In the analysis of the Dengue virus primers, we identified several primer pairs that achieved perfect precision, recall, and F1 scores, indicating their high efficacy in correctly identifying the Dengue virus across different serotypes. Notably, primer pairs such as DENV2_20_LEFT_F_DENV2_22_RIGHT_R and DENV2_23_LEFT_F_FRAGMENT_A_R were highly effective, demonstrating F1 scores of 1.0 across thousands of observations. This level of accuracy is critical for reliable virus detection and genotyping, particularly in clinical diagnostics and epidemiological studies</w:t>
      </w:r>
      <w:r w:rsidRPr="007D3A21">
        <w:t>.</w:t>
      </w:r>
    </w:p>
    <w:p w14:paraId="046BBB36" w14:textId="0AC27702" w:rsidR="00FC329C" w:rsidRPr="007D3A21" w:rsidRDefault="00451411" w:rsidP="00FC329C">
      <w:r w:rsidRPr="00451411">
        <w:t>The need for standardized naming nomenclature in Dengue virus research is clear. Different publications have used varying naming conventions, making it difficult to track and compare findings. This issue is worsened by frequent changes in naming systems. Standardizing nomenclature, as suggested by new conventions</w:t>
      </w:r>
      <w:r w:rsidR="00FC329C" w:rsidRPr="00E85660">
        <w:t xml:space="preserve"> </w:t>
      </w:r>
      <w:r w:rsidR="00FC329C">
        <w:fldChar w:fldCharType="begin"/>
      </w:r>
      <w:r w:rsidR="00FC329C">
        <w:instrText xml:space="preserve"> ADDIN ZOTERO_ITEM CSL_CITATION {"citationID":"7PeNYVCo","properties":{"formattedCitation":"(Cuypers {\\i{}et al.}, 2018; Hill {\\i{}et al.}, 2024)","plainCitation":"(Cuypers et al., 2018; Hill et al., 2024)","noteIndex":0},"citationItems":[{"id":182,"uris":["http://zotero.org/users/14142313/items/IUNNXJ6E"],"itemData":{"id":182,"type":"article-journal","abstract":"Dengue virus (DENV) is estimated to cause 390 million infections per year worldwide. A quarter of these infections manifest clinically and are associated with a morbidity and mortality that put a significant burden on the affected regions. Reports of increased frequency, intensity, and extended geographical range of outbreaks highlight the virus’s ongoing global spread. Persistent transmission in endemic areas and the emergence in territories formerly devoid of transmission have shaped DENV’s current genetic diversity and divergence. This genetic layout is hierarchically organized in serotypes, genotypes, and sub-genotypic clades. While serotypes are well defined, the genotype nomenclature and classification system lack consistency, which complicates a broader analysis of their clinical and epidemiological characteristics. We identify five key challenges: (1) Currently, there is no formal definition of a DENV genotype; (2) Two different nomenclature systems are used in parallel, which causes significant confusion; (3) A standardized classification procedure is lacking so far; (4) No formal definition of sub-genotypic clades is in place; (5) There is no consensus on how to report antigenic diversity. Therefore, we believe that the time is right to re-evaluate DENV genetic diversity in an essential effort to provide harmonization across DENV studies.","container-title":"Viruses","DOI":"10.3390/v10100569","ISSN":"1999-4915","issue":"10","language":"en","license":"http://creativecommons.org/licenses/by/3.0/","note":"number: 10\npublisher: Multidisciplinary Digital Publishing Institute","page":"569","source":"www.mdpi.com","title":"Time to Harmonize Dengue Nomenclature and Classification","volume":"10","author":[{"family":"Cuypers","given":"Lize"},{"family":"Libin","given":"Pieter J. K."},{"family":"Simmonds","given":"Peter"},{"family":"Nowé","given":"Ann"},{"family":"Muñoz-Jordán","given":"Jorge"},{"family":"Alcantara","given":"Luiz Carlos Junior"},{"family":"Vandamme","given":"Anne-Mieke"},{"family":"Santiago","given":"Gilberto A."},{"family":"Theys","given":"Kristof"}],"issued":{"date-parts":[["2018",10]]}}},{"id":179,"uris":["http://zotero.org/users/14142313/items/RYWYTM9E"],"itemData":{"id":179,"type":"article-journal","abstract":"Dengue virus (DENV) is currently causing epidemics of unprecedented scope in endemic settings and expanding to new geographical areas. It is therefore critical to track this virus using genomic surveillance. However, the complex patterns of viral genomic diversity make it challenging to use the existing genotype classification system. Here we propose adding two sub-genotypic levels of virus classification, named major and minor lineages. These lineages have high thresholds for phylogenetic distance and clade size, rendering them stable between phylogenetic studies. We present an assignment tool to show that the proposed lineages are useful for regional, national and sub-national discussions of relevant DENV diversity. Moreover, the proposed lineages are robust to classification using partial genome sequences. We provide a standardized neutral descriptor of DENV diversity with which we can identify and track lineages of potential epidemiological and/or clinical importance. Information about our lineage system, including methods to assign lineages to sequence data and propose new lineages, can be found at: dengue-lineages.org.","container-title":"medRxiv","DOI":"10.1101/2024.05.16.24307504","journalAbbreviation":"medRxiv","note":"PMID: 38798319\nPMCID: PMC11118645","page":"2024.05.16.24307504","source":"PubMed Central","title":"A new lineage nomenclature to aid genomic surveillance of dengue virus","author":[{"family":"Hill","given":"Verity"},{"family":"Cleemput","given":"Sara"},{"family":"Fonseca","given":"Vagner"},{"family":"Tegally","given":"Houriiyah"},{"family":"Brito","given":"Anderson F."},{"family":"Gifford","given":"Robert"},{"family":"Tran","given":"Vi Thuy"},{"family":"Kien","given":"Duong Thi Hue"},{"family":"Huynh","given":"Tuyen"},{"family":"Yacoub","given":"Sophie"},{"family":"Dieng","given":"Idrissa"},{"family":"Ndiaye","given":"Mignane"},{"family":"Balde","given":"Diamilatou"},{"family":"Diagne","given":"Moussa M."},{"family":"Faye","given":"Oumar"},{"family":"Salvato","given":"Richard"},{"family":"Wallau","given":"Gabriel Luz"},{"family":"Gregianini","given":"Tatiana S."},{"family":"Godinho","given":"Fernanda M.S"},{"family":"Vogels","given":"Chantal B.F."},{"family":"Breban","given":"Mallery I."},{"family":"Leguia","given":"Mariana"},{"family":"Jagtap","given":"Suraj"},{"family":"Roy","given":"Rahul"},{"family":"Hapuarachchi","given":"Chanditha"},{"family":"Mwanyika","given":"Gaspary"},{"family":"Giovanetti","given":"Marta"},{"family":"Alcantara","given":"Luiz C.J."},{"family":"Faria","given":"Nuno R."},{"family":"Carrington","given":"Christine V.F."},{"family":"Hanley","given":"Kathryn A."},{"family":"Holmes","given":"Edward C."},{"family":"Dumon","given":"Wim"},{"family":"Oliveira","given":"Tulio","non-dropping-particle":"de"},{"family":"Grubaugh","given":"Nathan D."}],"issued":{"date-parts":[["2024",5,17]]}}}],"schema":"https://github.com/citation-style-language/schema/raw/master/csl-citation.json"} </w:instrText>
      </w:r>
      <w:r w:rsidR="00FC329C">
        <w:fldChar w:fldCharType="separate"/>
      </w:r>
      <w:r w:rsidR="00FC329C" w:rsidRPr="00EC5C8D">
        <w:rPr>
          <w:rFonts w:cs="Times New Roman"/>
          <w:kern w:val="0"/>
          <w:szCs w:val="24"/>
        </w:rPr>
        <w:t xml:space="preserve">(Cuypers </w:t>
      </w:r>
      <w:r w:rsidR="00FC329C" w:rsidRPr="00EC5C8D">
        <w:rPr>
          <w:rFonts w:cs="Times New Roman"/>
          <w:i/>
          <w:iCs/>
          <w:kern w:val="0"/>
          <w:szCs w:val="24"/>
        </w:rPr>
        <w:t>et al.</w:t>
      </w:r>
      <w:r w:rsidR="00FC329C" w:rsidRPr="00EC5C8D">
        <w:rPr>
          <w:rFonts w:cs="Times New Roman"/>
          <w:kern w:val="0"/>
          <w:szCs w:val="24"/>
        </w:rPr>
        <w:t xml:space="preserve">, 2018; Hill </w:t>
      </w:r>
      <w:r w:rsidR="00FC329C" w:rsidRPr="00EC5C8D">
        <w:rPr>
          <w:rFonts w:cs="Times New Roman"/>
          <w:i/>
          <w:iCs/>
          <w:kern w:val="0"/>
          <w:szCs w:val="24"/>
        </w:rPr>
        <w:t>et al.</w:t>
      </w:r>
      <w:r w:rsidR="00FC329C" w:rsidRPr="00EC5C8D">
        <w:rPr>
          <w:rFonts w:cs="Times New Roman"/>
          <w:kern w:val="0"/>
          <w:szCs w:val="24"/>
        </w:rPr>
        <w:t>, 2024)</w:t>
      </w:r>
      <w:r w:rsidR="00FC329C">
        <w:fldChar w:fldCharType="end"/>
      </w:r>
      <w:r w:rsidR="00FC329C" w:rsidRPr="00E85660">
        <w:t xml:space="preserve">, </w:t>
      </w:r>
      <w:r w:rsidR="00BE0555" w:rsidRPr="00BE0555">
        <w:t>can streamline research and improve communication within the scientific community. Our comprehensive table of primer pairs, organized with standardized names, helps researchers accurately identify and compare results, enhancing the efficiency and reliability of Dengue virus research</w:t>
      </w:r>
      <w:r w:rsidR="00FC329C" w:rsidRPr="007D3A21">
        <w:t>.</w:t>
      </w:r>
    </w:p>
    <w:p w14:paraId="33F9C9E7" w14:textId="77777777" w:rsidR="00FC329C" w:rsidRPr="007D3A21" w:rsidRDefault="00FC329C" w:rsidP="00FC329C">
      <w:r w:rsidRPr="00E85660">
        <w:t xml:space="preserve">In many low-resource settings, particularly in developing countries, financial and infrastructural constraints limit access to advanced diagnostic technologies. Conventional PCR (cPCR) is a vital tool in these environments for the identification and genotyping of viruses, including Dengue. cPCR provides a cost-effective and accessible method for the timely detection of viral pathogens, which is crucial during outbreaks to manage and mitigate the spread of the disease </w:t>
      </w:r>
      <w:r>
        <w:fldChar w:fldCharType="begin"/>
      </w:r>
      <w:r>
        <w:instrText xml:space="preserve"> ADDIN ZOTERO_ITEM CSL_CITATION {"citationID":"UH49KJ74","properties":{"formattedCitation":"(Malavige {\\i{}et al.}, 2023)","plainCitation":"(Malavige et al., 2023)","noteIndex":0},"citationItems":[{"id":19,"uris":["http://zotero.org/users/14142313/items/7DB5MZQV"],"itemData":{"id":19,"type":"article-journal","abstract":"Dengue is the most rapidly emerging mosquito-borne infection and, due to climate change and unplanned urbanization, it is predicted that the global burden of dengue will rise further as the infection spreads to new geographical locations. Dengue-endemic countries are often unable to cope with such increases, with health care facilities becoming overwhelmed during each dengue season. Furthermore, although dengue has been predominantly a childhood illness in the past, it currently mostly affects adults in many countries, with higher incidence of severe disease and mortality rates in pregnant women and in those with comorbidities. As there is currently no specific treatment for dengue and no early biomarker to identify those who will progress to develop vascular leakage, all individuals with dengue are closely monitored in case they need fluid management. Furthermore, diagnosing patients with acute dengue is challenging due to the similarity of clinical symptoms during early illness and poor sensitivity and specificity of point-of-care diagnostic tests. Novel vector control methods, such as the release of Wolbachia-infected mosquitoes, have shown promising results by reducing vector density and dengue incidence in clinical trial settings. A new dengue vaccine, TAK-003, had an efficacy of 61.2% against virologically confirmed dengue, 84.1% efficacy against hospitalizations and a 70% efficacy against development of dengue haemorrhagic fever (DHF) at 54 months. While vaccines and mosquito control methods are welcome, they alone are unlikely to fully reduce the burden of dengue, and a treatment for dengue is therefore essential. Several novel antiviral drugs are currently being evaluated along with drugs that inhibit host mediators, such as mast cell products. Although viral proteins such as NS1 contribute to the vascular leak observed in severe dengue, the host immune response to the viral infection also plays a significant role in progression to severe disease. There is an urgent need to discover safe and effective treatments for dengue to prevent disease progression.","container-title":"PLOS Global Public Health","DOI":"10.1371/journal.pgph.0002598","ISSN":"2767-3375","issue":"12","journalAbbreviation":"PLOS Global Public Health","language":"en","note":"publisher: Public Library of Science","page":"e0002598","source":"PLoS Journals","title":"Facing the escalating burden of dengue: Challenges and perspectives","title-short":"Facing the escalating burden of dengue","volume":"3","author":[{"family":"Malavige","given":"Gathsaurie Neelika"},{"family":"Sjö","given":"Peter"},{"family":"Singh","given":"Kavita"},{"family":"Piedagnel","given":"Jean-Michel"},{"family":"Mowbray","given":"Charles"},{"family":"Estani","given":"Sergio"},{"family":"Lim","given":"Steven Chee Loon"},{"family":"Siquierra","given":"Andre M."},{"family":"Ogg","given":"Graham S."},{"family":"Fraisse","given":"Laurent"},{"family":"Ribeiro","given":"Isabela"}],"issued":{"date-parts":[["2023",12,15]]}}}],"schema":"https://github.com/citation-style-language/schema/raw/master/csl-citation.json"} </w:instrText>
      </w:r>
      <w:r>
        <w:fldChar w:fldCharType="separate"/>
      </w:r>
      <w:r w:rsidRPr="00EC5C8D">
        <w:rPr>
          <w:rFonts w:cs="Times New Roman"/>
          <w:kern w:val="0"/>
          <w:szCs w:val="24"/>
        </w:rPr>
        <w:t xml:space="preserve">(Malavige </w:t>
      </w:r>
      <w:r w:rsidRPr="00EC5C8D">
        <w:rPr>
          <w:rFonts w:cs="Times New Roman"/>
          <w:i/>
          <w:iCs/>
          <w:kern w:val="0"/>
          <w:szCs w:val="24"/>
        </w:rPr>
        <w:t>et al.</w:t>
      </w:r>
      <w:r w:rsidRPr="00EC5C8D">
        <w:rPr>
          <w:rFonts w:cs="Times New Roman"/>
          <w:kern w:val="0"/>
          <w:szCs w:val="24"/>
        </w:rPr>
        <w:t>, 2023)</w:t>
      </w:r>
      <w:r>
        <w:fldChar w:fldCharType="end"/>
      </w:r>
      <w:r>
        <w:t>.</w:t>
      </w:r>
      <w:r w:rsidRPr="00E85660">
        <w:t xml:space="preserve"> </w:t>
      </w:r>
    </w:p>
    <w:p w14:paraId="10C3811B" w14:textId="77777777" w:rsidR="00FC329C" w:rsidRDefault="00FC329C" w:rsidP="00FC329C">
      <w:r w:rsidRPr="00E85660">
        <w:t>The need for command-line options for Dengue virus classification is becoming increasingly apparent. Current online tools, such as the Rijksinstituut voor Volksgezondheid en Milieu (RIVM) Flavivirus Genotyping tool or Genome Detective Dengue Virus Typing Tool</w:t>
      </w:r>
      <w:r>
        <w:t xml:space="preserve"> </w:t>
      </w:r>
      <w:r>
        <w:fldChar w:fldCharType="begin"/>
      </w:r>
      <w:r>
        <w:instrText xml:space="preserve"> ADDIN ZOTERO_ITEM CSL_CITATION {"citationID":"uYQahofL","properties":{"formattedCitation":"(Vilsker {\\i{}et al.}, 2019)","plainCitation":"(Vilsker et al., 2019)","noteIndex":0},"citationItems":[{"id":205,"uris":["http://zotero.org/users/14142313/items/C3ZBW93I"],"itemData":{"id":205,"type":"article-journal","abstract":"Genome Detective is an easy to use web-based software application that assembles the genomes of viruses quickly and accurately. The application uses a novel alignment method that constructs genomes by reference-based linking of de novo contigs by combining amino-acids and nucleotide scores. The software was optimized using synthetic datasets to represent the great diversity of virus genomes. The application was then validated with next generation sequencing data of hundreds of viruses. User time is minimal and it is limited to the time required to upload the data.Available online: http://www.genomedetective.com/app/typingtool/virus/.Supplementary data are available at Bioinformatics online.","container-title":"Bioinformatics","DOI":"10.1093/bioinformatics/bty695","ISSN":"1367-4803","issue":"5","journalAbbreviation":"Bioinformatics","page":"871-873","source":"Silverchair","title":"Genome Detective: an automated system for virus identification from high-throughput sequencing data","title-short":"Genome Detective","volume":"35","author":[{"family":"Vilsker","given":"Michael"},{"family":"Moosa","given":"Yumna"},{"family":"Nooij","given":"Sam"},{"family":"Fonseca","given":"Vagner"},{"family":"Ghysens","given":"Yoika"},{"family":"Dumon","given":"Korneel"},{"family":"Pauwels","given":"Raf"},{"family":"Alcantara","given":"Luiz Carlos"},{"family":"Vanden Eynden","given":"Ewout"},{"family":"Vandamme","given":"Anne-Mieke"},{"family":"Deforche","given":"Koen"},{"family":"Oliveira","given":"Tulio","non-dropping-particle":"de"}],"issued":{"date-parts":[["2019",3,1]]}}}],"schema":"https://github.com/citation-style-language/schema/raw/master/csl-citation.json"} </w:instrText>
      </w:r>
      <w:r>
        <w:fldChar w:fldCharType="separate"/>
      </w:r>
      <w:r w:rsidRPr="00CA4238">
        <w:rPr>
          <w:rFonts w:cs="Times New Roman"/>
          <w:kern w:val="0"/>
          <w:szCs w:val="24"/>
        </w:rPr>
        <w:t xml:space="preserve">(Vilsker </w:t>
      </w:r>
      <w:r w:rsidRPr="00CA4238">
        <w:rPr>
          <w:rFonts w:cs="Times New Roman"/>
          <w:i/>
          <w:iCs/>
          <w:kern w:val="0"/>
          <w:szCs w:val="24"/>
        </w:rPr>
        <w:t>et al.</w:t>
      </w:r>
      <w:r w:rsidRPr="00CA4238">
        <w:rPr>
          <w:rFonts w:cs="Times New Roman"/>
          <w:kern w:val="0"/>
          <w:szCs w:val="24"/>
        </w:rPr>
        <w:t>, 2019)</w:t>
      </w:r>
      <w:r>
        <w:fldChar w:fldCharType="end"/>
      </w:r>
      <w:r w:rsidRPr="00E85660">
        <w:t xml:space="preserve">, although accurate, present significant limitations in terms of processing speed and capacity. These tools can only process a limited number of sequences per run, and the analysis process can be slow. This is particularly problematic during urgent outbreak scenarios, where rapid genotyping results are critical for timely public health responses and effective management of disease spread. The development of an in-house </w:t>
      </w:r>
      <w:r w:rsidRPr="00E85660">
        <w:lastRenderedPageBreak/>
        <w:t>Dengue virus genotyping pipeline aimed to address these limitations by providing a faster and more integrated approach. While the initial results of the in-house pipeline showed poor performance in genotype determination (F1 scores were significantly lower than desired), the potential for rapid and large-scale analysis cannot be overlooked. A robust command-line tool could be optimized for local execution, significantly enhancing the speed and efficiency of genotyping analyses by allowing for batch processing of large datasets and integration into automated workflows. Such advancements would not only improve the responsiveness during outbreaks but also streamline routine diagnostic processes in research and clinical settings.</w:t>
      </w:r>
    </w:p>
    <w:p w14:paraId="7BF5C66B" w14:textId="3CD706D3" w:rsidR="006E48A8" w:rsidRPr="007D3A21" w:rsidRDefault="006E48A8" w:rsidP="00FC329C">
      <w:r w:rsidRPr="006E48A8">
        <w:t>Alternatives to traditional BLAST for classification include several advanced algorithms and tools such as mmseqs2, RDP (Ribosomal Database Project), ID-TAXA, Kraken2 with custom databases, and Kaiju with custom databases</w:t>
      </w:r>
      <w:r w:rsidR="00B9573A">
        <w:t xml:space="preserve"> </w:t>
      </w:r>
      <w:r w:rsidR="00B9573A">
        <w:fldChar w:fldCharType="begin"/>
      </w:r>
      <w:r w:rsidR="00B9573A">
        <w:instrText xml:space="preserve"> ADDIN ZOTERO_ITEM CSL_CITATION {"citationID":"OJvrkpBQ","properties":{"formattedCitation":"(Cole {\\i{}et al.}, 2014; Menzel, Ng and Krogh, 2016; Steinegger and S\\uc0\\u246{}ding, 2017; Murali, Bhargava and Wright, 2018; Breitwieser and Salzberg, 2020)","plainCitation":"(Cole et al., 2014; Menzel, Ng and Krogh, 2016; Steinegger and Söding, 2017; Murali, Bhargava and Wright, 2018; Breitwieser and Salzberg, 2020)","noteIndex":0},"citationItems":[{"id":394,"uris":["http://zotero.org/users/14142313/items/TITDKCHQ"],"itemData":{"id":394,"type":"article-journal","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container-title":"Nucleic Acids Research","DOI":"10.1093/nar/gkt1244","ISSN":"0305-1048","issue":"D1","journalAbbreviation":"Nucleic Acids Research","page":"D633-D642","source":"Silverchair","title":"Ribosomal Database Project: data and tools for high throughput rRNA analysis","title-short":"Ribosomal Database Project","volume":"42","author":[{"family":"Cole","given":"James R."},{"family":"Wang","given":"Qiong"},{"family":"Fish","given":"Jordan A."},{"family":"Chai","given":"Benli"},{"family":"McGarrell","given":"Donna M."},{"family":"Sun","given":"Yanni"},{"family":"Brown","given":"C. Titus"},{"family":"Porras-Alfaro","given":"Andrea"},{"family":"Kuske","given":"Cheryl R."},{"family":"Tiedje","given":"James M."}],"issued":{"date-parts":[["2014",1,1]]}}},{"id":404,"uris":["http://zotero.org/users/14142313/items/UX7BHIPI"],"itemData":{"id":404,"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license":"2016 The Author(s)","note":"publisher: Nature Publishing Group","page":"11257","source":"www.nature.com","title":"Fast and sensitive taxonomic classification for metagenomics with Kaiju","volume":"7","author":[{"family":"Menzel","given":"Peter"},{"family":"Ng","given":"Kim Lee"},{"family":"Krogh","given":"Anders"}],"issued":{"date-parts":[["2016",4,13]]}}},{"id":392,"uris":["http://zotero.org/users/14142313/items/IBLBJTC7"],"itemData":{"id":392,"type":"article-journal","container-title":"Nature Biotechnology","DOI":"10.1038/nbt.3988","ISSN":"1546-1696","issue":"11","journalAbbreviation":"Nat Biotechnol","language":"en","license":"2017 Springer Nature America, Inc.","note":"publisher: Nature Publishing Group","page":"1026-1028","source":"www.nature.com","title":"MMseqs2 enables sensitive protein sequence searching for the analysis of massive data sets","volume":"35","author":[{"family":"Steinegger","given":"Martin"},{"family":"Söding","given":"Johannes"}],"issued":{"date-parts":[["2017",11]]}}},{"id":397,"uris":["http://zotero.org/users/14142313/items/G7Y7CHNA"],"itemData":{"id":397,"type":"article-journal","abstract":"Microbiome studies often involve sequencing a marker gene to identify the microorganisms in samples of interest. Sequence classification is a critical component of this process, whereby sequences are assigned to a reference taxonomy containing known sequence representatives of many microbial groups. Previous studies have shown that existing classification programs often assign sequences to reference groups even if they belong to novel taxonomic groups that are absent from the reference taxonomy. This high rate of “over classification” is particularly detrimental in microbiome studies because reference taxonomies are far from comprehensive. Here, we introduce IDTAXA, a novel approach to taxonomic classification that employs principles from machine learning to reduce over classification errors. Using multiple reference taxonomies, we demonstrate that IDTAXA has higher accuracy than popular classifiers such as BLAST, MAPSeq, QIIME, SINTAX, SPINGO, and the RDP Classifier. Similarly, IDTAXA yields far fewer over classifications on Illumina mock microbial community data when the expected taxa are absent from the training set. Furthermore, IDTAXA offers many practical advantages over other classifiers, such as maintaining low error rates across varying input sequence lengths and withholding classifications from input sequences composed of random nucleotides or repeats. IDTAXA’s classifications may lead to different conclusions in microbiome studies because of the substantially reduced number of taxa that are incorrectly identified through over classification. Although misclassification error is relatively minor, we believe that many remaining misclassifications are likely caused by errors in the reference taxonomy. We describe how IDTAXA is able to identify many putative mislabeling errors in reference taxonomies, enabling training sets to be automatically corrected by eliminating spurious sequences. IDTAXA is part of the DECIPHER package for the R programming language, available through the Bioconductor repository or accessible online ( http://DECIPHER.codes ).","container-title":"Microbiome","DOI":"10.1186/s40168-018-0521-5","ISSN":"2049-2618","issue":"1","journalAbbreviation":"Microbiome","language":"en","license":"2018 The Author(s).","note":"number: 1\npublisher: BioMed Central","page":"1-14","source":"microbiomejournal.biomedcentral.com","title":"IDTAXA: a novel approach for accurate taxonomic classification of microbiome sequences","title-short":"IDTAXA","volume":"6","author":[{"family":"Murali","given":"Adithya"},{"family":"Bhargava","given":"Aniruddha"},{"family":"Wright","given":"Erik S."}],"issued":{"date-parts":[["2018",12]]}}},{"id":401,"uris":["http://zotero.org/users/14142313/items/A674IS2W"],"itemData":{"id":401,"type":"article-journal","abstract":"Pavian is a web application for exploring classification results from metagenomics experiments. With Pavian, researchers can analyze, visualize and transform results from various classifiers—such as Kraken, Centrifuge and MethaPhlAn—using interactive data tables, heatmaps and Sankey flow diagrams. An interactive alignment coverage viewer can help in the validation of matches to a particular genome, which can be crucial when using metagenomics experiments for pathogen detection.Pavian is implemented in the R language as a modular Shiny web app and is freely available under GPL-3 from http://github.com/fbreitwieser/pavian.","container-title":"Bioinformatics","DOI":"10.1093/bioinformatics/btz715","ISSN":"1367-4803","issue":"4","journalAbbreviation":"Bioinformatics","page":"1303-1304","source":"Silverchair","title":"Pavian: interactive analysis of metagenomics data for microbiome studies and pathogen identification","title-short":"Pavian","volume":"36","author":[{"family":"Breitwieser","given":"Florian P"},{"family":"Salzberg","given":"Steven L"}],"issued":{"date-parts":[["2020",2,15]]}}}],"schema":"https://github.com/citation-style-language/schema/raw/master/csl-citation.json"} </w:instrText>
      </w:r>
      <w:r w:rsidR="00B9573A">
        <w:fldChar w:fldCharType="separate"/>
      </w:r>
      <w:r w:rsidR="00B9573A" w:rsidRPr="00B9573A">
        <w:rPr>
          <w:rFonts w:cs="Times New Roman"/>
          <w:kern w:val="0"/>
          <w:szCs w:val="24"/>
        </w:rPr>
        <w:t xml:space="preserve">(Cole </w:t>
      </w:r>
      <w:r w:rsidR="00B9573A" w:rsidRPr="00B9573A">
        <w:rPr>
          <w:rFonts w:cs="Times New Roman"/>
          <w:i/>
          <w:iCs/>
          <w:kern w:val="0"/>
          <w:szCs w:val="24"/>
        </w:rPr>
        <w:t>et al.</w:t>
      </w:r>
      <w:r w:rsidR="00B9573A" w:rsidRPr="00B9573A">
        <w:rPr>
          <w:rFonts w:cs="Times New Roman"/>
          <w:kern w:val="0"/>
          <w:szCs w:val="24"/>
        </w:rPr>
        <w:t>, 2014; Menzel, Ng and Krogh, 2016; Steinegger and Söding, 2017; Murali, Bhargava and Wright, 2018; Breitwieser and Salzberg, 2020)</w:t>
      </w:r>
      <w:r w:rsidR="00B9573A">
        <w:fldChar w:fldCharType="end"/>
      </w:r>
      <w:r w:rsidRPr="006E48A8">
        <w:t>. These tools offer various advantages such as higher speed, accuracy, and the ability to handle large datasets more efficiently. mmseqs2, for instance, is known for its high-speed protein sequence searching capabilities, while Kraken2 and Kaiju provide rapid classification of metagenomic sequences with customizable databases. ID-TAXA and RDP are particularly useful for phylogenetic analysis and taxonomic classification of ribosomal RNA sequences. Implementing these alternatives in the genotyping pipeline could potentially enhance the performance and reliability of Dengue virus genotyping, providing more accurate and faster results for research and clinical applications ​</w:t>
      </w:r>
    </w:p>
    <w:p w14:paraId="373CA8A6" w14:textId="77777777" w:rsidR="00FC329C" w:rsidRPr="007D3A21" w:rsidRDefault="00FC329C" w:rsidP="00FC329C">
      <w:r w:rsidRPr="00CF2A87">
        <w:t>Developing an in-house genotyping pipeline presents several challenges. One major issue is the variability in the format and presentation of primers in publications. Different researchers publish primers in diverse formats, including images, tables, and supplementary sections, with non-standardized column content and naming conventions. This lack of standardization complicates the extraction and analysis of primer data. Additionally, the changing taxonomy and evolving publication standards further exacerbate these challenges. Standardizing the reporting of primers and adopting consistent nomenclature can mitigate these issues, making it easier for researchers to interpret and utilize published data. This is in line with the guidelines suggested by the Minimum Information for Publication of Quantitative Real-Time PCR Experiments</w:t>
      </w:r>
      <w:r>
        <w:t xml:space="preserve"> (MIQE) </w:t>
      </w:r>
      <w:r>
        <w:fldChar w:fldCharType="begin"/>
      </w:r>
      <w:r>
        <w:instrText xml:space="preserve"> ADDIN ZOTERO_ITEM CSL_CITATION {"citationID":"DwmkpYko","properties":{"formattedCitation":"(Bustin {\\i{}et al.}, 2009)","plainCitation":"(Bustin et al., 2009)","noteIndex":0},"citationItems":[{"id":264,"uris":["http://zotero.org/users/14142313/items/AY4MULZ8"],"itemData":{"id":264,"type":"article-journal","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n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nSUMMARY: Following these guidelines will encourage better experimental practice, allowing more reliable and unequivocal interpretation of qPCR results.","container-title":"Clinical Chemistry","DOI":"10.1373/clinchem.2008.112797","ISSN":"1530-8561","issue":"4","journalAbbreviation":"Clin Chem","language":"eng","note":"PMID: 19246619","page":"611-622","source":"PubMed","title":"The MIQE guidelines: minimum information for publication of quantitative real-time PCR experiments","title-short":"The MIQE guidelines","volume":"55","author":[{"family":"Bustin","given":"Stephen A."},{"family":"Benes","given":"Vladimir"},{"family":"Garson","given":"Jeremy A."},{"family":"Hellemans","given":"Jan"},{"family":"Huggett","given":"Jim"},{"family":"Kubista","given":"Mikael"},{"family":"Mueller","given":"Reinhold"},{"family":"Nolan","given":"Tania"},{"family":"Pfaffl","given":"Michael W."},{"family":"Shipley","given":"Gregory L."},{"family":"Vandesompele","given":"Jo"},{"family":"Wittwer","given":"Carl T."}],"issued":{"date-parts":[["2009",4]]}}}],"schema":"https://github.com/citation-style-language/schema/raw/master/csl-citation.json"} </w:instrText>
      </w:r>
      <w:r>
        <w:fldChar w:fldCharType="separate"/>
      </w:r>
      <w:r w:rsidRPr="00CE11E4">
        <w:rPr>
          <w:rFonts w:cs="Times New Roman"/>
          <w:kern w:val="0"/>
          <w:szCs w:val="24"/>
        </w:rPr>
        <w:t xml:space="preserve">(Bustin </w:t>
      </w:r>
      <w:r w:rsidRPr="00CE11E4">
        <w:rPr>
          <w:rFonts w:cs="Times New Roman"/>
          <w:i/>
          <w:iCs/>
          <w:kern w:val="0"/>
          <w:szCs w:val="24"/>
        </w:rPr>
        <w:t>et al.</w:t>
      </w:r>
      <w:r w:rsidRPr="00CE11E4">
        <w:rPr>
          <w:rFonts w:cs="Times New Roman"/>
          <w:kern w:val="0"/>
          <w:szCs w:val="24"/>
        </w:rPr>
        <w:t>, 2009)</w:t>
      </w:r>
      <w:r>
        <w:fldChar w:fldCharType="end"/>
      </w:r>
      <w:r w:rsidRPr="007D3A21">
        <w:t>.</w:t>
      </w:r>
    </w:p>
    <w:p w14:paraId="2D1EB8DB" w14:textId="77777777" w:rsidR="00FC329C" w:rsidRDefault="00FC329C" w:rsidP="00FC329C">
      <w:r w:rsidRPr="00CF2A87">
        <w:t xml:space="preserve">Although there are many scripts used in this study, it essentially involves a combination of built-in libraries, available libraries, and inspiration from other GitHub projects. The scripts developed in this study for Dengue virus genotyping can be easily adapted for other viruses or pathogens. The parameters within the scripts can be adjusted to accommodate different sequence characteristics, making them versatile tools for a wide range of virological and microbiological applications. This adaptability highlights the broader utility of the developed methodologies, providing a framework that can be extended beyond Dengue virus to enhance diagnostic capabilities for various infectious diseases. </w:t>
      </w:r>
    </w:p>
    <w:p w14:paraId="0EA66727" w14:textId="6594EA72" w:rsidR="00FC329C" w:rsidRDefault="00C74018" w:rsidP="00FC329C">
      <w:r w:rsidRPr="00C74018">
        <w:lastRenderedPageBreak/>
        <w:t>Despite the encouraging outcomes, there are still several limitations that must be addressed</w:t>
      </w:r>
      <w:r w:rsidR="00FC329C" w:rsidRPr="001C3927">
        <w:t>. Although there are several promising primer results that can be used for certain genotypes/serotypes, they were only tested in "dry lab" settings using code and simulations, not in wet lab/real world scenarios, which might yield different results</w:t>
      </w:r>
      <w:r w:rsidR="00FC329C">
        <w:t xml:space="preserve"> </w:t>
      </w:r>
      <w:r w:rsidR="00FC329C">
        <w:fldChar w:fldCharType="begin"/>
      </w:r>
      <w:r w:rsidR="00FC329C">
        <w:instrText xml:space="preserve"> ADDIN ZOTERO_ITEM CSL_CITATION {"citationID":"G1Ngv6aQ","properties":{"formattedCitation":"(Laub {\\i{}et al.}, 2023)","plainCitation":"(Laub et al., 2023)","noteIndex":0},"citationItems":[{"id":267,"uris":["http://zotero.org/users/14142313/items/U6CV26QZ"],"itemData":{"id":267,"type":"article-journal","abstract":"Genomics data is available to the scientific community after publication of research projects and can be investigated for a multitude of research questions. However, in many cases deposited data is only assessed and used for the initial publication, resulting in valuable resources not being exploited to their full depth. A likely reason for this is that many wetlab-based researchers are not formally trained to apply bioinformatic tools and may therefore assume that they lack the necessary experience to do so themselves. In this article, we present a series of freely available, predominantly web-based platforms and bioinformatic tools that can be combined in analysis pipelines to interrogate different types of next-generation sequencing data. Additionally to the presented exemplary route, we also list a number of alternative tools that can be combined in a mix-and-match fashion. We place special emphasis on tools that can be followed and used correctly without extensive prior knowledge in programming. Such analysis pipelines can be applied to existing data downloaded from the public domain or be compared to the results of own experiments. Integrating transcription factor binding to chromatin (ChIP-seq) with transcriptional output (RNA-seq) and chromatin accessibility (ATAC-seq) can not only assist to form a deeper understanding of the molecular interactions underlying transcriptional regulation but will also help establishing new hypotheses and pre-testing them in silico.","container-title":"BMC Genomics","DOI":"10.1186/s12864-023-09454-7","ISSN":"1471-2164","issue":"1","journalAbbreviation":"BMC Genomics","language":"en","license":"2023 The Author(s)","note":"number: 1\npublisher: BioMed Central","page":"1-19","source":"bmcgenomics.biomedcentral.com","title":"Bioinformatics for wet-lab scientists: practical application in sequencing analysis","title-short":"Bioinformatics for wet-lab scientists","volume":"24","author":[{"family":"Laub","given":"Vera"},{"family":"Devraj","given":"Kavi"},{"family":"Elias","given":"Lena"},{"family":"Schulte","given":"Dorothea"}],"issued":{"date-parts":[["2023",12]]}}}],"schema":"https://github.com/citation-style-language/schema/raw/master/csl-citation.json"} </w:instrText>
      </w:r>
      <w:r w:rsidR="00FC329C">
        <w:fldChar w:fldCharType="separate"/>
      </w:r>
      <w:r w:rsidR="00FC329C" w:rsidRPr="00870603">
        <w:rPr>
          <w:rFonts w:cs="Times New Roman"/>
          <w:kern w:val="0"/>
          <w:szCs w:val="24"/>
        </w:rPr>
        <w:t xml:space="preserve">(Laub </w:t>
      </w:r>
      <w:r w:rsidR="00FC329C" w:rsidRPr="00870603">
        <w:rPr>
          <w:rFonts w:cs="Times New Roman"/>
          <w:i/>
          <w:iCs/>
          <w:kern w:val="0"/>
          <w:szCs w:val="24"/>
        </w:rPr>
        <w:t>et al.</w:t>
      </w:r>
      <w:r w:rsidR="00FC329C" w:rsidRPr="00870603">
        <w:rPr>
          <w:rFonts w:cs="Times New Roman"/>
          <w:kern w:val="0"/>
          <w:szCs w:val="24"/>
        </w:rPr>
        <w:t>, 2023)</w:t>
      </w:r>
      <w:r w:rsidR="00FC329C">
        <w:fldChar w:fldCharType="end"/>
      </w:r>
      <w:r w:rsidR="00FC329C" w:rsidRPr="001C3927">
        <w:t>. Furthermore, the current in-house genotyping tool's poor performance in genotyping might be attributed to the selected sequence. There are multiple NCBI taxonomy entries with the same nomenclature under the new lineage nomenclature column and Genome Detective column. BLAST can only accommodate one, not multiple, of the same "names," leading to the selection of representative sequences, which might have affected the detection accuracy.</w:t>
      </w:r>
    </w:p>
    <w:p w14:paraId="20D0027C" w14:textId="77777777" w:rsidR="00FC329C" w:rsidRDefault="00FC329C" w:rsidP="00FC329C">
      <w:r w:rsidRPr="000246BF">
        <w:t>Future work will focus on expanding the scope of the study to include nested and semi-nested PCR primers and amplicons. This expansion will provide a more comprehensive comparison between conventional and advanced PCR methods. Additionally, further refinement of the in-house Dengue virus genotyping pipeline is necessary to improve genotype determination accuracy. This will involve optimizing the pipeline parameters and incorporating more robust validation techniques to enhance its performance. Furthermore, exploring the integration of high-throughput sequencing technologies and machine learning algorithms could offer new avenues for improving the speed and accuracy of virus genotyping in diverse settings. This future work is not only critical for the continued advancement of our research but also for the broader field of virology and epidemiology, providing valuable tools and methodologies to combat infectious diseases globally.</w:t>
      </w:r>
    </w:p>
    <w:p w14:paraId="66FC152D" w14:textId="77777777" w:rsidR="00FC329C" w:rsidRPr="00394672" w:rsidRDefault="00FC329C" w:rsidP="00FC329C">
      <w:r w:rsidRPr="007D3A21">
        <w:t>In conclusion, our study provides a comprehensive analysis of the performance of various Dengue virus primers and highlights the importance of standardizing nomenclature and improving primer validation processes. The development of an in-house genotyping pipeline, despite its initial limitations, offers a promising approach for rapid and large-scale virus classification. Future advancements in this pipeline, coupled with integration of high-throughput sequencing and machine learning, can significantly enhance the accuracy and efficiency of genotyping, thereby contributing to better management and control of Dengue virus outbreaks.</w:t>
      </w:r>
    </w:p>
    <w:p w14:paraId="3A6D2049" w14:textId="77777777" w:rsidR="00966E1E" w:rsidRDefault="00966E1E">
      <w:pPr>
        <w:spacing w:line="259" w:lineRule="auto"/>
        <w:jc w:val="left"/>
        <w:rPr>
          <w:rFonts w:eastAsiaTheme="majorEastAsia" w:cstheme="majorBidi"/>
          <w:color w:val="2F5496" w:themeColor="accent1" w:themeShade="BF"/>
          <w:sz w:val="32"/>
          <w:szCs w:val="32"/>
        </w:rPr>
      </w:pPr>
      <w:r>
        <w:br w:type="page"/>
      </w:r>
    </w:p>
    <w:p w14:paraId="19B7E3C0" w14:textId="38088899" w:rsidR="001A6746" w:rsidRDefault="001A6746" w:rsidP="001A6746">
      <w:pPr>
        <w:pStyle w:val="Heading1"/>
      </w:pPr>
      <w:bookmarkStart w:id="86" w:name="_Toc172928107"/>
      <w:r>
        <w:lastRenderedPageBreak/>
        <w:t>References</w:t>
      </w:r>
      <w:bookmarkEnd w:id="86"/>
    </w:p>
    <w:p w14:paraId="65C48D24" w14:textId="77777777" w:rsidR="00073A56" w:rsidRDefault="00056429" w:rsidP="00073A56">
      <w:pPr>
        <w:pStyle w:val="Bibliography"/>
      </w:pPr>
      <w:r>
        <w:fldChar w:fldCharType="begin"/>
      </w:r>
      <w:r w:rsidR="00073A56">
        <w:instrText xml:space="preserve"> ADDIN ZOTERO_BIBL {"uncited":[],"omitted":[],"custom":[]} CSL_BIBLIOGRAPHY </w:instrText>
      </w:r>
      <w:r>
        <w:fldChar w:fldCharType="separate"/>
      </w:r>
      <w:r w:rsidR="00073A56">
        <w:t xml:space="preserve">Achee, N.L. </w:t>
      </w:r>
      <w:r w:rsidR="00073A56">
        <w:rPr>
          <w:i/>
          <w:iCs/>
        </w:rPr>
        <w:t>et al.</w:t>
      </w:r>
      <w:r w:rsidR="00073A56">
        <w:t xml:space="preserve"> (2015) ‘A Critical Assessment of Vector Control for Dengue Prevention’, </w:t>
      </w:r>
      <w:r w:rsidR="00073A56">
        <w:rPr>
          <w:i/>
          <w:iCs/>
        </w:rPr>
        <w:t>PLOS Neglected Tropical Diseases</w:t>
      </w:r>
      <w:r w:rsidR="00073A56">
        <w:t>. Edited by S.B. Halstead, 9(5), p. e0003655. Available at: https://doi.org/10.1371/journal.pntd.0003655.</w:t>
      </w:r>
    </w:p>
    <w:p w14:paraId="406799C9" w14:textId="77777777" w:rsidR="00073A56" w:rsidRDefault="00073A56" w:rsidP="00073A56">
      <w:pPr>
        <w:pStyle w:val="Bibliography"/>
      </w:pPr>
      <w:r>
        <w:t xml:space="preserve">Alm, E. </w:t>
      </w:r>
      <w:r>
        <w:rPr>
          <w:i/>
          <w:iCs/>
        </w:rPr>
        <w:t>et al.</w:t>
      </w:r>
      <w:r>
        <w:t xml:space="preserve"> (2015) ‘One-step real-time RT-PCR assays for serotyping dengue virus in clinical samples’, </w:t>
      </w:r>
      <w:r>
        <w:rPr>
          <w:i/>
          <w:iCs/>
        </w:rPr>
        <w:t>BMC Infectious Diseases</w:t>
      </w:r>
      <w:r>
        <w:t>, 15(1), p. 493. Available at: https://doi.org/10.1186/s12879-015-1226-z.</w:t>
      </w:r>
    </w:p>
    <w:p w14:paraId="61838996" w14:textId="77777777" w:rsidR="00073A56" w:rsidRDefault="00073A56" w:rsidP="00073A56">
      <w:pPr>
        <w:pStyle w:val="Bibliography"/>
      </w:pPr>
      <w:r>
        <w:t xml:space="preserve">Alphey, L. </w:t>
      </w:r>
      <w:r>
        <w:rPr>
          <w:i/>
          <w:iCs/>
        </w:rPr>
        <w:t>et al.</w:t>
      </w:r>
      <w:r>
        <w:t xml:space="preserve"> (2016) ‘GENETIC CONTROL OF AEDES MOSQUITOES’, in </w:t>
      </w:r>
      <w:r>
        <w:rPr>
          <w:i/>
          <w:iCs/>
        </w:rPr>
        <w:t>Global Health Impacts of Vector-Borne Diseases: Workshop Summary</w:t>
      </w:r>
      <w:r>
        <w:t>. National Academies Press (US). Available at: https://www.ncbi.nlm.nih.gov/books/NBK390444/ (Accessed: 26 July 2024).</w:t>
      </w:r>
    </w:p>
    <w:p w14:paraId="0E4229F8" w14:textId="77777777" w:rsidR="00073A56" w:rsidRDefault="00073A56" w:rsidP="00073A56">
      <w:pPr>
        <w:pStyle w:val="Bibliography"/>
      </w:pPr>
      <w:r>
        <w:t xml:space="preserve">Anyamba, A. </w:t>
      </w:r>
      <w:r>
        <w:rPr>
          <w:i/>
          <w:iCs/>
        </w:rPr>
        <w:t>et al.</w:t>
      </w:r>
      <w:r>
        <w:t xml:space="preserve"> (2012) ‘Climate teleconnections and recent patterns of human and animal disease outbreaks’, </w:t>
      </w:r>
      <w:r>
        <w:rPr>
          <w:i/>
          <w:iCs/>
        </w:rPr>
        <w:t>PLoS neglected tropical diseases</w:t>
      </w:r>
      <w:r>
        <w:t>, 6(1), p. e1465. Available at: https://doi.org/10.1371/journal.pntd.0001465.</w:t>
      </w:r>
    </w:p>
    <w:p w14:paraId="1B50C6D8" w14:textId="77777777" w:rsidR="00073A56" w:rsidRDefault="00073A56" w:rsidP="00073A56">
      <w:pPr>
        <w:pStyle w:val="Bibliography"/>
      </w:pPr>
      <w:r>
        <w:t xml:space="preserve">Badurdeen, S. </w:t>
      </w:r>
      <w:r>
        <w:rPr>
          <w:i/>
          <w:iCs/>
        </w:rPr>
        <w:t>et al.</w:t>
      </w:r>
      <w:r>
        <w:t xml:space="preserve"> (2013) ‘Sharing experiences: towards an evidence based model of dengue surveillance and outbreak response in Latin America and Asia’, </w:t>
      </w:r>
      <w:r>
        <w:rPr>
          <w:i/>
          <w:iCs/>
        </w:rPr>
        <w:t>BMC Public Health</w:t>
      </w:r>
      <w:r>
        <w:t>, 13(1), p. 607. Available at: https://doi.org/10.1186/1471-2458-13-607.</w:t>
      </w:r>
    </w:p>
    <w:p w14:paraId="04E90558" w14:textId="77777777" w:rsidR="00073A56" w:rsidRDefault="00073A56" w:rsidP="00073A56">
      <w:pPr>
        <w:pStyle w:val="Bibliography"/>
      </w:pPr>
      <w:r>
        <w:t xml:space="preserve">Beaucourt, S. and Vignuzzi, M. (2014) ‘Ribavirin: a drug active against many viruses with multiple effects on virus replication and propagation. Molecular basis of ribavirin resistance’, </w:t>
      </w:r>
      <w:r>
        <w:rPr>
          <w:i/>
          <w:iCs/>
        </w:rPr>
        <w:t>Current Opinion in Virology</w:t>
      </w:r>
      <w:r>
        <w:t>, 8, pp. 10–15. Available at: https://doi.org/10.1016/j.coviro.2014.04.011.</w:t>
      </w:r>
    </w:p>
    <w:p w14:paraId="7A7EAF45" w14:textId="77777777" w:rsidR="00073A56" w:rsidRDefault="00073A56" w:rsidP="00073A56">
      <w:pPr>
        <w:pStyle w:val="Bibliography"/>
      </w:pPr>
      <w:r>
        <w:t xml:space="preserve">Bernard, M. </w:t>
      </w:r>
      <w:r>
        <w:rPr>
          <w:i/>
          <w:iCs/>
        </w:rPr>
        <w:t>et al.</w:t>
      </w:r>
      <w:r>
        <w:t xml:space="preserve"> (2021) ‘FROGS: a powerful tool to analyse the diversity of fungi with special management of internal transcribed spacers’, </w:t>
      </w:r>
      <w:r>
        <w:rPr>
          <w:i/>
          <w:iCs/>
        </w:rPr>
        <w:t>Briefings in Bioinformatics</w:t>
      </w:r>
      <w:r>
        <w:t>, 22(6), p. bbab318. Available at: https://doi.org/10.1093/bib/bbab318.</w:t>
      </w:r>
    </w:p>
    <w:p w14:paraId="6916F402" w14:textId="77777777" w:rsidR="00073A56" w:rsidRDefault="00073A56" w:rsidP="00073A56">
      <w:pPr>
        <w:pStyle w:val="Bibliography"/>
      </w:pPr>
      <w:r>
        <w:t xml:space="preserve">Bhatt, S. </w:t>
      </w:r>
      <w:r>
        <w:rPr>
          <w:i/>
          <w:iCs/>
        </w:rPr>
        <w:t>et al.</w:t>
      </w:r>
      <w:r>
        <w:t xml:space="preserve"> (2013) ‘The global distribution and burden of dengue’, </w:t>
      </w:r>
      <w:r>
        <w:rPr>
          <w:i/>
          <w:iCs/>
        </w:rPr>
        <w:t>Nature</w:t>
      </w:r>
      <w:r>
        <w:t>, 496(7446), pp. 504–507. Available at: https://doi.org/10.1038/nature12060.</w:t>
      </w:r>
    </w:p>
    <w:p w14:paraId="309BDA01" w14:textId="77777777" w:rsidR="00073A56" w:rsidRDefault="00073A56" w:rsidP="00073A56">
      <w:pPr>
        <w:pStyle w:val="Bibliography"/>
      </w:pPr>
      <w:r>
        <w:t xml:space="preserve">Biswal, S. </w:t>
      </w:r>
      <w:r>
        <w:rPr>
          <w:i/>
          <w:iCs/>
        </w:rPr>
        <w:t>et al.</w:t>
      </w:r>
      <w:r>
        <w:t xml:space="preserve"> (2019) ‘Efficacy of a Tetravalent Dengue Vaccine in Healthy Children and Adolescents’, </w:t>
      </w:r>
      <w:r>
        <w:rPr>
          <w:i/>
          <w:iCs/>
        </w:rPr>
        <w:t>The New England Journal of Medicine</w:t>
      </w:r>
      <w:r>
        <w:t>, 381(21), pp. 2009–2019. Available at: https://doi.org/10.1056/NEJMoa1903869.</w:t>
      </w:r>
    </w:p>
    <w:p w14:paraId="660713B4" w14:textId="77777777" w:rsidR="00073A56" w:rsidRDefault="00073A56" w:rsidP="00073A56">
      <w:pPr>
        <w:pStyle w:val="Bibliography"/>
      </w:pPr>
      <w:r>
        <w:t xml:space="preserve">Blitvich, B.J. and Firth, A.E. (2015) ‘Insect-specific flaviviruses: a systematic review of their discovery, host range, mode of transmission, superinfection exclusion potential and genomic organization’, </w:t>
      </w:r>
      <w:r>
        <w:rPr>
          <w:i/>
          <w:iCs/>
        </w:rPr>
        <w:t>Viruses</w:t>
      </w:r>
      <w:r>
        <w:t>, 7(4), pp. 1927–1959. Available at: https://doi.org/10.3390/v7041927.</w:t>
      </w:r>
    </w:p>
    <w:p w14:paraId="388BDB33" w14:textId="77777777" w:rsidR="00073A56" w:rsidRDefault="00073A56" w:rsidP="00073A56">
      <w:pPr>
        <w:pStyle w:val="Bibliography"/>
      </w:pPr>
      <w:r>
        <w:lastRenderedPageBreak/>
        <w:t xml:space="preserve">Brady, O.J. </w:t>
      </w:r>
      <w:r>
        <w:rPr>
          <w:i/>
          <w:iCs/>
        </w:rPr>
        <w:t>et al.</w:t>
      </w:r>
      <w:r>
        <w:t xml:space="preserve"> (2012) ‘Refining the global spatial limits of dengue virus transmission by evidence-based consensus’, </w:t>
      </w:r>
      <w:r>
        <w:rPr>
          <w:i/>
          <w:iCs/>
        </w:rPr>
        <w:t>PLoS neglected tropical diseases</w:t>
      </w:r>
      <w:r>
        <w:t>, 6(8), p. e1760. Available at: https://doi.org/10.1371/journal.pntd.0001760.</w:t>
      </w:r>
    </w:p>
    <w:p w14:paraId="68650233" w14:textId="77777777" w:rsidR="00073A56" w:rsidRDefault="00073A56" w:rsidP="00073A56">
      <w:pPr>
        <w:pStyle w:val="Bibliography"/>
      </w:pPr>
      <w:r>
        <w:t xml:space="preserve">Breitwieser, F.P. and Salzberg, S.L. (2020) ‘Pavian: interactive analysis of metagenomics data for microbiome studies and pathogen identification’, </w:t>
      </w:r>
      <w:r>
        <w:rPr>
          <w:i/>
          <w:iCs/>
        </w:rPr>
        <w:t>Bioinformatics</w:t>
      </w:r>
      <w:r>
        <w:t>, 36(4), pp. 1303–1304. Available at: https://doi.org/10.1093/bioinformatics/btz715.</w:t>
      </w:r>
    </w:p>
    <w:p w14:paraId="06125418" w14:textId="77777777" w:rsidR="00073A56" w:rsidRDefault="00073A56" w:rsidP="00073A56">
      <w:pPr>
        <w:pStyle w:val="Bibliography"/>
      </w:pPr>
      <w:r>
        <w:t xml:space="preserve">Bustin, S.A. </w:t>
      </w:r>
      <w:r>
        <w:rPr>
          <w:i/>
          <w:iCs/>
        </w:rPr>
        <w:t>et al.</w:t>
      </w:r>
      <w:r>
        <w:t xml:space="preserve"> (2009) ‘The MIQE guidelines: minimum information for publication of quantitative real-time PCR experiments’, </w:t>
      </w:r>
      <w:r>
        <w:rPr>
          <w:i/>
          <w:iCs/>
        </w:rPr>
        <w:t>Clinical Chemistry</w:t>
      </w:r>
      <w:r>
        <w:t>, 55(4), pp. 611–622. Available at: https://doi.org/10.1373/clinchem.2008.112797.</w:t>
      </w:r>
    </w:p>
    <w:p w14:paraId="0830CFF9" w14:textId="77777777" w:rsidR="00073A56" w:rsidRDefault="00073A56" w:rsidP="00073A56">
      <w:pPr>
        <w:pStyle w:val="Bibliography"/>
      </w:pPr>
      <w:r>
        <w:t xml:space="preserve">Caminade, C. </w:t>
      </w:r>
      <w:r>
        <w:rPr>
          <w:i/>
          <w:iCs/>
        </w:rPr>
        <w:t>et al.</w:t>
      </w:r>
      <w:r>
        <w:t xml:space="preserve"> (2014) ‘Impact of climate change on global malaria distribution’, </w:t>
      </w:r>
      <w:r>
        <w:rPr>
          <w:i/>
          <w:iCs/>
        </w:rPr>
        <w:t>Proceedings of the National Academy of Sciences</w:t>
      </w:r>
      <w:r>
        <w:t>, 111(9), pp. 3286–3291. Available at: https://doi.org/10.1073/pnas.1302089111.</w:t>
      </w:r>
    </w:p>
    <w:p w14:paraId="53A74039" w14:textId="77777777" w:rsidR="00073A56" w:rsidRDefault="00073A56" w:rsidP="00073A56">
      <w:pPr>
        <w:pStyle w:val="Bibliography"/>
      </w:pPr>
      <w:r>
        <w:t xml:space="preserve">Caminade, C., McIntyre, K.M. and Jones, A.E. (2019) ‘Impact of recent and future climate change on vector-borne diseases’, </w:t>
      </w:r>
      <w:r>
        <w:rPr>
          <w:i/>
          <w:iCs/>
        </w:rPr>
        <w:t>Annals of the New York Academy of Sciences</w:t>
      </w:r>
      <w:r>
        <w:t>, 1436(1), pp. 157–173. Available at: https://doi.org/10.1111/nyas.13950.</w:t>
      </w:r>
    </w:p>
    <w:p w14:paraId="5257B075" w14:textId="77777777" w:rsidR="00073A56" w:rsidRDefault="00073A56" w:rsidP="00073A56">
      <w:pPr>
        <w:pStyle w:val="Bibliography"/>
      </w:pPr>
      <w:r>
        <w:t xml:space="preserve">CDC (2021) </w:t>
      </w:r>
      <w:r>
        <w:rPr>
          <w:i/>
          <w:iCs/>
        </w:rPr>
        <w:t>Dengue Prevention | CDC</w:t>
      </w:r>
      <w:r>
        <w:t xml:space="preserve">, </w:t>
      </w:r>
      <w:r>
        <w:rPr>
          <w:i/>
          <w:iCs/>
        </w:rPr>
        <w:t>Centers for Disease Control and Prevention</w:t>
      </w:r>
      <w:r>
        <w:t>. Available at: https://www.cdc.gov/dengue/prevention/index.html (Accessed: 19 March 2024).</w:t>
      </w:r>
    </w:p>
    <w:p w14:paraId="09196BF9" w14:textId="77777777" w:rsidR="00073A56" w:rsidRDefault="00073A56" w:rsidP="00073A56">
      <w:pPr>
        <w:pStyle w:val="Bibliography"/>
      </w:pPr>
      <w:r>
        <w:rPr>
          <w:i/>
          <w:iCs/>
        </w:rPr>
        <w:t>Chikungunya, dengue et zika - Données de la surveillance renforcée en France hexagonale 2024</w:t>
      </w:r>
      <w:r>
        <w:t xml:space="preserve"> (2024). Available at: https://www.santepubliquefrance.fr/maladies-et-traumatismes/maladies-a-transmission-vectorielle/chikungunya/articles/donnees-en-france-metropolitaine/chikungunya-dengue-et-zika-donnees-de-la-surveillance-renforcee-en-france-hexagonale-2024 (Accessed: 6 July 2024).</w:t>
      </w:r>
    </w:p>
    <w:p w14:paraId="2F4FDF6A" w14:textId="77777777" w:rsidR="00073A56" w:rsidRDefault="00073A56" w:rsidP="00073A56">
      <w:pPr>
        <w:pStyle w:val="Bibliography"/>
      </w:pPr>
      <w:r>
        <w:t xml:space="preserve">Cole, J.R. </w:t>
      </w:r>
      <w:r>
        <w:rPr>
          <w:i/>
          <w:iCs/>
        </w:rPr>
        <w:t>et al.</w:t>
      </w:r>
      <w:r>
        <w:t xml:space="preserve"> (2014) ‘Ribosomal Database Project: data and tools for high throughput rRNA analysis’, </w:t>
      </w:r>
      <w:r>
        <w:rPr>
          <w:i/>
          <w:iCs/>
        </w:rPr>
        <w:t>Nucleic Acids Research</w:t>
      </w:r>
      <w:r>
        <w:t>, 42(D1), pp. D633–D642. Available at: https://doi.org/10.1093/nar/gkt1244.</w:t>
      </w:r>
    </w:p>
    <w:p w14:paraId="263AA294" w14:textId="77777777" w:rsidR="00073A56" w:rsidRDefault="00073A56" w:rsidP="00073A56">
      <w:pPr>
        <w:pStyle w:val="Bibliography"/>
      </w:pPr>
      <w:r>
        <w:t xml:space="preserve">Cuypers, L. </w:t>
      </w:r>
      <w:r>
        <w:rPr>
          <w:i/>
          <w:iCs/>
        </w:rPr>
        <w:t>et al.</w:t>
      </w:r>
      <w:r>
        <w:t xml:space="preserve"> (2018) ‘Time to Harmonize Dengue Nomenclature and Classification’, </w:t>
      </w:r>
      <w:r>
        <w:rPr>
          <w:i/>
          <w:iCs/>
        </w:rPr>
        <w:t>Viruses</w:t>
      </w:r>
      <w:r>
        <w:t>, 10(10), p. 569. Available at: https://doi.org/10.3390/v10100569.</w:t>
      </w:r>
    </w:p>
    <w:p w14:paraId="327BBCAB" w14:textId="77777777" w:rsidR="00073A56" w:rsidRDefault="00073A56" w:rsidP="00073A56">
      <w:pPr>
        <w:pStyle w:val="Bibliography"/>
      </w:pPr>
      <w:r>
        <w:rPr>
          <w:i/>
          <w:iCs/>
        </w:rPr>
        <w:t>Dengue- Global situation</w:t>
      </w:r>
      <w:r>
        <w:t xml:space="preserve"> (2023). Available at: https://www.who.int/emergencies/disease-outbreak-news/item/2023-DON498 (Accessed: 25 May 2024).</w:t>
      </w:r>
    </w:p>
    <w:p w14:paraId="5001A8BD" w14:textId="77777777" w:rsidR="00073A56" w:rsidRDefault="00073A56" w:rsidP="00073A56">
      <w:pPr>
        <w:pStyle w:val="Bibliography"/>
      </w:pPr>
      <w:r>
        <w:rPr>
          <w:i/>
          <w:iCs/>
        </w:rPr>
        <w:t>Dengue worldwide overview</w:t>
      </w:r>
      <w:r>
        <w:t xml:space="preserve"> (2024). Available at: https://www.ecdc.europa.eu/en/dengue-monthly (Accessed: 19 March 2024).</w:t>
      </w:r>
    </w:p>
    <w:p w14:paraId="6AB33279" w14:textId="77777777" w:rsidR="00073A56" w:rsidRDefault="00073A56" w:rsidP="00073A56">
      <w:pPr>
        <w:pStyle w:val="Bibliography"/>
      </w:pPr>
      <w:r>
        <w:t xml:space="preserve">Domingues, R.B. </w:t>
      </w:r>
      <w:r>
        <w:rPr>
          <w:i/>
          <w:iCs/>
        </w:rPr>
        <w:t>et al.</w:t>
      </w:r>
      <w:r>
        <w:t xml:space="preserve"> (2008) ‘Involvement of the central nervous system in patients with dengue virus infection’, </w:t>
      </w:r>
      <w:r>
        <w:rPr>
          <w:i/>
          <w:iCs/>
        </w:rPr>
        <w:t>Journal of the Neurological Sciences</w:t>
      </w:r>
      <w:r>
        <w:t>, 267(1), pp. 36–40. Available at: https://doi.org/10.1016/j.jns.2007.09.040.</w:t>
      </w:r>
    </w:p>
    <w:p w14:paraId="77A447A9" w14:textId="77777777" w:rsidR="00073A56" w:rsidRDefault="00073A56" w:rsidP="00073A56">
      <w:pPr>
        <w:pStyle w:val="Bibliography"/>
      </w:pPr>
      <w:r>
        <w:lastRenderedPageBreak/>
        <w:t xml:space="preserve">Eid, J. </w:t>
      </w:r>
      <w:r>
        <w:rPr>
          <w:i/>
          <w:iCs/>
        </w:rPr>
        <w:t>et al.</w:t>
      </w:r>
      <w:r>
        <w:t xml:space="preserve"> (2009) ‘Real-Time DNA Sequencing from Single Polymerase Molecules’, </w:t>
      </w:r>
      <w:r>
        <w:rPr>
          <w:i/>
          <w:iCs/>
        </w:rPr>
        <w:t>Science</w:t>
      </w:r>
      <w:r>
        <w:t>, 323(5910), pp. 133–138. Available at: https://doi.org/10.1126/science.1162986.</w:t>
      </w:r>
    </w:p>
    <w:p w14:paraId="745E1A53" w14:textId="77777777" w:rsidR="00073A56" w:rsidRDefault="00073A56" w:rsidP="00073A56">
      <w:pPr>
        <w:pStyle w:val="Bibliography"/>
      </w:pPr>
      <w:r>
        <w:t xml:space="preserve">Eisen, L. </w:t>
      </w:r>
      <w:r>
        <w:rPr>
          <w:i/>
          <w:iCs/>
        </w:rPr>
        <w:t>et al.</w:t>
      </w:r>
      <w:r>
        <w:t xml:space="preserve"> (2009) ‘Proactive Vector Control Strategies and Improved Monitoring and Evaluation Practices for Dengue Prevention’, </w:t>
      </w:r>
      <w:r>
        <w:rPr>
          <w:i/>
          <w:iCs/>
        </w:rPr>
        <w:t>Journal of Medical Entomology</w:t>
      </w:r>
      <w:r>
        <w:t>, 46(6), pp. 1245–1255. Available at: https://doi.org/10.1603/033.046.0601.</w:t>
      </w:r>
    </w:p>
    <w:p w14:paraId="5924CCC6" w14:textId="77777777" w:rsidR="00073A56" w:rsidRDefault="00073A56" w:rsidP="00073A56">
      <w:pPr>
        <w:pStyle w:val="Bibliography"/>
      </w:pPr>
      <w:r>
        <w:t xml:space="preserve">Ellis, E.M. </w:t>
      </w:r>
      <w:r>
        <w:rPr>
          <w:i/>
          <w:iCs/>
        </w:rPr>
        <w:t>et al.</w:t>
      </w:r>
      <w:r>
        <w:t xml:space="preserve"> (2016) ‘Incidence and Risk Factors for Developing Dengue-Associated Hemophagocytic Lymphohistiocytosis in Puerto Rico, 2008 - 2013’, </w:t>
      </w:r>
      <w:r>
        <w:rPr>
          <w:i/>
          <w:iCs/>
        </w:rPr>
        <w:t>PLoS neglected tropical diseases</w:t>
      </w:r>
      <w:r>
        <w:t>, 10(8), p. e0004939. Available at: https://doi.org/10.1371/journal.pntd.0004939.</w:t>
      </w:r>
    </w:p>
    <w:p w14:paraId="73D0B40C" w14:textId="77777777" w:rsidR="00073A56" w:rsidRDefault="00073A56" w:rsidP="00073A56">
      <w:pPr>
        <w:pStyle w:val="Bibliography"/>
      </w:pPr>
      <w:r>
        <w:t xml:space="preserve">EpiCentro (2024) </w:t>
      </w:r>
      <w:r>
        <w:rPr>
          <w:i/>
          <w:iCs/>
        </w:rPr>
        <w:t>Arbovirosi • bollettini periodici arbovirosi</w:t>
      </w:r>
      <w:r>
        <w:t>. Available at: https://www.epicentro.iss.it/arbovirosi/dashboard (Accessed: 6 July 2024).</w:t>
      </w:r>
    </w:p>
    <w:p w14:paraId="289834AF" w14:textId="77777777" w:rsidR="00073A56" w:rsidRDefault="00073A56" w:rsidP="00073A56">
      <w:pPr>
        <w:pStyle w:val="Bibliography"/>
      </w:pPr>
      <w:r>
        <w:t xml:space="preserve">Escudié, F. </w:t>
      </w:r>
      <w:r>
        <w:rPr>
          <w:i/>
          <w:iCs/>
        </w:rPr>
        <w:t>et al.</w:t>
      </w:r>
      <w:r>
        <w:t xml:space="preserve"> (2018) ‘FROGS: Find, Rapidly, OTUs with Galaxy Solution’, </w:t>
      </w:r>
      <w:r>
        <w:rPr>
          <w:i/>
          <w:iCs/>
        </w:rPr>
        <w:t>Bioinformatics</w:t>
      </w:r>
      <w:r>
        <w:t>, 34(8), pp. 1287–1294. Available at: https://doi.org/10.1093/bioinformatics/btx791.</w:t>
      </w:r>
    </w:p>
    <w:p w14:paraId="7229EF05" w14:textId="77777777" w:rsidR="00073A56" w:rsidRDefault="00073A56" w:rsidP="00073A56">
      <w:pPr>
        <w:pStyle w:val="Bibliography"/>
      </w:pPr>
      <w:r>
        <w:t xml:space="preserve">Ewing, B. and Green, P. (1998) ‘Base-Calling of Automated Sequencer Traces Using Phred. II. Error Probabilities’, </w:t>
      </w:r>
      <w:r>
        <w:rPr>
          <w:i/>
          <w:iCs/>
        </w:rPr>
        <w:t>Genome Research</w:t>
      </w:r>
      <w:r>
        <w:t>, 8(3), pp. 186–194. Available at: https://doi.org/10.1101/gr.8.3.186.</w:t>
      </w:r>
    </w:p>
    <w:p w14:paraId="4DC37DAA" w14:textId="77777777" w:rsidR="00073A56" w:rsidRDefault="00073A56" w:rsidP="00073A56">
      <w:pPr>
        <w:pStyle w:val="Bibliography"/>
      </w:pPr>
      <w:r>
        <w:t xml:space="preserve">Fonseca, V. </w:t>
      </w:r>
      <w:r>
        <w:rPr>
          <w:i/>
          <w:iCs/>
        </w:rPr>
        <w:t>et al.</w:t>
      </w:r>
      <w:r>
        <w:t xml:space="preserve"> (2019) ‘A computational method for the identification of Dengue, Zika and Chikungunya virus species and genotypes’, </w:t>
      </w:r>
      <w:r>
        <w:rPr>
          <w:i/>
          <w:iCs/>
        </w:rPr>
        <w:t>PLOS Neglected Tropical Diseases</w:t>
      </w:r>
      <w:r>
        <w:t>, 13(5), p. e0007231. Available at: https://doi.org/10.1371/journal.pntd.0007231.</w:t>
      </w:r>
    </w:p>
    <w:p w14:paraId="5FB8BD7F" w14:textId="77777777" w:rsidR="00073A56" w:rsidRDefault="00073A56" w:rsidP="00073A56">
      <w:pPr>
        <w:pStyle w:val="Bibliography"/>
      </w:pPr>
      <w:r>
        <w:t xml:space="preserve">Ghosh, S.K. and Dash, A.P. (2007) ‘Larvivorous fish against malaria vectors: a new outlook’, </w:t>
      </w:r>
      <w:r>
        <w:rPr>
          <w:i/>
          <w:iCs/>
        </w:rPr>
        <w:t>Transactions of the Royal Society of Tropical Medicine and Hygiene</w:t>
      </w:r>
      <w:r>
        <w:t>, 101(11), pp. 1063–1064. Available at: https://doi.org/10.1016/j.trstmh.2007.07.008.</w:t>
      </w:r>
    </w:p>
    <w:p w14:paraId="4D4A89B4" w14:textId="77777777" w:rsidR="00073A56" w:rsidRDefault="00073A56" w:rsidP="00073A56">
      <w:pPr>
        <w:pStyle w:val="Bibliography"/>
      </w:pPr>
      <w:r>
        <w:t xml:space="preserve">Godói, I.P. </w:t>
      </w:r>
      <w:r>
        <w:rPr>
          <w:i/>
          <w:iCs/>
        </w:rPr>
        <w:t>et al.</w:t>
      </w:r>
      <w:r>
        <w:t xml:space="preserve"> (2017) ‘CYD-TDV dengue vaccine: systematic review and meta-analysis of efficacy, immunogenicity and safety’, </w:t>
      </w:r>
      <w:r>
        <w:rPr>
          <w:i/>
          <w:iCs/>
        </w:rPr>
        <w:t>Journal of Comparative Effectiveness Research</w:t>
      </w:r>
      <w:r>
        <w:t>, 6(2), pp. 165–180. Available at: https://doi.org/10.2217/cer-2016-0045.</w:t>
      </w:r>
    </w:p>
    <w:p w14:paraId="3F918CB1" w14:textId="77777777" w:rsidR="00073A56" w:rsidRDefault="00073A56" w:rsidP="00073A56">
      <w:pPr>
        <w:pStyle w:val="Bibliography"/>
      </w:pPr>
      <w:r>
        <w:t xml:space="preserve">Goethals, O. </w:t>
      </w:r>
      <w:r>
        <w:rPr>
          <w:i/>
          <w:iCs/>
        </w:rPr>
        <w:t>et al.</w:t>
      </w:r>
      <w:r>
        <w:t xml:space="preserve"> (2023) ‘Blocking NS3–NS4B interaction inhibits dengue virus in non-human primates’, </w:t>
      </w:r>
      <w:r>
        <w:rPr>
          <w:i/>
          <w:iCs/>
        </w:rPr>
        <w:t>Nature</w:t>
      </w:r>
      <w:r>
        <w:t>, 615(7953), pp. 678–686. Available at: https://doi.org/10.1038/s41586-023-05790-6.</w:t>
      </w:r>
    </w:p>
    <w:p w14:paraId="4DCF3505" w14:textId="77777777" w:rsidR="00073A56" w:rsidRDefault="00073A56" w:rsidP="00073A56">
      <w:pPr>
        <w:pStyle w:val="Bibliography"/>
      </w:pPr>
      <w:r>
        <w:t xml:space="preserve">Goodwin, S., McPherson, J.D. and McCombie, W.R. (2016) ‘Coming of age: ten years of next-generation sequencing technologies’, </w:t>
      </w:r>
      <w:r>
        <w:rPr>
          <w:i/>
          <w:iCs/>
        </w:rPr>
        <w:t>Nature Reviews Genetics</w:t>
      </w:r>
      <w:r>
        <w:t>, 17(6), pp. 333–351. Available at: https://doi.org/10.1038/nrg.2016.49.</w:t>
      </w:r>
    </w:p>
    <w:p w14:paraId="2131EF0A" w14:textId="77777777" w:rsidR="00073A56" w:rsidRDefault="00073A56" w:rsidP="00073A56">
      <w:pPr>
        <w:pStyle w:val="Bibliography"/>
      </w:pPr>
      <w:r>
        <w:t xml:space="preserve">Gubler, D.J. (1998) ‘Dengue and Dengue Hemorrhagic Fever’, </w:t>
      </w:r>
      <w:r>
        <w:rPr>
          <w:i/>
          <w:iCs/>
        </w:rPr>
        <w:t>Clinical Microbiology Reviews</w:t>
      </w:r>
      <w:r>
        <w:t>, 11(3), pp. 480–496. Available at: https://doi.org/10.1128/cmr.11.3.480.</w:t>
      </w:r>
    </w:p>
    <w:p w14:paraId="13AC0D88" w14:textId="77777777" w:rsidR="00073A56" w:rsidRDefault="00073A56" w:rsidP="00073A56">
      <w:pPr>
        <w:pStyle w:val="Bibliography"/>
      </w:pPr>
      <w:r>
        <w:t xml:space="preserve">Gurukumar, K. </w:t>
      </w:r>
      <w:r>
        <w:rPr>
          <w:i/>
          <w:iCs/>
        </w:rPr>
        <w:t>et al.</w:t>
      </w:r>
      <w:r>
        <w:t xml:space="preserve"> (2009) ‘Development of real time PCR for detection and quantitation of Dengue Viruses’, </w:t>
      </w:r>
      <w:r>
        <w:rPr>
          <w:i/>
          <w:iCs/>
        </w:rPr>
        <w:t>Virology Journal</w:t>
      </w:r>
      <w:r>
        <w:t>, 6(1), p. 10. Available at: https://doi.org/10.1186/1743-422X-6-10.</w:t>
      </w:r>
    </w:p>
    <w:p w14:paraId="4A8FC50A" w14:textId="77777777" w:rsidR="00073A56" w:rsidRDefault="00073A56" w:rsidP="00073A56">
      <w:pPr>
        <w:pStyle w:val="Bibliography"/>
      </w:pPr>
      <w:r>
        <w:lastRenderedPageBreak/>
        <w:t xml:space="preserve">Guzman, M.G. </w:t>
      </w:r>
      <w:r>
        <w:rPr>
          <w:i/>
          <w:iCs/>
        </w:rPr>
        <w:t>et al.</w:t>
      </w:r>
      <w:r>
        <w:t xml:space="preserve"> (2010) ‘Dengue: a continuing global threat’, </w:t>
      </w:r>
      <w:r>
        <w:rPr>
          <w:i/>
          <w:iCs/>
        </w:rPr>
        <w:t>Nature Reviews Microbiology</w:t>
      </w:r>
      <w:r>
        <w:t>, 8(12), pp. S7–S16. Available at: https://doi.org/10.1038/nrmicro2460.</w:t>
      </w:r>
    </w:p>
    <w:p w14:paraId="0886F80A" w14:textId="77777777" w:rsidR="00073A56" w:rsidRDefault="00073A56" w:rsidP="00073A56">
      <w:pPr>
        <w:pStyle w:val="Bibliography"/>
      </w:pPr>
      <w:r>
        <w:t xml:space="preserve">Hadinegoro, S.R. </w:t>
      </w:r>
      <w:r>
        <w:rPr>
          <w:i/>
          <w:iCs/>
        </w:rPr>
        <w:t>et al.</w:t>
      </w:r>
      <w:r>
        <w:t xml:space="preserve"> (2015) ‘Efficacy and Long-Term Safety of a Dengue Vaccine in Regions of Endemic Disease’, </w:t>
      </w:r>
      <w:r>
        <w:rPr>
          <w:i/>
          <w:iCs/>
        </w:rPr>
        <w:t>New England Journal of Medicine</w:t>
      </w:r>
      <w:r>
        <w:t>, 373(13), pp. 1195–1206. Available at: https://doi.org/10.1056/NEJMoa1506223.</w:t>
      </w:r>
    </w:p>
    <w:p w14:paraId="3CE63E39" w14:textId="77777777" w:rsidR="00073A56" w:rsidRDefault="00073A56" w:rsidP="00073A56">
      <w:pPr>
        <w:pStyle w:val="Bibliography"/>
      </w:pPr>
      <w:r>
        <w:t xml:space="preserve">Halstead, S.B., Shotwell, H. and Casals, J. (1973) ‘Studies on the pathogenesis of dengue infection in monkeys. II. Clinical laboratory responses to heterologous infection’, </w:t>
      </w:r>
      <w:r>
        <w:rPr>
          <w:i/>
          <w:iCs/>
        </w:rPr>
        <w:t>The Journal of Infectious Diseases</w:t>
      </w:r>
      <w:r>
        <w:t>, 128(1), pp. 15–22. Available at: https://doi.org/10.1093/infdis/128.1.15.</w:t>
      </w:r>
    </w:p>
    <w:p w14:paraId="67EDD916" w14:textId="77777777" w:rsidR="00073A56" w:rsidRDefault="00073A56" w:rsidP="00073A56">
      <w:pPr>
        <w:pStyle w:val="Bibliography"/>
      </w:pPr>
      <w:r>
        <w:t xml:space="preserve">Hendrichs, J., Dyck, A.A. and Robinson, A.S. (2005) </w:t>
      </w:r>
      <w:r>
        <w:rPr>
          <w:i/>
          <w:iCs/>
        </w:rPr>
        <w:t>Sterile insect technique: principles and practice in area-wide integrated pest managment</w:t>
      </w:r>
      <w:r>
        <w:t>. Dordrecht: Springer.</w:t>
      </w:r>
    </w:p>
    <w:p w14:paraId="2AAE0CAA" w14:textId="77777777" w:rsidR="00073A56" w:rsidRDefault="00073A56" w:rsidP="00073A56">
      <w:pPr>
        <w:pStyle w:val="Bibliography"/>
      </w:pPr>
      <w:r>
        <w:t xml:space="preserve">Hill, V. </w:t>
      </w:r>
      <w:r>
        <w:rPr>
          <w:i/>
          <w:iCs/>
        </w:rPr>
        <w:t>et al.</w:t>
      </w:r>
      <w:r>
        <w:t xml:space="preserve"> (2024) ‘A new lineage nomenclature to aid genomic surveillance of dengue virus’, </w:t>
      </w:r>
      <w:r>
        <w:rPr>
          <w:i/>
          <w:iCs/>
        </w:rPr>
        <w:t>medRxiv</w:t>
      </w:r>
      <w:r>
        <w:t>, p. 2024.05.16.24307504. Available at: https://doi.org/10.1101/2024.05.16.24307504.</w:t>
      </w:r>
    </w:p>
    <w:p w14:paraId="7228B045" w14:textId="77777777" w:rsidR="00073A56" w:rsidRDefault="00073A56" w:rsidP="00073A56">
      <w:pPr>
        <w:pStyle w:val="Bibliography"/>
      </w:pPr>
      <w:r>
        <w:t xml:space="preserve">Hong, S.-H. (2023) ‘Influence of Microbiota on Vaccine Effectiveness: “Is the Microbiota the Key to Vaccine-induced Responses?”’, </w:t>
      </w:r>
      <w:r>
        <w:rPr>
          <w:i/>
          <w:iCs/>
        </w:rPr>
        <w:t>Journal of Microbiology (Seoul, Korea)</w:t>
      </w:r>
      <w:r>
        <w:t>, 61(5), pp. 483–494. Available at: https://doi.org/10.1007/s12275-023-00044-6.</w:t>
      </w:r>
    </w:p>
    <w:p w14:paraId="1DFF3118" w14:textId="77777777" w:rsidR="00073A56" w:rsidRDefault="00073A56" w:rsidP="00073A56">
      <w:pPr>
        <w:pStyle w:val="Bibliography"/>
      </w:pPr>
      <w:r>
        <w:t xml:space="preserve">Horstick, O., Tozan, Y. and Wilder-Smith, A. (2015) ‘Reviewing Dengue: Still a Neglected Tropical Disease?’, </w:t>
      </w:r>
      <w:r>
        <w:rPr>
          <w:i/>
          <w:iCs/>
        </w:rPr>
        <w:t>PLOS Neglected Tropical Diseases</w:t>
      </w:r>
      <w:r>
        <w:t>, 9(4), p. e0003632. Available at: https://doi.org/10.1371/journal.pntd.0003632.</w:t>
      </w:r>
    </w:p>
    <w:p w14:paraId="620B1A18" w14:textId="77777777" w:rsidR="00073A56" w:rsidRDefault="00073A56" w:rsidP="00073A56">
      <w:pPr>
        <w:pStyle w:val="Bibliography"/>
      </w:pPr>
      <w:r>
        <w:t xml:space="preserve">Hotta, S. (1952) ‘Experimental studies on dengue: I. Isolation, identification and modification of the virus’, </w:t>
      </w:r>
      <w:r>
        <w:rPr>
          <w:i/>
          <w:iCs/>
        </w:rPr>
        <w:t>The Journal of infectious diseases</w:t>
      </w:r>
      <w:r>
        <w:t>, pp. 1–9.</w:t>
      </w:r>
    </w:p>
    <w:p w14:paraId="5EF4E348" w14:textId="77777777" w:rsidR="00073A56" w:rsidRDefault="00073A56" w:rsidP="00073A56">
      <w:pPr>
        <w:pStyle w:val="Bibliography"/>
      </w:pPr>
      <w:r>
        <w:t xml:space="preserve">Jain, M. </w:t>
      </w:r>
      <w:r>
        <w:rPr>
          <w:i/>
          <w:iCs/>
        </w:rPr>
        <w:t>et al.</w:t>
      </w:r>
      <w:r>
        <w:t xml:space="preserve"> (2018) ‘Nanopore sequencing and assembly of a human genome with ultra-long reads’, </w:t>
      </w:r>
      <w:r>
        <w:rPr>
          <w:i/>
          <w:iCs/>
        </w:rPr>
        <w:t>Nature Biotechnology</w:t>
      </w:r>
      <w:r>
        <w:t>, 36(4), pp. 338–345. Available at: https://doi.org/10.1038/nbt.4060.</w:t>
      </w:r>
    </w:p>
    <w:p w14:paraId="73C035D1" w14:textId="77777777" w:rsidR="00073A56" w:rsidRDefault="00073A56" w:rsidP="00073A56">
      <w:pPr>
        <w:pStyle w:val="Bibliography"/>
      </w:pPr>
      <w:r>
        <w:t xml:space="preserve">Kans, J. (2024) ‘Entrez Direct: E-utilities on the Unix Command Line’, in </w:t>
      </w:r>
      <w:r>
        <w:rPr>
          <w:i/>
          <w:iCs/>
        </w:rPr>
        <w:t>Entrez Programming Utilities Help [Internet]</w:t>
      </w:r>
      <w:r>
        <w:t>. National Center for Biotechnology Information (US). Available at: https://www.ncbi.nlm.nih.gov/books/NBK179288/ (Accessed: 23 July 2024).</w:t>
      </w:r>
    </w:p>
    <w:p w14:paraId="2FDD8C03" w14:textId="77777777" w:rsidR="00073A56" w:rsidRDefault="00073A56" w:rsidP="00073A56">
      <w:pPr>
        <w:pStyle w:val="Bibliography"/>
      </w:pPr>
      <w:r>
        <w:t xml:space="preserve">Kesteleyn, B. </w:t>
      </w:r>
      <w:r>
        <w:rPr>
          <w:i/>
          <w:iCs/>
        </w:rPr>
        <w:t>et al.</w:t>
      </w:r>
      <w:r>
        <w:t xml:space="preserve"> (2024) ‘Discovery of JNJ-1802, a First-in-Class Pan-Serotype Dengue Virus NS4B Inhibitor’, </w:t>
      </w:r>
      <w:r>
        <w:rPr>
          <w:i/>
          <w:iCs/>
        </w:rPr>
        <w:t>Journal of Medicinal Chemistry</w:t>
      </w:r>
      <w:r>
        <w:t>, 67(5), pp. 4063–4082. Available at: https://doi.org/10.1021/acs.jmedchem.3c02336.</w:t>
      </w:r>
    </w:p>
    <w:p w14:paraId="615116F2" w14:textId="77777777" w:rsidR="00073A56" w:rsidRDefault="00073A56" w:rsidP="00073A56">
      <w:pPr>
        <w:pStyle w:val="Bibliography"/>
      </w:pPr>
      <w:r>
        <w:t xml:space="preserve">Ko, H.-Y. </w:t>
      </w:r>
      <w:r>
        <w:rPr>
          <w:i/>
          <w:iCs/>
        </w:rPr>
        <w:t>et al.</w:t>
      </w:r>
      <w:r>
        <w:t xml:space="preserve"> (2020) ‘Application of Next-Generation Sequencing to Reveal How Evolutionary Dynamics of Viral Population Shape Dengue Epidemiology’, </w:t>
      </w:r>
      <w:r>
        <w:rPr>
          <w:i/>
          <w:iCs/>
        </w:rPr>
        <w:t>Frontiers in Microbiology</w:t>
      </w:r>
      <w:r>
        <w:t>, 11. Available at: https://doi.org/10.3389/fmicb.2020.01371.</w:t>
      </w:r>
    </w:p>
    <w:p w14:paraId="7EEA232B" w14:textId="77777777" w:rsidR="00073A56" w:rsidRDefault="00073A56" w:rsidP="00073A56">
      <w:pPr>
        <w:pStyle w:val="Bibliography"/>
      </w:pPr>
      <w:r>
        <w:lastRenderedPageBreak/>
        <w:t xml:space="preserve">Koren, S. </w:t>
      </w:r>
      <w:r>
        <w:rPr>
          <w:i/>
          <w:iCs/>
        </w:rPr>
        <w:t>et al.</w:t>
      </w:r>
      <w:r>
        <w:t xml:space="preserve"> (2012) ‘Hybrid error correction and de novo assembly of single-molecule sequencing reads’, </w:t>
      </w:r>
      <w:r>
        <w:rPr>
          <w:i/>
          <w:iCs/>
        </w:rPr>
        <w:t>Nature Biotechnology</w:t>
      </w:r>
      <w:r>
        <w:t>, 30(7), pp. 693–700. Available at: https://doi.org/10.1038/nbt.2280.</w:t>
      </w:r>
    </w:p>
    <w:p w14:paraId="77541FFB" w14:textId="77777777" w:rsidR="00073A56" w:rsidRDefault="00073A56" w:rsidP="00073A56">
      <w:pPr>
        <w:pStyle w:val="Bibliography"/>
      </w:pPr>
      <w:r>
        <w:t xml:space="preserve">Kuno, G. (1995) ‘Review of the Factors Modulating Dengue Transmission’, </w:t>
      </w:r>
      <w:r>
        <w:rPr>
          <w:i/>
          <w:iCs/>
        </w:rPr>
        <w:t>Epidemiologic Reviews</w:t>
      </w:r>
      <w:r>
        <w:t>, 17(2), pp. 321–335. Available at: https://doi.org/10.1093/oxfordjournals.epirev.a036196.</w:t>
      </w:r>
    </w:p>
    <w:p w14:paraId="715BC7A8" w14:textId="77777777" w:rsidR="00073A56" w:rsidRDefault="00073A56" w:rsidP="00073A56">
      <w:pPr>
        <w:pStyle w:val="Bibliography"/>
      </w:pPr>
      <w:r>
        <w:t xml:space="preserve">Langlois, J. (2024) </w:t>
      </w:r>
      <w:r>
        <w:rPr>
          <w:i/>
          <w:iCs/>
        </w:rPr>
        <w:t>Dengue Fever Is Spreading With Climate Change and Urbanization | Sierra Club</w:t>
      </w:r>
      <w:r>
        <w:t xml:space="preserve">, </w:t>
      </w:r>
      <w:r>
        <w:rPr>
          <w:i/>
          <w:iCs/>
        </w:rPr>
        <w:t>Sierra</w:t>
      </w:r>
      <w:r>
        <w:t>. Available at: https://www.sierraclub.org/sierra/dengue-fever-spreading-climate-change-and-urbanization (Accessed: 19 March 2024).</w:t>
      </w:r>
    </w:p>
    <w:p w14:paraId="69077263" w14:textId="77777777" w:rsidR="00073A56" w:rsidRDefault="00073A56" w:rsidP="00073A56">
      <w:pPr>
        <w:pStyle w:val="Bibliography"/>
      </w:pPr>
      <w:r>
        <w:t xml:space="preserve">Laub, V. </w:t>
      </w:r>
      <w:r>
        <w:rPr>
          <w:i/>
          <w:iCs/>
        </w:rPr>
        <w:t>et al.</w:t>
      </w:r>
      <w:r>
        <w:t xml:space="preserve"> (2023) ‘Bioinformatics for wet-lab scientists: practical application in sequencing analysis’, </w:t>
      </w:r>
      <w:r>
        <w:rPr>
          <w:i/>
          <w:iCs/>
        </w:rPr>
        <w:t>BMC Genomics</w:t>
      </w:r>
      <w:r>
        <w:t>, 24(1), pp. 1–19. Available at: https://doi.org/10.1186/s12864-023-09454-7.</w:t>
      </w:r>
    </w:p>
    <w:p w14:paraId="5DBC31A1" w14:textId="77777777" w:rsidR="00073A56" w:rsidRDefault="00073A56" w:rsidP="00073A56">
      <w:pPr>
        <w:pStyle w:val="Bibliography"/>
      </w:pPr>
      <w:r>
        <w:t xml:space="preserve">Lee, K.-S. </w:t>
      </w:r>
      <w:r>
        <w:rPr>
          <w:i/>
          <w:iCs/>
        </w:rPr>
        <w:t>et al.</w:t>
      </w:r>
      <w:r>
        <w:t xml:space="preserve"> (2010) ‘Dengue Virus Surveillance for Early Warning, Singapore’, </w:t>
      </w:r>
      <w:r>
        <w:rPr>
          <w:i/>
          <w:iCs/>
        </w:rPr>
        <w:t>Emerging Infectious Diseases</w:t>
      </w:r>
      <w:r>
        <w:t>, 16(5), pp. 847–849. Available at: https://doi.org/10.3201/eid1605.091006.</w:t>
      </w:r>
    </w:p>
    <w:p w14:paraId="17C8DC63" w14:textId="77777777" w:rsidR="00073A56" w:rsidRDefault="00073A56" w:rsidP="00073A56">
      <w:pPr>
        <w:pStyle w:val="Bibliography"/>
      </w:pPr>
      <w:r>
        <w:t xml:space="preserve">Letunic, I. and Bork, P. (2024) ‘Interactive Tree of Life (iTOL) v6: recent updates to the phylogenetic tree display and annotation tool’, </w:t>
      </w:r>
      <w:r>
        <w:rPr>
          <w:i/>
          <w:iCs/>
        </w:rPr>
        <w:t>Nucleic Acids Research</w:t>
      </w:r>
      <w:r>
        <w:t>, 52(W1), pp. W78–W82. Available at: https://doi.org/10.1093/nar/gkae268.</w:t>
      </w:r>
    </w:p>
    <w:p w14:paraId="0FBB6EDA" w14:textId="77777777" w:rsidR="00073A56" w:rsidRDefault="00073A56" w:rsidP="00073A56">
      <w:pPr>
        <w:pStyle w:val="Bibliography"/>
      </w:pPr>
      <w:r>
        <w:t xml:space="preserve">Li, H. </w:t>
      </w:r>
      <w:r>
        <w:rPr>
          <w:i/>
          <w:iCs/>
        </w:rPr>
        <w:t>et al.</w:t>
      </w:r>
      <w:r>
        <w:t xml:space="preserve"> (2009) ‘The Sequence Alignment/Map format and SAMtools’, </w:t>
      </w:r>
      <w:r>
        <w:rPr>
          <w:i/>
          <w:iCs/>
        </w:rPr>
        <w:t>Bioinformatics (Oxford, England)</w:t>
      </w:r>
      <w:r>
        <w:t>, 25(16), pp. 2078–2079. Available at: https://doi.org/10.1093/bioinformatics/btp352.</w:t>
      </w:r>
    </w:p>
    <w:p w14:paraId="24984D1B" w14:textId="77777777" w:rsidR="00073A56" w:rsidRDefault="00073A56" w:rsidP="00073A56">
      <w:pPr>
        <w:pStyle w:val="Bibliography"/>
      </w:pPr>
      <w:r>
        <w:t xml:space="preserve">Li, H. and Durbin, R. (2009) ‘Fast and accurate short read alignment with Burrows–Wheeler transform’, </w:t>
      </w:r>
      <w:r>
        <w:rPr>
          <w:i/>
          <w:iCs/>
        </w:rPr>
        <w:t>Bioinformatics</w:t>
      </w:r>
      <w:r>
        <w:t>, 25(14), pp. 1754–1760. Available at: https://doi.org/10.1093/bioinformatics/btp324.</w:t>
      </w:r>
    </w:p>
    <w:p w14:paraId="01D2C939" w14:textId="77777777" w:rsidR="00073A56" w:rsidRDefault="00073A56" w:rsidP="00073A56">
      <w:pPr>
        <w:pStyle w:val="Bibliography"/>
      </w:pPr>
      <w:r>
        <w:t xml:space="preserve">Lin, H.-E. </w:t>
      </w:r>
      <w:r>
        <w:rPr>
          <w:i/>
          <w:iCs/>
        </w:rPr>
        <w:t>et al.</w:t>
      </w:r>
      <w:r>
        <w:t xml:space="preserve"> (2012) ‘Analysis of Epitopes on Dengue Virus Envelope Protein Recognized by Monoclonal Antibodies and Polyclonal Human Sera by a High Throughput Assay’, </w:t>
      </w:r>
      <w:r>
        <w:rPr>
          <w:i/>
          <w:iCs/>
        </w:rPr>
        <w:t>PLOS Neglected Tropical Diseases</w:t>
      </w:r>
      <w:r>
        <w:t>, 6(1), p. e1447. Available at: https://doi.org/10.1371/journal.pntd.0001447.</w:t>
      </w:r>
    </w:p>
    <w:p w14:paraId="0E7E3CF8" w14:textId="77777777" w:rsidR="00073A56" w:rsidRDefault="00073A56" w:rsidP="00073A56">
      <w:pPr>
        <w:pStyle w:val="Bibliography"/>
      </w:pPr>
      <w:r>
        <w:t xml:space="preserve">Lindenbach, B.D. </w:t>
      </w:r>
      <w:r>
        <w:rPr>
          <w:i/>
          <w:iCs/>
        </w:rPr>
        <w:t>et al.</w:t>
      </w:r>
      <w:r>
        <w:t xml:space="preserve"> (2013) ‘Flaviviridae. Fields Virology’, </w:t>
      </w:r>
      <w:r>
        <w:rPr>
          <w:i/>
          <w:iCs/>
        </w:rPr>
        <w:t>Lippincott Williams &amp; Wilkins, Philadelphia, PA</w:t>
      </w:r>
      <w:r>
        <w:t>, 1, pp. 712–746.</w:t>
      </w:r>
    </w:p>
    <w:p w14:paraId="1BF59E7C" w14:textId="77777777" w:rsidR="00073A56" w:rsidRDefault="00073A56" w:rsidP="00073A56">
      <w:pPr>
        <w:pStyle w:val="Bibliography"/>
      </w:pPr>
      <w:r>
        <w:t xml:space="preserve">Mackay, I.M., Arden, K.E. and Nitsche, A. (2002) ‘Real-time PCR in virology’, </w:t>
      </w:r>
      <w:r>
        <w:rPr>
          <w:i/>
          <w:iCs/>
        </w:rPr>
        <w:t>Nucleic Acids Research</w:t>
      </w:r>
      <w:r>
        <w:t>, 30(6), pp. 1292–1305.</w:t>
      </w:r>
    </w:p>
    <w:p w14:paraId="38CDC1DB" w14:textId="77777777" w:rsidR="00073A56" w:rsidRDefault="00073A56" w:rsidP="00073A56">
      <w:pPr>
        <w:pStyle w:val="Bibliography"/>
      </w:pPr>
      <w:r>
        <w:t xml:space="preserve">Madeira, F. </w:t>
      </w:r>
      <w:r>
        <w:rPr>
          <w:i/>
          <w:iCs/>
        </w:rPr>
        <w:t>et al.</w:t>
      </w:r>
      <w:r>
        <w:t xml:space="preserve"> (2024) ‘The EMBL-EBI Job Dispatcher sequence analysis tools framework in 2024’, </w:t>
      </w:r>
      <w:r>
        <w:rPr>
          <w:i/>
          <w:iCs/>
        </w:rPr>
        <w:t>Nucleic acids research</w:t>
      </w:r>
      <w:r>
        <w:t>, 52(W1), pp. W521–W525. Available at: https://doi.org/10.1093/nar/gkae241.</w:t>
      </w:r>
    </w:p>
    <w:p w14:paraId="4892BAFC" w14:textId="77777777" w:rsidR="00073A56" w:rsidRDefault="00073A56" w:rsidP="00073A56">
      <w:pPr>
        <w:pStyle w:val="Bibliography"/>
      </w:pPr>
      <w:r>
        <w:t xml:space="preserve">Malavige, G.N. </w:t>
      </w:r>
      <w:r>
        <w:rPr>
          <w:i/>
          <w:iCs/>
        </w:rPr>
        <w:t>et al.</w:t>
      </w:r>
      <w:r>
        <w:t xml:space="preserve"> (2023) ‘Facing the escalating burden of dengue: Challenges and perspectives’, </w:t>
      </w:r>
      <w:r>
        <w:rPr>
          <w:i/>
          <w:iCs/>
        </w:rPr>
        <w:t>PLOS Global Public Health</w:t>
      </w:r>
      <w:r>
        <w:t>, 3(12), p. e0002598. Available at: https://doi.org/10.1371/journal.pgph.0002598.</w:t>
      </w:r>
    </w:p>
    <w:p w14:paraId="401C39E0" w14:textId="77777777" w:rsidR="00073A56" w:rsidRDefault="00073A56" w:rsidP="00073A56">
      <w:pPr>
        <w:pStyle w:val="Bibliography"/>
      </w:pPr>
      <w:r>
        <w:lastRenderedPageBreak/>
        <w:t xml:space="preserve">Margulies, M. </w:t>
      </w:r>
      <w:r>
        <w:rPr>
          <w:i/>
          <w:iCs/>
        </w:rPr>
        <w:t>et al.</w:t>
      </w:r>
      <w:r>
        <w:t xml:space="preserve"> (2005) ‘Genome Sequencing in Open Microfabricated High Density Picoliter Reactors’, </w:t>
      </w:r>
      <w:r>
        <w:rPr>
          <w:i/>
          <w:iCs/>
        </w:rPr>
        <w:t>Nature</w:t>
      </w:r>
      <w:r>
        <w:t>, 437(7057), pp. 376–380. Available at: https://doi.org/10.1038/nature03959.</w:t>
      </w:r>
    </w:p>
    <w:p w14:paraId="15E52889" w14:textId="77777777" w:rsidR="00073A56" w:rsidRDefault="00073A56" w:rsidP="00073A56">
      <w:pPr>
        <w:pStyle w:val="Bibliography"/>
      </w:pPr>
      <w:r>
        <w:t xml:space="preserve">Marques-Toledo, C.A. </w:t>
      </w:r>
      <w:r>
        <w:rPr>
          <w:i/>
          <w:iCs/>
        </w:rPr>
        <w:t>et al.</w:t>
      </w:r>
      <w:r>
        <w:t xml:space="preserve"> (2019) ‘Probability of dengue transmission and propagation in a non-endemic temperate area: conceptual model and decision risk levels for early alert, prevention and control’, </w:t>
      </w:r>
      <w:r>
        <w:rPr>
          <w:i/>
          <w:iCs/>
        </w:rPr>
        <w:t>Parasites &amp; Vectors</w:t>
      </w:r>
      <w:r>
        <w:t>, 12(1), p. 38. Available at: https://doi.org/10.1186/s13071-018-3280-z.</w:t>
      </w:r>
    </w:p>
    <w:p w14:paraId="1350C14D" w14:textId="77777777" w:rsidR="00073A56" w:rsidRDefault="00073A56" w:rsidP="00073A56">
      <w:pPr>
        <w:pStyle w:val="Bibliography"/>
      </w:pPr>
      <w:r>
        <w:t xml:space="preserve">Mayer, S.V., Tesh, R.B. and Vasilakis, N. (2017) ‘The emergence of arthropod-borne viral diseases: A global prospective on dengue, chikungunya and zika fevers’, </w:t>
      </w:r>
      <w:r>
        <w:rPr>
          <w:i/>
          <w:iCs/>
        </w:rPr>
        <w:t>Acta Tropica</w:t>
      </w:r>
      <w:r>
        <w:t>, 166, pp. 155–163. Available at: https://doi.org/10.1016/j.actatropica.2016.11.020.</w:t>
      </w:r>
    </w:p>
    <w:p w14:paraId="1C145CEC" w14:textId="77777777" w:rsidR="00073A56" w:rsidRDefault="00073A56" w:rsidP="00073A56">
      <w:pPr>
        <w:pStyle w:val="Bibliography"/>
      </w:pPr>
      <w:r>
        <w:t xml:space="preserve">McCormack, C.P. </w:t>
      </w:r>
      <w:r>
        <w:rPr>
          <w:i/>
          <w:iCs/>
        </w:rPr>
        <w:t>et al.</w:t>
      </w:r>
      <w:r>
        <w:t xml:space="preserve"> (2023) ‘Modelling the impact of JNJ-1802, a first-in-class dengue inhibitor blocking the NS3-NS4B interaction, on in-vitro DENV-2 dynamics’, </w:t>
      </w:r>
      <w:r>
        <w:rPr>
          <w:i/>
          <w:iCs/>
        </w:rPr>
        <w:t>PLOS Computational Biology</w:t>
      </w:r>
      <w:r>
        <w:t>, 19(12), p. e1011662. Available at: https://doi.org/10.1371/journal.pcbi.1011662.</w:t>
      </w:r>
    </w:p>
    <w:p w14:paraId="543D9B2E" w14:textId="77777777" w:rsidR="00073A56" w:rsidRDefault="00073A56" w:rsidP="00073A56">
      <w:pPr>
        <w:pStyle w:val="Bibliography"/>
      </w:pPr>
      <w:r>
        <w:t xml:space="preserve">Menzel, P., Ng, K.L. and Krogh, A. (2016) ‘Fast and sensitive taxonomic classification for metagenomics with Kaiju’, </w:t>
      </w:r>
      <w:r>
        <w:rPr>
          <w:i/>
          <w:iCs/>
        </w:rPr>
        <w:t>Nature Communications</w:t>
      </w:r>
      <w:r>
        <w:t>, 7(1), p. 11257. Available at: https://doi.org/10.1038/ncomms11257.</w:t>
      </w:r>
    </w:p>
    <w:p w14:paraId="5A771E8F" w14:textId="77777777" w:rsidR="00073A56" w:rsidRDefault="00073A56" w:rsidP="00073A56">
      <w:pPr>
        <w:pStyle w:val="Bibliography"/>
      </w:pPr>
      <w:r>
        <w:t xml:space="preserve">Messina, J.P. </w:t>
      </w:r>
      <w:r>
        <w:rPr>
          <w:i/>
          <w:iCs/>
        </w:rPr>
        <w:t>et al.</w:t>
      </w:r>
      <w:r>
        <w:t xml:space="preserve"> (2019) ‘The current and future global distribution and population at risk of dengue’, </w:t>
      </w:r>
      <w:r>
        <w:rPr>
          <w:i/>
          <w:iCs/>
        </w:rPr>
        <w:t>Nature Microbiology</w:t>
      </w:r>
      <w:r>
        <w:t>, 4(9), pp. 1508–1515. Available at: https://doi.org/10.1038/s41564-019-0476-8.</w:t>
      </w:r>
    </w:p>
    <w:p w14:paraId="26DC2E8A" w14:textId="77777777" w:rsidR="00073A56" w:rsidRDefault="00073A56" w:rsidP="00073A56">
      <w:pPr>
        <w:pStyle w:val="Bibliography"/>
      </w:pPr>
      <w:r>
        <w:t xml:space="preserve">Mondini, A. and Chiaravalloti-Neto, F. (2008) ‘Spatial correlation of incidence of dengue with socioeconomic, demographic and environmental variables in a Brazilian city’, </w:t>
      </w:r>
      <w:r>
        <w:rPr>
          <w:i/>
          <w:iCs/>
        </w:rPr>
        <w:t>Science of The Total Environment</w:t>
      </w:r>
      <w:r>
        <w:t>, 393(2), pp. 241–248. Available at: https://doi.org/10.1016/j.scitotenv.2008.01.010.</w:t>
      </w:r>
    </w:p>
    <w:p w14:paraId="67F22EC2" w14:textId="77777777" w:rsidR="00073A56" w:rsidRDefault="00073A56" w:rsidP="00073A56">
      <w:pPr>
        <w:pStyle w:val="Bibliography"/>
      </w:pPr>
      <w:r>
        <w:t xml:space="preserve">Mukhopadhyay, S., Kuhn, R.J. and Rossmann, M.G. (2005) ‘A structural perspective of the flavivirus life cycle’, </w:t>
      </w:r>
      <w:r>
        <w:rPr>
          <w:i/>
          <w:iCs/>
        </w:rPr>
        <w:t>Nature Reviews Microbiology</w:t>
      </w:r>
      <w:r>
        <w:t>, 3(1), pp. 13–22. Available at: https://doi.org/10.1038/nrmicro1067.</w:t>
      </w:r>
    </w:p>
    <w:p w14:paraId="50F8C562" w14:textId="77777777" w:rsidR="00073A56" w:rsidRDefault="00073A56" w:rsidP="00073A56">
      <w:pPr>
        <w:pStyle w:val="Bibliography"/>
      </w:pPr>
      <w:r>
        <w:t xml:space="preserve">Mullis, K.B. and Faloona, F.A. (1987) ‘[21] Specific synthesis of DNA </w:t>
      </w:r>
      <w:r>
        <w:rPr>
          <w:i/>
          <w:iCs/>
        </w:rPr>
        <w:t>in vitro</w:t>
      </w:r>
      <w:r>
        <w:t xml:space="preserve"> via a polymerase-catalyzed chain reaction’, in </w:t>
      </w:r>
      <w:r>
        <w:rPr>
          <w:i/>
          <w:iCs/>
        </w:rPr>
        <w:t>Methods in Enzymology</w:t>
      </w:r>
      <w:r>
        <w:t>. Academic Press (Recombinant DNA Part F), pp. 335–350. Available at: https://doi.org/10.1016/0076-6879(87)55023-6.</w:t>
      </w:r>
    </w:p>
    <w:p w14:paraId="72B91292" w14:textId="77777777" w:rsidR="00073A56" w:rsidRDefault="00073A56" w:rsidP="00073A56">
      <w:pPr>
        <w:pStyle w:val="Bibliography"/>
      </w:pPr>
      <w:r>
        <w:t xml:space="preserve">Murali, A., Bhargava, A. and Wright, E.S. (2018) ‘IDTAXA: a novel approach for accurate taxonomic classification of microbiome sequences’, </w:t>
      </w:r>
      <w:r>
        <w:rPr>
          <w:i/>
          <w:iCs/>
        </w:rPr>
        <w:t>Microbiome</w:t>
      </w:r>
      <w:r>
        <w:t>, 6(1), pp. 1–14. Available at: https://doi.org/10.1186/s40168-018-0521-5.</w:t>
      </w:r>
    </w:p>
    <w:p w14:paraId="410A604D" w14:textId="77777777" w:rsidR="00073A56" w:rsidRDefault="00073A56" w:rsidP="00073A56">
      <w:pPr>
        <w:pStyle w:val="Bibliography"/>
      </w:pPr>
      <w:r>
        <w:t xml:space="preserve">NCBI Resource Coordinators (2018) ‘Database resources of the National Center for Biotechnology Information’, </w:t>
      </w:r>
      <w:r>
        <w:rPr>
          <w:i/>
          <w:iCs/>
        </w:rPr>
        <w:t>Nucleic Acids Research</w:t>
      </w:r>
      <w:r>
        <w:t>, 46(D1), pp. D8–D13. Available at: https://doi.org/10.1093/nar/gkx1095.</w:t>
      </w:r>
    </w:p>
    <w:p w14:paraId="461D4E27" w14:textId="77777777" w:rsidR="00073A56" w:rsidRDefault="00073A56" w:rsidP="00073A56">
      <w:pPr>
        <w:pStyle w:val="Bibliography"/>
      </w:pPr>
      <w:r>
        <w:lastRenderedPageBreak/>
        <w:t xml:space="preserve">Notomi, T. </w:t>
      </w:r>
      <w:r>
        <w:rPr>
          <w:i/>
          <w:iCs/>
        </w:rPr>
        <w:t>et al.</w:t>
      </w:r>
      <w:r>
        <w:t xml:space="preserve"> (2000) ‘Loop-mediated isothermal amplification of DNA’, </w:t>
      </w:r>
      <w:r>
        <w:rPr>
          <w:i/>
          <w:iCs/>
        </w:rPr>
        <w:t>Nucleic Acids Research</w:t>
      </w:r>
      <w:r>
        <w:t>, 28(12), p. e63.</w:t>
      </w:r>
    </w:p>
    <w:p w14:paraId="6D4C0263" w14:textId="77777777" w:rsidR="00073A56" w:rsidRDefault="00073A56" w:rsidP="00073A56">
      <w:pPr>
        <w:pStyle w:val="Bibliography"/>
      </w:pPr>
      <w:r>
        <w:t xml:space="preserve">Organization, W.H. (1997) </w:t>
      </w:r>
      <w:r>
        <w:rPr>
          <w:i/>
          <w:iCs/>
        </w:rPr>
        <w:t>Dengue haemorrhagic fever: diagnosis, treatment, prevention and control</w:t>
      </w:r>
      <w:r>
        <w:t>. World Health Organization.</w:t>
      </w:r>
    </w:p>
    <w:p w14:paraId="1804701A" w14:textId="77777777" w:rsidR="00073A56" w:rsidRDefault="00073A56" w:rsidP="00073A56">
      <w:pPr>
        <w:pStyle w:val="Bibliography"/>
      </w:pPr>
      <w:r>
        <w:t>Ozer, E.A. (2024) ‘egonozer/in_silico_pcr’. Available at: https://github.com/egonozer/in_silico_pcr (Accessed: 5 July 2024).</w:t>
      </w:r>
    </w:p>
    <w:p w14:paraId="7D4D4AB7" w14:textId="77777777" w:rsidR="00073A56" w:rsidRDefault="00073A56" w:rsidP="00073A56">
      <w:pPr>
        <w:pStyle w:val="Bibliography"/>
      </w:pPr>
      <w:r>
        <w:t xml:space="preserve">Parida, M. </w:t>
      </w:r>
      <w:r>
        <w:rPr>
          <w:i/>
          <w:iCs/>
        </w:rPr>
        <w:t>et al.</w:t>
      </w:r>
      <w:r>
        <w:t xml:space="preserve"> (2005) ‘Rapid Detection and Differentiation of Dengue Virus Serotypes by a Real-Time Reverse Transcription-Loop-Mediated Isothermal Amplification Assay’, </w:t>
      </w:r>
      <w:r>
        <w:rPr>
          <w:i/>
          <w:iCs/>
        </w:rPr>
        <w:t>Journal of Clinical Microbiology</w:t>
      </w:r>
      <w:r>
        <w:t>, 43(6), pp. 2895–2903. Available at: https://doi.org/10.1128/JCM.43.6.2895-2903.2005.</w:t>
      </w:r>
    </w:p>
    <w:p w14:paraId="1938544E" w14:textId="77777777" w:rsidR="00073A56" w:rsidRDefault="00073A56" w:rsidP="00073A56">
      <w:pPr>
        <w:pStyle w:val="Bibliography"/>
      </w:pPr>
      <w:r>
        <w:t xml:space="preserve">Piovezan-Borges, A.C. </w:t>
      </w:r>
      <w:r>
        <w:rPr>
          <w:i/>
          <w:iCs/>
        </w:rPr>
        <w:t>et al.</w:t>
      </w:r>
      <w:r>
        <w:t xml:space="preserve"> (2022) ‘Global trends in research on the effects of climate change on Aedes aegypti: international collaboration has increased, but some critical countries lag behind’, </w:t>
      </w:r>
      <w:r>
        <w:rPr>
          <w:i/>
          <w:iCs/>
        </w:rPr>
        <w:t>Parasites &amp; Vectors</w:t>
      </w:r>
      <w:r>
        <w:t>, 15(1), p. 346. Available at: https://doi.org/10.1186/s13071-022-05473-7.</w:t>
      </w:r>
    </w:p>
    <w:p w14:paraId="2106F7B3" w14:textId="77777777" w:rsidR="00073A56" w:rsidRDefault="00073A56" w:rsidP="00073A56">
      <w:pPr>
        <w:pStyle w:val="Bibliography"/>
      </w:pPr>
      <w:r>
        <w:t>Rafsanjani, M.R. (2022) ‘rafsanlab/ScrapPaper’. Available at: https://github.com/rafsanlab/ScrapPaper (Accessed: 23 July 2024).</w:t>
      </w:r>
    </w:p>
    <w:p w14:paraId="23594CD2" w14:textId="77777777" w:rsidR="00073A56" w:rsidRDefault="00073A56" w:rsidP="00073A56">
      <w:pPr>
        <w:pStyle w:val="Bibliography"/>
      </w:pPr>
      <w:r>
        <w:t xml:space="preserve">Rather, I.A. </w:t>
      </w:r>
      <w:r>
        <w:rPr>
          <w:i/>
          <w:iCs/>
        </w:rPr>
        <w:t>et al.</w:t>
      </w:r>
      <w:r>
        <w:t xml:space="preserve"> (2017) ‘Prevention and Control Strategies to Counter Dengue Virus Infection’, </w:t>
      </w:r>
      <w:r>
        <w:rPr>
          <w:i/>
          <w:iCs/>
        </w:rPr>
        <w:t>Frontiers in Cellular and Infection Microbiology</w:t>
      </w:r>
      <w:r>
        <w:t>, 7. Available at: https://doi.org/10.3389/fcimb.2017.00336.</w:t>
      </w:r>
    </w:p>
    <w:p w14:paraId="33E4D002" w14:textId="77777777" w:rsidR="00073A56" w:rsidRDefault="00073A56" w:rsidP="00073A56">
      <w:pPr>
        <w:pStyle w:val="Bibliography"/>
      </w:pPr>
      <w:r>
        <w:t xml:space="preserve">Rivera, J.A. </w:t>
      </w:r>
      <w:r>
        <w:rPr>
          <w:i/>
          <w:iCs/>
        </w:rPr>
        <w:t>et al.</w:t>
      </w:r>
      <w:r>
        <w:t xml:space="preserve"> (2023) ‘Genotyping of dengue virus from infected tissue samples embedded in paraffin’, </w:t>
      </w:r>
      <w:r>
        <w:rPr>
          <w:i/>
          <w:iCs/>
        </w:rPr>
        <w:t>Virology Journal</w:t>
      </w:r>
      <w:r>
        <w:t>, 20(1), p. 100. Available at: https://doi.org/10.1186/s12985-023-02072-5.</w:t>
      </w:r>
    </w:p>
    <w:p w14:paraId="6C0CADA6" w14:textId="77777777" w:rsidR="00073A56" w:rsidRDefault="00073A56" w:rsidP="00073A56">
      <w:pPr>
        <w:pStyle w:val="Bibliography"/>
      </w:pPr>
      <w:r>
        <w:t xml:space="preserve">Rohani, A. </w:t>
      </w:r>
      <w:r>
        <w:rPr>
          <w:i/>
          <w:iCs/>
        </w:rPr>
        <w:t>et al.</w:t>
      </w:r>
      <w:r>
        <w:t xml:space="preserve"> (2009) ‘The effect of extrinsic incubation temperature on development of dengue serotype 2 and 4 viruses in Aedes aegypti (L.)’, </w:t>
      </w:r>
      <w:r>
        <w:rPr>
          <w:i/>
          <w:iCs/>
        </w:rPr>
        <w:t>The Southeast Asian Journal of Tropical Medicine and Public Health</w:t>
      </w:r>
      <w:r>
        <w:t>, 40(5), pp. 942–950.</w:t>
      </w:r>
    </w:p>
    <w:p w14:paraId="3D6E99BD" w14:textId="77777777" w:rsidR="00073A56" w:rsidRDefault="00073A56" w:rsidP="00073A56">
      <w:pPr>
        <w:pStyle w:val="Bibliography"/>
      </w:pPr>
      <w:r>
        <w:t xml:space="preserve">Roy, S.K. and Bhattacharjee, S. (2021) ‘Dengue virus: epidemiology, biology, and disease aetiology’, </w:t>
      </w:r>
      <w:r>
        <w:rPr>
          <w:i/>
          <w:iCs/>
        </w:rPr>
        <w:t>Canadian Journal of Microbiology</w:t>
      </w:r>
      <w:r>
        <w:t>, 67(10), pp. 687–702. Available at: https://doi.org/10.1139/cjm-2020-0572.</w:t>
      </w:r>
    </w:p>
    <w:p w14:paraId="570CB8CE" w14:textId="77777777" w:rsidR="00073A56" w:rsidRDefault="00073A56" w:rsidP="00073A56">
      <w:pPr>
        <w:pStyle w:val="Bibliography"/>
      </w:pPr>
      <w:r>
        <w:t xml:space="preserve">Samune, Y. </w:t>
      </w:r>
      <w:r>
        <w:rPr>
          <w:i/>
          <w:iCs/>
        </w:rPr>
        <w:t>et al.</w:t>
      </w:r>
      <w:r>
        <w:t xml:space="preserve"> (2024) ‘Genetic regions affecting the replication and pathogenicity of dengue virus type 2’, </w:t>
      </w:r>
      <w:r>
        <w:rPr>
          <w:i/>
          <w:iCs/>
        </w:rPr>
        <w:t>PLOS Neglected Tropical Diseases</w:t>
      </w:r>
      <w:r>
        <w:t>, 18(1), p. e0011885. Available at: https://doi.org/10.1371/journal.pntd.0011885.</w:t>
      </w:r>
    </w:p>
    <w:p w14:paraId="1E1AAC2D" w14:textId="77777777" w:rsidR="00073A56" w:rsidRDefault="00073A56" w:rsidP="00073A56">
      <w:pPr>
        <w:pStyle w:val="Bibliography"/>
      </w:pPr>
      <w:r>
        <w:t xml:space="preserve">Sanger, F., Nicklen, S. and Coulson, A.R. (1977) ‘DNA sequencing with chain-terminating inhibitors’, </w:t>
      </w:r>
      <w:r>
        <w:rPr>
          <w:i/>
          <w:iCs/>
        </w:rPr>
        <w:t>Proceedings of the National Academy of Sciences of the United States of America</w:t>
      </w:r>
      <w:r>
        <w:t>, 74(12), pp. 5463–5467.</w:t>
      </w:r>
    </w:p>
    <w:p w14:paraId="004BFF10" w14:textId="77777777" w:rsidR="00073A56" w:rsidRDefault="00073A56" w:rsidP="00073A56">
      <w:pPr>
        <w:pStyle w:val="Bibliography"/>
      </w:pPr>
      <w:r>
        <w:lastRenderedPageBreak/>
        <w:t xml:space="preserve">Sarkar, Md.M.H. </w:t>
      </w:r>
      <w:r>
        <w:rPr>
          <w:i/>
          <w:iCs/>
        </w:rPr>
        <w:t>et al.</w:t>
      </w:r>
      <w:r>
        <w:t xml:space="preserve"> (2023) ‘Comparative phylogenetic analysis and transcriptomic profiling of Dengue (DENV-3 genotype I) outbreak in 2021 in Bangladesh’, </w:t>
      </w:r>
      <w:r>
        <w:rPr>
          <w:i/>
          <w:iCs/>
        </w:rPr>
        <w:t>Virology Journal</w:t>
      </w:r>
      <w:r>
        <w:t>, 20(1), p. 127. Available at: https://doi.org/10.1186/s12985-023-02030-1.</w:t>
      </w:r>
    </w:p>
    <w:p w14:paraId="7E84AB93" w14:textId="77777777" w:rsidR="00073A56" w:rsidRDefault="00073A56" w:rsidP="00073A56">
      <w:pPr>
        <w:pStyle w:val="Bibliography"/>
      </w:pPr>
      <w:r>
        <w:t xml:space="preserve">Schäffer, A.A. </w:t>
      </w:r>
      <w:r>
        <w:rPr>
          <w:i/>
          <w:iCs/>
        </w:rPr>
        <w:t>et al.</w:t>
      </w:r>
      <w:r>
        <w:t xml:space="preserve"> (2020) ‘VADR: validation and annotation of virus sequence submissions to GenBank’, </w:t>
      </w:r>
      <w:r>
        <w:rPr>
          <w:i/>
          <w:iCs/>
        </w:rPr>
        <w:t>BMC Bioinformatics</w:t>
      </w:r>
      <w:r>
        <w:t>, 21(1), p. 211. Available at: https://doi.org/10.1186/s12859-020-3537-3.</w:t>
      </w:r>
    </w:p>
    <w:p w14:paraId="42B73165" w14:textId="77777777" w:rsidR="00073A56" w:rsidRDefault="00073A56" w:rsidP="00073A56">
      <w:pPr>
        <w:pStyle w:val="Bibliography"/>
      </w:pPr>
      <w:r>
        <w:t xml:space="preserve">Schoch, C.L. </w:t>
      </w:r>
      <w:r>
        <w:rPr>
          <w:i/>
          <w:iCs/>
        </w:rPr>
        <w:t>et al.</w:t>
      </w:r>
      <w:r>
        <w:t xml:space="preserve"> (2020) ‘NCBI Taxonomy: a comprehensive update on curation, resources and tools’, </w:t>
      </w:r>
      <w:r>
        <w:rPr>
          <w:i/>
          <w:iCs/>
        </w:rPr>
        <w:t>Database: The Journal of Biological Databases and Curation</w:t>
      </w:r>
      <w:r>
        <w:t>, 2020, p. baaa062. Available at: https://doi.org/10.1093/database/baaa062.</w:t>
      </w:r>
    </w:p>
    <w:p w14:paraId="08EED5D3" w14:textId="77777777" w:rsidR="00073A56" w:rsidRDefault="00073A56" w:rsidP="00073A56">
      <w:pPr>
        <w:pStyle w:val="Bibliography"/>
      </w:pPr>
      <w:r>
        <w:t>Sevigny, J.L. (2024) ‘Joseph7e/Assign-Taxonomy-with-BLAST’. Available at: https://github.com/Joseph7e/Assign-Taxonomy-with-BLAST (Accessed: 14 June 2024).</w:t>
      </w:r>
    </w:p>
    <w:p w14:paraId="4D8DA2DE" w14:textId="77777777" w:rsidR="00073A56" w:rsidRDefault="00073A56" w:rsidP="00073A56">
      <w:pPr>
        <w:pStyle w:val="Bibliography"/>
      </w:pPr>
      <w:r>
        <w:t xml:space="preserve">Shahid, U. </w:t>
      </w:r>
      <w:r>
        <w:rPr>
          <w:i/>
          <w:iCs/>
        </w:rPr>
        <w:t>et al.</w:t>
      </w:r>
      <w:r>
        <w:t xml:space="preserve"> (2020) ‘Comparison of clinical presentation and out-comes of Chikungunya and Dengue virus infections in patients with acute undifferentiated febrile illness from the Sindh region of Pakistan’, </w:t>
      </w:r>
      <w:r>
        <w:rPr>
          <w:i/>
          <w:iCs/>
        </w:rPr>
        <w:t>PLoS Neglected Tropical Diseases</w:t>
      </w:r>
      <w:r>
        <w:t>, 14(3), p. e0008086. Available at: https://doi.org/10.1371/journal.pntd.0008086.</w:t>
      </w:r>
    </w:p>
    <w:p w14:paraId="4DAE06B9" w14:textId="77777777" w:rsidR="00073A56" w:rsidRDefault="00073A56" w:rsidP="00073A56">
      <w:pPr>
        <w:pStyle w:val="Bibliography"/>
      </w:pPr>
      <w:r>
        <w:t xml:space="preserve">Shendure, J. and Ji, H. (2008) ‘Next-generation DNA sequencing’, </w:t>
      </w:r>
      <w:r>
        <w:rPr>
          <w:i/>
          <w:iCs/>
        </w:rPr>
        <w:t>Nature Biotechnology</w:t>
      </w:r>
      <w:r>
        <w:t>, 26(10), pp. 1135–1145. Available at: https://doi.org/10.1038/nbt1486.</w:t>
      </w:r>
    </w:p>
    <w:p w14:paraId="2844CC83" w14:textId="77777777" w:rsidR="00073A56" w:rsidRDefault="00073A56" w:rsidP="00073A56">
      <w:pPr>
        <w:pStyle w:val="Bibliography"/>
      </w:pPr>
      <w:r>
        <w:t xml:space="preserve">Shu, P.-Y. </w:t>
      </w:r>
      <w:r>
        <w:rPr>
          <w:i/>
          <w:iCs/>
        </w:rPr>
        <w:t>et al.</w:t>
      </w:r>
      <w:r>
        <w:t xml:space="preserve"> (2003) ‘Development of Group- and Serotype-Specific One-Step SYBR Green I-Based Real-Time Reverse Transcription-PCR Assay for Dengue Virus’, </w:t>
      </w:r>
      <w:r>
        <w:rPr>
          <w:i/>
          <w:iCs/>
        </w:rPr>
        <w:t>Journal of Clinical Microbiology</w:t>
      </w:r>
      <w:r>
        <w:t>, 41(6), pp. 2408–2416. Available at: https://doi.org/10.1128/JCM.41.6.2408-2416.2003.</w:t>
      </w:r>
    </w:p>
    <w:p w14:paraId="7266873E" w14:textId="77777777" w:rsidR="00073A56" w:rsidRDefault="00073A56" w:rsidP="00073A56">
      <w:pPr>
        <w:pStyle w:val="Bibliography"/>
      </w:pPr>
      <w:r>
        <w:t xml:space="preserve">Simmons, C.P. </w:t>
      </w:r>
      <w:r>
        <w:rPr>
          <w:i/>
          <w:iCs/>
        </w:rPr>
        <w:t>et al.</w:t>
      </w:r>
      <w:r>
        <w:t xml:space="preserve"> (2012) ‘Dengue’, </w:t>
      </w:r>
      <w:r>
        <w:rPr>
          <w:i/>
          <w:iCs/>
        </w:rPr>
        <w:t>New England Journal of Medicine</w:t>
      </w:r>
      <w:r>
        <w:t>, 366(15), pp. 1423–1432. Available at: https://doi.org/10.1056/NEJMra1110265.</w:t>
      </w:r>
    </w:p>
    <w:p w14:paraId="625F4491" w14:textId="77777777" w:rsidR="00073A56" w:rsidRDefault="00073A56" w:rsidP="00073A56">
      <w:pPr>
        <w:pStyle w:val="Bibliography"/>
      </w:pPr>
      <w:r>
        <w:t xml:space="preserve">SPF (2024) </w:t>
      </w:r>
      <w:r>
        <w:rPr>
          <w:i/>
          <w:iCs/>
        </w:rPr>
        <w:t>Dengue aux Antilles. Point au 13 juin 2024.</w:t>
      </w:r>
      <w:r>
        <w:t xml:space="preserve"> Available at: https://www.santepubliquefrance.fr/regions/antilles/documents/bulletin-regional/2024/dengue-aux-antilles.-point-au-13-juin-2024 (Accessed: 6 July 2024).</w:t>
      </w:r>
    </w:p>
    <w:p w14:paraId="7BD65001" w14:textId="77777777" w:rsidR="00073A56" w:rsidRDefault="00073A56" w:rsidP="00073A56">
      <w:pPr>
        <w:pStyle w:val="Bibliography"/>
      </w:pPr>
      <w:r>
        <w:t xml:space="preserve">Sridhar, S. </w:t>
      </w:r>
      <w:r>
        <w:rPr>
          <w:i/>
          <w:iCs/>
        </w:rPr>
        <w:t>et al.</w:t>
      </w:r>
      <w:r>
        <w:t xml:space="preserve"> (2018) ‘Effect of Dengue Serostatus on Dengue Vaccine Safety and Efficacy’, </w:t>
      </w:r>
      <w:r>
        <w:rPr>
          <w:i/>
          <w:iCs/>
        </w:rPr>
        <w:t>The New England Journal of Medicine</w:t>
      </w:r>
      <w:r>
        <w:t>, 379(4), pp. 327–340. Available at: https://doi.org/10.1056/NEJMoa1800820.</w:t>
      </w:r>
    </w:p>
    <w:p w14:paraId="67C834B1" w14:textId="77777777" w:rsidR="00073A56" w:rsidRDefault="00073A56" w:rsidP="00073A56">
      <w:pPr>
        <w:pStyle w:val="Bibliography"/>
      </w:pPr>
      <w:r>
        <w:t xml:space="preserve">Steinegger, M. and Söding, J. (2017) ‘MMseqs2 enables sensitive protein sequence searching for the analysis of massive data sets’, </w:t>
      </w:r>
      <w:r>
        <w:rPr>
          <w:i/>
          <w:iCs/>
        </w:rPr>
        <w:t>Nature Biotechnology</w:t>
      </w:r>
      <w:r>
        <w:t>, 35(11), pp. 1026–1028. Available at: https://doi.org/10.1038/nbt.3988.</w:t>
      </w:r>
    </w:p>
    <w:p w14:paraId="069A4DBC" w14:textId="77777777" w:rsidR="00073A56" w:rsidRDefault="00073A56" w:rsidP="00073A56">
      <w:pPr>
        <w:pStyle w:val="Bibliography"/>
      </w:pPr>
      <w:r>
        <w:lastRenderedPageBreak/>
        <w:t xml:space="preserve">Suggs, S.V. </w:t>
      </w:r>
      <w:r>
        <w:rPr>
          <w:i/>
          <w:iCs/>
        </w:rPr>
        <w:t>et al.</w:t>
      </w:r>
      <w:r>
        <w:t xml:space="preserve"> (1981) ‘Use of synthetic oligonucleotides as hybridization probes: isolation of cloned cDNA sequences for human beta 2-microglobulin.’, </w:t>
      </w:r>
      <w:r>
        <w:rPr>
          <w:i/>
          <w:iCs/>
        </w:rPr>
        <w:t>Proceedings of the National Academy of Sciences of the United States of America</w:t>
      </w:r>
      <w:r>
        <w:t>, 78(11), pp. 6613–6617.</w:t>
      </w:r>
    </w:p>
    <w:p w14:paraId="68A4DA32" w14:textId="77777777" w:rsidR="00073A56" w:rsidRDefault="00073A56" w:rsidP="00073A56">
      <w:pPr>
        <w:pStyle w:val="Bibliography"/>
      </w:pPr>
      <w:r>
        <w:t xml:space="preserve">Thomas, T., Gilbert, J. and Meyer, F. (2012) ‘Metagenomics - a guide from sampling to data analysis’, </w:t>
      </w:r>
      <w:r>
        <w:rPr>
          <w:i/>
          <w:iCs/>
        </w:rPr>
        <w:t>Microbial Informatics and Experimentation</w:t>
      </w:r>
      <w:r>
        <w:t>, 2, p. 3. Available at: https://doi.org/10.1186/2042-5783-2-3.</w:t>
      </w:r>
    </w:p>
    <w:p w14:paraId="17539326" w14:textId="77777777" w:rsidR="00073A56" w:rsidRDefault="00073A56" w:rsidP="00073A56">
      <w:pPr>
        <w:pStyle w:val="Bibliography"/>
      </w:pPr>
      <w:r>
        <w:t xml:space="preserve">Turnbaugh, P.J. </w:t>
      </w:r>
      <w:r>
        <w:rPr>
          <w:i/>
          <w:iCs/>
        </w:rPr>
        <w:t>et al.</w:t>
      </w:r>
      <w:r>
        <w:t xml:space="preserve"> (2007) ‘The Human Microbiome Project’, </w:t>
      </w:r>
      <w:r>
        <w:rPr>
          <w:i/>
          <w:iCs/>
        </w:rPr>
        <w:t>Nature</w:t>
      </w:r>
      <w:r>
        <w:t>, 449(7164), pp. 804–810. Available at: https://doi.org/10.1038/nature06244.</w:t>
      </w:r>
    </w:p>
    <w:p w14:paraId="7C40CA41" w14:textId="77777777" w:rsidR="00073A56" w:rsidRDefault="00073A56" w:rsidP="00073A56">
      <w:pPr>
        <w:pStyle w:val="Bibliography"/>
      </w:pPr>
      <w:r>
        <w:t xml:space="preserve">Vaughn, D.W. </w:t>
      </w:r>
      <w:r>
        <w:rPr>
          <w:i/>
          <w:iCs/>
        </w:rPr>
        <w:t>et al.</w:t>
      </w:r>
      <w:r>
        <w:t xml:space="preserve"> (2000) ‘Dengue Viremia Titer, Antibody Response Pattern, and Virus Serotype Correlate with Disease Severity’, </w:t>
      </w:r>
      <w:r>
        <w:rPr>
          <w:i/>
          <w:iCs/>
        </w:rPr>
        <w:t>The Journal of Infectious Diseases</w:t>
      </w:r>
      <w:r>
        <w:t>, 181(1), pp. 2–9. Available at: https://doi.org/10.1086/315215.</w:t>
      </w:r>
    </w:p>
    <w:p w14:paraId="5C9C1B52" w14:textId="77777777" w:rsidR="00073A56" w:rsidRDefault="00073A56" w:rsidP="00073A56">
      <w:pPr>
        <w:pStyle w:val="Bibliography"/>
      </w:pPr>
      <w:r>
        <w:t xml:space="preserve">Vilsker, M. </w:t>
      </w:r>
      <w:r>
        <w:rPr>
          <w:i/>
          <w:iCs/>
        </w:rPr>
        <w:t>et al.</w:t>
      </w:r>
      <w:r>
        <w:t xml:space="preserve"> (2019) ‘Genome Detective: an automated system for virus identification from high-throughput sequencing data’, </w:t>
      </w:r>
      <w:r>
        <w:rPr>
          <w:i/>
          <w:iCs/>
        </w:rPr>
        <w:t>Bioinformatics</w:t>
      </w:r>
      <w:r>
        <w:t>, 35(5), pp. 871–873. Available at: https://doi.org/10.1093/bioinformatics/bty695.</w:t>
      </w:r>
    </w:p>
    <w:p w14:paraId="6BD0EE6E" w14:textId="77777777" w:rsidR="00073A56" w:rsidRDefault="00073A56" w:rsidP="00073A56">
      <w:pPr>
        <w:pStyle w:val="Bibliography"/>
      </w:pPr>
      <w:r>
        <w:t xml:space="preserve">Vogels, C.B.F. </w:t>
      </w:r>
      <w:r>
        <w:rPr>
          <w:i/>
          <w:iCs/>
        </w:rPr>
        <w:t>et al.</w:t>
      </w:r>
      <w:r>
        <w:t xml:space="preserve"> (2023) ‘DengueSeq: A pan-serotype whole genome amplicon sequencing protocol for dengue virus’, </w:t>
      </w:r>
      <w:r>
        <w:rPr>
          <w:i/>
          <w:iCs/>
        </w:rPr>
        <w:t>medRxiv: The Preprint Server for Health Sciences</w:t>
      </w:r>
      <w:r>
        <w:t>, p. 2023.10.13.23296997. Available at: https://doi.org/10.1101/2023.10.13.23296997.</w:t>
      </w:r>
    </w:p>
    <w:p w14:paraId="4957E367" w14:textId="77777777" w:rsidR="00073A56" w:rsidRDefault="00073A56" w:rsidP="00073A56">
      <w:pPr>
        <w:pStyle w:val="Bibliography"/>
      </w:pPr>
      <w:r>
        <w:t xml:space="preserve">Waggoner, J.J. </w:t>
      </w:r>
      <w:r>
        <w:rPr>
          <w:i/>
          <w:iCs/>
        </w:rPr>
        <w:t>et al.</w:t>
      </w:r>
      <w:r>
        <w:t xml:space="preserve"> (2016) ‘Viremia and Clinical Presentation in Nicaraguan Patients Infected With Zika Virus, Chikungunya Virus, and Dengue Virus’, </w:t>
      </w:r>
      <w:r>
        <w:rPr>
          <w:i/>
          <w:iCs/>
        </w:rPr>
        <w:t>Clinical Infectious Diseases: An Official Publication of the Infectious Diseases Society of America</w:t>
      </w:r>
      <w:r>
        <w:t>, 63(12), pp. 1584–1590. Available at: https://doi.org/10.1093/cid/ciw589.</w:t>
      </w:r>
    </w:p>
    <w:p w14:paraId="4BBBC08E" w14:textId="77777777" w:rsidR="00073A56" w:rsidRDefault="00073A56" w:rsidP="00073A56">
      <w:pPr>
        <w:pStyle w:val="Bibliography"/>
      </w:pPr>
      <w:r>
        <w:t xml:space="preserve">Wang, P. </w:t>
      </w:r>
      <w:r>
        <w:rPr>
          <w:i/>
          <w:iCs/>
        </w:rPr>
        <w:t>et al.</w:t>
      </w:r>
      <w:r>
        <w:t xml:space="preserve"> (2016) ‘Molecular characterization and phylogenetic analysis of dengue virus type 1 in Guangdong in 2014’, </w:t>
      </w:r>
      <w:r>
        <w:rPr>
          <w:i/>
          <w:iCs/>
        </w:rPr>
        <w:t>SpringerPlus</w:t>
      </w:r>
      <w:r>
        <w:t>, 5(1), p. 1942. Available at: https://doi.org/10.1186/s40064-016-3604-4.</w:t>
      </w:r>
    </w:p>
    <w:p w14:paraId="7CD6F521" w14:textId="77777777" w:rsidR="00073A56" w:rsidRDefault="00073A56" w:rsidP="00073A56">
      <w:pPr>
        <w:pStyle w:val="Bibliography"/>
      </w:pPr>
      <w:r>
        <w:t xml:space="preserve">Wilder-Smith, A. </w:t>
      </w:r>
      <w:r>
        <w:rPr>
          <w:i/>
          <w:iCs/>
        </w:rPr>
        <w:t>et al.</w:t>
      </w:r>
      <w:r>
        <w:t xml:space="preserve"> (2017) ‘Epidemic arboviral diseases: priorities for research and public health’, </w:t>
      </w:r>
      <w:r>
        <w:rPr>
          <w:i/>
          <w:iCs/>
        </w:rPr>
        <w:t>The Lancet Infectious Diseases</w:t>
      </w:r>
      <w:r>
        <w:t>, 17(3), pp. e101–e106. Available at: https://doi.org/10.1016/S1473-3099(16)30518-7.</w:t>
      </w:r>
    </w:p>
    <w:p w14:paraId="5D86E241" w14:textId="77777777" w:rsidR="00073A56" w:rsidRDefault="00073A56" w:rsidP="00073A56">
      <w:pPr>
        <w:pStyle w:val="Bibliography"/>
      </w:pPr>
      <w:r>
        <w:t xml:space="preserve">Zimmermann, P. and Curtis, N. (2018) ‘The influence of the intestinal microbiome on vaccine responses’, </w:t>
      </w:r>
      <w:r>
        <w:rPr>
          <w:i/>
          <w:iCs/>
        </w:rPr>
        <w:t>Vaccine</w:t>
      </w:r>
      <w:r>
        <w:t>, 36(30), pp. 4433–4439. Available at: https://doi.org/10.1016/j.vaccine.2018.04.066.</w:t>
      </w:r>
    </w:p>
    <w:p w14:paraId="5BD08007" w14:textId="7ED04179" w:rsidR="00A8323F" w:rsidRDefault="00056429" w:rsidP="003922FE">
      <w:r>
        <w:fldChar w:fldCharType="end"/>
      </w:r>
    </w:p>
    <w:p w14:paraId="166CA935" w14:textId="77777777" w:rsidR="00A8323F" w:rsidRDefault="00A8323F">
      <w:pPr>
        <w:spacing w:line="259" w:lineRule="auto"/>
        <w:jc w:val="left"/>
      </w:pPr>
      <w:r>
        <w:br w:type="page"/>
      </w:r>
    </w:p>
    <w:p w14:paraId="1CBE1FF5" w14:textId="77777777" w:rsidR="00A12A33" w:rsidRDefault="00A12A33" w:rsidP="00A12A33">
      <w:pPr>
        <w:pStyle w:val="Heading1"/>
        <w:rPr>
          <w:lang w:val="en-US"/>
        </w:rPr>
      </w:pPr>
      <w:bookmarkStart w:id="87" w:name="_Toc172928108"/>
      <w:r>
        <w:rPr>
          <w:lang w:val="en-US"/>
        </w:rPr>
        <w:lastRenderedPageBreak/>
        <w:t>Appendix</w:t>
      </w:r>
      <w:bookmarkEnd w:id="87"/>
    </w:p>
    <w:p w14:paraId="35A0E641" w14:textId="22107D55" w:rsidR="00A12A33" w:rsidRPr="00A12A33" w:rsidRDefault="00F75872" w:rsidP="00F75872">
      <w:pPr>
        <w:pStyle w:val="Heading2"/>
        <w:rPr>
          <w:lang w:val="en-US"/>
        </w:rPr>
      </w:pPr>
      <w:bookmarkStart w:id="88" w:name="_Toc172928109"/>
      <w:r>
        <w:rPr>
          <w:lang w:val="en-US"/>
        </w:rPr>
        <w:t>Primer Pair for Dengue Virus Overall Metrics</w:t>
      </w:r>
      <w:bookmarkEnd w:id="88"/>
    </w:p>
    <w:p w14:paraId="44DCC95A" w14:textId="78168144" w:rsidR="00A12A33" w:rsidRDefault="00A12A33" w:rsidP="00A12A33">
      <w:pPr>
        <w:pStyle w:val="Caption"/>
        <w:jc w:val="center"/>
      </w:pPr>
      <w:bookmarkStart w:id="89" w:name="_Toc172928140"/>
      <w:r w:rsidRPr="00F75872">
        <w:t xml:space="preserve">Table </w:t>
      </w:r>
      <w:r w:rsidRPr="00F75872">
        <w:fldChar w:fldCharType="begin"/>
      </w:r>
      <w:r w:rsidRPr="00F75872">
        <w:instrText xml:space="preserve"> SEQ Table \* ARABIC </w:instrText>
      </w:r>
      <w:r w:rsidRPr="00F75872">
        <w:fldChar w:fldCharType="separate"/>
      </w:r>
      <w:r w:rsidR="002331AB">
        <w:rPr>
          <w:noProof/>
        </w:rPr>
        <w:t>13</w:t>
      </w:r>
      <w:r w:rsidRPr="00F75872">
        <w:fldChar w:fldCharType="end"/>
      </w:r>
      <w:r w:rsidRPr="00F75872">
        <w:t>: Primer Pair for Dengue Virus Overall Metrics</w:t>
      </w:r>
      <w:bookmarkEnd w:id="89"/>
    </w:p>
    <w:tbl>
      <w:tblPr>
        <w:tblStyle w:val="TableGrid"/>
        <w:tblW w:w="0" w:type="auto"/>
        <w:tblLook w:val="04A0" w:firstRow="1" w:lastRow="0" w:firstColumn="1" w:lastColumn="0" w:noHBand="0" w:noVBand="1"/>
      </w:tblPr>
      <w:tblGrid>
        <w:gridCol w:w="3961"/>
        <w:gridCol w:w="1306"/>
        <w:gridCol w:w="1304"/>
        <w:gridCol w:w="1129"/>
        <w:gridCol w:w="1316"/>
      </w:tblGrid>
      <w:tr w:rsidR="00A12A33" w14:paraId="316222B7" w14:textId="77777777" w:rsidTr="00362914">
        <w:trPr>
          <w:trHeight w:val="288"/>
        </w:trPr>
        <w:tc>
          <w:tcPr>
            <w:tcW w:w="3961" w:type="dxa"/>
            <w:vAlign w:val="bottom"/>
          </w:tcPr>
          <w:p w14:paraId="6525693F" w14:textId="77777777" w:rsidR="00A12A33" w:rsidRPr="005B63B9"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Primer_Pair</w:t>
            </w:r>
          </w:p>
        </w:tc>
        <w:tc>
          <w:tcPr>
            <w:tcW w:w="1306" w:type="dxa"/>
            <w:vAlign w:val="bottom"/>
          </w:tcPr>
          <w:p w14:paraId="674370C6"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F1_Score</w:t>
            </w:r>
          </w:p>
        </w:tc>
        <w:tc>
          <w:tcPr>
            <w:tcW w:w="1304" w:type="dxa"/>
            <w:vAlign w:val="bottom"/>
          </w:tcPr>
          <w:p w14:paraId="214A426F"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Precision</w:t>
            </w:r>
          </w:p>
        </w:tc>
        <w:tc>
          <w:tcPr>
            <w:tcW w:w="1129" w:type="dxa"/>
            <w:vAlign w:val="bottom"/>
          </w:tcPr>
          <w:p w14:paraId="38E36262"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Recall</w:t>
            </w:r>
          </w:p>
        </w:tc>
        <w:tc>
          <w:tcPr>
            <w:tcW w:w="1316" w:type="dxa"/>
            <w:vAlign w:val="bottom"/>
          </w:tcPr>
          <w:p w14:paraId="06421D13"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Support</w:t>
            </w:r>
          </w:p>
        </w:tc>
      </w:tr>
      <w:tr w:rsidR="00A12A33" w14:paraId="2B988A37" w14:textId="77777777" w:rsidTr="00362914">
        <w:trPr>
          <w:trHeight w:val="288"/>
        </w:trPr>
        <w:tc>
          <w:tcPr>
            <w:tcW w:w="3961" w:type="dxa"/>
            <w:vAlign w:val="center"/>
          </w:tcPr>
          <w:p w14:paraId="1CDAA4E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62_F_D4_R</w:t>
            </w:r>
          </w:p>
        </w:tc>
        <w:tc>
          <w:tcPr>
            <w:tcW w:w="1306" w:type="dxa"/>
            <w:vAlign w:val="center"/>
          </w:tcPr>
          <w:p w14:paraId="0AF49393"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3CE3296"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8778991"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CE58128"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3.000</w:t>
            </w:r>
          </w:p>
        </w:tc>
      </w:tr>
      <w:tr w:rsidR="00A12A33" w14:paraId="00C49590" w14:textId="77777777" w:rsidTr="00362914">
        <w:trPr>
          <w:trHeight w:val="288"/>
        </w:trPr>
        <w:tc>
          <w:tcPr>
            <w:tcW w:w="3961" w:type="dxa"/>
            <w:vAlign w:val="center"/>
          </w:tcPr>
          <w:p w14:paraId="15FB19A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1306" w:type="dxa"/>
            <w:vAlign w:val="center"/>
          </w:tcPr>
          <w:p w14:paraId="5D14D67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37389A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27505B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E6917D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69.000</w:t>
            </w:r>
          </w:p>
        </w:tc>
      </w:tr>
      <w:tr w:rsidR="00A12A33" w14:paraId="117D11D6" w14:textId="77777777" w:rsidTr="00362914">
        <w:trPr>
          <w:trHeight w:val="288"/>
        </w:trPr>
        <w:tc>
          <w:tcPr>
            <w:tcW w:w="3961" w:type="dxa"/>
            <w:vAlign w:val="center"/>
          </w:tcPr>
          <w:p w14:paraId="10AA627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1306" w:type="dxa"/>
            <w:vAlign w:val="center"/>
          </w:tcPr>
          <w:p w14:paraId="739169E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C99422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E8C02C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C5344A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24.000</w:t>
            </w:r>
          </w:p>
        </w:tc>
      </w:tr>
      <w:tr w:rsidR="00A12A33" w14:paraId="2BED1B92" w14:textId="77777777" w:rsidTr="00362914">
        <w:trPr>
          <w:trHeight w:val="288"/>
        </w:trPr>
        <w:tc>
          <w:tcPr>
            <w:tcW w:w="3961" w:type="dxa"/>
            <w:vAlign w:val="center"/>
          </w:tcPr>
          <w:p w14:paraId="0621F27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1306" w:type="dxa"/>
            <w:vAlign w:val="center"/>
          </w:tcPr>
          <w:p w14:paraId="5F5EBFA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0EA508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81FA74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1621C8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648.000</w:t>
            </w:r>
          </w:p>
        </w:tc>
      </w:tr>
      <w:tr w:rsidR="00A12A33" w14:paraId="54D97CA3" w14:textId="77777777" w:rsidTr="00362914">
        <w:trPr>
          <w:trHeight w:val="288"/>
        </w:trPr>
        <w:tc>
          <w:tcPr>
            <w:tcW w:w="3961" w:type="dxa"/>
            <w:vAlign w:val="center"/>
          </w:tcPr>
          <w:p w14:paraId="4247702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1306" w:type="dxa"/>
            <w:vAlign w:val="center"/>
          </w:tcPr>
          <w:p w14:paraId="49A7664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60B473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9B82D9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9BA22E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40.000</w:t>
            </w:r>
          </w:p>
        </w:tc>
      </w:tr>
      <w:tr w:rsidR="00A12A33" w14:paraId="553B8BBB" w14:textId="77777777" w:rsidTr="00362914">
        <w:trPr>
          <w:trHeight w:val="288"/>
        </w:trPr>
        <w:tc>
          <w:tcPr>
            <w:tcW w:w="3961" w:type="dxa"/>
            <w:vAlign w:val="center"/>
          </w:tcPr>
          <w:p w14:paraId="368F641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1306" w:type="dxa"/>
            <w:vAlign w:val="center"/>
          </w:tcPr>
          <w:p w14:paraId="35FE946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28FFE0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911E8E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F20B7E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58.000</w:t>
            </w:r>
          </w:p>
        </w:tc>
      </w:tr>
      <w:tr w:rsidR="00A12A33" w14:paraId="564148D0" w14:textId="77777777" w:rsidTr="00362914">
        <w:trPr>
          <w:trHeight w:val="288"/>
        </w:trPr>
        <w:tc>
          <w:tcPr>
            <w:tcW w:w="3961" w:type="dxa"/>
            <w:vAlign w:val="center"/>
          </w:tcPr>
          <w:p w14:paraId="686C5FF8"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1306" w:type="dxa"/>
            <w:vAlign w:val="center"/>
          </w:tcPr>
          <w:p w14:paraId="20AAA18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D03C29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44CC8B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0BCCE4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06.000</w:t>
            </w:r>
          </w:p>
        </w:tc>
      </w:tr>
      <w:tr w:rsidR="00A12A33" w14:paraId="73CBACDC" w14:textId="77777777" w:rsidTr="00362914">
        <w:trPr>
          <w:trHeight w:val="288"/>
        </w:trPr>
        <w:tc>
          <w:tcPr>
            <w:tcW w:w="3961" w:type="dxa"/>
            <w:vAlign w:val="center"/>
          </w:tcPr>
          <w:p w14:paraId="21932C0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1306" w:type="dxa"/>
            <w:vAlign w:val="center"/>
          </w:tcPr>
          <w:p w14:paraId="260DDC6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7CCDCBB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E0CF2F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1D1AC4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06.000</w:t>
            </w:r>
          </w:p>
        </w:tc>
      </w:tr>
      <w:tr w:rsidR="00A12A33" w14:paraId="45C82944" w14:textId="77777777" w:rsidTr="00362914">
        <w:trPr>
          <w:trHeight w:val="288"/>
        </w:trPr>
        <w:tc>
          <w:tcPr>
            <w:tcW w:w="3961" w:type="dxa"/>
            <w:vAlign w:val="center"/>
          </w:tcPr>
          <w:p w14:paraId="67B3582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RN_F2_F_D3_R</w:t>
            </w:r>
          </w:p>
        </w:tc>
        <w:tc>
          <w:tcPr>
            <w:tcW w:w="1306" w:type="dxa"/>
            <w:vAlign w:val="center"/>
          </w:tcPr>
          <w:p w14:paraId="664A91A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5C3D08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5423786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FCDD09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0.000</w:t>
            </w:r>
          </w:p>
        </w:tc>
      </w:tr>
      <w:tr w:rsidR="00A12A33" w14:paraId="5CFF358D" w14:textId="77777777" w:rsidTr="00362914">
        <w:trPr>
          <w:trHeight w:val="288"/>
        </w:trPr>
        <w:tc>
          <w:tcPr>
            <w:tcW w:w="3961" w:type="dxa"/>
            <w:vAlign w:val="center"/>
          </w:tcPr>
          <w:p w14:paraId="2AE3EBA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7_LEFT_F_DEN4_R5525_R</w:t>
            </w:r>
          </w:p>
        </w:tc>
        <w:tc>
          <w:tcPr>
            <w:tcW w:w="1306" w:type="dxa"/>
            <w:vAlign w:val="center"/>
          </w:tcPr>
          <w:p w14:paraId="04D3FFE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40CBDB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7D636C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0000CF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52.000</w:t>
            </w:r>
          </w:p>
        </w:tc>
      </w:tr>
      <w:tr w:rsidR="00A12A33" w14:paraId="6025F8D5" w14:textId="77777777" w:rsidTr="00362914">
        <w:trPr>
          <w:trHeight w:val="288"/>
        </w:trPr>
        <w:tc>
          <w:tcPr>
            <w:tcW w:w="3961" w:type="dxa"/>
            <w:vAlign w:val="center"/>
          </w:tcPr>
          <w:p w14:paraId="45B654C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8_LEFT_F_DEN4_REVERSE_R</w:t>
            </w:r>
          </w:p>
        </w:tc>
        <w:tc>
          <w:tcPr>
            <w:tcW w:w="1306" w:type="dxa"/>
            <w:vAlign w:val="center"/>
          </w:tcPr>
          <w:p w14:paraId="7EDF98C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2F6055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3384AE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719E476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58.000</w:t>
            </w:r>
          </w:p>
        </w:tc>
      </w:tr>
      <w:tr w:rsidR="00A12A33" w14:paraId="6F0BECCE" w14:textId="77777777" w:rsidTr="00362914">
        <w:trPr>
          <w:trHeight w:val="288"/>
        </w:trPr>
        <w:tc>
          <w:tcPr>
            <w:tcW w:w="3961" w:type="dxa"/>
            <w:vAlign w:val="center"/>
          </w:tcPr>
          <w:p w14:paraId="2BC7E90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22_LEFT_F_DENV4_22_RIGHT_R</w:t>
            </w:r>
          </w:p>
        </w:tc>
        <w:tc>
          <w:tcPr>
            <w:tcW w:w="1306" w:type="dxa"/>
            <w:vAlign w:val="center"/>
          </w:tcPr>
          <w:p w14:paraId="2F44AA9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7850F09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5429CDB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2C65DD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8.000</w:t>
            </w:r>
          </w:p>
        </w:tc>
      </w:tr>
      <w:tr w:rsidR="00A12A33" w14:paraId="396555CA" w14:textId="77777777" w:rsidTr="00362914">
        <w:trPr>
          <w:trHeight w:val="288"/>
        </w:trPr>
        <w:tc>
          <w:tcPr>
            <w:tcW w:w="3961" w:type="dxa"/>
            <w:vAlign w:val="center"/>
          </w:tcPr>
          <w:p w14:paraId="37888EE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7_LEFT_F_DENV4_RN_R1_R</w:t>
            </w:r>
          </w:p>
        </w:tc>
        <w:tc>
          <w:tcPr>
            <w:tcW w:w="1306" w:type="dxa"/>
            <w:vAlign w:val="center"/>
          </w:tcPr>
          <w:p w14:paraId="0CDEF55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076874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E31BBD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4FFEE4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00.000</w:t>
            </w:r>
          </w:p>
        </w:tc>
      </w:tr>
      <w:tr w:rsidR="00A12A33" w14:paraId="4F480DAF" w14:textId="77777777" w:rsidTr="00362914">
        <w:trPr>
          <w:trHeight w:val="288"/>
        </w:trPr>
        <w:tc>
          <w:tcPr>
            <w:tcW w:w="3961" w:type="dxa"/>
            <w:vAlign w:val="center"/>
          </w:tcPr>
          <w:p w14:paraId="7F98F61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1306" w:type="dxa"/>
            <w:vAlign w:val="center"/>
          </w:tcPr>
          <w:p w14:paraId="2A264DD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1A84F77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A16593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669434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20.000</w:t>
            </w:r>
          </w:p>
        </w:tc>
      </w:tr>
      <w:tr w:rsidR="00A12A33" w14:paraId="3F537163" w14:textId="77777777" w:rsidTr="00362914">
        <w:trPr>
          <w:trHeight w:val="288"/>
        </w:trPr>
        <w:tc>
          <w:tcPr>
            <w:tcW w:w="3961" w:type="dxa"/>
            <w:vAlign w:val="center"/>
          </w:tcPr>
          <w:p w14:paraId="1A41C03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I_F_NS3-2-I_R</w:t>
            </w:r>
          </w:p>
        </w:tc>
        <w:tc>
          <w:tcPr>
            <w:tcW w:w="1306" w:type="dxa"/>
            <w:vAlign w:val="center"/>
          </w:tcPr>
          <w:p w14:paraId="6777454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5A8E1E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1AEFF89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321B61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8.000</w:t>
            </w:r>
          </w:p>
        </w:tc>
      </w:tr>
      <w:tr w:rsidR="00A12A33" w14:paraId="3FE55C3D" w14:textId="77777777" w:rsidTr="00362914">
        <w:trPr>
          <w:trHeight w:val="288"/>
        </w:trPr>
        <w:tc>
          <w:tcPr>
            <w:tcW w:w="3961" w:type="dxa"/>
            <w:vAlign w:val="center"/>
          </w:tcPr>
          <w:p w14:paraId="7F31C56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I_R</w:t>
            </w:r>
          </w:p>
        </w:tc>
        <w:tc>
          <w:tcPr>
            <w:tcW w:w="1306" w:type="dxa"/>
            <w:vAlign w:val="center"/>
          </w:tcPr>
          <w:p w14:paraId="336FA4A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D0BEA5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2D29DF6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A6B429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2.000</w:t>
            </w:r>
          </w:p>
        </w:tc>
      </w:tr>
      <w:tr w:rsidR="00A12A33" w14:paraId="0C398B80" w14:textId="77777777" w:rsidTr="00362914">
        <w:trPr>
          <w:trHeight w:val="288"/>
        </w:trPr>
        <w:tc>
          <w:tcPr>
            <w:tcW w:w="3961" w:type="dxa"/>
            <w:vAlign w:val="center"/>
          </w:tcPr>
          <w:p w14:paraId="5D10666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O_R</w:t>
            </w:r>
          </w:p>
        </w:tc>
        <w:tc>
          <w:tcPr>
            <w:tcW w:w="1306" w:type="dxa"/>
            <w:vAlign w:val="center"/>
          </w:tcPr>
          <w:p w14:paraId="593559E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EC5EC1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A0043D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73876F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6.000</w:t>
            </w:r>
          </w:p>
        </w:tc>
      </w:tr>
      <w:tr w:rsidR="00A12A33" w14:paraId="5CD35003" w14:textId="77777777" w:rsidTr="00362914">
        <w:trPr>
          <w:trHeight w:val="288"/>
        </w:trPr>
        <w:tc>
          <w:tcPr>
            <w:tcW w:w="3961" w:type="dxa"/>
            <w:vAlign w:val="center"/>
          </w:tcPr>
          <w:p w14:paraId="16A95AD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1306" w:type="dxa"/>
            <w:vAlign w:val="center"/>
          </w:tcPr>
          <w:p w14:paraId="7A0E731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1762582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2DBBFE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35EF46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28.000</w:t>
            </w:r>
          </w:p>
        </w:tc>
      </w:tr>
      <w:tr w:rsidR="00A12A33" w14:paraId="01DDF30D" w14:textId="77777777" w:rsidTr="00362914">
        <w:trPr>
          <w:trHeight w:val="288"/>
        </w:trPr>
        <w:tc>
          <w:tcPr>
            <w:tcW w:w="3961" w:type="dxa"/>
            <w:vAlign w:val="center"/>
          </w:tcPr>
          <w:p w14:paraId="31B16433"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1306" w:type="dxa"/>
            <w:vAlign w:val="center"/>
          </w:tcPr>
          <w:p w14:paraId="7D5DBB9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FF2592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5F52601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763C498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795.000</w:t>
            </w:r>
          </w:p>
        </w:tc>
      </w:tr>
      <w:tr w:rsidR="00A12A33" w14:paraId="51485847" w14:textId="77777777" w:rsidTr="00362914">
        <w:trPr>
          <w:trHeight w:val="288"/>
        </w:trPr>
        <w:tc>
          <w:tcPr>
            <w:tcW w:w="3961" w:type="dxa"/>
            <w:vAlign w:val="center"/>
          </w:tcPr>
          <w:p w14:paraId="3AC1EAF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2F1200_F_P2_R</w:t>
            </w:r>
          </w:p>
        </w:tc>
        <w:tc>
          <w:tcPr>
            <w:tcW w:w="1306" w:type="dxa"/>
            <w:vAlign w:val="center"/>
          </w:tcPr>
          <w:p w14:paraId="3C5F531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0031F3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2D0C7D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E8E39B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000</w:t>
            </w:r>
          </w:p>
        </w:tc>
      </w:tr>
      <w:tr w:rsidR="00A12A33" w14:paraId="74011F6E" w14:textId="77777777" w:rsidTr="00362914">
        <w:trPr>
          <w:trHeight w:val="288"/>
        </w:trPr>
        <w:tc>
          <w:tcPr>
            <w:tcW w:w="3961" w:type="dxa"/>
            <w:vAlign w:val="center"/>
          </w:tcPr>
          <w:p w14:paraId="5F6F7AE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1306" w:type="dxa"/>
            <w:vAlign w:val="center"/>
          </w:tcPr>
          <w:p w14:paraId="52C9D07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34F776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AA505F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67E269C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145.000</w:t>
            </w:r>
          </w:p>
        </w:tc>
      </w:tr>
      <w:tr w:rsidR="00A12A33" w14:paraId="5AD24D57" w14:textId="77777777" w:rsidTr="00362914">
        <w:trPr>
          <w:trHeight w:val="288"/>
        </w:trPr>
        <w:tc>
          <w:tcPr>
            <w:tcW w:w="3961" w:type="dxa"/>
            <w:vAlign w:val="center"/>
          </w:tcPr>
          <w:p w14:paraId="6A1FAFE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2S_F_D2_R</w:t>
            </w:r>
          </w:p>
        </w:tc>
        <w:tc>
          <w:tcPr>
            <w:tcW w:w="1306" w:type="dxa"/>
            <w:vAlign w:val="center"/>
          </w:tcPr>
          <w:p w14:paraId="5CAB1A6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B20250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0B3947F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F89F6E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0.000</w:t>
            </w:r>
          </w:p>
        </w:tc>
      </w:tr>
      <w:tr w:rsidR="00A12A33" w14:paraId="03267EB5" w14:textId="77777777" w:rsidTr="00362914">
        <w:trPr>
          <w:trHeight w:val="288"/>
        </w:trPr>
        <w:tc>
          <w:tcPr>
            <w:tcW w:w="3961" w:type="dxa"/>
            <w:vAlign w:val="center"/>
          </w:tcPr>
          <w:p w14:paraId="50EDF6B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3F1187_F_D3R1758_R</w:t>
            </w:r>
          </w:p>
        </w:tc>
        <w:tc>
          <w:tcPr>
            <w:tcW w:w="1306" w:type="dxa"/>
            <w:vAlign w:val="center"/>
          </w:tcPr>
          <w:p w14:paraId="541FC5B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1EFFC0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EA390F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73FE704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2.000</w:t>
            </w:r>
          </w:p>
        </w:tc>
      </w:tr>
      <w:tr w:rsidR="00A12A33" w14:paraId="42B6058C" w14:textId="77777777" w:rsidTr="00362914">
        <w:trPr>
          <w:trHeight w:val="288"/>
        </w:trPr>
        <w:tc>
          <w:tcPr>
            <w:tcW w:w="3961" w:type="dxa"/>
            <w:vAlign w:val="center"/>
          </w:tcPr>
          <w:p w14:paraId="76D7A5A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3SEQ2_F_D3R1758_R</w:t>
            </w:r>
          </w:p>
        </w:tc>
        <w:tc>
          <w:tcPr>
            <w:tcW w:w="1306" w:type="dxa"/>
            <w:vAlign w:val="center"/>
          </w:tcPr>
          <w:p w14:paraId="49FB68A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CEA2C2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EABAB9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AE2327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9.000</w:t>
            </w:r>
          </w:p>
        </w:tc>
      </w:tr>
      <w:tr w:rsidR="00A12A33" w14:paraId="0ADA50DE" w14:textId="77777777" w:rsidTr="00362914">
        <w:trPr>
          <w:trHeight w:val="288"/>
        </w:trPr>
        <w:tc>
          <w:tcPr>
            <w:tcW w:w="3961" w:type="dxa"/>
            <w:vAlign w:val="center"/>
          </w:tcPr>
          <w:p w14:paraId="5BFFA64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CC_3_F_DEN1_CC_3_R</w:t>
            </w:r>
          </w:p>
        </w:tc>
        <w:tc>
          <w:tcPr>
            <w:tcW w:w="1306" w:type="dxa"/>
            <w:vAlign w:val="center"/>
          </w:tcPr>
          <w:p w14:paraId="799B94A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60A31C8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C8AD1C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49F35A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5.000</w:t>
            </w:r>
          </w:p>
        </w:tc>
      </w:tr>
      <w:tr w:rsidR="00A12A33" w14:paraId="556A9FC2" w14:textId="77777777" w:rsidTr="00362914">
        <w:trPr>
          <w:trHeight w:val="288"/>
        </w:trPr>
        <w:tc>
          <w:tcPr>
            <w:tcW w:w="3961" w:type="dxa"/>
            <w:vAlign w:val="center"/>
          </w:tcPr>
          <w:p w14:paraId="745CF82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1306" w:type="dxa"/>
            <w:vAlign w:val="center"/>
          </w:tcPr>
          <w:p w14:paraId="2DA940D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5129735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E3B88E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D00091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88.000</w:t>
            </w:r>
          </w:p>
        </w:tc>
      </w:tr>
      <w:tr w:rsidR="00A12A33" w14:paraId="2DC743E0" w14:textId="77777777" w:rsidTr="00362914">
        <w:trPr>
          <w:trHeight w:val="288"/>
        </w:trPr>
        <w:tc>
          <w:tcPr>
            <w:tcW w:w="3961" w:type="dxa"/>
            <w:vAlign w:val="center"/>
          </w:tcPr>
          <w:p w14:paraId="767FC9D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4_F5299_F_DENV4_19_RIGHT_R</w:t>
            </w:r>
          </w:p>
        </w:tc>
        <w:tc>
          <w:tcPr>
            <w:tcW w:w="1306" w:type="dxa"/>
            <w:vAlign w:val="center"/>
          </w:tcPr>
          <w:p w14:paraId="1F6F1A5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4516DC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42ECD7F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1325D77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96.000</w:t>
            </w:r>
          </w:p>
        </w:tc>
      </w:tr>
      <w:tr w:rsidR="00A12A33" w14:paraId="35B20F72" w14:textId="77777777" w:rsidTr="00362914">
        <w:trPr>
          <w:trHeight w:val="288"/>
        </w:trPr>
        <w:tc>
          <w:tcPr>
            <w:tcW w:w="3961" w:type="dxa"/>
            <w:vAlign w:val="center"/>
          </w:tcPr>
          <w:p w14:paraId="5083ADD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RSS3_F_RSS4_R</w:t>
            </w:r>
          </w:p>
        </w:tc>
        <w:tc>
          <w:tcPr>
            <w:tcW w:w="1306" w:type="dxa"/>
            <w:vAlign w:val="center"/>
          </w:tcPr>
          <w:p w14:paraId="66B0ACD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22E322C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7EBAC78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5E852A3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3.000</w:t>
            </w:r>
          </w:p>
        </w:tc>
      </w:tr>
      <w:tr w:rsidR="00A12A33" w14:paraId="71B4E428" w14:textId="77777777" w:rsidTr="00362914">
        <w:trPr>
          <w:trHeight w:val="288"/>
        </w:trPr>
        <w:tc>
          <w:tcPr>
            <w:tcW w:w="3961" w:type="dxa"/>
            <w:vAlign w:val="center"/>
          </w:tcPr>
          <w:p w14:paraId="0B07657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F_D4_R</w:t>
            </w:r>
          </w:p>
        </w:tc>
        <w:tc>
          <w:tcPr>
            <w:tcW w:w="1306" w:type="dxa"/>
            <w:vAlign w:val="center"/>
          </w:tcPr>
          <w:p w14:paraId="35CCC3B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0B7D783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779679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3787D9A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000</w:t>
            </w:r>
          </w:p>
        </w:tc>
      </w:tr>
      <w:tr w:rsidR="00A12A33" w14:paraId="7E1C3262" w14:textId="77777777" w:rsidTr="00362914">
        <w:trPr>
          <w:trHeight w:val="288"/>
        </w:trPr>
        <w:tc>
          <w:tcPr>
            <w:tcW w:w="3961" w:type="dxa"/>
            <w:vAlign w:val="center"/>
          </w:tcPr>
          <w:p w14:paraId="43A1B73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1306" w:type="dxa"/>
            <w:vAlign w:val="center"/>
          </w:tcPr>
          <w:p w14:paraId="2DFF576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37CA009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5B863ED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48263DC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12.000</w:t>
            </w:r>
          </w:p>
        </w:tc>
      </w:tr>
      <w:tr w:rsidR="00A12A33" w14:paraId="05ACD7D4" w14:textId="77777777" w:rsidTr="00362914">
        <w:trPr>
          <w:trHeight w:val="288"/>
        </w:trPr>
        <w:tc>
          <w:tcPr>
            <w:tcW w:w="3961" w:type="dxa"/>
            <w:vAlign w:val="center"/>
          </w:tcPr>
          <w:p w14:paraId="1AC5E3E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2_RIGHT_R</w:t>
            </w:r>
          </w:p>
        </w:tc>
        <w:tc>
          <w:tcPr>
            <w:tcW w:w="1306" w:type="dxa"/>
            <w:vAlign w:val="center"/>
          </w:tcPr>
          <w:p w14:paraId="34C5943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1AD33C9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34C88BC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0CA7351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25.000</w:t>
            </w:r>
          </w:p>
        </w:tc>
      </w:tr>
      <w:tr w:rsidR="00A12A33" w14:paraId="7C1B0BF7" w14:textId="77777777" w:rsidTr="00362914">
        <w:trPr>
          <w:trHeight w:val="288"/>
        </w:trPr>
        <w:tc>
          <w:tcPr>
            <w:tcW w:w="3961" w:type="dxa"/>
            <w:vAlign w:val="center"/>
          </w:tcPr>
          <w:p w14:paraId="52E0880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3_RIGHT_R</w:t>
            </w:r>
          </w:p>
        </w:tc>
        <w:tc>
          <w:tcPr>
            <w:tcW w:w="1306" w:type="dxa"/>
            <w:vAlign w:val="center"/>
          </w:tcPr>
          <w:p w14:paraId="0ACF4E3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04" w:type="dxa"/>
            <w:vAlign w:val="center"/>
          </w:tcPr>
          <w:p w14:paraId="4DF9178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129" w:type="dxa"/>
            <w:vAlign w:val="center"/>
          </w:tcPr>
          <w:p w14:paraId="68089E0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c>
          <w:tcPr>
            <w:tcW w:w="1316" w:type="dxa"/>
            <w:vAlign w:val="center"/>
          </w:tcPr>
          <w:p w14:paraId="2DA3B31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4.000</w:t>
            </w:r>
          </w:p>
        </w:tc>
      </w:tr>
      <w:tr w:rsidR="00A12A33" w14:paraId="5CDADC05" w14:textId="77777777" w:rsidTr="00362914">
        <w:trPr>
          <w:trHeight w:val="288"/>
        </w:trPr>
        <w:tc>
          <w:tcPr>
            <w:tcW w:w="3961" w:type="dxa"/>
            <w:vAlign w:val="center"/>
          </w:tcPr>
          <w:p w14:paraId="34A6F7E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1306" w:type="dxa"/>
            <w:vAlign w:val="center"/>
          </w:tcPr>
          <w:p w14:paraId="0481CF8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83</w:t>
            </w:r>
          </w:p>
        </w:tc>
        <w:tc>
          <w:tcPr>
            <w:tcW w:w="1304" w:type="dxa"/>
            <w:vAlign w:val="center"/>
          </w:tcPr>
          <w:p w14:paraId="03027F9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77</w:t>
            </w:r>
          </w:p>
        </w:tc>
        <w:tc>
          <w:tcPr>
            <w:tcW w:w="1129" w:type="dxa"/>
            <w:vAlign w:val="center"/>
          </w:tcPr>
          <w:p w14:paraId="11E5F47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88</w:t>
            </w:r>
          </w:p>
        </w:tc>
        <w:tc>
          <w:tcPr>
            <w:tcW w:w="1316" w:type="dxa"/>
            <w:vAlign w:val="center"/>
          </w:tcPr>
          <w:p w14:paraId="3DE0319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20.000</w:t>
            </w:r>
          </w:p>
        </w:tc>
      </w:tr>
      <w:tr w:rsidR="00A12A33" w14:paraId="1B7D0AC0" w14:textId="77777777" w:rsidTr="00362914">
        <w:trPr>
          <w:trHeight w:val="288"/>
        </w:trPr>
        <w:tc>
          <w:tcPr>
            <w:tcW w:w="3961" w:type="dxa"/>
            <w:vAlign w:val="center"/>
          </w:tcPr>
          <w:p w14:paraId="5337A32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1306" w:type="dxa"/>
            <w:vAlign w:val="center"/>
          </w:tcPr>
          <w:p w14:paraId="187BDCC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81</w:t>
            </w:r>
          </w:p>
        </w:tc>
        <w:tc>
          <w:tcPr>
            <w:tcW w:w="1304" w:type="dxa"/>
            <w:vAlign w:val="center"/>
          </w:tcPr>
          <w:p w14:paraId="62D07EB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81</w:t>
            </w:r>
          </w:p>
        </w:tc>
        <w:tc>
          <w:tcPr>
            <w:tcW w:w="1129" w:type="dxa"/>
            <w:vAlign w:val="center"/>
          </w:tcPr>
          <w:p w14:paraId="739987C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81</w:t>
            </w:r>
          </w:p>
        </w:tc>
        <w:tc>
          <w:tcPr>
            <w:tcW w:w="1316" w:type="dxa"/>
            <w:vAlign w:val="center"/>
          </w:tcPr>
          <w:p w14:paraId="63FA7C3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29.000</w:t>
            </w:r>
          </w:p>
        </w:tc>
      </w:tr>
      <w:tr w:rsidR="00A12A33" w14:paraId="76234AD4" w14:textId="77777777" w:rsidTr="00362914">
        <w:trPr>
          <w:trHeight w:val="288"/>
        </w:trPr>
        <w:tc>
          <w:tcPr>
            <w:tcW w:w="3961" w:type="dxa"/>
            <w:vAlign w:val="center"/>
          </w:tcPr>
          <w:p w14:paraId="2712326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1306" w:type="dxa"/>
            <w:vAlign w:val="center"/>
          </w:tcPr>
          <w:p w14:paraId="002389C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61</w:t>
            </w:r>
          </w:p>
        </w:tc>
        <w:tc>
          <w:tcPr>
            <w:tcW w:w="1304" w:type="dxa"/>
            <w:vAlign w:val="center"/>
          </w:tcPr>
          <w:p w14:paraId="6E698FA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48</w:t>
            </w:r>
          </w:p>
        </w:tc>
        <w:tc>
          <w:tcPr>
            <w:tcW w:w="1129" w:type="dxa"/>
            <w:vAlign w:val="center"/>
          </w:tcPr>
          <w:p w14:paraId="62B7E26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74</w:t>
            </w:r>
          </w:p>
        </w:tc>
        <w:tc>
          <w:tcPr>
            <w:tcW w:w="1316" w:type="dxa"/>
            <w:vAlign w:val="center"/>
          </w:tcPr>
          <w:p w14:paraId="4374E28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295.000</w:t>
            </w:r>
          </w:p>
        </w:tc>
      </w:tr>
      <w:tr w:rsidR="00A12A33" w14:paraId="1AA10D4D" w14:textId="77777777" w:rsidTr="00362914">
        <w:trPr>
          <w:trHeight w:val="288"/>
        </w:trPr>
        <w:tc>
          <w:tcPr>
            <w:tcW w:w="3961" w:type="dxa"/>
            <w:vAlign w:val="center"/>
          </w:tcPr>
          <w:p w14:paraId="42FA958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1306" w:type="dxa"/>
            <w:vAlign w:val="center"/>
          </w:tcPr>
          <w:p w14:paraId="22477F9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53</w:t>
            </w:r>
          </w:p>
        </w:tc>
        <w:tc>
          <w:tcPr>
            <w:tcW w:w="1304" w:type="dxa"/>
            <w:vAlign w:val="center"/>
          </w:tcPr>
          <w:p w14:paraId="2BF7718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38</w:t>
            </w:r>
          </w:p>
        </w:tc>
        <w:tc>
          <w:tcPr>
            <w:tcW w:w="1129" w:type="dxa"/>
            <w:vAlign w:val="center"/>
          </w:tcPr>
          <w:p w14:paraId="4ECAB9B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968</w:t>
            </w:r>
          </w:p>
        </w:tc>
        <w:tc>
          <w:tcPr>
            <w:tcW w:w="1316" w:type="dxa"/>
            <w:vAlign w:val="center"/>
          </w:tcPr>
          <w:p w14:paraId="5244208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37.000</w:t>
            </w:r>
          </w:p>
        </w:tc>
      </w:tr>
      <w:tr w:rsidR="00A12A33" w14:paraId="3D8C0893" w14:textId="77777777" w:rsidTr="00362914">
        <w:trPr>
          <w:trHeight w:val="288"/>
        </w:trPr>
        <w:tc>
          <w:tcPr>
            <w:tcW w:w="3961" w:type="dxa"/>
            <w:vAlign w:val="center"/>
          </w:tcPr>
          <w:p w14:paraId="2F87FB2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F_DEN-2_R</w:t>
            </w:r>
          </w:p>
        </w:tc>
        <w:tc>
          <w:tcPr>
            <w:tcW w:w="1306" w:type="dxa"/>
            <w:vAlign w:val="center"/>
          </w:tcPr>
          <w:p w14:paraId="0EBB834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000</w:t>
            </w:r>
          </w:p>
        </w:tc>
        <w:tc>
          <w:tcPr>
            <w:tcW w:w="1304" w:type="dxa"/>
            <w:vAlign w:val="center"/>
          </w:tcPr>
          <w:p w14:paraId="4AA9034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000</w:t>
            </w:r>
          </w:p>
        </w:tc>
        <w:tc>
          <w:tcPr>
            <w:tcW w:w="1129" w:type="dxa"/>
            <w:vAlign w:val="center"/>
          </w:tcPr>
          <w:p w14:paraId="50EFA09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0.000</w:t>
            </w:r>
          </w:p>
        </w:tc>
        <w:tc>
          <w:tcPr>
            <w:tcW w:w="1316" w:type="dxa"/>
            <w:vAlign w:val="center"/>
          </w:tcPr>
          <w:p w14:paraId="13F1C7D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00</w:t>
            </w:r>
          </w:p>
        </w:tc>
      </w:tr>
    </w:tbl>
    <w:p w14:paraId="00301350" w14:textId="77777777" w:rsidR="00A12A33" w:rsidRDefault="00A12A33" w:rsidP="00A12A33">
      <w:pPr>
        <w:rPr>
          <w:lang w:val="en-US"/>
        </w:rPr>
      </w:pPr>
    </w:p>
    <w:p w14:paraId="05B41082" w14:textId="77777777" w:rsidR="00A12A33" w:rsidRDefault="00A12A33">
      <w:pPr>
        <w:spacing w:line="259" w:lineRule="auto"/>
        <w:jc w:val="left"/>
        <w:rPr>
          <w:rFonts w:eastAsiaTheme="majorEastAsia" w:cstheme="majorBidi"/>
          <w:color w:val="1F3763" w:themeColor="accent1" w:themeShade="7F"/>
          <w:sz w:val="24"/>
          <w:szCs w:val="24"/>
          <w:lang w:val="en-US"/>
        </w:rPr>
      </w:pPr>
      <w:r>
        <w:rPr>
          <w:lang w:val="en-US"/>
        </w:rPr>
        <w:br w:type="page"/>
      </w:r>
    </w:p>
    <w:p w14:paraId="24555804" w14:textId="6B6B1290" w:rsidR="00A12A33" w:rsidRPr="007F1595" w:rsidRDefault="00A12A33" w:rsidP="00F75872">
      <w:pPr>
        <w:pStyle w:val="Heading2"/>
        <w:rPr>
          <w:lang w:val="en-US"/>
        </w:rPr>
      </w:pPr>
      <w:bookmarkStart w:id="90" w:name="_Toc172928110"/>
      <w:r>
        <w:rPr>
          <w:lang w:val="en-US"/>
        </w:rPr>
        <w:lastRenderedPageBreak/>
        <w:t>Missed Classification of Conventional PCR Primer Pairs</w:t>
      </w:r>
      <w:bookmarkEnd w:id="90"/>
    </w:p>
    <w:p w14:paraId="791E44C7" w14:textId="35F05E70" w:rsidR="00A12A33" w:rsidRDefault="00A12A33" w:rsidP="00A12A33">
      <w:pPr>
        <w:pStyle w:val="Caption"/>
        <w:jc w:val="center"/>
      </w:pPr>
      <w:bookmarkStart w:id="91" w:name="_Toc172928141"/>
      <w:r w:rsidRPr="00F75872">
        <w:t xml:space="preserve">Table </w:t>
      </w:r>
      <w:r w:rsidRPr="00F75872">
        <w:fldChar w:fldCharType="begin"/>
      </w:r>
      <w:r w:rsidRPr="00F75872">
        <w:instrText xml:space="preserve"> SEQ Table \* ARABIC </w:instrText>
      </w:r>
      <w:r w:rsidRPr="00F75872">
        <w:fldChar w:fldCharType="separate"/>
      </w:r>
      <w:r w:rsidR="002331AB">
        <w:rPr>
          <w:noProof/>
        </w:rPr>
        <w:t>14</w:t>
      </w:r>
      <w:r w:rsidRPr="00F75872">
        <w:fldChar w:fldCharType="end"/>
      </w:r>
      <w:r w:rsidRPr="00F75872">
        <w:t>: Missed Classification of Conventional PCR Primer Pairs</w:t>
      </w:r>
      <w:bookmarkEnd w:id="91"/>
    </w:p>
    <w:tbl>
      <w:tblPr>
        <w:tblStyle w:val="TableGrid"/>
        <w:tblW w:w="0" w:type="auto"/>
        <w:tblLook w:val="04A0" w:firstRow="1" w:lastRow="0" w:firstColumn="1" w:lastColumn="0" w:noHBand="0" w:noVBand="1"/>
      </w:tblPr>
      <w:tblGrid>
        <w:gridCol w:w="5240"/>
        <w:gridCol w:w="2050"/>
        <w:gridCol w:w="1726"/>
      </w:tblGrid>
      <w:tr w:rsidR="00A12A33" w14:paraId="0744A86B" w14:textId="77777777" w:rsidTr="00362914">
        <w:trPr>
          <w:trHeight w:val="288"/>
        </w:trPr>
        <w:tc>
          <w:tcPr>
            <w:tcW w:w="5240" w:type="dxa"/>
            <w:vAlign w:val="center"/>
          </w:tcPr>
          <w:p w14:paraId="19417065"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Primer_Pair</w:t>
            </w:r>
          </w:p>
        </w:tc>
        <w:tc>
          <w:tcPr>
            <w:tcW w:w="2050" w:type="dxa"/>
            <w:vAlign w:val="center"/>
          </w:tcPr>
          <w:p w14:paraId="7E818DF5"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Ground Truth Genotype</w:t>
            </w:r>
          </w:p>
        </w:tc>
        <w:tc>
          <w:tcPr>
            <w:tcW w:w="1726" w:type="dxa"/>
            <w:vAlign w:val="center"/>
          </w:tcPr>
          <w:p w14:paraId="4B2FE3D8" w14:textId="77777777" w:rsidR="00A12A33" w:rsidRPr="00405A6D" w:rsidRDefault="00A12A33" w:rsidP="00362914">
            <w:pPr>
              <w:spacing w:line="240" w:lineRule="auto"/>
              <w:jc w:val="center"/>
              <w:rPr>
                <w:rFonts w:eastAsia="Times New Roman" w:cs="Times New Roman"/>
                <w:b/>
                <w:bCs/>
                <w:color w:val="000000"/>
                <w:kern w:val="0"/>
                <w:sz w:val="20"/>
                <w:szCs w:val="20"/>
                <w14:ligatures w14:val="none"/>
              </w:rPr>
            </w:pPr>
            <w:r w:rsidRPr="00405A6D">
              <w:rPr>
                <w:rFonts w:eastAsia="Times New Roman" w:cs="Times New Roman"/>
                <w:b/>
                <w:bCs/>
                <w:color w:val="000000"/>
                <w:kern w:val="0"/>
                <w:sz w:val="20"/>
                <w:szCs w:val="20"/>
                <w14:ligatures w14:val="none"/>
              </w:rPr>
              <w:t>Number of observations</w:t>
            </w:r>
          </w:p>
        </w:tc>
      </w:tr>
      <w:tr w:rsidR="00A12A33" w14:paraId="4985B131" w14:textId="77777777" w:rsidTr="00362914">
        <w:trPr>
          <w:trHeight w:val="288"/>
        </w:trPr>
        <w:tc>
          <w:tcPr>
            <w:tcW w:w="5240" w:type="dxa"/>
            <w:vAlign w:val="bottom"/>
          </w:tcPr>
          <w:p w14:paraId="6FFDC744"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75D276F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262A8D91"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216</w:t>
            </w:r>
          </w:p>
        </w:tc>
      </w:tr>
      <w:tr w:rsidR="00A12A33" w14:paraId="05433223" w14:textId="77777777" w:rsidTr="00362914">
        <w:trPr>
          <w:trHeight w:val="288"/>
        </w:trPr>
        <w:tc>
          <w:tcPr>
            <w:tcW w:w="5240" w:type="dxa"/>
            <w:vAlign w:val="bottom"/>
          </w:tcPr>
          <w:p w14:paraId="28EB8383"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6E2102D7"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0376F289"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23</w:t>
            </w:r>
          </w:p>
        </w:tc>
      </w:tr>
      <w:tr w:rsidR="00A12A33" w14:paraId="1395A379" w14:textId="77777777" w:rsidTr="00362914">
        <w:trPr>
          <w:trHeight w:val="288"/>
        </w:trPr>
        <w:tc>
          <w:tcPr>
            <w:tcW w:w="5240" w:type="dxa"/>
            <w:vAlign w:val="bottom"/>
          </w:tcPr>
          <w:p w14:paraId="7DE71D5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265C7389"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43C910C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43</w:t>
            </w:r>
          </w:p>
        </w:tc>
      </w:tr>
      <w:tr w:rsidR="00A12A33" w14:paraId="1F6FC0EC" w14:textId="77777777" w:rsidTr="00362914">
        <w:trPr>
          <w:trHeight w:val="288"/>
        </w:trPr>
        <w:tc>
          <w:tcPr>
            <w:tcW w:w="5240" w:type="dxa"/>
            <w:vAlign w:val="bottom"/>
          </w:tcPr>
          <w:p w14:paraId="6EAD122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2050" w:type="dxa"/>
            <w:vAlign w:val="bottom"/>
          </w:tcPr>
          <w:p w14:paraId="009D462C"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2C99B2D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63</w:t>
            </w:r>
          </w:p>
        </w:tc>
      </w:tr>
      <w:tr w:rsidR="00A12A33" w14:paraId="672E669A" w14:textId="77777777" w:rsidTr="00362914">
        <w:trPr>
          <w:trHeight w:val="288"/>
        </w:trPr>
        <w:tc>
          <w:tcPr>
            <w:tcW w:w="5240" w:type="dxa"/>
            <w:vAlign w:val="bottom"/>
          </w:tcPr>
          <w:p w14:paraId="1D48EDA6"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11D1B537"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3521A7C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44</w:t>
            </w:r>
          </w:p>
        </w:tc>
      </w:tr>
      <w:tr w:rsidR="00A12A33" w14:paraId="37590E19" w14:textId="77777777" w:rsidTr="00362914">
        <w:trPr>
          <w:trHeight w:val="288"/>
        </w:trPr>
        <w:tc>
          <w:tcPr>
            <w:tcW w:w="5240" w:type="dxa"/>
            <w:vAlign w:val="bottom"/>
          </w:tcPr>
          <w:p w14:paraId="7A231A5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2FB57B0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603DA112"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54</w:t>
            </w:r>
          </w:p>
        </w:tc>
      </w:tr>
      <w:tr w:rsidR="00A12A33" w14:paraId="38FFFE23" w14:textId="77777777" w:rsidTr="00362914">
        <w:trPr>
          <w:trHeight w:val="288"/>
        </w:trPr>
        <w:tc>
          <w:tcPr>
            <w:tcW w:w="5240" w:type="dxa"/>
            <w:vAlign w:val="bottom"/>
          </w:tcPr>
          <w:p w14:paraId="6E7EB7C3"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0E5C962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10F8EF4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46</w:t>
            </w:r>
          </w:p>
        </w:tc>
      </w:tr>
      <w:tr w:rsidR="00A12A33" w14:paraId="5D890FB1" w14:textId="77777777" w:rsidTr="00362914">
        <w:trPr>
          <w:trHeight w:val="288"/>
        </w:trPr>
        <w:tc>
          <w:tcPr>
            <w:tcW w:w="5240" w:type="dxa"/>
            <w:vAlign w:val="bottom"/>
          </w:tcPr>
          <w:p w14:paraId="4FC556E9"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2050" w:type="dxa"/>
            <w:vAlign w:val="bottom"/>
          </w:tcPr>
          <w:p w14:paraId="60A40C73"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107E6F8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96</w:t>
            </w:r>
          </w:p>
        </w:tc>
      </w:tr>
      <w:tr w:rsidR="00A12A33" w14:paraId="6A0FDAE5" w14:textId="77777777" w:rsidTr="00362914">
        <w:trPr>
          <w:trHeight w:val="288"/>
        </w:trPr>
        <w:tc>
          <w:tcPr>
            <w:tcW w:w="5240" w:type="dxa"/>
            <w:vAlign w:val="bottom"/>
          </w:tcPr>
          <w:p w14:paraId="6E2BD2FD"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224A1E03"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106E145D"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92</w:t>
            </w:r>
          </w:p>
        </w:tc>
      </w:tr>
      <w:tr w:rsidR="00A12A33" w14:paraId="29914184" w14:textId="77777777" w:rsidTr="00362914">
        <w:trPr>
          <w:trHeight w:val="288"/>
        </w:trPr>
        <w:tc>
          <w:tcPr>
            <w:tcW w:w="5240" w:type="dxa"/>
            <w:vAlign w:val="bottom"/>
          </w:tcPr>
          <w:p w14:paraId="7D4D7C59"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2050" w:type="dxa"/>
            <w:vAlign w:val="bottom"/>
          </w:tcPr>
          <w:p w14:paraId="20A8578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75326673"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5</w:t>
            </w:r>
          </w:p>
        </w:tc>
      </w:tr>
      <w:tr w:rsidR="00A12A33" w14:paraId="632F4153" w14:textId="77777777" w:rsidTr="00362914">
        <w:trPr>
          <w:trHeight w:val="288"/>
        </w:trPr>
        <w:tc>
          <w:tcPr>
            <w:tcW w:w="5240" w:type="dxa"/>
            <w:vAlign w:val="bottom"/>
          </w:tcPr>
          <w:p w14:paraId="448B229F"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2050" w:type="dxa"/>
            <w:vAlign w:val="bottom"/>
          </w:tcPr>
          <w:p w14:paraId="28BBF40C"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4D8E325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4</w:t>
            </w:r>
          </w:p>
        </w:tc>
      </w:tr>
      <w:tr w:rsidR="00A12A33" w14:paraId="1B36FE0C" w14:textId="77777777" w:rsidTr="00362914">
        <w:trPr>
          <w:trHeight w:val="288"/>
        </w:trPr>
        <w:tc>
          <w:tcPr>
            <w:tcW w:w="5240" w:type="dxa"/>
            <w:vAlign w:val="bottom"/>
          </w:tcPr>
          <w:p w14:paraId="26E9ECB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7729E61D"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1D6DDFF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6</w:t>
            </w:r>
          </w:p>
        </w:tc>
      </w:tr>
      <w:tr w:rsidR="00A12A33" w14:paraId="35B0AFC5" w14:textId="77777777" w:rsidTr="00362914">
        <w:trPr>
          <w:trHeight w:val="288"/>
        </w:trPr>
        <w:tc>
          <w:tcPr>
            <w:tcW w:w="5240" w:type="dxa"/>
            <w:vAlign w:val="bottom"/>
          </w:tcPr>
          <w:p w14:paraId="27BCE5FB"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14CF9CF0"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7BC452FD"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4</w:t>
            </w:r>
          </w:p>
        </w:tc>
      </w:tr>
      <w:tr w:rsidR="00A12A33" w14:paraId="5B0A8A2C" w14:textId="77777777" w:rsidTr="00362914">
        <w:trPr>
          <w:trHeight w:val="288"/>
        </w:trPr>
        <w:tc>
          <w:tcPr>
            <w:tcW w:w="5240" w:type="dxa"/>
            <w:vAlign w:val="bottom"/>
          </w:tcPr>
          <w:p w14:paraId="5653D5C8"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693D42DA"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E3AA64B"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94</w:t>
            </w:r>
          </w:p>
        </w:tc>
      </w:tr>
      <w:tr w:rsidR="00A12A33" w14:paraId="37D5BFB8" w14:textId="77777777" w:rsidTr="00362914">
        <w:trPr>
          <w:trHeight w:val="288"/>
        </w:trPr>
        <w:tc>
          <w:tcPr>
            <w:tcW w:w="5240" w:type="dxa"/>
            <w:vAlign w:val="bottom"/>
          </w:tcPr>
          <w:p w14:paraId="3E63AECC"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1135A8C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52984D2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87</w:t>
            </w:r>
          </w:p>
        </w:tc>
      </w:tr>
      <w:tr w:rsidR="00A12A33" w14:paraId="75449707" w14:textId="77777777" w:rsidTr="00362914">
        <w:trPr>
          <w:trHeight w:val="288"/>
        </w:trPr>
        <w:tc>
          <w:tcPr>
            <w:tcW w:w="5240" w:type="dxa"/>
            <w:vAlign w:val="bottom"/>
          </w:tcPr>
          <w:p w14:paraId="1E28BFCD"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1C52D9AA"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31751F7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86</w:t>
            </w:r>
          </w:p>
        </w:tc>
      </w:tr>
      <w:tr w:rsidR="00A12A33" w14:paraId="0F2B6DF5" w14:textId="77777777" w:rsidTr="00362914">
        <w:trPr>
          <w:trHeight w:val="288"/>
        </w:trPr>
        <w:tc>
          <w:tcPr>
            <w:tcW w:w="5240" w:type="dxa"/>
            <w:vAlign w:val="bottom"/>
          </w:tcPr>
          <w:p w14:paraId="6362EB57"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64EB55ED"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334C3F7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8</w:t>
            </w:r>
          </w:p>
        </w:tc>
      </w:tr>
      <w:tr w:rsidR="00A12A33" w14:paraId="0B164D8A" w14:textId="77777777" w:rsidTr="00362914">
        <w:trPr>
          <w:trHeight w:val="288"/>
        </w:trPr>
        <w:tc>
          <w:tcPr>
            <w:tcW w:w="5240" w:type="dxa"/>
            <w:vAlign w:val="bottom"/>
          </w:tcPr>
          <w:p w14:paraId="10260C8D"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1EBC27B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334C243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6</w:t>
            </w:r>
          </w:p>
        </w:tc>
      </w:tr>
      <w:tr w:rsidR="00A12A33" w14:paraId="530D0710" w14:textId="77777777" w:rsidTr="00362914">
        <w:trPr>
          <w:trHeight w:val="288"/>
        </w:trPr>
        <w:tc>
          <w:tcPr>
            <w:tcW w:w="5240" w:type="dxa"/>
            <w:vAlign w:val="bottom"/>
          </w:tcPr>
          <w:p w14:paraId="71A96EC3"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2050" w:type="dxa"/>
            <w:vAlign w:val="bottom"/>
          </w:tcPr>
          <w:p w14:paraId="0C0B218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2213220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4</w:t>
            </w:r>
          </w:p>
        </w:tc>
      </w:tr>
      <w:tr w:rsidR="00A12A33" w14:paraId="61A9B76C" w14:textId="77777777" w:rsidTr="00362914">
        <w:trPr>
          <w:trHeight w:val="288"/>
        </w:trPr>
        <w:tc>
          <w:tcPr>
            <w:tcW w:w="5240" w:type="dxa"/>
            <w:vAlign w:val="bottom"/>
          </w:tcPr>
          <w:p w14:paraId="35D4C435"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2050" w:type="dxa"/>
            <w:vAlign w:val="bottom"/>
          </w:tcPr>
          <w:p w14:paraId="3E78057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1D76626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1</w:t>
            </w:r>
          </w:p>
        </w:tc>
      </w:tr>
      <w:tr w:rsidR="00A12A33" w14:paraId="4A2A3EB8" w14:textId="77777777" w:rsidTr="00362914">
        <w:trPr>
          <w:trHeight w:val="288"/>
        </w:trPr>
        <w:tc>
          <w:tcPr>
            <w:tcW w:w="5240" w:type="dxa"/>
            <w:vAlign w:val="bottom"/>
          </w:tcPr>
          <w:p w14:paraId="46EE984E"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2050" w:type="dxa"/>
            <w:vAlign w:val="bottom"/>
          </w:tcPr>
          <w:p w14:paraId="4A55BBA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I</w:t>
            </w:r>
          </w:p>
        </w:tc>
        <w:tc>
          <w:tcPr>
            <w:tcW w:w="1726" w:type="dxa"/>
            <w:vAlign w:val="bottom"/>
          </w:tcPr>
          <w:p w14:paraId="560CF54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59</w:t>
            </w:r>
          </w:p>
        </w:tc>
      </w:tr>
      <w:tr w:rsidR="00A12A33" w14:paraId="054B4135" w14:textId="77777777" w:rsidTr="00362914">
        <w:trPr>
          <w:trHeight w:val="288"/>
        </w:trPr>
        <w:tc>
          <w:tcPr>
            <w:tcW w:w="5240" w:type="dxa"/>
            <w:vAlign w:val="bottom"/>
          </w:tcPr>
          <w:p w14:paraId="51B4ECD6"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2050" w:type="dxa"/>
            <w:vAlign w:val="bottom"/>
          </w:tcPr>
          <w:p w14:paraId="24EEBF5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762F07CD"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57</w:t>
            </w:r>
          </w:p>
        </w:tc>
      </w:tr>
      <w:tr w:rsidR="00A12A33" w14:paraId="6AFE072A" w14:textId="77777777" w:rsidTr="00362914">
        <w:trPr>
          <w:trHeight w:val="288"/>
        </w:trPr>
        <w:tc>
          <w:tcPr>
            <w:tcW w:w="5240" w:type="dxa"/>
            <w:vAlign w:val="bottom"/>
          </w:tcPr>
          <w:p w14:paraId="331139F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36E8820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10D23313"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23</w:t>
            </w:r>
          </w:p>
        </w:tc>
      </w:tr>
      <w:tr w:rsidR="00A12A33" w14:paraId="1E0B70A3" w14:textId="77777777" w:rsidTr="00362914">
        <w:trPr>
          <w:trHeight w:val="288"/>
        </w:trPr>
        <w:tc>
          <w:tcPr>
            <w:tcW w:w="5240" w:type="dxa"/>
            <w:vAlign w:val="bottom"/>
          </w:tcPr>
          <w:p w14:paraId="2E65B6FE"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0F29F4E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I</w:t>
            </w:r>
          </w:p>
        </w:tc>
        <w:tc>
          <w:tcPr>
            <w:tcW w:w="1726" w:type="dxa"/>
            <w:vAlign w:val="bottom"/>
          </w:tcPr>
          <w:p w14:paraId="57A63350"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06</w:t>
            </w:r>
          </w:p>
        </w:tc>
      </w:tr>
      <w:tr w:rsidR="00A12A33" w14:paraId="0BD63B8A" w14:textId="77777777" w:rsidTr="00362914">
        <w:trPr>
          <w:trHeight w:val="288"/>
        </w:trPr>
        <w:tc>
          <w:tcPr>
            <w:tcW w:w="5240" w:type="dxa"/>
            <w:vAlign w:val="bottom"/>
          </w:tcPr>
          <w:p w14:paraId="37ECD842"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22_LEFT_F_DENV4_22_RIGHT_R</w:t>
            </w:r>
          </w:p>
        </w:tc>
        <w:tc>
          <w:tcPr>
            <w:tcW w:w="2050" w:type="dxa"/>
            <w:vAlign w:val="bottom"/>
          </w:tcPr>
          <w:p w14:paraId="14313AEA"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3FADDBC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6</w:t>
            </w:r>
          </w:p>
        </w:tc>
      </w:tr>
      <w:tr w:rsidR="00A12A33" w14:paraId="53732428" w14:textId="77777777" w:rsidTr="00362914">
        <w:trPr>
          <w:trHeight w:val="288"/>
        </w:trPr>
        <w:tc>
          <w:tcPr>
            <w:tcW w:w="5240" w:type="dxa"/>
            <w:vAlign w:val="bottom"/>
          </w:tcPr>
          <w:p w14:paraId="34B6DE79"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66818A6B"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12A80922"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3</w:t>
            </w:r>
          </w:p>
        </w:tc>
      </w:tr>
      <w:tr w:rsidR="00A12A33" w14:paraId="1FA37BFB" w14:textId="77777777" w:rsidTr="00362914">
        <w:trPr>
          <w:trHeight w:val="288"/>
        </w:trPr>
        <w:tc>
          <w:tcPr>
            <w:tcW w:w="5240" w:type="dxa"/>
            <w:vAlign w:val="bottom"/>
          </w:tcPr>
          <w:p w14:paraId="033F0553"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23BBFF1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7E37040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6</w:t>
            </w:r>
          </w:p>
        </w:tc>
      </w:tr>
      <w:tr w:rsidR="00A12A33" w14:paraId="05D117E1" w14:textId="77777777" w:rsidTr="00362914">
        <w:trPr>
          <w:trHeight w:val="288"/>
        </w:trPr>
        <w:tc>
          <w:tcPr>
            <w:tcW w:w="5240" w:type="dxa"/>
            <w:vAlign w:val="bottom"/>
          </w:tcPr>
          <w:p w14:paraId="5DD81F6D"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473A913B"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2CE26F3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5</w:t>
            </w:r>
          </w:p>
        </w:tc>
      </w:tr>
      <w:tr w:rsidR="00A12A33" w14:paraId="6C03B4BD" w14:textId="77777777" w:rsidTr="00362914">
        <w:trPr>
          <w:trHeight w:val="288"/>
        </w:trPr>
        <w:tc>
          <w:tcPr>
            <w:tcW w:w="5240" w:type="dxa"/>
            <w:vAlign w:val="bottom"/>
          </w:tcPr>
          <w:p w14:paraId="418DBB20"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755090CA"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2ECF913E"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1</w:t>
            </w:r>
          </w:p>
        </w:tc>
      </w:tr>
      <w:tr w:rsidR="00A12A33" w14:paraId="06CD47D2" w14:textId="77777777" w:rsidTr="00362914">
        <w:trPr>
          <w:trHeight w:val="288"/>
        </w:trPr>
        <w:tc>
          <w:tcPr>
            <w:tcW w:w="5240" w:type="dxa"/>
            <w:vAlign w:val="bottom"/>
          </w:tcPr>
          <w:p w14:paraId="65399FDC"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6EB695A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6D984CF5"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1</w:t>
            </w:r>
          </w:p>
        </w:tc>
      </w:tr>
      <w:tr w:rsidR="00A12A33" w14:paraId="575C0015" w14:textId="77777777" w:rsidTr="00362914">
        <w:trPr>
          <w:trHeight w:val="288"/>
        </w:trPr>
        <w:tc>
          <w:tcPr>
            <w:tcW w:w="5240" w:type="dxa"/>
            <w:vAlign w:val="bottom"/>
          </w:tcPr>
          <w:p w14:paraId="0C48FDA9"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4_F5299_F_DENV4_19_RIGHT_R</w:t>
            </w:r>
          </w:p>
        </w:tc>
        <w:tc>
          <w:tcPr>
            <w:tcW w:w="2050" w:type="dxa"/>
            <w:vAlign w:val="bottom"/>
          </w:tcPr>
          <w:p w14:paraId="673802FA"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6AD70EB4"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66</w:t>
            </w:r>
          </w:p>
        </w:tc>
      </w:tr>
      <w:tr w:rsidR="00A12A33" w14:paraId="1FBACC27" w14:textId="77777777" w:rsidTr="00362914">
        <w:trPr>
          <w:trHeight w:val="288"/>
        </w:trPr>
        <w:tc>
          <w:tcPr>
            <w:tcW w:w="5240" w:type="dxa"/>
            <w:vAlign w:val="bottom"/>
          </w:tcPr>
          <w:p w14:paraId="7F7C06A8"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541863D9"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46BB6FB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65</w:t>
            </w:r>
          </w:p>
        </w:tc>
      </w:tr>
      <w:tr w:rsidR="00A12A33" w14:paraId="3D9F88AE" w14:textId="77777777" w:rsidTr="00362914">
        <w:trPr>
          <w:trHeight w:val="288"/>
        </w:trPr>
        <w:tc>
          <w:tcPr>
            <w:tcW w:w="5240" w:type="dxa"/>
            <w:vAlign w:val="bottom"/>
          </w:tcPr>
          <w:p w14:paraId="5C36BEDF"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4_F5299_F_DENV4_19_RIGHT_R</w:t>
            </w:r>
          </w:p>
        </w:tc>
        <w:tc>
          <w:tcPr>
            <w:tcW w:w="2050" w:type="dxa"/>
            <w:vAlign w:val="bottom"/>
          </w:tcPr>
          <w:p w14:paraId="3B454E8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6CE23887"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1</w:t>
            </w:r>
          </w:p>
        </w:tc>
      </w:tr>
      <w:tr w:rsidR="00A12A33" w14:paraId="733BDF81" w14:textId="77777777" w:rsidTr="00362914">
        <w:trPr>
          <w:trHeight w:val="288"/>
        </w:trPr>
        <w:tc>
          <w:tcPr>
            <w:tcW w:w="5240" w:type="dxa"/>
            <w:vAlign w:val="bottom"/>
          </w:tcPr>
          <w:p w14:paraId="2C4B5BF2"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6213197F"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11C5FB06"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1</w:t>
            </w:r>
          </w:p>
        </w:tc>
      </w:tr>
      <w:tr w:rsidR="00A12A33" w14:paraId="3EC5B94A" w14:textId="77777777" w:rsidTr="00362914">
        <w:trPr>
          <w:trHeight w:val="288"/>
        </w:trPr>
        <w:tc>
          <w:tcPr>
            <w:tcW w:w="5240" w:type="dxa"/>
            <w:vAlign w:val="bottom"/>
          </w:tcPr>
          <w:p w14:paraId="5AFA5F42"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7_LEFT_F_DENV4_RN_R1_R</w:t>
            </w:r>
          </w:p>
        </w:tc>
        <w:tc>
          <w:tcPr>
            <w:tcW w:w="2050" w:type="dxa"/>
            <w:vAlign w:val="bottom"/>
          </w:tcPr>
          <w:p w14:paraId="52254982"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7B81D49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0</w:t>
            </w:r>
          </w:p>
        </w:tc>
      </w:tr>
      <w:tr w:rsidR="00A12A33" w14:paraId="77688EC6" w14:textId="77777777" w:rsidTr="00362914">
        <w:trPr>
          <w:trHeight w:val="288"/>
        </w:trPr>
        <w:tc>
          <w:tcPr>
            <w:tcW w:w="5240" w:type="dxa"/>
            <w:vAlign w:val="bottom"/>
          </w:tcPr>
          <w:p w14:paraId="42621F47" w14:textId="77777777" w:rsidR="00A12A33" w:rsidRPr="00C50253"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4956C700"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211D2D88" w14:textId="77777777" w:rsidR="00A12A33" w:rsidRPr="00C50253"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48</w:t>
            </w:r>
          </w:p>
        </w:tc>
      </w:tr>
      <w:tr w:rsidR="00A12A33" w14:paraId="4A23BA96" w14:textId="77777777" w:rsidTr="00362914">
        <w:trPr>
          <w:trHeight w:val="288"/>
        </w:trPr>
        <w:tc>
          <w:tcPr>
            <w:tcW w:w="5240" w:type="dxa"/>
            <w:vAlign w:val="bottom"/>
          </w:tcPr>
          <w:p w14:paraId="013A300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7_LEFT_F_DENV4_RN_R1_R</w:t>
            </w:r>
          </w:p>
        </w:tc>
        <w:tc>
          <w:tcPr>
            <w:tcW w:w="2050" w:type="dxa"/>
            <w:vAlign w:val="bottom"/>
          </w:tcPr>
          <w:p w14:paraId="3050436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123659E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36</w:t>
            </w:r>
          </w:p>
        </w:tc>
      </w:tr>
      <w:tr w:rsidR="00A12A33" w14:paraId="39B14F28" w14:textId="77777777" w:rsidTr="00362914">
        <w:trPr>
          <w:trHeight w:val="288"/>
        </w:trPr>
        <w:tc>
          <w:tcPr>
            <w:tcW w:w="5240" w:type="dxa"/>
            <w:vAlign w:val="bottom"/>
          </w:tcPr>
          <w:p w14:paraId="57B9EF8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2050" w:type="dxa"/>
            <w:vAlign w:val="bottom"/>
          </w:tcPr>
          <w:p w14:paraId="13263CA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I</w:t>
            </w:r>
          </w:p>
        </w:tc>
        <w:tc>
          <w:tcPr>
            <w:tcW w:w="1726" w:type="dxa"/>
            <w:vAlign w:val="bottom"/>
          </w:tcPr>
          <w:p w14:paraId="3CF2624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33</w:t>
            </w:r>
          </w:p>
        </w:tc>
      </w:tr>
      <w:tr w:rsidR="00A12A33" w14:paraId="1F3A2C62" w14:textId="77777777" w:rsidTr="00362914">
        <w:trPr>
          <w:trHeight w:val="288"/>
        </w:trPr>
        <w:tc>
          <w:tcPr>
            <w:tcW w:w="5240" w:type="dxa"/>
            <w:vAlign w:val="bottom"/>
          </w:tcPr>
          <w:p w14:paraId="623673B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2050" w:type="dxa"/>
            <w:vAlign w:val="bottom"/>
          </w:tcPr>
          <w:p w14:paraId="5E01360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6F83680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24</w:t>
            </w:r>
          </w:p>
        </w:tc>
      </w:tr>
      <w:tr w:rsidR="00A12A33" w14:paraId="7C92797F" w14:textId="77777777" w:rsidTr="00362914">
        <w:trPr>
          <w:trHeight w:val="288"/>
        </w:trPr>
        <w:tc>
          <w:tcPr>
            <w:tcW w:w="5240" w:type="dxa"/>
            <w:vAlign w:val="bottom"/>
          </w:tcPr>
          <w:p w14:paraId="15C577A8"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538C298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4321A3B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8</w:t>
            </w:r>
          </w:p>
        </w:tc>
      </w:tr>
      <w:tr w:rsidR="00A12A33" w14:paraId="63D41EDD" w14:textId="77777777" w:rsidTr="00362914">
        <w:trPr>
          <w:trHeight w:val="288"/>
        </w:trPr>
        <w:tc>
          <w:tcPr>
            <w:tcW w:w="5240" w:type="dxa"/>
            <w:vAlign w:val="bottom"/>
          </w:tcPr>
          <w:p w14:paraId="1A4BEB0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6D8563E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I</w:t>
            </w:r>
          </w:p>
        </w:tc>
        <w:tc>
          <w:tcPr>
            <w:tcW w:w="1726" w:type="dxa"/>
            <w:vAlign w:val="bottom"/>
          </w:tcPr>
          <w:p w14:paraId="3156A3B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0</w:t>
            </w:r>
          </w:p>
        </w:tc>
      </w:tr>
      <w:tr w:rsidR="00A12A33" w14:paraId="0D3F6C34" w14:textId="77777777" w:rsidTr="00362914">
        <w:trPr>
          <w:trHeight w:val="288"/>
        </w:trPr>
        <w:tc>
          <w:tcPr>
            <w:tcW w:w="5240" w:type="dxa"/>
            <w:vAlign w:val="bottom"/>
          </w:tcPr>
          <w:p w14:paraId="5BB0EDA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2050" w:type="dxa"/>
            <w:vAlign w:val="bottom"/>
          </w:tcPr>
          <w:p w14:paraId="2D99488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w:t>
            </w:r>
          </w:p>
        </w:tc>
        <w:tc>
          <w:tcPr>
            <w:tcW w:w="1726" w:type="dxa"/>
            <w:vAlign w:val="bottom"/>
          </w:tcPr>
          <w:p w14:paraId="6C80335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10</w:t>
            </w:r>
          </w:p>
        </w:tc>
      </w:tr>
      <w:tr w:rsidR="00A12A33" w14:paraId="58F76951" w14:textId="77777777" w:rsidTr="00362914">
        <w:trPr>
          <w:trHeight w:val="288"/>
        </w:trPr>
        <w:tc>
          <w:tcPr>
            <w:tcW w:w="5240" w:type="dxa"/>
            <w:vAlign w:val="bottom"/>
          </w:tcPr>
          <w:p w14:paraId="5526AC4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lastRenderedPageBreak/>
              <w:t>DENV3_5_LEFT_F_DENV3_5_RIGHT_R</w:t>
            </w:r>
          </w:p>
        </w:tc>
        <w:tc>
          <w:tcPr>
            <w:tcW w:w="2050" w:type="dxa"/>
            <w:vAlign w:val="bottom"/>
          </w:tcPr>
          <w:p w14:paraId="47AC122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w:t>
            </w:r>
          </w:p>
        </w:tc>
        <w:tc>
          <w:tcPr>
            <w:tcW w:w="1726" w:type="dxa"/>
            <w:vAlign w:val="bottom"/>
          </w:tcPr>
          <w:p w14:paraId="2F40833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8</w:t>
            </w:r>
          </w:p>
        </w:tc>
      </w:tr>
      <w:tr w:rsidR="00A12A33" w14:paraId="671D7B93" w14:textId="77777777" w:rsidTr="00362914">
        <w:trPr>
          <w:trHeight w:val="288"/>
        </w:trPr>
        <w:tc>
          <w:tcPr>
            <w:tcW w:w="5240" w:type="dxa"/>
            <w:vAlign w:val="bottom"/>
          </w:tcPr>
          <w:p w14:paraId="26901E1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22_LEFT_F_DENV4_22_RIGHT_R</w:t>
            </w:r>
          </w:p>
        </w:tc>
        <w:tc>
          <w:tcPr>
            <w:tcW w:w="2050" w:type="dxa"/>
            <w:vAlign w:val="bottom"/>
          </w:tcPr>
          <w:p w14:paraId="01DE639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4BA07E6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6</w:t>
            </w:r>
          </w:p>
        </w:tc>
      </w:tr>
      <w:tr w:rsidR="00A12A33" w14:paraId="0D6F336A" w14:textId="77777777" w:rsidTr="00362914">
        <w:trPr>
          <w:trHeight w:val="288"/>
        </w:trPr>
        <w:tc>
          <w:tcPr>
            <w:tcW w:w="5240" w:type="dxa"/>
            <w:vAlign w:val="bottom"/>
          </w:tcPr>
          <w:p w14:paraId="711A9E8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2541737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5AF894B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05</w:t>
            </w:r>
          </w:p>
        </w:tc>
      </w:tr>
      <w:tr w:rsidR="00A12A33" w14:paraId="29BF2B74" w14:textId="77777777" w:rsidTr="00362914">
        <w:trPr>
          <w:trHeight w:val="288"/>
        </w:trPr>
        <w:tc>
          <w:tcPr>
            <w:tcW w:w="5240" w:type="dxa"/>
            <w:vAlign w:val="bottom"/>
          </w:tcPr>
          <w:p w14:paraId="7E141CA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649D41B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I</w:t>
            </w:r>
          </w:p>
        </w:tc>
        <w:tc>
          <w:tcPr>
            <w:tcW w:w="1726" w:type="dxa"/>
            <w:vAlign w:val="bottom"/>
          </w:tcPr>
          <w:p w14:paraId="7FEFB35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9</w:t>
            </w:r>
          </w:p>
        </w:tc>
      </w:tr>
      <w:tr w:rsidR="00A12A33" w14:paraId="2BAEC4AE" w14:textId="77777777" w:rsidTr="00362914">
        <w:trPr>
          <w:trHeight w:val="288"/>
        </w:trPr>
        <w:tc>
          <w:tcPr>
            <w:tcW w:w="5240" w:type="dxa"/>
            <w:vAlign w:val="bottom"/>
          </w:tcPr>
          <w:p w14:paraId="25F2D2E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2050" w:type="dxa"/>
            <w:vAlign w:val="bottom"/>
          </w:tcPr>
          <w:p w14:paraId="6F912ED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2FBE1EC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4</w:t>
            </w:r>
          </w:p>
        </w:tc>
      </w:tr>
      <w:tr w:rsidR="00A12A33" w14:paraId="74F37CAB" w14:textId="77777777" w:rsidTr="00362914">
        <w:trPr>
          <w:trHeight w:val="288"/>
        </w:trPr>
        <w:tc>
          <w:tcPr>
            <w:tcW w:w="5240" w:type="dxa"/>
            <w:vAlign w:val="bottom"/>
          </w:tcPr>
          <w:p w14:paraId="6ABC16A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7_LEFT_F_DEN4_R5525_R</w:t>
            </w:r>
          </w:p>
        </w:tc>
        <w:tc>
          <w:tcPr>
            <w:tcW w:w="2050" w:type="dxa"/>
            <w:vAlign w:val="bottom"/>
          </w:tcPr>
          <w:p w14:paraId="4CBD335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11689A4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4</w:t>
            </w:r>
          </w:p>
        </w:tc>
      </w:tr>
      <w:tr w:rsidR="00A12A33" w14:paraId="038F022A" w14:textId="77777777" w:rsidTr="00362914">
        <w:trPr>
          <w:trHeight w:val="288"/>
        </w:trPr>
        <w:tc>
          <w:tcPr>
            <w:tcW w:w="5240" w:type="dxa"/>
            <w:vAlign w:val="bottom"/>
          </w:tcPr>
          <w:p w14:paraId="3C02950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7_LEFT_F_DEN4_R5525_R</w:t>
            </w:r>
          </w:p>
        </w:tc>
        <w:tc>
          <w:tcPr>
            <w:tcW w:w="2050" w:type="dxa"/>
            <w:vAlign w:val="bottom"/>
          </w:tcPr>
          <w:p w14:paraId="4A1BC60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26897D0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4</w:t>
            </w:r>
          </w:p>
        </w:tc>
      </w:tr>
      <w:tr w:rsidR="00A12A33" w14:paraId="5DCADA21" w14:textId="77777777" w:rsidTr="00362914">
        <w:trPr>
          <w:trHeight w:val="288"/>
        </w:trPr>
        <w:tc>
          <w:tcPr>
            <w:tcW w:w="5240" w:type="dxa"/>
            <w:vAlign w:val="bottom"/>
          </w:tcPr>
          <w:p w14:paraId="2052BFB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219129F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5902DC5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7</w:t>
            </w:r>
          </w:p>
        </w:tc>
      </w:tr>
      <w:tr w:rsidR="00A12A33" w14:paraId="466D2AAD" w14:textId="77777777" w:rsidTr="00362914">
        <w:trPr>
          <w:trHeight w:val="288"/>
        </w:trPr>
        <w:tc>
          <w:tcPr>
            <w:tcW w:w="5240" w:type="dxa"/>
            <w:vAlign w:val="bottom"/>
          </w:tcPr>
          <w:p w14:paraId="4A1F018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2050" w:type="dxa"/>
            <w:vAlign w:val="bottom"/>
          </w:tcPr>
          <w:p w14:paraId="2289595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I</w:t>
            </w:r>
          </w:p>
        </w:tc>
        <w:tc>
          <w:tcPr>
            <w:tcW w:w="1726" w:type="dxa"/>
            <w:vAlign w:val="bottom"/>
          </w:tcPr>
          <w:p w14:paraId="0A35A0F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6</w:t>
            </w:r>
          </w:p>
        </w:tc>
      </w:tr>
      <w:tr w:rsidR="00A12A33" w14:paraId="3ACF852E" w14:textId="77777777" w:rsidTr="00362914">
        <w:trPr>
          <w:trHeight w:val="288"/>
        </w:trPr>
        <w:tc>
          <w:tcPr>
            <w:tcW w:w="5240" w:type="dxa"/>
            <w:vAlign w:val="bottom"/>
          </w:tcPr>
          <w:p w14:paraId="650B0DD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741F70A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7532D98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3</w:t>
            </w:r>
          </w:p>
        </w:tc>
      </w:tr>
      <w:tr w:rsidR="00A12A33" w14:paraId="5F4DCE8D" w14:textId="77777777" w:rsidTr="00362914">
        <w:trPr>
          <w:trHeight w:val="288"/>
        </w:trPr>
        <w:tc>
          <w:tcPr>
            <w:tcW w:w="5240" w:type="dxa"/>
            <w:vAlign w:val="bottom"/>
          </w:tcPr>
          <w:p w14:paraId="463502A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2050" w:type="dxa"/>
            <w:vAlign w:val="bottom"/>
          </w:tcPr>
          <w:p w14:paraId="7AB3FC2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I</w:t>
            </w:r>
          </w:p>
        </w:tc>
        <w:tc>
          <w:tcPr>
            <w:tcW w:w="1726" w:type="dxa"/>
            <w:vAlign w:val="bottom"/>
          </w:tcPr>
          <w:p w14:paraId="65DCB66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1</w:t>
            </w:r>
          </w:p>
        </w:tc>
      </w:tr>
      <w:tr w:rsidR="00A12A33" w14:paraId="6FAF9FB7" w14:textId="77777777" w:rsidTr="00362914">
        <w:trPr>
          <w:trHeight w:val="288"/>
        </w:trPr>
        <w:tc>
          <w:tcPr>
            <w:tcW w:w="5240" w:type="dxa"/>
            <w:vAlign w:val="bottom"/>
          </w:tcPr>
          <w:p w14:paraId="46F9E83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3_RIGHT_R</w:t>
            </w:r>
          </w:p>
        </w:tc>
        <w:tc>
          <w:tcPr>
            <w:tcW w:w="2050" w:type="dxa"/>
            <w:vAlign w:val="bottom"/>
          </w:tcPr>
          <w:p w14:paraId="7C4E5C8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654052A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7</w:t>
            </w:r>
          </w:p>
        </w:tc>
      </w:tr>
      <w:tr w:rsidR="00A12A33" w14:paraId="5FAC7FA0" w14:textId="77777777" w:rsidTr="00362914">
        <w:trPr>
          <w:trHeight w:val="288"/>
        </w:trPr>
        <w:tc>
          <w:tcPr>
            <w:tcW w:w="5240" w:type="dxa"/>
            <w:vAlign w:val="bottom"/>
          </w:tcPr>
          <w:p w14:paraId="3F8F218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7105D6D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080FC2B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6</w:t>
            </w:r>
          </w:p>
        </w:tc>
      </w:tr>
      <w:tr w:rsidR="00A12A33" w14:paraId="37C17C37" w14:textId="77777777" w:rsidTr="00362914">
        <w:trPr>
          <w:trHeight w:val="288"/>
        </w:trPr>
        <w:tc>
          <w:tcPr>
            <w:tcW w:w="5240" w:type="dxa"/>
            <w:vAlign w:val="bottom"/>
          </w:tcPr>
          <w:p w14:paraId="77A904F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2A30BB3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2A8B297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6</w:t>
            </w:r>
          </w:p>
        </w:tc>
      </w:tr>
      <w:tr w:rsidR="00A12A33" w14:paraId="765C3C31" w14:textId="77777777" w:rsidTr="00362914">
        <w:trPr>
          <w:trHeight w:val="288"/>
        </w:trPr>
        <w:tc>
          <w:tcPr>
            <w:tcW w:w="5240" w:type="dxa"/>
            <w:vAlign w:val="bottom"/>
          </w:tcPr>
          <w:p w14:paraId="14C70B3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33072B6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w:t>
            </w:r>
          </w:p>
        </w:tc>
        <w:tc>
          <w:tcPr>
            <w:tcW w:w="1726" w:type="dxa"/>
            <w:vAlign w:val="bottom"/>
          </w:tcPr>
          <w:p w14:paraId="35180A9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6</w:t>
            </w:r>
          </w:p>
        </w:tc>
      </w:tr>
      <w:tr w:rsidR="00A12A33" w14:paraId="4F84C6BF" w14:textId="77777777" w:rsidTr="00362914">
        <w:trPr>
          <w:trHeight w:val="288"/>
        </w:trPr>
        <w:tc>
          <w:tcPr>
            <w:tcW w:w="5240" w:type="dxa"/>
            <w:vAlign w:val="bottom"/>
          </w:tcPr>
          <w:p w14:paraId="4B7E1A1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2050" w:type="dxa"/>
            <w:vAlign w:val="bottom"/>
          </w:tcPr>
          <w:p w14:paraId="3FBC9D2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41E6D4F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5</w:t>
            </w:r>
          </w:p>
        </w:tc>
      </w:tr>
      <w:tr w:rsidR="00A12A33" w14:paraId="68E506CA" w14:textId="77777777" w:rsidTr="00362914">
        <w:trPr>
          <w:trHeight w:val="288"/>
        </w:trPr>
        <w:tc>
          <w:tcPr>
            <w:tcW w:w="5240" w:type="dxa"/>
            <w:vAlign w:val="bottom"/>
          </w:tcPr>
          <w:p w14:paraId="33C95E03"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GSAODV1IIKWF_2_R</w:t>
            </w:r>
          </w:p>
        </w:tc>
        <w:tc>
          <w:tcPr>
            <w:tcW w:w="2050" w:type="dxa"/>
            <w:vAlign w:val="bottom"/>
          </w:tcPr>
          <w:p w14:paraId="4F285DA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5A9D8AD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5</w:t>
            </w:r>
          </w:p>
        </w:tc>
      </w:tr>
      <w:tr w:rsidR="00A12A33" w14:paraId="16C875A0" w14:textId="77777777" w:rsidTr="00362914">
        <w:trPr>
          <w:trHeight w:val="288"/>
        </w:trPr>
        <w:tc>
          <w:tcPr>
            <w:tcW w:w="5240" w:type="dxa"/>
            <w:vAlign w:val="bottom"/>
          </w:tcPr>
          <w:p w14:paraId="354270A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2050" w:type="dxa"/>
            <w:vAlign w:val="bottom"/>
          </w:tcPr>
          <w:p w14:paraId="50E8F83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1486E9E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5</w:t>
            </w:r>
          </w:p>
        </w:tc>
      </w:tr>
      <w:tr w:rsidR="00A12A33" w14:paraId="1BAB9AB6" w14:textId="77777777" w:rsidTr="00362914">
        <w:trPr>
          <w:trHeight w:val="288"/>
        </w:trPr>
        <w:tc>
          <w:tcPr>
            <w:tcW w:w="5240" w:type="dxa"/>
            <w:vAlign w:val="bottom"/>
          </w:tcPr>
          <w:p w14:paraId="235536C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1722ED8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31FEEBD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2</w:t>
            </w:r>
          </w:p>
        </w:tc>
      </w:tr>
      <w:tr w:rsidR="00A12A33" w14:paraId="75FB26A7" w14:textId="77777777" w:rsidTr="00362914">
        <w:trPr>
          <w:trHeight w:val="288"/>
        </w:trPr>
        <w:tc>
          <w:tcPr>
            <w:tcW w:w="5240" w:type="dxa"/>
            <w:vAlign w:val="bottom"/>
          </w:tcPr>
          <w:p w14:paraId="215B03A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2050" w:type="dxa"/>
            <w:vAlign w:val="bottom"/>
          </w:tcPr>
          <w:p w14:paraId="3BA7AE6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2AD9861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0</w:t>
            </w:r>
          </w:p>
        </w:tc>
      </w:tr>
      <w:tr w:rsidR="00A12A33" w14:paraId="67C13D30" w14:textId="77777777" w:rsidTr="00362914">
        <w:trPr>
          <w:trHeight w:val="288"/>
        </w:trPr>
        <w:tc>
          <w:tcPr>
            <w:tcW w:w="5240" w:type="dxa"/>
            <w:vAlign w:val="bottom"/>
          </w:tcPr>
          <w:p w14:paraId="3F06DB3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051595B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281C7BA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9</w:t>
            </w:r>
          </w:p>
        </w:tc>
      </w:tr>
      <w:tr w:rsidR="00A12A33" w14:paraId="33E7BF09" w14:textId="77777777" w:rsidTr="00362914">
        <w:trPr>
          <w:trHeight w:val="288"/>
        </w:trPr>
        <w:tc>
          <w:tcPr>
            <w:tcW w:w="5240" w:type="dxa"/>
            <w:vAlign w:val="bottom"/>
          </w:tcPr>
          <w:p w14:paraId="7B55541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3_RIGHT_R</w:t>
            </w:r>
          </w:p>
        </w:tc>
        <w:tc>
          <w:tcPr>
            <w:tcW w:w="2050" w:type="dxa"/>
            <w:vAlign w:val="bottom"/>
          </w:tcPr>
          <w:p w14:paraId="1389028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w:t>
            </w:r>
          </w:p>
        </w:tc>
        <w:tc>
          <w:tcPr>
            <w:tcW w:w="1726" w:type="dxa"/>
            <w:vAlign w:val="bottom"/>
          </w:tcPr>
          <w:p w14:paraId="0A31CF3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5</w:t>
            </w:r>
          </w:p>
        </w:tc>
      </w:tr>
      <w:tr w:rsidR="00A12A33" w14:paraId="2AFBB775" w14:textId="77777777" w:rsidTr="00362914">
        <w:trPr>
          <w:trHeight w:val="288"/>
        </w:trPr>
        <w:tc>
          <w:tcPr>
            <w:tcW w:w="5240" w:type="dxa"/>
            <w:vAlign w:val="bottom"/>
          </w:tcPr>
          <w:p w14:paraId="5C98836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61F4E22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0A95AC3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4</w:t>
            </w:r>
          </w:p>
        </w:tc>
      </w:tr>
      <w:tr w:rsidR="00A12A33" w14:paraId="457842ED" w14:textId="77777777" w:rsidTr="00362914">
        <w:trPr>
          <w:trHeight w:val="288"/>
        </w:trPr>
        <w:tc>
          <w:tcPr>
            <w:tcW w:w="5240" w:type="dxa"/>
            <w:vAlign w:val="bottom"/>
          </w:tcPr>
          <w:p w14:paraId="15B9CD5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1406265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4AF8CA5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0</w:t>
            </w:r>
          </w:p>
        </w:tc>
      </w:tr>
      <w:tr w:rsidR="00A12A33" w14:paraId="0262F016" w14:textId="77777777" w:rsidTr="00362914">
        <w:trPr>
          <w:trHeight w:val="288"/>
        </w:trPr>
        <w:tc>
          <w:tcPr>
            <w:tcW w:w="5240" w:type="dxa"/>
            <w:vAlign w:val="bottom"/>
          </w:tcPr>
          <w:p w14:paraId="31AC629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3D4E917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I</w:t>
            </w:r>
          </w:p>
        </w:tc>
        <w:tc>
          <w:tcPr>
            <w:tcW w:w="1726" w:type="dxa"/>
            <w:vAlign w:val="bottom"/>
          </w:tcPr>
          <w:p w14:paraId="0A3084C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6</w:t>
            </w:r>
          </w:p>
        </w:tc>
      </w:tr>
      <w:tr w:rsidR="00A12A33" w14:paraId="2A5AD779" w14:textId="77777777" w:rsidTr="00362914">
        <w:trPr>
          <w:trHeight w:val="288"/>
        </w:trPr>
        <w:tc>
          <w:tcPr>
            <w:tcW w:w="5240" w:type="dxa"/>
            <w:vAlign w:val="bottom"/>
          </w:tcPr>
          <w:p w14:paraId="28A1200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2050" w:type="dxa"/>
            <w:vAlign w:val="bottom"/>
          </w:tcPr>
          <w:p w14:paraId="4856BAE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424D4B9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1</w:t>
            </w:r>
          </w:p>
        </w:tc>
      </w:tr>
      <w:tr w:rsidR="00A12A33" w14:paraId="4CD7103D" w14:textId="77777777" w:rsidTr="00362914">
        <w:trPr>
          <w:trHeight w:val="288"/>
        </w:trPr>
        <w:tc>
          <w:tcPr>
            <w:tcW w:w="5240" w:type="dxa"/>
            <w:vAlign w:val="bottom"/>
          </w:tcPr>
          <w:p w14:paraId="7A09061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473B5E9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4BA9D18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1</w:t>
            </w:r>
          </w:p>
        </w:tc>
      </w:tr>
      <w:tr w:rsidR="00A12A33" w14:paraId="2276A132" w14:textId="77777777" w:rsidTr="00362914">
        <w:trPr>
          <w:trHeight w:val="288"/>
        </w:trPr>
        <w:tc>
          <w:tcPr>
            <w:tcW w:w="5240" w:type="dxa"/>
            <w:vAlign w:val="bottom"/>
          </w:tcPr>
          <w:p w14:paraId="7196CDD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4163E7E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30C5771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51</w:t>
            </w:r>
          </w:p>
        </w:tc>
      </w:tr>
      <w:tr w:rsidR="00A12A33" w14:paraId="1EC1B990" w14:textId="77777777" w:rsidTr="00362914">
        <w:trPr>
          <w:trHeight w:val="288"/>
        </w:trPr>
        <w:tc>
          <w:tcPr>
            <w:tcW w:w="5240" w:type="dxa"/>
            <w:vAlign w:val="bottom"/>
          </w:tcPr>
          <w:p w14:paraId="3C12CDF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3874253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5AC3A5E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9</w:t>
            </w:r>
          </w:p>
        </w:tc>
      </w:tr>
      <w:tr w:rsidR="00A12A33" w14:paraId="30F576B8" w14:textId="77777777" w:rsidTr="00362914">
        <w:trPr>
          <w:trHeight w:val="288"/>
        </w:trPr>
        <w:tc>
          <w:tcPr>
            <w:tcW w:w="5240" w:type="dxa"/>
            <w:vAlign w:val="bottom"/>
          </w:tcPr>
          <w:p w14:paraId="08F886D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415951B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1AA116D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8</w:t>
            </w:r>
          </w:p>
        </w:tc>
      </w:tr>
      <w:tr w:rsidR="00A12A33" w14:paraId="4E0943AC" w14:textId="77777777" w:rsidTr="00362914">
        <w:trPr>
          <w:trHeight w:val="288"/>
        </w:trPr>
        <w:tc>
          <w:tcPr>
            <w:tcW w:w="5240" w:type="dxa"/>
            <w:vAlign w:val="bottom"/>
          </w:tcPr>
          <w:p w14:paraId="53D8310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2_RIGHT_R</w:t>
            </w:r>
          </w:p>
        </w:tc>
        <w:tc>
          <w:tcPr>
            <w:tcW w:w="2050" w:type="dxa"/>
            <w:vAlign w:val="bottom"/>
          </w:tcPr>
          <w:p w14:paraId="27DED97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w:t>
            </w:r>
          </w:p>
        </w:tc>
        <w:tc>
          <w:tcPr>
            <w:tcW w:w="1726" w:type="dxa"/>
            <w:vAlign w:val="bottom"/>
          </w:tcPr>
          <w:p w14:paraId="2B49ECA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8</w:t>
            </w:r>
          </w:p>
        </w:tc>
      </w:tr>
      <w:tr w:rsidR="00A12A33" w14:paraId="11494B10" w14:textId="77777777" w:rsidTr="00362914">
        <w:trPr>
          <w:trHeight w:val="288"/>
        </w:trPr>
        <w:tc>
          <w:tcPr>
            <w:tcW w:w="5240" w:type="dxa"/>
            <w:vAlign w:val="bottom"/>
          </w:tcPr>
          <w:p w14:paraId="5475F85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4CC63B0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BD2CE8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5</w:t>
            </w:r>
          </w:p>
        </w:tc>
      </w:tr>
      <w:tr w:rsidR="00A12A33" w14:paraId="44E4298B" w14:textId="77777777" w:rsidTr="00362914">
        <w:trPr>
          <w:trHeight w:val="288"/>
        </w:trPr>
        <w:tc>
          <w:tcPr>
            <w:tcW w:w="5240" w:type="dxa"/>
            <w:vAlign w:val="bottom"/>
          </w:tcPr>
          <w:p w14:paraId="43D165C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2050" w:type="dxa"/>
            <w:vAlign w:val="bottom"/>
          </w:tcPr>
          <w:p w14:paraId="533A494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w:t>
            </w:r>
          </w:p>
        </w:tc>
        <w:tc>
          <w:tcPr>
            <w:tcW w:w="1726" w:type="dxa"/>
            <w:vAlign w:val="bottom"/>
          </w:tcPr>
          <w:p w14:paraId="7E19F54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3</w:t>
            </w:r>
          </w:p>
        </w:tc>
      </w:tr>
      <w:tr w:rsidR="00A12A33" w14:paraId="4A60E600" w14:textId="77777777" w:rsidTr="00362914">
        <w:trPr>
          <w:trHeight w:val="288"/>
        </w:trPr>
        <w:tc>
          <w:tcPr>
            <w:tcW w:w="5240" w:type="dxa"/>
            <w:vAlign w:val="bottom"/>
          </w:tcPr>
          <w:p w14:paraId="001A978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173414A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I</w:t>
            </w:r>
          </w:p>
        </w:tc>
        <w:tc>
          <w:tcPr>
            <w:tcW w:w="1726" w:type="dxa"/>
            <w:vAlign w:val="bottom"/>
          </w:tcPr>
          <w:p w14:paraId="4409E34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3</w:t>
            </w:r>
          </w:p>
        </w:tc>
      </w:tr>
      <w:tr w:rsidR="00A12A33" w14:paraId="43D01D37" w14:textId="77777777" w:rsidTr="00362914">
        <w:trPr>
          <w:trHeight w:val="288"/>
        </w:trPr>
        <w:tc>
          <w:tcPr>
            <w:tcW w:w="5240" w:type="dxa"/>
            <w:vAlign w:val="bottom"/>
          </w:tcPr>
          <w:p w14:paraId="02647DC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2050" w:type="dxa"/>
            <w:vAlign w:val="bottom"/>
          </w:tcPr>
          <w:p w14:paraId="643AAEE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w:t>
            </w:r>
          </w:p>
        </w:tc>
        <w:tc>
          <w:tcPr>
            <w:tcW w:w="1726" w:type="dxa"/>
            <w:vAlign w:val="bottom"/>
          </w:tcPr>
          <w:p w14:paraId="3A5401A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2</w:t>
            </w:r>
          </w:p>
        </w:tc>
      </w:tr>
      <w:tr w:rsidR="00A12A33" w14:paraId="3E8B3BCB" w14:textId="77777777" w:rsidTr="00362914">
        <w:trPr>
          <w:trHeight w:val="288"/>
        </w:trPr>
        <w:tc>
          <w:tcPr>
            <w:tcW w:w="5240" w:type="dxa"/>
            <w:vAlign w:val="bottom"/>
          </w:tcPr>
          <w:p w14:paraId="21FD8DA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RN_F2_F_DENV1_5_RIGHT_R</w:t>
            </w:r>
          </w:p>
        </w:tc>
        <w:tc>
          <w:tcPr>
            <w:tcW w:w="2050" w:type="dxa"/>
            <w:vAlign w:val="bottom"/>
          </w:tcPr>
          <w:p w14:paraId="172F8B1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15F6F7C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0</w:t>
            </w:r>
          </w:p>
        </w:tc>
      </w:tr>
      <w:tr w:rsidR="00A12A33" w14:paraId="63B8000F" w14:textId="77777777" w:rsidTr="00362914">
        <w:trPr>
          <w:trHeight w:val="288"/>
        </w:trPr>
        <w:tc>
          <w:tcPr>
            <w:tcW w:w="5240" w:type="dxa"/>
            <w:vAlign w:val="bottom"/>
          </w:tcPr>
          <w:p w14:paraId="7E81B9A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51BD275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09C355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0</w:t>
            </w:r>
          </w:p>
        </w:tc>
      </w:tr>
      <w:tr w:rsidR="00A12A33" w14:paraId="1344BC4C" w14:textId="77777777" w:rsidTr="00362914">
        <w:trPr>
          <w:trHeight w:val="288"/>
        </w:trPr>
        <w:tc>
          <w:tcPr>
            <w:tcW w:w="5240" w:type="dxa"/>
            <w:vAlign w:val="bottom"/>
          </w:tcPr>
          <w:p w14:paraId="24E72009"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2050" w:type="dxa"/>
            <w:vAlign w:val="bottom"/>
          </w:tcPr>
          <w:p w14:paraId="51C4B1E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w:t>
            </w:r>
          </w:p>
        </w:tc>
        <w:tc>
          <w:tcPr>
            <w:tcW w:w="1726" w:type="dxa"/>
            <w:vAlign w:val="bottom"/>
          </w:tcPr>
          <w:p w14:paraId="01EA442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w:t>
            </w:r>
          </w:p>
        </w:tc>
      </w:tr>
      <w:tr w:rsidR="00A12A33" w14:paraId="52A6DDFD" w14:textId="77777777" w:rsidTr="00362914">
        <w:trPr>
          <w:trHeight w:val="288"/>
        </w:trPr>
        <w:tc>
          <w:tcPr>
            <w:tcW w:w="5240" w:type="dxa"/>
            <w:vAlign w:val="bottom"/>
          </w:tcPr>
          <w:p w14:paraId="4EF87153"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3_LEFT_F_DENV2_13_RIGHT_R</w:t>
            </w:r>
          </w:p>
        </w:tc>
        <w:tc>
          <w:tcPr>
            <w:tcW w:w="2050" w:type="dxa"/>
            <w:vAlign w:val="bottom"/>
          </w:tcPr>
          <w:p w14:paraId="2C20531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F20A6A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w:t>
            </w:r>
          </w:p>
        </w:tc>
      </w:tr>
      <w:tr w:rsidR="00A12A33" w14:paraId="5EB52F4B" w14:textId="77777777" w:rsidTr="00362914">
        <w:trPr>
          <w:trHeight w:val="288"/>
        </w:trPr>
        <w:tc>
          <w:tcPr>
            <w:tcW w:w="5240" w:type="dxa"/>
            <w:vAlign w:val="bottom"/>
          </w:tcPr>
          <w:p w14:paraId="669F141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11_LEFT_F_DENV2_13_RIGHT_R</w:t>
            </w:r>
          </w:p>
        </w:tc>
        <w:tc>
          <w:tcPr>
            <w:tcW w:w="2050" w:type="dxa"/>
            <w:vAlign w:val="bottom"/>
          </w:tcPr>
          <w:p w14:paraId="7FD2A6B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4F53D8E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w:t>
            </w:r>
          </w:p>
        </w:tc>
      </w:tr>
      <w:tr w:rsidR="00A12A33" w14:paraId="3C8C82FD" w14:textId="77777777" w:rsidTr="00362914">
        <w:trPr>
          <w:trHeight w:val="288"/>
        </w:trPr>
        <w:tc>
          <w:tcPr>
            <w:tcW w:w="5240" w:type="dxa"/>
            <w:vAlign w:val="bottom"/>
          </w:tcPr>
          <w:p w14:paraId="67E4497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4_LEFT_F_DENV1_5_RIGHT_R</w:t>
            </w:r>
          </w:p>
        </w:tc>
        <w:tc>
          <w:tcPr>
            <w:tcW w:w="2050" w:type="dxa"/>
            <w:vAlign w:val="bottom"/>
          </w:tcPr>
          <w:p w14:paraId="3BE3C97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2CB5265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8</w:t>
            </w:r>
          </w:p>
        </w:tc>
      </w:tr>
      <w:tr w:rsidR="00A12A33" w14:paraId="344F51DD" w14:textId="77777777" w:rsidTr="00362914">
        <w:trPr>
          <w:trHeight w:val="288"/>
        </w:trPr>
        <w:tc>
          <w:tcPr>
            <w:tcW w:w="5240" w:type="dxa"/>
            <w:vAlign w:val="bottom"/>
          </w:tcPr>
          <w:p w14:paraId="758A044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4AD2952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0BB1853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6</w:t>
            </w:r>
          </w:p>
        </w:tc>
      </w:tr>
      <w:tr w:rsidR="00A12A33" w14:paraId="7E4A455E" w14:textId="77777777" w:rsidTr="00362914">
        <w:trPr>
          <w:trHeight w:val="288"/>
        </w:trPr>
        <w:tc>
          <w:tcPr>
            <w:tcW w:w="5240" w:type="dxa"/>
            <w:vAlign w:val="bottom"/>
          </w:tcPr>
          <w:p w14:paraId="6204537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5B01ECD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73E6F4C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6</w:t>
            </w:r>
          </w:p>
        </w:tc>
      </w:tr>
      <w:tr w:rsidR="00A12A33" w14:paraId="2B547026" w14:textId="77777777" w:rsidTr="00362914">
        <w:trPr>
          <w:trHeight w:val="288"/>
        </w:trPr>
        <w:tc>
          <w:tcPr>
            <w:tcW w:w="5240" w:type="dxa"/>
            <w:vAlign w:val="bottom"/>
          </w:tcPr>
          <w:p w14:paraId="025432B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2050" w:type="dxa"/>
            <w:vAlign w:val="bottom"/>
          </w:tcPr>
          <w:p w14:paraId="732B65C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w:t>
            </w:r>
          </w:p>
        </w:tc>
        <w:tc>
          <w:tcPr>
            <w:tcW w:w="1726" w:type="dxa"/>
            <w:vAlign w:val="bottom"/>
          </w:tcPr>
          <w:p w14:paraId="62ECA3C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6</w:t>
            </w:r>
          </w:p>
        </w:tc>
      </w:tr>
      <w:tr w:rsidR="00A12A33" w14:paraId="1FE2B7E8" w14:textId="77777777" w:rsidTr="00362914">
        <w:trPr>
          <w:trHeight w:val="288"/>
        </w:trPr>
        <w:tc>
          <w:tcPr>
            <w:tcW w:w="5240" w:type="dxa"/>
            <w:vAlign w:val="bottom"/>
          </w:tcPr>
          <w:p w14:paraId="615F2DA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1B6672C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w:t>
            </w:r>
          </w:p>
        </w:tc>
        <w:tc>
          <w:tcPr>
            <w:tcW w:w="1726" w:type="dxa"/>
            <w:vAlign w:val="bottom"/>
          </w:tcPr>
          <w:p w14:paraId="444ED8D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4</w:t>
            </w:r>
          </w:p>
        </w:tc>
      </w:tr>
      <w:tr w:rsidR="00A12A33" w14:paraId="2534AC79" w14:textId="77777777" w:rsidTr="00362914">
        <w:trPr>
          <w:trHeight w:val="288"/>
        </w:trPr>
        <w:tc>
          <w:tcPr>
            <w:tcW w:w="5240" w:type="dxa"/>
            <w:vAlign w:val="bottom"/>
          </w:tcPr>
          <w:p w14:paraId="57B6116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2_F2707_F_DENV2_13_RIGHT_R</w:t>
            </w:r>
          </w:p>
        </w:tc>
        <w:tc>
          <w:tcPr>
            <w:tcW w:w="2050" w:type="dxa"/>
            <w:vAlign w:val="bottom"/>
          </w:tcPr>
          <w:p w14:paraId="7EC6794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1F268E7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4</w:t>
            </w:r>
          </w:p>
        </w:tc>
      </w:tr>
      <w:tr w:rsidR="00A12A33" w14:paraId="1E16C98E" w14:textId="77777777" w:rsidTr="00362914">
        <w:trPr>
          <w:trHeight w:val="288"/>
        </w:trPr>
        <w:tc>
          <w:tcPr>
            <w:tcW w:w="5240" w:type="dxa"/>
            <w:vAlign w:val="bottom"/>
          </w:tcPr>
          <w:p w14:paraId="70C962B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lastRenderedPageBreak/>
              <w:t>DENV3_20_LEFT_F_DENV3_20_RIGHT_R</w:t>
            </w:r>
          </w:p>
        </w:tc>
        <w:tc>
          <w:tcPr>
            <w:tcW w:w="2050" w:type="dxa"/>
            <w:vAlign w:val="bottom"/>
          </w:tcPr>
          <w:p w14:paraId="78DDE31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w:t>
            </w:r>
          </w:p>
        </w:tc>
        <w:tc>
          <w:tcPr>
            <w:tcW w:w="1726" w:type="dxa"/>
            <w:vAlign w:val="bottom"/>
          </w:tcPr>
          <w:p w14:paraId="735EFCD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2</w:t>
            </w:r>
          </w:p>
        </w:tc>
      </w:tr>
      <w:tr w:rsidR="00A12A33" w14:paraId="468D904D" w14:textId="77777777" w:rsidTr="00362914">
        <w:trPr>
          <w:trHeight w:val="288"/>
        </w:trPr>
        <w:tc>
          <w:tcPr>
            <w:tcW w:w="5240" w:type="dxa"/>
            <w:vAlign w:val="bottom"/>
          </w:tcPr>
          <w:p w14:paraId="6B3F136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2050" w:type="dxa"/>
            <w:vAlign w:val="bottom"/>
          </w:tcPr>
          <w:p w14:paraId="6DD7D61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I</w:t>
            </w:r>
          </w:p>
        </w:tc>
        <w:tc>
          <w:tcPr>
            <w:tcW w:w="1726" w:type="dxa"/>
            <w:vAlign w:val="bottom"/>
          </w:tcPr>
          <w:p w14:paraId="0C3E213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0</w:t>
            </w:r>
          </w:p>
        </w:tc>
      </w:tr>
      <w:tr w:rsidR="00A12A33" w14:paraId="5B8D3C3F" w14:textId="77777777" w:rsidTr="00362914">
        <w:trPr>
          <w:trHeight w:val="288"/>
        </w:trPr>
        <w:tc>
          <w:tcPr>
            <w:tcW w:w="5240" w:type="dxa"/>
            <w:vAlign w:val="bottom"/>
          </w:tcPr>
          <w:p w14:paraId="3FE5B8D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6AF09B9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2B8D01D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8</w:t>
            </w:r>
          </w:p>
        </w:tc>
      </w:tr>
      <w:tr w:rsidR="00A12A33" w14:paraId="575F5F51" w14:textId="77777777" w:rsidTr="00362914">
        <w:trPr>
          <w:trHeight w:val="288"/>
        </w:trPr>
        <w:tc>
          <w:tcPr>
            <w:tcW w:w="5240" w:type="dxa"/>
            <w:vAlign w:val="bottom"/>
          </w:tcPr>
          <w:p w14:paraId="544D293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2050" w:type="dxa"/>
            <w:vAlign w:val="bottom"/>
          </w:tcPr>
          <w:p w14:paraId="2F33AF4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V</w:t>
            </w:r>
          </w:p>
        </w:tc>
        <w:tc>
          <w:tcPr>
            <w:tcW w:w="1726" w:type="dxa"/>
            <w:vAlign w:val="bottom"/>
          </w:tcPr>
          <w:p w14:paraId="6CD8E1E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8</w:t>
            </w:r>
          </w:p>
        </w:tc>
      </w:tr>
      <w:tr w:rsidR="00A12A33" w14:paraId="24B2A460" w14:textId="77777777" w:rsidTr="00362914">
        <w:trPr>
          <w:trHeight w:val="288"/>
        </w:trPr>
        <w:tc>
          <w:tcPr>
            <w:tcW w:w="5240" w:type="dxa"/>
            <w:vAlign w:val="bottom"/>
          </w:tcPr>
          <w:p w14:paraId="00D87EC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8_LEFT_F_DEN4_REVERSE_R</w:t>
            </w:r>
          </w:p>
        </w:tc>
        <w:tc>
          <w:tcPr>
            <w:tcW w:w="2050" w:type="dxa"/>
            <w:vAlign w:val="bottom"/>
          </w:tcPr>
          <w:p w14:paraId="0C8404F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w:t>
            </w:r>
          </w:p>
        </w:tc>
        <w:tc>
          <w:tcPr>
            <w:tcW w:w="1726" w:type="dxa"/>
            <w:vAlign w:val="bottom"/>
          </w:tcPr>
          <w:p w14:paraId="3FBF307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7</w:t>
            </w:r>
          </w:p>
        </w:tc>
      </w:tr>
      <w:tr w:rsidR="00A12A33" w14:paraId="1BDC076F" w14:textId="77777777" w:rsidTr="00362914">
        <w:trPr>
          <w:trHeight w:val="288"/>
        </w:trPr>
        <w:tc>
          <w:tcPr>
            <w:tcW w:w="5240" w:type="dxa"/>
            <w:vAlign w:val="bottom"/>
          </w:tcPr>
          <w:p w14:paraId="7458CAF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5_RIGHT_R</w:t>
            </w:r>
          </w:p>
        </w:tc>
        <w:tc>
          <w:tcPr>
            <w:tcW w:w="2050" w:type="dxa"/>
            <w:vAlign w:val="bottom"/>
          </w:tcPr>
          <w:p w14:paraId="0D6E781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202AE0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6</w:t>
            </w:r>
          </w:p>
        </w:tc>
      </w:tr>
      <w:tr w:rsidR="00A12A33" w14:paraId="2CD1053F" w14:textId="77777777" w:rsidTr="00362914">
        <w:trPr>
          <w:trHeight w:val="288"/>
        </w:trPr>
        <w:tc>
          <w:tcPr>
            <w:tcW w:w="5240" w:type="dxa"/>
            <w:vAlign w:val="bottom"/>
          </w:tcPr>
          <w:p w14:paraId="6315F79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5CC7C2D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V</w:t>
            </w:r>
          </w:p>
        </w:tc>
        <w:tc>
          <w:tcPr>
            <w:tcW w:w="1726" w:type="dxa"/>
            <w:vAlign w:val="bottom"/>
          </w:tcPr>
          <w:p w14:paraId="768A259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193839EC" w14:textId="77777777" w:rsidTr="00362914">
        <w:trPr>
          <w:trHeight w:val="288"/>
        </w:trPr>
        <w:tc>
          <w:tcPr>
            <w:tcW w:w="5240" w:type="dxa"/>
            <w:vAlign w:val="bottom"/>
          </w:tcPr>
          <w:p w14:paraId="69C3113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4_F5299_F_DENV4_19_RIGHT_R</w:t>
            </w:r>
          </w:p>
        </w:tc>
        <w:tc>
          <w:tcPr>
            <w:tcW w:w="2050" w:type="dxa"/>
            <w:vAlign w:val="bottom"/>
          </w:tcPr>
          <w:p w14:paraId="7B79125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I</w:t>
            </w:r>
          </w:p>
        </w:tc>
        <w:tc>
          <w:tcPr>
            <w:tcW w:w="1726" w:type="dxa"/>
            <w:vAlign w:val="bottom"/>
          </w:tcPr>
          <w:p w14:paraId="6EC1BB3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60DA7013" w14:textId="77777777" w:rsidTr="00362914">
        <w:trPr>
          <w:trHeight w:val="288"/>
        </w:trPr>
        <w:tc>
          <w:tcPr>
            <w:tcW w:w="5240" w:type="dxa"/>
            <w:vAlign w:val="bottom"/>
          </w:tcPr>
          <w:p w14:paraId="1D12DFD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2_LEFT_F_FRAGMENT_A_R</w:t>
            </w:r>
          </w:p>
        </w:tc>
        <w:tc>
          <w:tcPr>
            <w:tcW w:w="2050" w:type="dxa"/>
            <w:vAlign w:val="bottom"/>
          </w:tcPr>
          <w:p w14:paraId="7821EB0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I</w:t>
            </w:r>
          </w:p>
        </w:tc>
        <w:tc>
          <w:tcPr>
            <w:tcW w:w="1726" w:type="dxa"/>
            <w:vAlign w:val="bottom"/>
          </w:tcPr>
          <w:p w14:paraId="484381E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1636F4E9" w14:textId="77777777" w:rsidTr="00362914">
        <w:trPr>
          <w:trHeight w:val="288"/>
        </w:trPr>
        <w:tc>
          <w:tcPr>
            <w:tcW w:w="5240" w:type="dxa"/>
            <w:vAlign w:val="bottom"/>
          </w:tcPr>
          <w:p w14:paraId="370A72D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2050" w:type="dxa"/>
            <w:vAlign w:val="bottom"/>
          </w:tcPr>
          <w:p w14:paraId="26E4E8E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II</w:t>
            </w:r>
          </w:p>
        </w:tc>
        <w:tc>
          <w:tcPr>
            <w:tcW w:w="1726" w:type="dxa"/>
            <w:vAlign w:val="bottom"/>
          </w:tcPr>
          <w:p w14:paraId="36C7488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696D2375" w14:textId="77777777" w:rsidTr="00362914">
        <w:trPr>
          <w:trHeight w:val="288"/>
        </w:trPr>
        <w:tc>
          <w:tcPr>
            <w:tcW w:w="5240" w:type="dxa"/>
            <w:vAlign w:val="bottom"/>
          </w:tcPr>
          <w:p w14:paraId="555E3E2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2050" w:type="dxa"/>
            <w:vAlign w:val="bottom"/>
          </w:tcPr>
          <w:p w14:paraId="1B8317C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V</w:t>
            </w:r>
          </w:p>
        </w:tc>
        <w:tc>
          <w:tcPr>
            <w:tcW w:w="1726" w:type="dxa"/>
            <w:vAlign w:val="bottom"/>
          </w:tcPr>
          <w:p w14:paraId="0F346E0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6D545E06" w14:textId="77777777" w:rsidTr="00362914">
        <w:trPr>
          <w:trHeight w:val="288"/>
        </w:trPr>
        <w:tc>
          <w:tcPr>
            <w:tcW w:w="5240" w:type="dxa"/>
            <w:vAlign w:val="bottom"/>
          </w:tcPr>
          <w:p w14:paraId="1AF62C7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1_LEFT_F_DENV2_22_RIGHT_R</w:t>
            </w:r>
          </w:p>
        </w:tc>
        <w:tc>
          <w:tcPr>
            <w:tcW w:w="2050" w:type="dxa"/>
            <w:vAlign w:val="bottom"/>
          </w:tcPr>
          <w:p w14:paraId="711415A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V</w:t>
            </w:r>
          </w:p>
        </w:tc>
        <w:tc>
          <w:tcPr>
            <w:tcW w:w="1726" w:type="dxa"/>
            <w:vAlign w:val="bottom"/>
          </w:tcPr>
          <w:p w14:paraId="2A8FE51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671C7CCC" w14:textId="77777777" w:rsidTr="00362914">
        <w:trPr>
          <w:trHeight w:val="288"/>
        </w:trPr>
        <w:tc>
          <w:tcPr>
            <w:tcW w:w="5240" w:type="dxa"/>
            <w:vAlign w:val="bottom"/>
          </w:tcPr>
          <w:p w14:paraId="58A7EEA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0_LEFT_F_DENV2_22_RIGHT_R</w:t>
            </w:r>
          </w:p>
        </w:tc>
        <w:tc>
          <w:tcPr>
            <w:tcW w:w="2050" w:type="dxa"/>
            <w:vAlign w:val="bottom"/>
          </w:tcPr>
          <w:p w14:paraId="3D7AB0C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V</w:t>
            </w:r>
          </w:p>
        </w:tc>
        <w:tc>
          <w:tcPr>
            <w:tcW w:w="1726" w:type="dxa"/>
            <w:vAlign w:val="bottom"/>
          </w:tcPr>
          <w:p w14:paraId="26DC28F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9</w:t>
            </w:r>
          </w:p>
        </w:tc>
      </w:tr>
      <w:tr w:rsidR="00A12A33" w14:paraId="6D65C56E" w14:textId="77777777" w:rsidTr="00362914">
        <w:trPr>
          <w:trHeight w:val="288"/>
        </w:trPr>
        <w:tc>
          <w:tcPr>
            <w:tcW w:w="5240" w:type="dxa"/>
            <w:vAlign w:val="bottom"/>
          </w:tcPr>
          <w:p w14:paraId="4AEC7B9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23_LEFT_F_FRAGMENT_A_R</w:t>
            </w:r>
          </w:p>
        </w:tc>
        <w:tc>
          <w:tcPr>
            <w:tcW w:w="2050" w:type="dxa"/>
            <w:vAlign w:val="bottom"/>
          </w:tcPr>
          <w:p w14:paraId="6D4F509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V</w:t>
            </w:r>
          </w:p>
        </w:tc>
        <w:tc>
          <w:tcPr>
            <w:tcW w:w="1726" w:type="dxa"/>
            <w:vAlign w:val="bottom"/>
          </w:tcPr>
          <w:p w14:paraId="16D4665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w:t>
            </w:r>
          </w:p>
        </w:tc>
      </w:tr>
      <w:tr w:rsidR="00A12A33" w14:paraId="24AB7CF7" w14:textId="77777777" w:rsidTr="00362914">
        <w:trPr>
          <w:trHeight w:val="288"/>
        </w:trPr>
        <w:tc>
          <w:tcPr>
            <w:tcW w:w="5240" w:type="dxa"/>
            <w:vAlign w:val="bottom"/>
          </w:tcPr>
          <w:p w14:paraId="7453F9E7"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RN_F2_F_DENV4_RN_R2_R</w:t>
            </w:r>
          </w:p>
        </w:tc>
        <w:tc>
          <w:tcPr>
            <w:tcW w:w="2050" w:type="dxa"/>
            <w:vAlign w:val="bottom"/>
          </w:tcPr>
          <w:p w14:paraId="54A7175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293656C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8</w:t>
            </w:r>
          </w:p>
        </w:tc>
      </w:tr>
      <w:tr w:rsidR="00A12A33" w14:paraId="07B861D5" w14:textId="77777777" w:rsidTr="00362914">
        <w:trPr>
          <w:trHeight w:val="288"/>
        </w:trPr>
        <w:tc>
          <w:tcPr>
            <w:tcW w:w="5240" w:type="dxa"/>
            <w:vAlign w:val="bottom"/>
          </w:tcPr>
          <w:p w14:paraId="61E5C873"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4_18_LEFT_F_DEN4_REVERSE_R</w:t>
            </w:r>
          </w:p>
        </w:tc>
        <w:tc>
          <w:tcPr>
            <w:tcW w:w="2050" w:type="dxa"/>
            <w:vAlign w:val="bottom"/>
          </w:tcPr>
          <w:p w14:paraId="4747D0D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4I</w:t>
            </w:r>
          </w:p>
        </w:tc>
        <w:tc>
          <w:tcPr>
            <w:tcW w:w="1726" w:type="dxa"/>
            <w:vAlign w:val="bottom"/>
          </w:tcPr>
          <w:p w14:paraId="2924E6D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w:t>
            </w:r>
          </w:p>
        </w:tc>
      </w:tr>
      <w:tr w:rsidR="00A12A33" w14:paraId="66CFD45E" w14:textId="77777777" w:rsidTr="00362914">
        <w:trPr>
          <w:trHeight w:val="288"/>
        </w:trPr>
        <w:tc>
          <w:tcPr>
            <w:tcW w:w="5240" w:type="dxa"/>
            <w:vAlign w:val="bottom"/>
          </w:tcPr>
          <w:p w14:paraId="478DE3C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2050" w:type="dxa"/>
            <w:vAlign w:val="bottom"/>
          </w:tcPr>
          <w:p w14:paraId="2968E48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V</w:t>
            </w:r>
          </w:p>
        </w:tc>
        <w:tc>
          <w:tcPr>
            <w:tcW w:w="1726" w:type="dxa"/>
            <w:vAlign w:val="bottom"/>
          </w:tcPr>
          <w:p w14:paraId="3813B33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w:t>
            </w:r>
          </w:p>
        </w:tc>
      </w:tr>
      <w:tr w:rsidR="00A12A33" w14:paraId="14696539" w14:textId="77777777" w:rsidTr="00362914">
        <w:trPr>
          <w:trHeight w:val="288"/>
        </w:trPr>
        <w:tc>
          <w:tcPr>
            <w:tcW w:w="5240" w:type="dxa"/>
            <w:vAlign w:val="bottom"/>
          </w:tcPr>
          <w:p w14:paraId="4E13169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3_RIGHT_R</w:t>
            </w:r>
          </w:p>
        </w:tc>
        <w:tc>
          <w:tcPr>
            <w:tcW w:w="2050" w:type="dxa"/>
            <w:vAlign w:val="bottom"/>
          </w:tcPr>
          <w:p w14:paraId="4D5706D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V</w:t>
            </w:r>
          </w:p>
        </w:tc>
        <w:tc>
          <w:tcPr>
            <w:tcW w:w="1726" w:type="dxa"/>
            <w:vAlign w:val="bottom"/>
          </w:tcPr>
          <w:p w14:paraId="1EAE010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w:t>
            </w:r>
          </w:p>
        </w:tc>
      </w:tr>
      <w:tr w:rsidR="00A12A33" w14:paraId="149356A3" w14:textId="77777777" w:rsidTr="00362914">
        <w:trPr>
          <w:trHeight w:val="288"/>
        </w:trPr>
        <w:tc>
          <w:tcPr>
            <w:tcW w:w="5240" w:type="dxa"/>
            <w:vAlign w:val="bottom"/>
          </w:tcPr>
          <w:p w14:paraId="2A5CF7B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3_RIGHT_R</w:t>
            </w:r>
          </w:p>
        </w:tc>
        <w:tc>
          <w:tcPr>
            <w:tcW w:w="2050" w:type="dxa"/>
            <w:vAlign w:val="bottom"/>
          </w:tcPr>
          <w:p w14:paraId="4B98610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2FCE335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w:t>
            </w:r>
          </w:p>
        </w:tc>
      </w:tr>
      <w:tr w:rsidR="00A12A33" w14:paraId="0CDA4E80" w14:textId="77777777" w:rsidTr="00362914">
        <w:trPr>
          <w:trHeight w:val="288"/>
        </w:trPr>
        <w:tc>
          <w:tcPr>
            <w:tcW w:w="5240" w:type="dxa"/>
            <w:vAlign w:val="bottom"/>
          </w:tcPr>
          <w:p w14:paraId="736F6522"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2050" w:type="dxa"/>
            <w:vAlign w:val="bottom"/>
          </w:tcPr>
          <w:p w14:paraId="1387B2D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57E5257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7</w:t>
            </w:r>
          </w:p>
        </w:tc>
      </w:tr>
      <w:tr w:rsidR="00A12A33" w14:paraId="190FA851" w14:textId="77777777" w:rsidTr="00362914">
        <w:trPr>
          <w:trHeight w:val="288"/>
        </w:trPr>
        <w:tc>
          <w:tcPr>
            <w:tcW w:w="5240" w:type="dxa"/>
            <w:vAlign w:val="bottom"/>
          </w:tcPr>
          <w:p w14:paraId="2E022DF0"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19_LEFT_F_DENV1_21_RIGHT_R</w:t>
            </w:r>
          </w:p>
        </w:tc>
        <w:tc>
          <w:tcPr>
            <w:tcW w:w="2050" w:type="dxa"/>
            <w:vAlign w:val="bottom"/>
          </w:tcPr>
          <w:p w14:paraId="24A914D3"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w:t>
            </w:r>
          </w:p>
        </w:tc>
        <w:tc>
          <w:tcPr>
            <w:tcW w:w="1726" w:type="dxa"/>
            <w:vAlign w:val="bottom"/>
          </w:tcPr>
          <w:p w14:paraId="0590A4D1"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w:t>
            </w:r>
          </w:p>
        </w:tc>
      </w:tr>
      <w:tr w:rsidR="00A12A33" w14:paraId="0C306739" w14:textId="77777777" w:rsidTr="00362914">
        <w:trPr>
          <w:trHeight w:val="288"/>
        </w:trPr>
        <w:tc>
          <w:tcPr>
            <w:tcW w:w="5240" w:type="dxa"/>
            <w:vAlign w:val="bottom"/>
          </w:tcPr>
          <w:p w14:paraId="08B8DC5C"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20_LEFT_F_DENV3_20_RIGHT_R</w:t>
            </w:r>
          </w:p>
        </w:tc>
        <w:tc>
          <w:tcPr>
            <w:tcW w:w="2050" w:type="dxa"/>
            <w:vAlign w:val="bottom"/>
          </w:tcPr>
          <w:p w14:paraId="36EA59F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V</w:t>
            </w:r>
          </w:p>
        </w:tc>
        <w:tc>
          <w:tcPr>
            <w:tcW w:w="1726" w:type="dxa"/>
            <w:vAlign w:val="bottom"/>
          </w:tcPr>
          <w:p w14:paraId="578B0AF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w:t>
            </w:r>
          </w:p>
        </w:tc>
      </w:tr>
      <w:tr w:rsidR="00A12A33" w14:paraId="184EC7F9" w14:textId="77777777" w:rsidTr="00362914">
        <w:trPr>
          <w:trHeight w:val="288"/>
        </w:trPr>
        <w:tc>
          <w:tcPr>
            <w:tcW w:w="5240" w:type="dxa"/>
            <w:vAlign w:val="bottom"/>
          </w:tcPr>
          <w:p w14:paraId="37F49FBE"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2_RIGHT_R</w:t>
            </w:r>
          </w:p>
        </w:tc>
        <w:tc>
          <w:tcPr>
            <w:tcW w:w="2050" w:type="dxa"/>
            <w:vAlign w:val="bottom"/>
          </w:tcPr>
          <w:p w14:paraId="3EA1120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443DF78D"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5</w:t>
            </w:r>
          </w:p>
        </w:tc>
      </w:tr>
      <w:tr w:rsidR="00A12A33" w14:paraId="1E0072F4" w14:textId="77777777" w:rsidTr="00362914">
        <w:trPr>
          <w:trHeight w:val="288"/>
        </w:trPr>
        <w:tc>
          <w:tcPr>
            <w:tcW w:w="5240" w:type="dxa"/>
            <w:vAlign w:val="bottom"/>
          </w:tcPr>
          <w:p w14:paraId="215A569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2_RIGHT_R</w:t>
            </w:r>
          </w:p>
        </w:tc>
        <w:tc>
          <w:tcPr>
            <w:tcW w:w="2050" w:type="dxa"/>
            <w:vAlign w:val="bottom"/>
          </w:tcPr>
          <w:p w14:paraId="21B82B4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w:t>
            </w:r>
          </w:p>
        </w:tc>
        <w:tc>
          <w:tcPr>
            <w:tcW w:w="1726" w:type="dxa"/>
            <w:vAlign w:val="bottom"/>
          </w:tcPr>
          <w:p w14:paraId="31622A6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4</w:t>
            </w:r>
          </w:p>
        </w:tc>
      </w:tr>
      <w:tr w:rsidR="00A12A33" w14:paraId="1B734E2C" w14:textId="77777777" w:rsidTr="00362914">
        <w:trPr>
          <w:trHeight w:val="288"/>
        </w:trPr>
        <w:tc>
          <w:tcPr>
            <w:tcW w:w="5240" w:type="dxa"/>
            <w:vAlign w:val="bottom"/>
          </w:tcPr>
          <w:p w14:paraId="1246B876"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1_20_LEFT_F_DENV1_22_RIGHT_R</w:t>
            </w:r>
          </w:p>
        </w:tc>
        <w:tc>
          <w:tcPr>
            <w:tcW w:w="2050" w:type="dxa"/>
            <w:vAlign w:val="bottom"/>
          </w:tcPr>
          <w:p w14:paraId="3E1F34B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4E367D5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3</w:t>
            </w:r>
          </w:p>
        </w:tc>
      </w:tr>
      <w:tr w:rsidR="00A12A33" w14:paraId="7CEAEF40" w14:textId="77777777" w:rsidTr="00362914">
        <w:trPr>
          <w:trHeight w:val="288"/>
        </w:trPr>
        <w:tc>
          <w:tcPr>
            <w:tcW w:w="5240" w:type="dxa"/>
            <w:vAlign w:val="bottom"/>
          </w:tcPr>
          <w:p w14:paraId="318AA01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2E2D3FD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II</w:t>
            </w:r>
          </w:p>
        </w:tc>
        <w:tc>
          <w:tcPr>
            <w:tcW w:w="1726" w:type="dxa"/>
            <w:vAlign w:val="bottom"/>
          </w:tcPr>
          <w:p w14:paraId="18F7FE7E"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9</w:t>
            </w:r>
          </w:p>
        </w:tc>
      </w:tr>
      <w:tr w:rsidR="00A12A33" w14:paraId="7A4F175B" w14:textId="77777777" w:rsidTr="00362914">
        <w:trPr>
          <w:trHeight w:val="288"/>
        </w:trPr>
        <w:tc>
          <w:tcPr>
            <w:tcW w:w="5240" w:type="dxa"/>
            <w:vAlign w:val="bottom"/>
          </w:tcPr>
          <w:p w14:paraId="5BE97564"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26496302"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II</w:t>
            </w:r>
          </w:p>
        </w:tc>
        <w:tc>
          <w:tcPr>
            <w:tcW w:w="1726" w:type="dxa"/>
            <w:vAlign w:val="bottom"/>
          </w:tcPr>
          <w:p w14:paraId="686809D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8</w:t>
            </w:r>
          </w:p>
        </w:tc>
      </w:tr>
      <w:tr w:rsidR="00A12A33" w14:paraId="6081E7C7" w14:textId="77777777" w:rsidTr="00362914">
        <w:trPr>
          <w:trHeight w:val="288"/>
        </w:trPr>
        <w:tc>
          <w:tcPr>
            <w:tcW w:w="5240" w:type="dxa"/>
            <w:vAlign w:val="bottom"/>
          </w:tcPr>
          <w:p w14:paraId="4740077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12_LEFT_F_DENV3_12_RIGHT_R</w:t>
            </w:r>
          </w:p>
        </w:tc>
        <w:tc>
          <w:tcPr>
            <w:tcW w:w="2050" w:type="dxa"/>
            <w:vAlign w:val="bottom"/>
          </w:tcPr>
          <w:p w14:paraId="7E6BB24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w:t>
            </w:r>
          </w:p>
        </w:tc>
        <w:tc>
          <w:tcPr>
            <w:tcW w:w="1726" w:type="dxa"/>
            <w:vAlign w:val="bottom"/>
          </w:tcPr>
          <w:p w14:paraId="04A246C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7</w:t>
            </w:r>
          </w:p>
        </w:tc>
      </w:tr>
      <w:tr w:rsidR="00A12A33" w14:paraId="621CDA5C" w14:textId="77777777" w:rsidTr="00362914">
        <w:trPr>
          <w:trHeight w:val="288"/>
        </w:trPr>
        <w:tc>
          <w:tcPr>
            <w:tcW w:w="5240" w:type="dxa"/>
            <w:vAlign w:val="bottom"/>
          </w:tcPr>
          <w:p w14:paraId="72A5B2ED"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5_LEFT_F_DENV3_6_RIGHT_R</w:t>
            </w:r>
          </w:p>
        </w:tc>
        <w:tc>
          <w:tcPr>
            <w:tcW w:w="2050" w:type="dxa"/>
            <w:vAlign w:val="bottom"/>
          </w:tcPr>
          <w:p w14:paraId="59CE350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56D5C614"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6</w:t>
            </w:r>
          </w:p>
        </w:tc>
      </w:tr>
      <w:tr w:rsidR="00A12A33" w14:paraId="6E46EE92" w14:textId="77777777" w:rsidTr="00362914">
        <w:trPr>
          <w:trHeight w:val="288"/>
        </w:trPr>
        <w:tc>
          <w:tcPr>
            <w:tcW w:w="5240" w:type="dxa"/>
            <w:vAlign w:val="bottom"/>
          </w:tcPr>
          <w:p w14:paraId="07F1E73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F5132_F_DEN1_CC_3_R</w:t>
            </w:r>
          </w:p>
        </w:tc>
        <w:tc>
          <w:tcPr>
            <w:tcW w:w="2050" w:type="dxa"/>
            <w:vAlign w:val="bottom"/>
          </w:tcPr>
          <w:p w14:paraId="66411DF9"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6B27BB3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w:t>
            </w:r>
          </w:p>
        </w:tc>
      </w:tr>
      <w:tr w:rsidR="00A12A33" w14:paraId="4B0EE056" w14:textId="77777777" w:rsidTr="00362914">
        <w:trPr>
          <w:trHeight w:val="288"/>
        </w:trPr>
        <w:tc>
          <w:tcPr>
            <w:tcW w:w="5240" w:type="dxa"/>
            <w:vAlign w:val="bottom"/>
          </w:tcPr>
          <w:p w14:paraId="323B47F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I_R</w:t>
            </w:r>
          </w:p>
        </w:tc>
        <w:tc>
          <w:tcPr>
            <w:tcW w:w="2050" w:type="dxa"/>
            <w:vAlign w:val="bottom"/>
          </w:tcPr>
          <w:p w14:paraId="274451A8"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02FD50B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w:t>
            </w:r>
          </w:p>
        </w:tc>
      </w:tr>
      <w:tr w:rsidR="00A12A33" w14:paraId="3EC267C4" w14:textId="77777777" w:rsidTr="00362914">
        <w:trPr>
          <w:trHeight w:val="288"/>
        </w:trPr>
        <w:tc>
          <w:tcPr>
            <w:tcW w:w="5240" w:type="dxa"/>
            <w:vAlign w:val="bottom"/>
          </w:tcPr>
          <w:p w14:paraId="14C12B3F"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I_F_NS3-2-I_R</w:t>
            </w:r>
          </w:p>
        </w:tc>
        <w:tc>
          <w:tcPr>
            <w:tcW w:w="2050" w:type="dxa"/>
            <w:vAlign w:val="bottom"/>
          </w:tcPr>
          <w:p w14:paraId="51A4DED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3D0688F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w:t>
            </w:r>
          </w:p>
        </w:tc>
      </w:tr>
      <w:tr w:rsidR="00A12A33" w14:paraId="11B62504" w14:textId="77777777" w:rsidTr="00362914">
        <w:trPr>
          <w:trHeight w:val="288"/>
        </w:trPr>
        <w:tc>
          <w:tcPr>
            <w:tcW w:w="5240" w:type="dxa"/>
            <w:vAlign w:val="bottom"/>
          </w:tcPr>
          <w:p w14:paraId="4313AED5"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1_CC_3_F_DEN1_CC_3_R</w:t>
            </w:r>
          </w:p>
        </w:tc>
        <w:tc>
          <w:tcPr>
            <w:tcW w:w="2050" w:type="dxa"/>
            <w:vAlign w:val="bottom"/>
          </w:tcPr>
          <w:p w14:paraId="6526F90B"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VI</w:t>
            </w:r>
          </w:p>
        </w:tc>
        <w:tc>
          <w:tcPr>
            <w:tcW w:w="1726" w:type="dxa"/>
            <w:vAlign w:val="bottom"/>
          </w:tcPr>
          <w:p w14:paraId="232D08C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w:t>
            </w:r>
          </w:p>
        </w:tc>
      </w:tr>
      <w:tr w:rsidR="00A12A33" w14:paraId="6B7D4C3C" w14:textId="77777777" w:rsidTr="00362914">
        <w:trPr>
          <w:trHeight w:val="288"/>
        </w:trPr>
        <w:tc>
          <w:tcPr>
            <w:tcW w:w="5240" w:type="dxa"/>
            <w:vAlign w:val="bottom"/>
          </w:tcPr>
          <w:p w14:paraId="13B6CDD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RN_F2_F_D3_R</w:t>
            </w:r>
          </w:p>
        </w:tc>
        <w:tc>
          <w:tcPr>
            <w:tcW w:w="2050" w:type="dxa"/>
            <w:vAlign w:val="bottom"/>
          </w:tcPr>
          <w:p w14:paraId="670289B7"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w:t>
            </w:r>
          </w:p>
        </w:tc>
        <w:tc>
          <w:tcPr>
            <w:tcW w:w="1726" w:type="dxa"/>
            <w:vAlign w:val="bottom"/>
          </w:tcPr>
          <w:p w14:paraId="676A138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w:t>
            </w:r>
          </w:p>
        </w:tc>
      </w:tr>
      <w:tr w:rsidR="00A12A33" w14:paraId="08CBD186" w14:textId="77777777" w:rsidTr="00362914">
        <w:trPr>
          <w:trHeight w:val="288"/>
        </w:trPr>
        <w:tc>
          <w:tcPr>
            <w:tcW w:w="5240" w:type="dxa"/>
            <w:vAlign w:val="bottom"/>
          </w:tcPr>
          <w:p w14:paraId="40E27A3B"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3_RN_F2_F_D3_R</w:t>
            </w:r>
          </w:p>
        </w:tc>
        <w:tc>
          <w:tcPr>
            <w:tcW w:w="2050" w:type="dxa"/>
            <w:vAlign w:val="bottom"/>
          </w:tcPr>
          <w:p w14:paraId="4B77FA9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3II</w:t>
            </w:r>
          </w:p>
        </w:tc>
        <w:tc>
          <w:tcPr>
            <w:tcW w:w="1726" w:type="dxa"/>
            <w:vAlign w:val="bottom"/>
          </w:tcPr>
          <w:p w14:paraId="54D4F51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w:t>
            </w:r>
          </w:p>
        </w:tc>
      </w:tr>
      <w:tr w:rsidR="00A12A33" w14:paraId="432B282A" w14:textId="77777777" w:rsidTr="00362914">
        <w:trPr>
          <w:trHeight w:val="288"/>
        </w:trPr>
        <w:tc>
          <w:tcPr>
            <w:tcW w:w="5240" w:type="dxa"/>
            <w:vAlign w:val="bottom"/>
          </w:tcPr>
          <w:p w14:paraId="0E31A473"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DENV-2_F_DEN-2_R</w:t>
            </w:r>
          </w:p>
        </w:tc>
        <w:tc>
          <w:tcPr>
            <w:tcW w:w="2050" w:type="dxa"/>
            <w:vAlign w:val="bottom"/>
          </w:tcPr>
          <w:p w14:paraId="217E8E0C"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0F1C13AA"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w:t>
            </w:r>
          </w:p>
        </w:tc>
      </w:tr>
      <w:tr w:rsidR="00A12A33" w14:paraId="7443BFD5" w14:textId="77777777" w:rsidTr="00362914">
        <w:trPr>
          <w:trHeight w:val="288"/>
        </w:trPr>
        <w:tc>
          <w:tcPr>
            <w:tcW w:w="5240" w:type="dxa"/>
            <w:vAlign w:val="bottom"/>
          </w:tcPr>
          <w:p w14:paraId="69B0B111"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NS3-2-O_F_NS3-2-O_R</w:t>
            </w:r>
          </w:p>
        </w:tc>
        <w:tc>
          <w:tcPr>
            <w:tcW w:w="2050" w:type="dxa"/>
            <w:vAlign w:val="bottom"/>
          </w:tcPr>
          <w:p w14:paraId="3A85C2E6"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Unassigned</w:t>
            </w:r>
          </w:p>
        </w:tc>
        <w:tc>
          <w:tcPr>
            <w:tcW w:w="1726" w:type="dxa"/>
            <w:vAlign w:val="bottom"/>
          </w:tcPr>
          <w:p w14:paraId="3892D6B5"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w:t>
            </w:r>
          </w:p>
        </w:tc>
      </w:tr>
      <w:tr w:rsidR="00A12A33" w14:paraId="2297E488" w14:textId="77777777" w:rsidTr="00362914">
        <w:trPr>
          <w:trHeight w:val="288"/>
        </w:trPr>
        <w:tc>
          <w:tcPr>
            <w:tcW w:w="5240" w:type="dxa"/>
            <w:vAlign w:val="bottom"/>
          </w:tcPr>
          <w:p w14:paraId="662345AA" w14:textId="77777777" w:rsidR="00A12A33" w:rsidRPr="00405A6D" w:rsidRDefault="00A12A33" w:rsidP="00362914">
            <w:pPr>
              <w:spacing w:line="240" w:lineRule="auto"/>
              <w:jc w:val="left"/>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RSS3_F_RSS4_R</w:t>
            </w:r>
          </w:p>
        </w:tc>
        <w:tc>
          <w:tcPr>
            <w:tcW w:w="2050" w:type="dxa"/>
            <w:vAlign w:val="bottom"/>
          </w:tcPr>
          <w:p w14:paraId="72346B30"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2V</w:t>
            </w:r>
          </w:p>
        </w:tc>
        <w:tc>
          <w:tcPr>
            <w:tcW w:w="1726" w:type="dxa"/>
            <w:vAlign w:val="bottom"/>
          </w:tcPr>
          <w:p w14:paraId="600107DF" w14:textId="77777777" w:rsidR="00A12A33" w:rsidRPr="00405A6D" w:rsidRDefault="00A12A33" w:rsidP="00362914">
            <w:pPr>
              <w:spacing w:line="240" w:lineRule="auto"/>
              <w:jc w:val="center"/>
              <w:rPr>
                <w:rFonts w:eastAsia="Times New Roman" w:cs="Times New Roman"/>
                <w:color w:val="000000"/>
                <w:kern w:val="0"/>
                <w:sz w:val="20"/>
                <w:szCs w:val="20"/>
                <w14:ligatures w14:val="none"/>
              </w:rPr>
            </w:pPr>
            <w:r w:rsidRPr="00405A6D">
              <w:rPr>
                <w:rFonts w:eastAsia="Times New Roman" w:cs="Times New Roman"/>
                <w:color w:val="000000"/>
                <w:kern w:val="0"/>
                <w:sz w:val="20"/>
                <w:szCs w:val="20"/>
                <w14:ligatures w14:val="none"/>
              </w:rPr>
              <w:t>1</w:t>
            </w:r>
          </w:p>
        </w:tc>
      </w:tr>
    </w:tbl>
    <w:p w14:paraId="38270C2D" w14:textId="77777777" w:rsidR="00A12A33" w:rsidRDefault="00A12A33" w:rsidP="00A12A33">
      <w:pPr>
        <w:rPr>
          <w:lang w:val="en-US"/>
        </w:rPr>
      </w:pPr>
    </w:p>
    <w:p w14:paraId="15D49CF7" w14:textId="77777777" w:rsidR="00A12A33" w:rsidRDefault="00A12A33">
      <w:pPr>
        <w:spacing w:line="259" w:lineRule="auto"/>
        <w:jc w:val="left"/>
        <w:rPr>
          <w:rFonts w:eastAsiaTheme="majorEastAsia" w:cstheme="majorBidi"/>
          <w:color w:val="1F3763" w:themeColor="accent1" w:themeShade="7F"/>
          <w:sz w:val="24"/>
          <w:szCs w:val="24"/>
          <w:lang w:val="en-US"/>
        </w:rPr>
      </w:pPr>
      <w:r>
        <w:rPr>
          <w:lang w:val="en-US"/>
        </w:rPr>
        <w:br w:type="page"/>
      </w:r>
    </w:p>
    <w:p w14:paraId="347B12D3" w14:textId="6827A829" w:rsidR="00A12A33" w:rsidRDefault="00A12A33" w:rsidP="00F75872">
      <w:pPr>
        <w:pStyle w:val="Heading2"/>
        <w:rPr>
          <w:lang w:val="en-US"/>
        </w:rPr>
      </w:pPr>
      <w:bookmarkStart w:id="92" w:name="_Toc172928111"/>
      <w:r>
        <w:rPr>
          <w:lang w:val="en-US"/>
        </w:rPr>
        <w:lastRenderedPageBreak/>
        <w:t>Mismatched Classification of Conventional PCR Primer Pairs</w:t>
      </w:r>
      <w:bookmarkEnd w:id="92"/>
    </w:p>
    <w:p w14:paraId="708DE784" w14:textId="3143CB2E" w:rsidR="00A12A33" w:rsidRDefault="00A12A33" w:rsidP="00A12A33">
      <w:pPr>
        <w:pStyle w:val="Caption"/>
        <w:jc w:val="center"/>
      </w:pPr>
      <w:bookmarkStart w:id="93" w:name="_Toc172928142"/>
      <w:r w:rsidRPr="00F75872">
        <w:t xml:space="preserve">Table </w:t>
      </w:r>
      <w:r w:rsidRPr="00F75872">
        <w:fldChar w:fldCharType="begin"/>
      </w:r>
      <w:r w:rsidRPr="00F75872">
        <w:instrText xml:space="preserve"> SEQ Table \* ARABIC </w:instrText>
      </w:r>
      <w:r w:rsidRPr="00F75872">
        <w:fldChar w:fldCharType="separate"/>
      </w:r>
      <w:r w:rsidR="002331AB">
        <w:rPr>
          <w:noProof/>
        </w:rPr>
        <w:t>15</w:t>
      </w:r>
      <w:r w:rsidRPr="00F75872">
        <w:fldChar w:fldCharType="end"/>
      </w:r>
      <w:r w:rsidRPr="00F75872">
        <w:t>: Missed Classification of Conventional PCR Primer Pairs</w:t>
      </w:r>
      <w:bookmarkEnd w:id="93"/>
      <w:r w:rsidRPr="00963F0D" w:rsidDel="00963F0D">
        <w:t xml:space="preserve"> </w:t>
      </w:r>
    </w:p>
    <w:tbl>
      <w:tblPr>
        <w:tblStyle w:val="TableGrid"/>
        <w:tblW w:w="8995" w:type="dxa"/>
        <w:tblLook w:val="04A0" w:firstRow="1" w:lastRow="0" w:firstColumn="1" w:lastColumn="0" w:noHBand="0" w:noVBand="1"/>
      </w:tblPr>
      <w:tblGrid>
        <w:gridCol w:w="4346"/>
        <w:gridCol w:w="1607"/>
        <w:gridCol w:w="1692"/>
        <w:gridCol w:w="1350"/>
      </w:tblGrid>
      <w:tr w:rsidR="00A12A33" w14:paraId="411755BD" w14:textId="77777777" w:rsidTr="00362914">
        <w:trPr>
          <w:trHeight w:val="288"/>
        </w:trPr>
        <w:tc>
          <w:tcPr>
            <w:tcW w:w="4416" w:type="dxa"/>
            <w:vAlign w:val="center"/>
          </w:tcPr>
          <w:p w14:paraId="0EF79C02" w14:textId="77777777" w:rsidR="00A12A33" w:rsidRPr="004F0647" w:rsidRDefault="00A12A33" w:rsidP="00362914">
            <w:pPr>
              <w:spacing w:line="240" w:lineRule="auto"/>
              <w:jc w:val="center"/>
              <w:rPr>
                <w:rFonts w:eastAsia="Times New Roman" w:cs="Times New Roman"/>
                <w:b/>
                <w:bCs/>
                <w:color w:val="000000"/>
                <w:kern w:val="0"/>
                <w:sz w:val="20"/>
                <w:szCs w:val="20"/>
                <w14:ligatures w14:val="none"/>
              </w:rPr>
            </w:pPr>
            <w:r w:rsidRPr="00C51DD2">
              <w:rPr>
                <w:rFonts w:eastAsia="Times New Roman" w:cs="Times New Roman"/>
                <w:b/>
                <w:bCs/>
                <w:color w:val="000000"/>
                <w:kern w:val="0"/>
                <w:sz w:val="20"/>
                <w:szCs w:val="20"/>
                <w14:ligatures w14:val="none"/>
              </w:rPr>
              <w:t>Primer Pair</w:t>
            </w:r>
          </w:p>
        </w:tc>
        <w:tc>
          <w:tcPr>
            <w:tcW w:w="1689" w:type="dxa"/>
            <w:vAlign w:val="center"/>
          </w:tcPr>
          <w:p w14:paraId="4C289F50" w14:textId="77777777" w:rsidR="00A12A33" w:rsidRPr="00C51DD2" w:rsidRDefault="00A12A33" w:rsidP="00362914">
            <w:pPr>
              <w:spacing w:line="240" w:lineRule="auto"/>
              <w:jc w:val="center"/>
              <w:rPr>
                <w:rFonts w:eastAsia="Times New Roman" w:cs="Times New Roman"/>
                <w:b/>
                <w:bCs/>
                <w:color w:val="000000"/>
                <w:kern w:val="0"/>
                <w:sz w:val="20"/>
                <w:szCs w:val="20"/>
                <w14:ligatures w14:val="none"/>
              </w:rPr>
            </w:pPr>
            <w:r w:rsidRPr="00C51DD2">
              <w:rPr>
                <w:rFonts w:eastAsia="Times New Roman" w:cs="Times New Roman"/>
                <w:b/>
                <w:bCs/>
                <w:color w:val="000000"/>
                <w:kern w:val="0"/>
                <w:sz w:val="20"/>
                <w:szCs w:val="20"/>
                <w14:ligatures w14:val="none"/>
              </w:rPr>
              <w:t>Clustered Genotype</w:t>
            </w:r>
          </w:p>
        </w:tc>
        <w:tc>
          <w:tcPr>
            <w:tcW w:w="1789" w:type="dxa"/>
            <w:vAlign w:val="center"/>
          </w:tcPr>
          <w:p w14:paraId="4D74AECE" w14:textId="77777777" w:rsidR="00A12A33" w:rsidRPr="00C51DD2" w:rsidRDefault="00A12A33" w:rsidP="00362914">
            <w:pPr>
              <w:spacing w:line="240" w:lineRule="auto"/>
              <w:jc w:val="center"/>
              <w:rPr>
                <w:rFonts w:eastAsia="Times New Roman" w:cs="Times New Roman"/>
                <w:b/>
                <w:bCs/>
                <w:color w:val="000000"/>
                <w:kern w:val="0"/>
                <w:sz w:val="20"/>
                <w:szCs w:val="20"/>
                <w14:ligatures w14:val="none"/>
              </w:rPr>
            </w:pPr>
            <w:r w:rsidRPr="00C51DD2">
              <w:rPr>
                <w:rFonts w:eastAsia="Times New Roman" w:cs="Times New Roman"/>
                <w:b/>
                <w:bCs/>
                <w:color w:val="000000"/>
                <w:kern w:val="0"/>
                <w:sz w:val="20"/>
                <w:szCs w:val="20"/>
                <w14:ligatures w14:val="none"/>
              </w:rPr>
              <w:t>Amplicon Genotype</w:t>
            </w:r>
          </w:p>
        </w:tc>
        <w:tc>
          <w:tcPr>
            <w:tcW w:w="1101" w:type="dxa"/>
            <w:vAlign w:val="center"/>
          </w:tcPr>
          <w:p w14:paraId="10630083" w14:textId="77777777" w:rsidR="00A12A33" w:rsidRPr="00C51DD2" w:rsidRDefault="00A12A33" w:rsidP="00362914">
            <w:pPr>
              <w:spacing w:line="240" w:lineRule="auto"/>
              <w:jc w:val="center"/>
              <w:rPr>
                <w:rFonts w:eastAsia="Times New Roman" w:cs="Times New Roman"/>
                <w:b/>
                <w:bCs/>
                <w:color w:val="000000"/>
                <w:kern w:val="0"/>
                <w:sz w:val="20"/>
                <w:szCs w:val="20"/>
                <w14:ligatures w14:val="none"/>
              </w:rPr>
            </w:pPr>
            <w:r w:rsidRPr="00C51DD2">
              <w:rPr>
                <w:rFonts w:eastAsia="Times New Roman" w:cs="Times New Roman"/>
                <w:b/>
                <w:bCs/>
                <w:color w:val="000000"/>
                <w:kern w:val="0"/>
                <w:sz w:val="20"/>
                <w:szCs w:val="20"/>
                <w14:ligatures w14:val="none"/>
              </w:rPr>
              <w:t>Number of Observations</w:t>
            </w:r>
          </w:p>
        </w:tc>
      </w:tr>
      <w:tr w:rsidR="00A12A33" w14:paraId="70948BE6" w14:textId="77777777" w:rsidTr="00362914">
        <w:trPr>
          <w:trHeight w:val="288"/>
        </w:trPr>
        <w:tc>
          <w:tcPr>
            <w:tcW w:w="4416" w:type="dxa"/>
            <w:vAlign w:val="center"/>
          </w:tcPr>
          <w:p w14:paraId="37411DA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581C9D3C"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CC8FEC1"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25E22AE6" w14:textId="77777777" w:rsidR="00A12A33" w:rsidRPr="00946D6C"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10</w:t>
            </w:r>
          </w:p>
        </w:tc>
      </w:tr>
      <w:tr w:rsidR="00A12A33" w14:paraId="45731345" w14:textId="77777777" w:rsidTr="00362914">
        <w:trPr>
          <w:trHeight w:val="288"/>
        </w:trPr>
        <w:tc>
          <w:tcPr>
            <w:tcW w:w="4416" w:type="dxa"/>
            <w:vAlign w:val="center"/>
          </w:tcPr>
          <w:p w14:paraId="0DC7E84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49277B4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AB0700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2DC6FA0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35</w:t>
            </w:r>
          </w:p>
        </w:tc>
      </w:tr>
      <w:tr w:rsidR="00A12A33" w14:paraId="291FA53F" w14:textId="77777777" w:rsidTr="00362914">
        <w:trPr>
          <w:trHeight w:val="288"/>
        </w:trPr>
        <w:tc>
          <w:tcPr>
            <w:tcW w:w="4416" w:type="dxa"/>
            <w:vAlign w:val="center"/>
          </w:tcPr>
          <w:p w14:paraId="6AB71C6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0DC9693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02D56B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088BF4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28</w:t>
            </w:r>
          </w:p>
        </w:tc>
      </w:tr>
      <w:tr w:rsidR="00A12A33" w14:paraId="77150AC3" w14:textId="77777777" w:rsidTr="00362914">
        <w:trPr>
          <w:trHeight w:val="288"/>
        </w:trPr>
        <w:tc>
          <w:tcPr>
            <w:tcW w:w="4416" w:type="dxa"/>
            <w:vAlign w:val="center"/>
          </w:tcPr>
          <w:p w14:paraId="3E133C2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02F85F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D733F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194E977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22</w:t>
            </w:r>
          </w:p>
        </w:tc>
      </w:tr>
      <w:tr w:rsidR="00A12A33" w14:paraId="4AD2AFB8" w14:textId="77777777" w:rsidTr="00362914">
        <w:trPr>
          <w:trHeight w:val="288"/>
        </w:trPr>
        <w:tc>
          <w:tcPr>
            <w:tcW w:w="4416" w:type="dxa"/>
            <w:vAlign w:val="center"/>
          </w:tcPr>
          <w:p w14:paraId="7D4AE1E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3CCA7AD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ED7956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6F8B373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53</w:t>
            </w:r>
          </w:p>
        </w:tc>
      </w:tr>
      <w:tr w:rsidR="00A12A33" w14:paraId="3F7DB6E0" w14:textId="77777777" w:rsidTr="00362914">
        <w:trPr>
          <w:trHeight w:val="288"/>
        </w:trPr>
        <w:tc>
          <w:tcPr>
            <w:tcW w:w="4416" w:type="dxa"/>
            <w:vAlign w:val="center"/>
          </w:tcPr>
          <w:p w14:paraId="0FAC053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55164A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E901C3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699621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8</w:t>
            </w:r>
          </w:p>
        </w:tc>
      </w:tr>
      <w:tr w:rsidR="00A12A33" w14:paraId="0938304F" w14:textId="77777777" w:rsidTr="00362914">
        <w:trPr>
          <w:trHeight w:val="288"/>
        </w:trPr>
        <w:tc>
          <w:tcPr>
            <w:tcW w:w="4416" w:type="dxa"/>
            <w:vAlign w:val="center"/>
          </w:tcPr>
          <w:p w14:paraId="54DD851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147BBC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47FB241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08A3A6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6</w:t>
            </w:r>
          </w:p>
        </w:tc>
      </w:tr>
      <w:tr w:rsidR="00A12A33" w14:paraId="01270E63" w14:textId="77777777" w:rsidTr="00362914">
        <w:trPr>
          <w:trHeight w:val="288"/>
        </w:trPr>
        <w:tc>
          <w:tcPr>
            <w:tcW w:w="4416" w:type="dxa"/>
            <w:vAlign w:val="center"/>
          </w:tcPr>
          <w:p w14:paraId="4BA2011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210FD6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7796412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A4E19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1</w:t>
            </w:r>
          </w:p>
        </w:tc>
      </w:tr>
      <w:tr w:rsidR="00A12A33" w14:paraId="7A81F9A8" w14:textId="77777777" w:rsidTr="00362914">
        <w:trPr>
          <w:trHeight w:val="288"/>
        </w:trPr>
        <w:tc>
          <w:tcPr>
            <w:tcW w:w="4416" w:type="dxa"/>
            <w:vAlign w:val="center"/>
          </w:tcPr>
          <w:p w14:paraId="525FA80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3ABF14D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4F8FC67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9BE745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9</w:t>
            </w:r>
          </w:p>
        </w:tc>
      </w:tr>
      <w:tr w:rsidR="00A12A33" w14:paraId="43C91B3D" w14:textId="77777777" w:rsidTr="00362914">
        <w:trPr>
          <w:trHeight w:val="288"/>
        </w:trPr>
        <w:tc>
          <w:tcPr>
            <w:tcW w:w="4416" w:type="dxa"/>
            <w:vAlign w:val="center"/>
          </w:tcPr>
          <w:p w14:paraId="675389E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ADD73A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CAA8B4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5AD48A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7</w:t>
            </w:r>
          </w:p>
        </w:tc>
      </w:tr>
      <w:tr w:rsidR="00A12A33" w14:paraId="3EF1A3F7" w14:textId="77777777" w:rsidTr="00362914">
        <w:trPr>
          <w:trHeight w:val="288"/>
        </w:trPr>
        <w:tc>
          <w:tcPr>
            <w:tcW w:w="4416" w:type="dxa"/>
            <w:vAlign w:val="center"/>
          </w:tcPr>
          <w:p w14:paraId="1526D49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DB59D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B6C48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5432E1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6</w:t>
            </w:r>
          </w:p>
        </w:tc>
      </w:tr>
      <w:tr w:rsidR="00A12A33" w14:paraId="408019B1" w14:textId="77777777" w:rsidTr="00362914">
        <w:trPr>
          <w:trHeight w:val="288"/>
        </w:trPr>
        <w:tc>
          <w:tcPr>
            <w:tcW w:w="4416" w:type="dxa"/>
            <w:vAlign w:val="center"/>
          </w:tcPr>
          <w:p w14:paraId="572C238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35CDCD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2C9137A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A105B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3</w:t>
            </w:r>
          </w:p>
        </w:tc>
      </w:tr>
      <w:tr w:rsidR="00A12A33" w14:paraId="4058CF0C" w14:textId="77777777" w:rsidTr="00362914">
        <w:trPr>
          <w:trHeight w:val="288"/>
        </w:trPr>
        <w:tc>
          <w:tcPr>
            <w:tcW w:w="4416" w:type="dxa"/>
            <w:vAlign w:val="center"/>
          </w:tcPr>
          <w:p w14:paraId="0D667D7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2FE7C9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A26040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F746BC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1</w:t>
            </w:r>
          </w:p>
        </w:tc>
      </w:tr>
      <w:tr w:rsidR="00A12A33" w14:paraId="028C902E" w14:textId="77777777" w:rsidTr="00362914">
        <w:trPr>
          <w:trHeight w:val="288"/>
        </w:trPr>
        <w:tc>
          <w:tcPr>
            <w:tcW w:w="4416" w:type="dxa"/>
            <w:vAlign w:val="center"/>
          </w:tcPr>
          <w:p w14:paraId="2A0BD9F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23B509E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7349DFD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741C73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1</w:t>
            </w:r>
          </w:p>
        </w:tc>
      </w:tr>
      <w:tr w:rsidR="00A12A33" w14:paraId="11C300F3" w14:textId="77777777" w:rsidTr="00362914">
        <w:trPr>
          <w:trHeight w:val="288"/>
        </w:trPr>
        <w:tc>
          <w:tcPr>
            <w:tcW w:w="4416" w:type="dxa"/>
            <w:vAlign w:val="center"/>
          </w:tcPr>
          <w:p w14:paraId="6583DA1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0E52E3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1CEB9E1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161DD6B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31</w:t>
            </w:r>
          </w:p>
        </w:tc>
      </w:tr>
      <w:tr w:rsidR="00A12A33" w14:paraId="0F8EA63E" w14:textId="77777777" w:rsidTr="00362914">
        <w:trPr>
          <w:trHeight w:val="288"/>
        </w:trPr>
        <w:tc>
          <w:tcPr>
            <w:tcW w:w="4416" w:type="dxa"/>
            <w:vAlign w:val="center"/>
          </w:tcPr>
          <w:p w14:paraId="0108354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32F0DE2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D8848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042038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5</w:t>
            </w:r>
          </w:p>
        </w:tc>
      </w:tr>
      <w:tr w:rsidR="00A12A33" w14:paraId="12AE2B3C" w14:textId="77777777" w:rsidTr="00362914">
        <w:trPr>
          <w:trHeight w:val="288"/>
        </w:trPr>
        <w:tc>
          <w:tcPr>
            <w:tcW w:w="4416" w:type="dxa"/>
            <w:vAlign w:val="center"/>
          </w:tcPr>
          <w:p w14:paraId="6E8C5B9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19A252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034E424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6C51A1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7</w:t>
            </w:r>
          </w:p>
        </w:tc>
      </w:tr>
      <w:tr w:rsidR="00A12A33" w14:paraId="65574AAF" w14:textId="77777777" w:rsidTr="00362914">
        <w:trPr>
          <w:trHeight w:val="288"/>
        </w:trPr>
        <w:tc>
          <w:tcPr>
            <w:tcW w:w="4416" w:type="dxa"/>
            <w:vAlign w:val="center"/>
          </w:tcPr>
          <w:p w14:paraId="3EBD64F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02D6BB6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2E06BA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68EF4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6</w:t>
            </w:r>
          </w:p>
        </w:tc>
      </w:tr>
      <w:tr w:rsidR="00A12A33" w14:paraId="18D1E886" w14:textId="77777777" w:rsidTr="00362914">
        <w:trPr>
          <w:trHeight w:val="288"/>
        </w:trPr>
        <w:tc>
          <w:tcPr>
            <w:tcW w:w="4416" w:type="dxa"/>
            <w:vAlign w:val="center"/>
          </w:tcPr>
          <w:p w14:paraId="60D91A6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22_LEFT_F_DENV4_22_RIGHT_R</w:t>
            </w:r>
          </w:p>
        </w:tc>
        <w:tc>
          <w:tcPr>
            <w:tcW w:w="1689" w:type="dxa"/>
            <w:vAlign w:val="bottom"/>
          </w:tcPr>
          <w:p w14:paraId="03D7B54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0552D51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55C59A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6</w:t>
            </w:r>
          </w:p>
        </w:tc>
      </w:tr>
      <w:tr w:rsidR="00A12A33" w14:paraId="30F7AC4A" w14:textId="77777777" w:rsidTr="00362914">
        <w:trPr>
          <w:trHeight w:val="288"/>
        </w:trPr>
        <w:tc>
          <w:tcPr>
            <w:tcW w:w="4416" w:type="dxa"/>
            <w:vAlign w:val="center"/>
          </w:tcPr>
          <w:p w14:paraId="47D21BE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6285EB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46B7B5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10ABFC3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6</w:t>
            </w:r>
          </w:p>
        </w:tc>
      </w:tr>
      <w:tr w:rsidR="00A12A33" w14:paraId="2ECC5ED9" w14:textId="77777777" w:rsidTr="00362914">
        <w:trPr>
          <w:trHeight w:val="288"/>
        </w:trPr>
        <w:tc>
          <w:tcPr>
            <w:tcW w:w="4416" w:type="dxa"/>
            <w:vAlign w:val="center"/>
          </w:tcPr>
          <w:p w14:paraId="2899525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CF8F46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15C4E59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DA99BD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0</w:t>
            </w:r>
          </w:p>
        </w:tc>
      </w:tr>
      <w:tr w:rsidR="00A12A33" w14:paraId="2159656D" w14:textId="77777777" w:rsidTr="00362914">
        <w:trPr>
          <w:trHeight w:val="288"/>
        </w:trPr>
        <w:tc>
          <w:tcPr>
            <w:tcW w:w="4416" w:type="dxa"/>
            <w:vAlign w:val="center"/>
          </w:tcPr>
          <w:p w14:paraId="715F793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76B9BF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4F056A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1DDC23E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5</w:t>
            </w:r>
          </w:p>
        </w:tc>
      </w:tr>
      <w:tr w:rsidR="00A12A33" w14:paraId="754048EE" w14:textId="77777777" w:rsidTr="00362914">
        <w:trPr>
          <w:trHeight w:val="288"/>
        </w:trPr>
        <w:tc>
          <w:tcPr>
            <w:tcW w:w="4416" w:type="dxa"/>
            <w:vAlign w:val="center"/>
          </w:tcPr>
          <w:p w14:paraId="7D94D5A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7_LEFT_F_DENV4_RN_R1_R</w:t>
            </w:r>
          </w:p>
        </w:tc>
        <w:tc>
          <w:tcPr>
            <w:tcW w:w="1689" w:type="dxa"/>
            <w:vAlign w:val="bottom"/>
          </w:tcPr>
          <w:p w14:paraId="51D50C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755FE4B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7AD5C05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0</w:t>
            </w:r>
          </w:p>
        </w:tc>
      </w:tr>
      <w:tr w:rsidR="00A12A33" w14:paraId="531E2DE0" w14:textId="77777777" w:rsidTr="00362914">
        <w:trPr>
          <w:trHeight w:val="288"/>
        </w:trPr>
        <w:tc>
          <w:tcPr>
            <w:tcW w:w="4416" w:type="dxa"/>
            <w:vAlign w:val="center"/>
          </w:tcPr>
          <w:p w14:paraId="3E3ABA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6E0D3F6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0D4651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5DB711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4</w:t>
            </w:r>
          </w:p>
        </w:tc>
      </w:tr>
      <w:tr w:rsidR="00A12A33" w14:paraId="11149DA2" w14:textId="77777777" w:rsidTr="00362914">
        <w:trPr>
          <w:trHeight w:val="288"/>
        </w:trPr>
        <w:tc>
          <w:tcPr>
            <w:tcW w:w="4416" w:type="dxa"/>
            <w:vAlign w:val="center"/>
          </w:tcPr>
          <w:p w14:paraId="47D2D1D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7DC96C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33457F2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0C2C0DA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3</w:t>
            </w:r>
          </w:p>
        </w:tc>
      </w:tr>
      <w:tr w:rsidR="00A12A33" w14:paraId="347DEA36" w14:textId="77777777" w:rsidTr="00362914">
        <w:trPr>
          <w:trHeight w:val="288"/>
        </w:trPr>
        <w:tc>
          <w:tcPr>
            <w:tcW w:w="4416" w:type="dxa"/>
            <w:vAlign w:val="center"/>
          </w:tcPr>
          <w:p w14:paraId="5EEFFAC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7_LEFT_F_DENV4_RN_R1_R</w:t>
            </w:r>
          </w:p>
        </w:tc>
        <w:tc>
          <w:tcPr>
            <w:tcW w:w="1689" w:type="dxa"/>
            <w:vAlign w:val="bottom"/>
          </w:tcPr>
          <w:p w14:paraId="3774CD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170D064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69B735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36</w:t>
            </w:r>
          </w:p>
        </w:tc>
      </w:tr>
      <w:tr w:rsidR="00A12A33" w14:paraId="6B04C67E" w14:textId="77777777" w:rsidTr="00362914">
        <w:trPr>
          <w:trHeight w:val="288"/>
        </w:trPr>
        <w:tc>
          <w:tcPr>
            <w:tcW w:w="4416" w:type="dxa"/>
            <w:vAlign w:val="center"/>
          </w:tcPr>
          <w:p w14:paraId="5D8EEE6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4F5E09D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65AC5E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0A1674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31</w:t>
            </w:r>
          </w:p>
        </w:tc>
      </w:tr>
      <w:tr w:rsidR="00A12A33" w14:paraId="790B38F8" w14:textId="77777777" w:rsidTr="00362914">
        <w:trPr>
          <w:trHeight w:val="288"/>
        </w:trPr>
        <w:tc>
          <w:tcPr>
            <w:tcW w:w="4416" w:type="dxa"/>
            <w:vAlign w:val="center"/>
          </w:tcPr>
          <w:p w14:paraId="313FC19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75F294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7633DF0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3EFFDE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30</w:t>
            </w:r>
          </w:p>
        </w:tc>
      </w:tr>
      <w:tr w:rsidR="00A12A33" w14:paraId="2BAD3FE3" w14:textId="77777777" w:rsidTr="00362914">
        <w:trPr>
          <w:trHeight w:val="288"/>
        </w:trPr>
        <w:tc>
          <w:tcPr>
            <w:tcW w:w="4416" w:type="dxa"/>
            <w:vAlign w:val="center"/>
          </w:tcPr>
          <w:p w14:paraId="3E95746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06A0A7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C41308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4BEF05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7</w:t>
            </w:r>
          </w:p>
        </w:tc>
      </w:tr>
      <w:tr w:rsidR="00A12A33" w14:paraId="07A31B6F" w14:textId="77777777" w:rsidTr="00362914">
        <w:trPr>
          <w:trHeight w:val="288"/>
        </w:trPr>
        <w:tc>
          <w:tcPr>
            <w:tcW w:w="4416" w:type="dxa"/>
            <w:vAlign w:val="center"/>
          </w:tcPr>
          <w:p w14:paraId="3078BA6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22942AE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93EDB2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B6B1F7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2</w:t>
            </w:r>
          </w:p>
        </w:tc>
      </w:tr>
      <w:tr w:rsidR="00A12A33" w14:paraId="56586364" w14:textId="77777777" w:rsidTr="00362914">
        <w:trPr>
          <w:trHeight w:val="288"/>
        </w:trPr>
        <w:tc>
          <w:tcPr>
            <w:tcW w:w="4416" w:type="dxa"/>
            <w:vAlign w:val="center"/>
          </w:tcPr>
          <w:p w14:paraId="176026E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EC11A8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1235F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351DE1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8</w:t>
            </w:r>
          </w:p>
        </w:tc>
      </w:tr>
      <w:tr w:rsidR="00A12A33" w14:paraId="6D837916" w14:textId="77777777" w:rsidTr="00362914">
        <w:trPr>
          <w:trHeight w:val="288"/>
        </w:trPr>
        <w:tc>
          <w:tcPr>
            <w:tcW w:w="4416" w:type="dxa"/>
            <w:vAlign w:val="center"/>
          </w:tcPr>
          <w:p w14:paraId="17E9E42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02E334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1655F1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08FD03B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6</w:t>
            </w:r>
          </w:p>
        </w:tc>
      </w:tr>
      <w:tr w:rsidR="00A12A33" w14:paraId="446A7CE6" w14:textId="77777777" w:rsidTr="00362914">
        <w:trPr>
          <w:trHeight w:val="288"/>
        </w:trPr>
        <w:tc>
          <w:tcPr>
            <w:tcW w:w="4416" w:type="dxa"/>
            <w:vAlign w:val="center"/>
          </w:tcPr>
          <w:p w14:paraId="67C92E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22_LEFT_F_DENV4_22_RIGHT_R</w:t>
            </w:r>
          </w:p>
        </w:tc>
        <w:tc>
          <w:tcPr>
            <w:tcW w:w="1689" w:type="dxa"/>
            <w:vAlign w:val="bottom"/>
          </w:tcPr>
          <w:p w14:paraId="2C056D4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673ED4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706DEEA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6</w:t>
            </w:r>
          </w:p>
        </w:tc>
      </w:tr>
      <w:tr w:rsidR="00A12A33" w14:paraId="063D5EC4" w14:textId="77777777" w:rsidTr="00362914">
        <w:trPr>
          <w:trHeight w:val="288"/>
        </w:trPr>
        <w:tc>
          <w:tcPr>
            <w:tcW w:w="4416" w:type="dxa"/>
            <w:vAlign w:val="center"/>
          </w:tcPr>
          <w:p w14:paraId="44466EC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5D149F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7B3268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57EBA5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5</w:t>
            </w:r>
          </w:p>
        </w:tc>
      </w:tr>
      <w:tr w:rsidR="00A12A33" w14:paraId="457C9F2E" w14:textId="77777777" w:rsidTr="00362914">
        <w:trPr>
          <w:trHeight w:val="288"/>
        </w:trPr>
        <w:tc>
          <w:tcPr>
            <w:tcW w:w="4416" w:type="dxa"/>
            <w:vAlign w:val="center"/>
          </w:tcPr>
          <w:p w14:paraId="7B6939C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0EDB5AF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103CB7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468D9E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2</w:t>
            </w:r>
          </w:p>
        </w:tc>
      </w:tr>
      <w:tr w:rsidR="00A12A33" w14:paraId="7F10F9B0" w14:textId="77777777" w:rsidTr="00362914">
        <w:trPr>
          <w:trHeight w:val="288"/>
        </w:trPr>
        <w:tc>
          <w:tcPr>
            <w:tcW w:w="4416" w:type="dxa"/>
            <w:vAlign w:val="center"/>
          </w:tcPr>
          <w:p w14:paraId="58F371E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0E650AE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560EA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020E70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8</w:t>
            </w:r>
          </w:p>
        </w:tc>
      </w:tr>
      <w:tr w:rsidR="00A12A33" w14:paraId="7FD18D69" w14:textId="77777777" w:rsidTr="00362914">
        <w:trPr>
          <w:trHeight w:val="288"/>
        </w:trPr>
        <w:tc>
          <w:tcPr>
            <w:tcW w:w="4416" w:type="dxa"/>
            <w:vAlign w:val="center"/>
          </w:tcPr>
          <w:p w14:paraId="4947D11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632D75B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20A9C5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4C1C96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6</w:t>
            </w:r>
          </w:p>
        </w:tc>
      </w:tr>
      <w:tr w:rsidR="00A12A33" w14:paraId="4EA74975" w14:textId="77777777" w:rsidTr="00362914">
        <w:trPr>
          <w:trHeight w:val="288"/>
        </w:trPr>
        <w:tc>
          <w:tcPr>
            <w:tcW w:w="4416" w:type="dxa"/>
            <w:vAlign w:val="center"/>
          </w:tcPr>
          <w:p w14:paraId="252AE0A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17_LEFT_F_DEN4_R5525_R</w:t>
            </w:r>
          </w:p>
        </w:tc>
        <w:tc>
          <w:tcPr>
            <w:tcW w:w="1689" w:type="dxa"/>
            <w:vAlign w:val="bottom"/>
          </w:tcPr>
          <w:p w14:paraId="78F9CC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22319AC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640C806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4</w:t>
            </w:r>
          </w:p>
        </w:tc>
      </w:tr>
      <w:tr w:rsidR="00A12A33" w14:paraId="1D586453" w14:textId="77777777" w:rsidTr="00362914">
        <w:trPr>
          <w:trHeight w:val="288"/>
        </w:trPr>
        <w:tc>
          <w:tcPr>
            <w:tcW w:w="4416" w:type="dxa"/>
            <w:vAlign w:val="center"/>
          </w:tcPr>
          <w:p w14:paraId="02B9FD6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17_LEFT_F_DEN4_R5525_R</w:t>
            </w:r>
          </w:p>
        </w:tc>
        <w:tc>
          <w:tcPr>
            <w:tcW w:w="1689" w:type="dxa"/>
            <w:vAlign w:val="bottom"/>
          </w:tcPr>
          <w:p w14:paraId="343A06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311CC4D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37B7B2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4</w:t>
            </w:r>
          </w:p>
        </w:tc>
      </w:tr>
      <w:tr w:rsidR="00A12A33" w14:paraId="3757CDD6" w14:textId="77777777" w:rsidTr="00362914">
        <w:trPr>
          <w:trHeight w:val="288"/>
        </w:trPr>
        <w:tc>
          <w:tcPr>
            <w:tcW w:w="4416" w:type="dxa"/>
            <w:vAlign w:val="center"/>
          </w:tcPr>
          <w:p w14:paraId="630D946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1B02FB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5C772D4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311A79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1</w:t>
            </w:r>
          </w:p>
        </w:tc>
      </w:tr>
      <w:tr w:rsidR="00A12A33" w14:paraId="0A170CDA" w14:textId="77777777" w:rsidTr="00362914">
        <w:trPr>
          <w:trHeight w:val="288"/>
        </w:trPr>
        <w:tc>
          <w:tcPr>
            <w:tcW w:w="4416" w:type="dxa"/>
            <w:vAlign w:val="center"/>
          </w:tcPr>
          <w:p w14:paraId="3E804D2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B1BC2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52F90F1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37C48B0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0</w:t>
            </w:r>
          </w:p>
        </w:tc>
      </w:tr>
      <w:tr w:rsidR="00A12A33" w14:paraId="05F1E8C8" w14:textId="77777777" w:rsidTr="00362914">
        <w:trPr>
          <w:trHeight w:val="288"/>
        </w:trPr>
        <w:tc>
          <w:tcPr>
            <w:tcW w:w="4416" w:type="dxa"/>
            <w:vAlign w:val="center"/>
          </w:tcPr>
          <w:p w14:paraId="3154B13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191FFA7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7AD7FBB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4ADFC76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3</w:t>
            </w:r>
          </w:p>
        </w:tc>
      </w:tr>
      <w:tr w:rsidR="00A12A33" w14:paraId="50557C93" w14:textId="77777777" w:rsidTr="00362914">
        <w:trPr>
          <w:trHeight w:val="288"/>
        </w:trPr>
        <w:tc>
          <w:tcPr>
            <w:tcW w:w="4416" w:type="dxa"/>
            <w:vAlign w:val="center"/>
          </w:tcPr>
          <w:p w14:paraId="2C7BE7C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20_LEFT_F_DENV2_22_RIGHT_R</w:t>
            </w:r>
          </w:p>
        </w:tc>
        <w:tc>
          <w:tcPr>
            <w:tcW w:w="1689" w:type="dxa"/>
            <w:vAlign w:val="bottom"/>
          </w:tcPr>
          <w:p w14:paraId="2877435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26015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3B29DEC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1</w:t>
            </w:r>
          </w:p>
        </w:tc>
      </w:tr>
      <w:tr w:rsidR="00A12A33" w14:paraId="6D0C9F01" w14:textId="77777777" w:rsidTr="00362914">
        <w:trPr>
          <w:trHeight w:val="288"/>
        </w:trPr>
        <w:tc>
          <w:tcPr>
            <w:tcW w:w="4416" w:type="dxa"/>
            <w:vAlign w:val="center"/>
          </w:tcPr>
          <w:p w14:paraId="7A98E7E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7061E6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20C83A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3C74EF4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0</w:t>
            </w:r>
          </w:p>
        </w:tc>
      </w:tr>
      <w:tr w:rsidR="00A12A33" w14:paraId="1EF0B2DD" w14:textId="77777777" w:rsidTr="00362914">
        <w:trPr>
          <w:trHeight w:val="288"/>
        </w:trPr>
        <w:tc>
          <w:tcPr>
            <w:tcW w:w="4416" w:type="dxa"/>
            <w:vAlign w:val="center"/>
          </w:tcPr>
          <w:p w14:paraId="183CE14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729A1FB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DBF12D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46434D1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0</w:t>
            </w:r>
          </w:p>
        </w:tc>
      </w:tr>
      <w:tr w:rsidR="00A12A33" w14:paraId="17615005" w14:textId="77777777" w:rsidTr="00362914">
        <w:trPr>
          <w:trHeight w:val="288"/>
        </w:trPr>
        <w:tc>
          <w:tcPr>
            <w:tcW w:w="4416" w:type="dxa"/>
            <w:vAlign w:val="center"/>
          </w:tcPr>
          <w:p w14:paraId="130A7D6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1479F6A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25F8C9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5459E2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9</w:t>
            </w:r>
          </w:p>
        </w:tc>
      </w:tr>
      <w:tr w:rsidR="00A12A33" w14:paraId="573D1D59" w14:textId="77777777" w:rsidTr="00362914">
        <w:trPr>
          <w:trHeight w:val="288"/>
        </w:trPr>
        <w:tc>
          <w:tcPr>
            <w:tcW w:w="4416" w:type="dxa"/>
            <w:vAlign w:val="center"/>
          </w:tcPr>
          <w:p w14:paraId="0B477C7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507F11B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35D65DB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BD5E19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8</w:t>
            </w:r>
          </w:p>
        </w:tc>
      </w:tr>
      <w:tr w:rsidR="00A12A33" w14:paraId="36554909" w14:textId="77777777" w:rsidTr="00362914">
        <w:trPr>
          <w:trHeight w:val="288"/>
        </w:trPr>
        <w:tc>
          <w:tcPr>
            <w:tcW w:w="4416" w:type="dxa"/>
            <w:vAlign w:val="center"/>
          </w:tcPr>
          <w:p w14:paraId="5E9BCCF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1A127C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23F9F8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DD8EEF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6</w:t>
            </w:r>
          </w:p>
        </w:tc>
      </w:tr>
      <w:tr w:rsidR="00A12A33" w14:paraId="7B02D02F" w14:textId="77777777" w:rsidTr="00362914">
        <w:trPr>
          <w:trHeight w:val="288"/>
        </w:trPr>
        <w:tc>
          <w:tcPr>
            <w:tcW w:w="4416" w:type="dxa"/>
            <w:vAlign w:val="center"/>
          </w:tcPr>
          <w:p w14:paraId="00DFB21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0C0E63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34BAF9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99CAF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3</w:t>
            </w:r>
          </w:p>
        </w:tc>
      </w:tr>
      <w:tr w:rsidR="00A12A33" w14:paraId="04C75421" w14:textId="77777777" w:rsidTr="00362914">
        <w:trPr>
          <w:trHeight w:val="288"/>
        </w:trPr>
        <w:tc>
          <w:tcPr>
            <w:tcW w:w="4416" w:type="dxa"/>
            <w:vAlign w:val="center"/>
          </w:tcPr>
          <w:p w14:paraId="35F98CA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194CD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04A774E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73DB14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3</w:t>
            </w:r>
          </w:p>
        </w:tc>
      </w:tr>
      <w:tr w:rsidR="00A12A33" w14:paraId="17521A74" w14:textId="77777777" w:rsidTr="00362914">
        <w:trPr>
          <w:trHeight w:val="288"/>
        </w:trPr>
        <w:tc>
          <w:tcPr>
            <w:tcW w:w="4416" w:type="dxa"/>
            <w:vAlign w:val="center"/>
          </w:tcPr>
          <w:p w14:paraId="6DF32D3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51A457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7BE6A4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5A4EAD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2</w:t>
            </w:r>
          </w:p>
        </w:tc>
      </w:tr>
      <w:tr w:rsidR="00A12A33" w14:paraId="308FB15E" w14:textId="77777777" w:rsidTr="00362914">
        <w:trPr>
          <w:trHeight w:val="288"/>
        </w:trPr>
        <w:tc>
          <w:tcPr>
            <w:tcW w:w="4416" w:type="dxa"/>
            <w:vAlign w:val="center"/>
          </w:tcPr>
          <w:p w14:paraId="43CD8D3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FB0205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62D6B3B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1B9D0E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1</w:t>
            </w:r>
          </w:p>
        </w:tc>
      </w:tr>
      <w:tr w:rsidR="00A12A33" w14:paraId="0BAE44A2" w14:textId="77777777" w:rsidTr="00362914">
        <w:trPr>
          <w:trHeight w:val="288"/>
        </w:trPr>
        <w:tc>
          <w:tcPr>
            <w:tcW w:w="4416" w:type="dxa"/>
            <w:vAlign w:val="center"/>
          </w:tcPr>
          <w:p w14:paraId="1394244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353FF2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713DB89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67DFB1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1</w:t>
            </w:r>
          </w:p>
        </w:tc>
      </w:tr>
      <w:tr w:rsidR="00A12A33" w14:paraId="4ACC4537" w14:textId="77777777" w:rsidTr="00362914">
        <w:trPr>
          <w:trHeight w:val="288"/>
        </w:trPr>
        <w:tc>
          <w:tcPr>
            <w:tcW w:w="4416" w:type="dxa"/>
            <w:vAlign w:val="center"/>
          </w:tcPr>
          <w:p w14:paraId="378BB7D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0618ADC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7BCEF8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4E310CF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6</w:t>
            </w:r>
          </w:p>
        </w:tc>
      </w:tr>
      <w:tr w:rsidR="00A12A33" w14:paraId="3FE106FA" w14:textId="77777777" w:rsidTr="00362914">
        <w:trPr>
          <w:trHeight w:val="288"/>
        </w:trPr>
        <w:tc>
          <w:tcPr>
            <w:tcW w:w="4416" w:type="dxa"/>
            <w:vAlign w:val="center"/>
          </w:tcPr>
          <w:p w14:paraId="198819C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15510BF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1447FB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1BE51EF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6</w:t>
            </w:r>
          </w:p>
        </w:tc>
      </w:tr>
      <w:tr w:rsidR="00A12A33" w14:paraId="76C967A8" w14:textId="77777777" w:rsidTr="00362914">
        <w:trPr>
          <w:trHeight w:val="288"/>
        </w:trPr>
        <w:tc>
          <w:tcPr>
            <w:tcW w:w="4416" w:type="dxa"/>
            <w:vAlign w:val="center"/>
          </w:tcPr>
          <w:p w14:paraId="36D56F3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3518C5B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12658F1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5D2F332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1</w:t>
            </w:r>
          </w:p>
        </w:tc>
      </w:tr>
      <w:tr w:rsidR="00A12A33" w14:paraId="6DBBBB00" w14:textId="77777777" w:rsidTr="00362914">
        <w:trPr>
          <w:trHeight w:val="288"/>
        </w:trPr>
        <w:tc>
          <w:tcPr>
            <w:tcW w:w="4416" w:type="dxa"/>
            <w:vAlign w:val="center"/>
          </w:tcPr>
          <w:p w14:paraId="279A7CB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CB016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A6C921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722E1A8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0</w:t>
            </w:r>
          </w:p>
        </w:tc>
      </w:tr>
      <w:tr w:rsidR="00A12A33" w14:paraId="012FA6C0" w14:textId="77777777" w:rsidTr="00362914">
        <w:trPr>
          <w:trHeight w:val="288"/>
        </w:trPr>
        <w:tc>
          <w:tcPr>
            <w:tcW w:w="4416" w:type="dxa"/>
            <w:vAlign w:val="center"/>
          </w:tcPr>
          <w:p w14:paraId="5601DDD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0A78D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6F1A9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101142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8</w:t>
            </w:r>
          </w:p>
        </w:tc>
      </w:tr>
      <w:tr w:rsidR="00A12A33" w14:paraId="4DB716BF" w14:textId="77777777" w:rsidTr="00362914">
        <w:trPr>
          <w:trHeight w:val="288"/>
        </w:trPr>
        <w:tc>
          <w:tcPr>
            <w:tcW w:w="4416" w:type="dxa"/>
            <w:vAlign w:val="center"/>
          </w:tcPr>
          <w:p w14:paraId="1C1CCD3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7F9C36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63C9EE2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54C2BC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7</w:t>
            </w:r>
          </w:p>
        </w:tc>
      </w:tr>
      <w:tr w:rsidR="00A12A33" w14:paraId="35D70046" w14:textId="77777777" w:rsidTr="00362914">
        <w:trPr>
          <w:trHeight w:val="288"/>
        </w:trPr>
        <w:tc>
          <w:tcPr>
            <w:tcW w:w="4416" w:type="dxa"/>
            <w:vAlign w:val="center"/>
          </w:tcPr>
          <w:p w14:paraId="03F08D6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E6D977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0D586B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140F9BC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6</w:t>
            </w:r>
          </w:p>
        </w:tc>
      </w:tr>
      <w:tr w:rsidR="00A12A33" w14:paraId="4C7568B8" w14:textId="77777777" w:rsidTr="00362914">
        <w:trPr>
          <w:trHeight w:val="288"/>
        </w:trPr>
        <w:tc>
          <w:tcPr>
            <w:tcW w:w="4416" w:type="dxa"/>
            <w:vAlign w:val="center"/>
          </w:tcPr>
          <w:p w14:paraId="14324A0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684DFA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1294CC6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717264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6</w:t>
            </w:r>
          </w:p>
        </w:tc>
      </w:tr>
      <w:tr w:rsidR="00A12A33" w14:paraId="418437F5" w14:textId="77777777" w:rsidTr="00362914">
        <w:trPr>
          <w:trHeight w:val="288"/>
        </w:trPr>
        <w:tc>
          <w:tcPr>
            <w:tcW w:w="4416" w:type="dxa"/>
            <w:vAlign w:val="center"/>
          </w:tcPr>
          <w:p w14:paraId="4F3F299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452B826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135E57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BB09D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6</w:t>
            </w:r>
          </w:p>
        </w:tc>
      </w:tr>
      <w:tr w:rsidR="00A12A33" w14:paraId="70997700" w14:textId="77777777" w:rsidTr="00362914">
        <w:trPr>
          <w:trHeight w:val="288"/>
        </w:trPr>
        <w:tc>
          <w:tcPr>
            <w:tcW w:w="4416" w:type="dxa"/>
            <w:vAlign w:val="center"/>
          </w:tcPr>
          <w:p w14:paraId="086390F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6EBC26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317F20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08AD04B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6</w:t>
            </w:r>
          </w:p>
        </w:tc>
      </w:tr>
      <w:tr w:rsidR="00A12A33" w14:paraId="62CD3DD4" w14:textId="77777777" w:rsidTr="00362914">
        <w:trPr>
          <w:trHeight w:val="288"/>
        </w:trPr>
        <w:tc>
          <w:tcPr>
            <w:tcW w:w="4416" w:type="dxa"/>
            <w:vAlign w:val="center"/>
          </w:tcPr>
          <w:p w14:paraId="4A773B8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5B328B1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3D0FF42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815AE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5</w:t>
            </w:r>
          </w:p>
        </w:tc>
      </w:tr>
      <w:tr w:rsidR="00A12A33" w14:paraId="6012088C" w14:textId="77777777" w:rsidTr="00362914">
        <w:trPr>
          <w:trHeight w:val="288"/>
        </w:trPr>
        <w:tc>
          <w:tcPr>
            <w:tcW w:w="4416" w:type="dxa"/>
            <w:vAlign w:val="center"/>
          </w:tcPr>
          <w:p w14:paraId="76C9D72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384F53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565088A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A97E3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5</w:t>
            </w:r>
          </w:p>
        </w:tc>
      </w:tr>
      <w:tr w:rsidR="00A12A33" w14:paraId="643E3D70" w14:textId="77777777" w:rsidTr="00362914">
        <w:trPr>
          <w:trHeight w:val="288"/>
        </w:trPr>
        <w:tc>
          <w:tcPr>
            <w:tcW w:w="4416" w:type="dxa"/>
            <w:vAlign w:val="center"/>
          </w:tcPr>
          <w:p w14:paraId="2EDEC01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327B4AE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EF479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3E5DC3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4</w:t>
            </w:r>
          </w:p>
        </w:tc>
      </w:tr>
      <w:tr w:rsidR="00A12A33" w14:paraId="1B7EB179" w14:textId="77777777" w:rsidTr="00362914">
        <w:trPr>
          <w:trHeight w:val="288"/>
        </w:trPr>
        <w:tc>
          <w:tcPr>
            <w:tcW w:w="4416" w:type="dxa"/>
            <w:vAlign w:val="center"/>
          </w:tcPr>
          <w:p w14:paraId="42C7DD8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0889ACA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4B24AA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66E5DD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3</w:t>
            </w:r>
          </w:p>
        </w:tc>
      </w:tr>
      <w:tr w:rsidR="00A12A33" w14:paraId="7BA18FB0" w14:textId="77777777" w:rsidTr="00362914">
        <w:trPr>
          <w:trHeight w:val="288"/>
        </w:trPr>
        <w:tc>
          <w:tcPr>
            <w:tcW w:w="4416" w:type="dxa"/>
            <w:vAlign w:val="center"/>
          </w:tcPr>
          <w:p w14:paraId="666B3E8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3B4ABD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3D54A60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73721BC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2</w:t>
            </w:r>
          </w:p>
        </w:tc>
      </w:tr>
      <w:tr w:rsidR="00A12A33" w14:paraId="6B76BA8E" w14:textId="77777777" w:rsidTr="00362914">
        <w:trPr>
          <w:trHeight w:val="288"/>
        </w:trPr>
        <w:tc>
          <w:tcPr>
            <w:tcW w:w="4416" w:type="dxa"/>
            <w:vAlign w:val="center"/>
          </w:tcPr>
          <w:p w14:paraId="00125BD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5B59CED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1F60435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B03CA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1</w:t>
            </w:r>
          </w:p>
        </w:tc>
      </w:tr>
      <w:tr w:rsidR="00A12A33" w14:paraId="65FCC683" w14:textId="77777777" w:rsidTr="00362914">
        <w:trPr>
          <w:trHeight w:val="288"/>
        </w:trPr>
        <w:tc>
          <w:tcPr>
            <w:tcW w:w="4416" w:type="dxa"/>
            <w:vAlign w:val="center"/>
          </w:tcPr>
          <w:p w14:paraId="44DFCDF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8ECC0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DA433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6F5D36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0</w:t>
            </w:r>
          </w:p>
        </w:tc>
      </w:tr>
      <w:tr w:rsidR="00A12A33" w14:paraId="69DFFDBA" w14:textId="77777777" w:rsidTr="00362914">
        <w:trPr>
          <w:trHeight w:val="288"/>
        </w:trPr>
        <w:tc>
          <w:tcPr>
            <w:tcW w:w="4416" w:type="dxa"/>
            <w:vAlign w:val="center"/>
          </w:tcPr>
          <w:p w14:paraId="2D58795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3632D73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7773B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421A5B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9</w:t>
            </w:r>
          </w:p>
        </w:tc>
      </w:tr>
      <w:tr w:rsidR="00A12A33" w14:paraId="1B22742D" w14:textId="77777777" w:rsidTr="00362914">
        <w:trPr>
          <w:trHeight w:val="288"/>
        </w:trPr>
        <w:tc>
          <w:tcPr>
            <w:tcW w:w="4416" w:type="dxa"/>
            <w:vAlign w:val="center"/>
          </w:tcPr>
          <w:p w14:paraId="5115C00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4A73D4B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58B4F9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31C62FB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9</w:t>
            </w:r>
          </w:p>
        </w:tc>
      </w:tr>
      <w:tr w:rsidR="00A12A33" w14:paraId="1C8479BC" w14:textId="77777777" w:rsidTr="00362914">
        <w:trPr>
          <w:trHeight w:val="288"/>
        </w:trPr>
        <w:tc>
          <w:tcPr>
            <w:tcW w:w="4416" w:type="dxa"/>
            <w:vAlign w:val="center"/>
          </w:tcPr>
          <w:p w14:paraId="13CFA84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076B18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484B7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7286129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8</w:t>
            </w:r>
          </w:p>
        </w:tc>
      </w:tr>
      <w:tr w:rsidR="00A12A33" w14:paraId="60981905" w14:textId="77777777" w:rsidTr="00362914">
        <w:trPr>
          <w:trHeight w:val="288"/>
        </w:trPr>
        <w:tc>
          <w:tcPr>
            <w:tcW w:w="4416" w:type="dxa"/>
            <w:vAlign w:val="center"/>
          </w:tcPr>
          <w:p w14:paraId="213EE86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05669F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4D0A29B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9EE28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8</w:t>
            </w:r>
          </w:p>
        </w:tc>
      </w:tr>
      <w:tr w:rsidR="00A12A33" w14:paraId="3A170DEA" w14:textId="77777777" w:rsidTr="00362914">
        <w:trPr>
          <w:trHeight w:val="288"/>
        </w:trPr>
        <w:tc>
          <w:tcPr>
            <w:tcW w:w="4416" w:type="dxa"/>
            <w:vAlign w:val="center"/>
          </w:tcPr>
          <w:p w14:paraId="4604D1C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41F158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2CBB5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BFED3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7</w:t>
            </w:r>
          </w:p>
        </w:tc>
      </w:tr>
      <w:tr w:rsidR="00A12A33" w14:paraId="3F00F7AD" w14:textId="77777777" w:rsidTr="00362914">
        <w:trPr>
          <w:trHeight w:val="288"/>
        </w:trPr>
        <w:tc>
          <w:tcPr>
            <w:tcW w:w="4416" w:type="dxa"/>
            <w:vAlign w:val="center"/>
          </w:tcPr>
          <w:p w14:paraId="217D99A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6A7C9F1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49F0261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1CF35B4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7</w:t>
            </w:r>
          </w:p>
        </w:tc>
      </w:tr>
      <w:tr w:rsidR="00A12A33" w14:paraId="530E8CFA" w14:textId="77777777" w:rsidTr="00362914">
        <w:trPr>
          <w:trHeight w:val="288"/>
        </w:trPr>
        <w:tc>
          <w:tcPr>
            <w:tcW w:w="4416" w:type="dxa"/>
            <w:vAlign w:val="center"/>
          </w:tcPr>
          <w:p w14:paraId="232A75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2EEF436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2BFAB7A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C64D36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6</w:t>
            </w:r>
          </w:p>
        </w:tc>
      </w:tr>
      <w:tr w:rsidR="00A12A33" w14:paraId="10348F13" w14:textId="77777777" w:rsidTr="00362914">
        <w:trPr>
          <w:trHeight w:val="288"/>
        </w:trPr>
        <w:tc>
          <w:tcPr>
            <w:tcW w:w="4416" w:type="dxa"/>
            <w:vAlign w:val="center"/>
          </w:tcPr>
          <w:p w14:paraId="7043310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CBBD9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2D96603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CF64EA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5</w:t>
            </w:r>
          </w:p>
        </w:tc>
      </w:tr>
      <w:tr w:rsidR="00A12A33" w14:paraId="12E28603" w14:textId="77777777" w:rsidTr="00362914">
        <w:trPr>
          <w:trHeight w:val="288"/>
        </w:trPr>
        <w:tc>
          <w:tcPr>
            <w:tcW w:w="4416" w:type="dxa"/>
            <w:vAlign w:val="center"/>
          </w:tcPr>
          <w:p w14:paraId="4B61921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792F1D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1F8E95B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3C11D3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5</w:t>
            </w:r>
          </w:p>
        </w:tc>
      </w:tr>
      <w:tr w:rsidR="00A12A33" w14:paraId="7B036DEA" w14:textId="77777777" w:rsidTr="00362914">
        <w:trPr>
          <w:trHeight w:val="288"/>
        </w:trPr>
        <w:tc>
          <w:tcPr>
            <w:tcW w:w="4416" w:type="dxa"/>
            <w:vAlign w:val="center"/>
          </w:tcPr>
          <w:p w14:paraId="173BDE4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ECC3F8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2CAE458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34AD64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4</w:t>
            </w:r>
          </w:p>
        </w:tc>
      </w:tr>
      <w:tr w:rsidR="00A12A33" w14:paraId="18851DA4" w14:textId="77777777" w:rsidTr="00362914">
        <w:trPr>
          <w:trHeight w:val="288"/>
        </w:trPr>
        <w:tc>
          <w:tcPr>
            <w:tcW w:w="4416" w:type="dxa"/>
            <w:vAlign w:val="center"/>
          </w:tcPr>
          <w:p w14:paraId="4D9C9EF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C8B7EC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E8AE3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1482A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2</w:t>
            </w:r>
          </w:p>
        </w:tc>
      </w:tr>
      <w:tr w:rsidR="00A12A33" w14:paraId="2D129788" w14:textId="77777777" w:rsidTr="00362914">
        <w:trPr>
          <w:trHeight w:val="288"/>
        </w:trPr>
        <w:tc>
          <w:tcPr>
            <w:tcW w:w="4416" w:type="dxa"/>
            <w:vAlign w:val="center"/>
          </w:tcPr>
          <w:p w14:paraId="45CED46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AB7334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51363B8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89667A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2</w:t>
            </w:r>
          </w:p>
        </w:tc>
      </w:tr>
      <w:tr w:rsidR="00A12A33" w14:paraId="48888F16" w14:textId="77777777" w:rsidTr="00362914">
        <w:trPr>
          <w:trHeight w:val="288"/>
        </w:trPr>
        <w:tc>
          <w:tcPr>
            <w:tcW w:w="4416" w:type="dxa"/>
            <w:vAlign w:val="center"/>
          </w:tcPr>
          <w:p w14:paraId="3D4C028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280A42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2CA8BE1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0917D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2</w:t>
            </w:r>
          </w:p>
        </w:tc>
      </w:tr>
      <w:tr w:rsidR="00A12A33" w14:paraId="1DA08868" w14:textId="77777777" w:rsidTr="00362914">
        <w:trPr>
          <w:trHeight w:val="288"/>
        </w:trPr>
        <w:tc>
          <w:tcPr>
            <w:tcW w:w="4416" w:type="dxa"/>
            <w:vAlign w:val="center"/>
          </w:tcPr>
          <w:p w14:paraId="39E614F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4ABDFB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7570CAC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0320D53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2</w:t>
            </w:r>
          </w:p>
        </w:tc>
      </w:tr>
      <w:tr w:rsidR="00A12A33" w14:paraId="5BFC9235" w14:textId="77777777" w:rsidTr="00362914">
        <w:trPr>
          <w:trHeight w:val="288"/>
        </w:trPr>
        <w:tc>
          <w:tcPr>
            <w:tcW w:w="4416" w:type="dxa"/>
            <w:vAlign w:val="center"/>
          </w:tcPr>
          <w:p w14:paraId="329DC71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69EA940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73D4A2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553695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0</w:t>
            </w:r>
          </w:p>
        </w:tc>
      </w:tr>
      <w:tr w:rsidR="00A12A33" w14:paraId="41F4142E" w14:textId="77777777" w:rsidTr="00362914">
        <w:trPr>
          <w:trHeight w:val="288"/>
        </w:trPr>
        <w:tc>
          <w:tcPr>
            <w:tcW w:w="4416" w:type="dxa"/>
            <w:vAlign w:val="center"/>
          </w:tcPr>
          <w:p w14:paraId="0381DB2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7C1A0E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4A4715D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241E85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0</w:t>
            </w:r>
          </w:p>
        </w:tc>
      </w:tr>
      <w:tr w:rsidR="00A12A33" w14:paraId="259D53E8" w14:textId="77777777" w:rsidTr="00362914">
        <w:trPr>
          <w:trHeight w:val="288"/>
        </w:trPr>
        <w:tc>
          <w:tcPr>
            <w:tcW w:w="4416" w:type="dxa"/>
            <w:vAlign w:val="center"/>
          </w:tcPr>
          <w:p w14:paraId="4BB707A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47AD24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584EC72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13ABE2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0</w:t>
            </w:r>
          </w:p>
        </w:tc>
      </w:tr>
      <w:tr w:rsidR="00A12A33" w14:paraId="412F9BDA" w14:textId="77777777" w:rsidTr="00362914">
        <w:trPr>
          <w:trHeight w:val="288"/>
        </w:trPr>
        <w:tc>
          <w:tcPr>
            <w:tcW w:w="4416" w:type="dxa"/>
            <w:vAlign w:val="center"/>
          </w:tcPr>
          <w:p w14:paraId="1FA8A32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2388E28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566D4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4FC61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0</w:t>
            </w:r>
          </w:p>
        </w:tc>
      </w:tr>
      <w:tr w:rsidR="00A12A33" w14:paraId="1B352974" w14:textId="77777777" w:rsidTr="00362914">
        <w:trPr>
          <w:trHeight w:val="288"/>
        </w:trPr>
        <w:tc>
          <w:tcPr>
            <w:tcW w:w="4416" w:type="dxa"/>
            <w:vAlign w:val="center"/>
          </w:tcPr>
          <w:p w14:paraId="5A7AD21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11_LEFT_F_DENV2_13_RIGHT_R</w:t>
            </w:r>
          </w:p>
        </w:tc>
        <w:tc>
          <w:tcPr>
            <w:tcW w:w="1689" w:type="dxa"/>
            <w:vAlign w:val="bottom"/>
          </w:tcPr>
          <w:p w14:paraId="34DA724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3B5FEB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69E542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9</w:t>
            </w:r>
          </w:p>
        </w:tc>
      </w:tr>
      <w:tr w:rsidR="00A12A33" w14:paraId="49CD70B6" w14:textId="77777777" w:rsidTr="00362914">
        <w:trPr>
          <w:trHeight w:val="288"/>
        </w:trPr>
        <w:tc>
          <w:tcPr>
            <w:tcW w:w="4416" w:type="dxa"/>
            <w:vAlign w:val="center"/>
          </w:tcPr>
          <w:p w14:paraId="618411C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2AA891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35AC92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4CE35F5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9</w:t>
            </w:r>
          </w:p>
        </w:tc>
      </w:tr>
      <w:tr w:rsidR="00A12A33" w14:paraId="59F552BA" w14:textId="77777777" w:rsidTr="00362914">
        <w:trPr>
          <w:trHeight w:val="288"/>
        </w:trPr>
        <w:tc>
          <w:tcPr>
            <w:tcW w:w="4416" w:type="dxa"/>
            <w:vAlign w:val="center"/>
          </w:tcPr>
          <w:p w14:paraId="6969C35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978D16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4B06379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489011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8</w:t>
            </w:r>
          </w:p>
        </w:tc>
      </w:tr>
      <w:tr w:rsidR="00A12A33" w14:paraId="664B276F" w14:textId="77777777" w:rsidTr="00362914">
        <w:trPr>
          <w:trHeight w:val="288"/>
        </w:trPr>
        <w:tc>
          <w:tcPr>
            <w:tcW w:w="4416" w:type="dxa"/>
            <w:vAlign w:val="center"/>
          </w:tcPr>
          <w:p w14:paraId="33737E8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70CA4D3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1C015C6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B4377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7</w:t>
            </w:r>
          </w:p>
        </w:tc>
      </w:tr>
      <w:tr w:rsidR="00A12A33" w14:paraId="47CE6E90" w14:textId="77777777" w:rsidTr="00362914">
        <w:trPr>
          <w:trHeight w:val="288"/>
        </w:trPr>
        <w:tc>
          <w:tcPr>
            <w:tcW w:w="4416" w:type="dxa"/>
            <w:vAlign w:val="center"/>
          </w:tcPr>
          <w:p w14:paraId="6C34BC7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3E2E233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0B0947F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7E1A08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7</w:t>
            </w:r>
          </w:p>
        </w:tc>
      </w:tr>
      <w:tr w:rsidR="00A12A33" w14:paraId="13FCCC4A" w14:textId="77777777" w:rsidTr="00362914">
        <w:trPr>
          <w:trHeight w:val="288"/>
        </w:trPr>
        <w:tc>
          <w:tcPr>
            <w:tcW w:w="4416" w:type="dxa"/>
            <w:vAlign w:val="center"/>
          </w:tcPr>
          <w:p w14:paraId="557468C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DE535D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0D4E9FB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1C5215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7</w:t>
            </w:r>
          </w:p>
        </w:tc>
      </w:tr>
      <w:tr w:rsidR="00A12A33" w14:paraId="47A7A959" w14:textId="77777777" w:rsidTr="00362914">
        <w:trPr>
          <w:trHeight w:val="288"/>
        </w:trPr>
        <w:tc>
          <w:tcPr>
            <w:tcW w:w="4416" w:type="dxa"/>
            <w:vAlign w:val="center"/>
          </w:tcPr>
          <w:p w14:paraId="6435EF3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042659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4E51263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1A3393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6</w:t>
            </w:r>
          </w:p>
        </w:tc>
      </w:tr>
      <w:tr w:rsidR="00A12A33" w14:paraId="4B806F70" w14:textId="77777777" w:rsidTr="00362914">
        <w:trPr>
          <w:trHeight w:val="288"/>
        </w:trPr>
        <w:tc>
          <w:tcPr>
            <w:tcW w:w="4416" w:type="dxa"/>
            <w:vAlign w:val="center"/>
          </w:tcPr>
          <w:p w14:paraId="06189F2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799DD97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37AC2BE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31C30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6</w:t>
            </w:r>
          </w:p>
        </w:tc>
      </w:tr>
      <w:tr w:rsidR="00A12A33" w14:paraId="6DF006B2" w14:textId="77777777" w:rsidTr="00362914">
        <w:trPr>
          <w:trHeight w:val="288"/>
        </w:trPr>
        <w:tc>
          <w:tcPr>
            <w:tcW w:w="4416" w:type="dxa"/>
            <w:vAlign w:val="center"/>
          </w:tcPr>
          <w:p w14:paraId="193FF51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45A9CE7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1E6383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6AB99E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6</w:t>
            </w:r>
          </w:p>
        </w:tc>
      </w:tr>
      <w:tr w:rsidR="00A12A33" w14:paraId="660794BD" w14:textId="77777777" w:rsidTr="00362914">
        <w:trPr>
          <w:trHeight w:val="288"/>
        </w:trPr>
        <w:tc>
          <w:tcPr>
            <w:tcW w:w="4416" w:type="dxa"/>
            <w:vAlign w:val="center"/>
          </w:tcPr>
          <w:p w14:paraId="2C3DD58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B3631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915EC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92FB38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6</w:t>
            </w:r>
          </w:p>
        </w:tc>
      </w:tr>
      <w:tr w:rsidR="00A12A33" w14:paraId="0C5A4D53" w14:textId="77777777" w:rsidTr="00362914">
        <w:trPr>
          <w:trHeight w:val="288"/>
        </w:trPr>
        <w:tc>
          <w:tcPr>
            <w:tcW w:w="4416" w:type="dxa"/>
            <w:vAlign w:val="center"/>
          </w:tcPr>
          <w:p w14:paraId="4BE20E2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A467CF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3D34AE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906FE6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5</w:t>
            </w:r>
          </w:p>
        </w:tc>
      </w:tr>
      <w:tr w:rsidR="00A12A33" w14:paraId="7E065932" w14:textId="77777777" w:rsidTr="00362914">
        <w:trPr>
          <w:trHeight w:val="288"/>
        </w:trPr>
        <w:tc>
          <w:tcPr>
            <w:tcW w:w="4416" w:type="dxa"/>
            <w:vAlign w:val="center"/>
          </w:tcPr>
          <w:p w14:paraId="7F551A7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7EE4C1E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8EFE58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16455CD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5</w:t>
            </w:r>
          </w:p>
        </w:tc>
      </w:tr>
      <w:tr w:rsidR="00A12A33" w14:paraId="29E27ADC" w14:textId="77777777" w:rsidTr="00362914">
        <w:trPr>
          <w:trHeight w:val="288"/>
        </w:trPr>
        <w:tc>
          <w:tcPr>
            <w:tcW w:w="4416" w:type="dxa"/>
            <w:vAlign w:val="center"/>
          </w:tcPr>
          <w:p w14:paraId="5498D7D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069E072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778498F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34EE027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5</w:t>
            </w:r>
          </w:p>
        </w:tc>
      </w:tr>
      <w:tr w:rsidR="00A12A33" w14:paraId="7A54D8B1" w14:textId="77777777" w:rsidTr="00362914">
        <w:trPr>
          <w:trHeight w:val="288"/>
        </w:trPr>
        <w:tc>
          <w:tcPr>
            <w:tcW w:w="4416" w:type="dxa"/>
            <w:vAlign w:val="center"/>
          </w:tcPr>
          <w:p w14:paraId="709010A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61DBC27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46C11DE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9A6429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5</w:t>
            </w:r>
          </w:p>
        </w:tc>
      </w:tr>
      <w:tr w:rsidR="00A12A33" w14:paraId="1D68BA29" w14:textId="77777777" w:rsidTr="00362914">
        <w:trPr>
          <w:trHeight w:val="288"/>
        </w:trPr>
        <w:tc>
          <w:tcPr>
            <w:tcW w:w="4416" w:type="dxa"/>
            <w:vAlign w:val="center"/>
          </w:tcPr>
          <w:p w14:paraId="2409EFA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2C3C463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1F5E96A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AC75D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4</w:t>
            </w:r>
          </w:p>
        </w:tc>
      </w:tr>
      <w:tr w:rsidR="00A12A33" w14:paraId="1BC6D134" w14:textId="77777777" w:rsidTr="00362914">
        <w:trPr>
          <w:trHeight w:val="288"/>
        </w:trPr>
        <w:tc>
          <w:tcPr>
            <w:tcW w:w="4416" w:type="dxa"/>
            <w:vAlign w:val="center"/>
          </w:tcPr>
          <w:p w14:paraId="55BA665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6AF4572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3AC0DE5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41F9C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3</w:t>
            </w:r>
          </w:p>
        </w:tc>
      </w:tr>
      <w:tr w:rsidR="00A12A33" w14:paraId="24594B8C" w14:textId="77777777" w:rsidTr="00362914">
        <w:trPr>
          <w:trHeight w:val="288"/>
        </w:trPr>
        <w:tc>
          <w:tcPr>
            <w:tcW w:w="4416" w:type="dxa"/>
            <w:vAlign w:val="center"/>
          </w:tcPr>
          <w:p w14:paraId="35547FE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05BB636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0E095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2DC9BF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3</w:t>
            </w:r>
          </w:p>
        </w:tc>
      </w:tr>
      <w:tr w:rsidR="00A12A33" w14:paraId="4102234B" w14:textId="77777777" w:rsidTr="00362914">
        <w:trPr>
          <w:trHeight w:val="288"/>
        </w:trPr>
        <w:tc>
          <w:tcPr>
            <w:tcW w:w="4416" w:type="dxa"/>
            <w:vAlign w:val="center"/>
          </w:tcPr>
          <w:p w14:paraId="10B40AD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6115AF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42DB5C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74717E2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3</w:t>
            </w:r>
          </w:p>
        </w:tc>
      </w:tr>
      <w:tr w:rsidR="00A12A33" w14:paraId="3AFFD259" w14:textId="77777777" w:rsidTr="00362914">
        <w:trPr>
          <w:trHeight w:val="288"/>
        </w:trPr>
        <w:tc>
          <w:tcPr>
            <w:tcW w:w="4416" w:type="dxa"/>
            <w:vAlign w:val="center"/>
          </w:tcPr>
          <w:p w14:paraId="0A10CED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41DBB25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2456BD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E9F94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3</w:t>
            </w:r>
          </w:p>
        </w:tc>
      </w:tr>
      <w:tr w:rsidR="00A12A33" w14:paraId="4E2A7A78" w14:textId="77777777" w:rsidTr="00362914">
        <w:trPr>
          <w:trHeight w:val="288"/>
        </w:trPr>
        <w:tc>
          <w:tcPr>
            <w:tcW w:w="4416" w:type="dxa"/>
            <w:vAlign w:val="center"/>
          </w:tcPr>
          <w:p w14:paraId="0335847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72689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C86A07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33C6013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3</w:t>
            </w:r>
          </w:p>
        </w:tc>
      </w:tr>
      <w:tr w:rsidR="00A12A33" w14:paraId="772BF8B5" w14:textId="77777777" w:rsidTr="00362914">
        <w:trPr>
          <w:trHeight w:val="288"/>
        </w:trPr>
        <w:tc>
          <w:tcPr>
            <w:tcW w:w="4416" w:type="dxa"/>
            <w:vAlign w:val="center"/>
          </w:tcPr>
          <w:p w14:paraId="4EA92A5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4ACAB9F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E4C97C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3B66F0A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2</w:t>
            </w:r>
          </w:p>
        </w:tc>
      </w:tr>
      <w:tr w:rsidR="00A12A33" w14:paraId="6A373E74" w14:textId="77777777" w:rsidTr="00362914">
        <w:trPr>
          <w:trHeight w:val="288"/>
        </w:trPr>
        <w:tc>
          <w:tcPr>
            <w:tcW w:w="4416" w:type="dxa"/>
            <w:vAlign w:val="center"/>
          </w:tcPr>
          <w:p w14:paraId="6CF12C1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B36582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6EE1E2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6AB9852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2</w:t>
            </w:r>
          </w:p>
        </w:tc>
      </w:tr>
      <w:tr w:rsidR="00A12A33" w14:paraId="0AA6820D" w14:textId="77777777" w:rsidTr="00362914">
        <w:trPr>
          <w:trHeight w:val="288"/>
        </w:trPr>
        <w:tc>
          <w:tcPr>
            <w:tcW w:w="4416" w:type="dxa"/>
            <w:vAlign w:val="center"/>
          </w:tcPr>
          <w:p w14:paraId="6463D4E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4ECCB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6B39D04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3F860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2</w:t>
            </w:r>
          </w:p>
        </w:tc>
      </w:tr>
      <w:tr w:rsidR="00A12A33" w14:paraId="5BA96B6B" w14:textId="77777777" w:rsidTr="00362914">
        <w:trPr>
          <w:trHeight w:val="288"/>
        </w:trPr>
        <w:tc>
          <w:tcPr>
            <w:tcW w:w="4416" w:type="dxa"/>
            <w:vAlign w:val="center"/>
          </w:tcPr>
          <w:p w14:paraId="30D7DD9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645C3A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4145C1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C267D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2</w:t>
            </w:r>
          </w:p>
        </w:tc>
      </w:tr>
      <w:tr w:rsidR="00A12A33" w14:paraId="710920F0" w14:textId="77777777" w:rsidTr="00362914">
        <w:trPr>
          <w:trHeight w:val="288"/>
        </w:trPr>
        <w:tc>
          <w:tcPr>
            <w:tcW w:w="4416" w:type="dxa"/>
            <w:vAlign w:val="center"/>
          </w:tcPr>
          <w:p w14:paraId="0D8AD27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1BA17D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B30AA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1501619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w:t>
            </w:r>
          </w:p>
        </w:tc>
      </w:tr>
      <w:tr w:rsidR="00A12A33" w14:paraId="36208584" w14:textId="77777777" w:rsidTr="00362914">
        <w:trPr>
          <w:trHeight w:val="288"/>
        </w:trPr>
        <w:tc>
          <w:tcPr>
            <w:tcW w:w="4416" w:type="dxa"/>
            <w:vAlign w:val="center"/>
          </w:tcPr>
          <w:p w14:paraId="06417D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1979F5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76D649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5DC0E6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w:t>
            </w:r>
          </w:p>
        </w:tc>
      </w:tr>
      <w:tr w:rsidR="00A12A33" w14:paraId="243E1EFE" w14:textId="77777777" w:rsidTr="00362914">
        <w:trPr>
          <w:trHeight w:val="288"/>
        </w:trPr>
        <w:tc>
          <w:tcPr>
            <w:tcW w:w="4416" w:type="dxa"/>
            <w:vAlign w:val="center"/>
          </w:tcPr>
          <w:p w14:paraId="18AEF07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0A4C0B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225F3AA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3A59DB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w:t>
            </w:r>
          </w:p>
        </w:tc>
      </w:tr>
      <w:tr w:rsidR="00A12A33" w14:paraId="5A9B7AD7" w14:textId="77777777" w:rsidTr="00362914">
        <w:trPr>
          <w:trHeight w:val="288"/>
        </w:trPr>
        <w:tc>
          <w:tcPr>
            <w:tcW w:w="4416" w:type="dxa"/>
            <w:vAlign w:val="center"/>
          </w:tcPr>
          <w:p w14:paraId="7E37B4D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3A2169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2ED0CC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1B45AA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w:t>
            </w:r>
          </w:p>
        </w:tc>
      </w:tr>
      <w:tr w:rsidR="00A12A33" w14:paraId="0887C7B6" w14:textId="77777777" w:rsidTr="00362914">
        <w:trPr>
          <w:trHeight w:val="288"/>
        </w:trPr>
        <w:tc>
          <w:tcPr>
            <w:tcW w:w="4416" w:type="dxa"/>
            <w:vAlign w:val="center"/>
          </w:tcPr>
          <w:p w14:paraId="19C46A5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F2F61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77BFD8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5E4E09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1</w:t>
            </w:r>
          </w:p>
        </w:tc>
      </w:tr>
      <w:tr w:rsidR="00A12A33" w14:paraId="31A1F928" w14:textId="77777777" w:rsidTr="00362914">
        <w:trPr>
          <w:trHeight w:val="288"/>
        </w:trPr>
        <w:tc>
          <w:tcPr>
            <w:tcW w:w="4416" w:type="dxa"/>
            <w:vAlign w:val="center"/>
          </w:tcPr>
          <w:p w14:paraId="5C054AF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5219A1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C64C8E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017CF3C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0</w:t>
            </w:r>
          </w:p>
        </w:tc>
      </w:tr>
      <w:tr w:rsidR="00A12A33" w14:paraId="1C300E6E" w14:textId="77777777" w:rsidTr="00362914">
        <w:trPr>
          <w:trHeight w:val="288"/>
        </w:trPr>
        <w:tc>
          <w:tcPr>
            <w:tcW w:w="4416" w:type="dxa"/>
            <w:vAlign w:val="center"/>
          </w:tcPr>
          <w:p w14:paraId="2DE04CC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0EE13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18775C7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3623F3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w:t>
            </w:r>
          </w:p>
        </w:tc>
      </w:tr>
      <w:tr w:rsidR="00A12A33" w14:paraId="3255BFCD" w14:textId="77777777" w:rsidTr="00362914">
        <w:trPr>
          <w:trHeight w:val="288"/>
        </w:trPr>
        <w:tc>
          <w:tcPr>
            <w:tcW w:w="4416" w:type="dxa"/>
            <w:vAlign w:val="center"/>
          </w:tcPr>
          <w:p w14:paraId="7AA665E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C9F53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674DDC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31129E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w:t>
            </w:r>
          </w:p>
        </w:tc>
      </w:tr>
      <w:tr w:rsidR="00A12A33" w14:paraId="3C2D4324" w14:textId="77777777" w:rsidTr="00362914">
        <w:trPr>
          <w:trHeight w:val="288"/>
        </w:trPr>
        <w:tc>
          <w:tcPr>
            <w:tcW w:w="4416" w:type="dxa"/>
            <w:vAlign w:val="center"/>
          </w:tcPr>
          <w:p w14:paraId="1EABF8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664AA6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1EEB2E3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3F585E7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9</w:t>
            </w:r>
          </w:p>
        </w:tc>
      </w:tr>
      <w:tr w:rsidR="00A12A33" w14:paraId="56605C3B" w14:textId="77777777" w:rsidTr="00362914">
        <w:trPr>
          <w:trHeight w:val="288"/>
        </w:trPr>
        <w:tc>
          <w:tcPr>
            <w:tcW w:w="4416" w:type="dxa"/>
            <w:vAlign w:val="center"/>
          </w:tcPr>
          <w:p w14:paraId="2F75873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4AD1C36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6C41AED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2EDC597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8</w:t>
            </w:r>
          </w:p>
        </w:tc>
      </w:tr>
      <w:tr w:rsidR="00A12A33" w14:paraId="6B9C833D" w14:textId="77777777" w:rsidTr="00362914">
        <w:trPr>
          <w:trHeight w:val="288"/>
        </w:trPr>
        <w:tc>
          <w:tcPr>
            <w:tcW w:w="4416" w:type="dxa"/>
            <w:vAlign w:val="center"/>
          </w:tcPr>
          <w:p w14:paraId="49BF19E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43517DE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85899C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A0F64D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8</w:t>
            </w:r>
          </w:p>
        </w:tc>
      </w:tr>
      <w:tr w:rsidR="00A12A33" w14:paraId="1A430F8D" w14:textId="77777777" w:rsidTr="00362914">
        <w:trPr>
          <w:trHeight w:val="288"/>
        </w:trPr>
        <w:tc>
          <w:tcPr>
            <w:tcW w:w="4416" w:type="dxa"/>
            <w:vAlign w:val="center"/>
          </w:tcPr>
          <w:p w14:paraId="6E63B40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01FDFD3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07E7A88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5D3A224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8</w:t>
            </w:r>
          </w:p>
        </w:tc>
      </w:tr>
      <w:tr w:rsidR="00A12A33" w14:paraId="4430785E" w14:textId="77777777" w:rsidTr="00362914">
        <w:trPr>
          <w:trHeight w:val="288"/>
        </w:trPr>
        <w:tc>
          <w:tcPr>
            <w:tcW w:w="4416" w:type="dxa"/>
            <w:vAlign w:val="center"/>
          </w:tcPr>
          <w:p w14:paraId="19B85D2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50D98AB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44AB4C2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7A95141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73CBE669" w14:textId="77777777" w:rsidTr="00362914">
        <w:trPr>
          <w:trHeight w:val="288"/>
        </w:trPr>
        <w:tc>
          <w:tcPr>
            <w:tcW w:w="4416" w:type="dxa"/>
            <w:vAlign w:val="center"/>
          </w:tcPr>
          <w:p w14:paraId="1286890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4E4404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277E5F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CBEEE6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3364B355" w14:textId="77777777" w:rsidTr="00362914">
        <w:trPr>
          <w:trHeight w:val="288"/>
        </w:trPr>
        <w:tc>
          <w:tcPr>
            <w:tcW w:w="4416" w:type="dxa"/>
            <w:vAlign w:val="center"/>
          </w:tcPr>
          <w:p w14:paraId="70534EF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470A42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F9526E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4802EDA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53299254" w14:textId="77777777" w:rsidTr="00362914">
        <w:trPr>
          <w:trHeight w:val="288"/>
        </w:trPr>
        <w:tc>
          <w:tcPr>
            <w:tcW w:w="4416" w:type="dxa"/>
            <w:vAlign w:val="center"/>
          </w:tcPr>
          <w:p w14:paraId="3940812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7AA83E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37DA2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5BCB2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2B194664" w14:textId="77777777" w:rsidTr="00362914">
        <w:trPr>
          <w:trHeight w:val="288"/>
        </w:trPr>
        <w:tc>
          <w:tcPr>
            <w:tcW w:w="4416" w:type="dxa"/>
            <w:vAlign w:val="center"/>
          </w:tcPr>
          <w:p w14:paraId="7CDF84F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25FDF45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1A9489C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F77342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04F786B2" w14:textId="77777777" w:rsidTr="00362914">
        <w:trPr>
          <w:trHeight w:val="288"/>
        </w:trPr>
        <w:tc>
          <w:tcPr>
            <w:tcW w:w="4416" w:type="dxa"/>
            <w:vAlign w:val="center"/>
          </w:tcPr>
          <w:p w14:paraId="03AE2BF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18_LEFT_F_DEN4_REVERSE_R</w:t>
            </w:r>
          </w:p>
        </w:tc>
        <w:tc>
          <w:tcPr>
            <w:tcW w:w="1689" w:type="dxa"/>
            <w:vAlign w:val="bottom"/>
          </w:tcPr>
          <w:p w14:paraId="4BD9811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723936F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17FDF6F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1DE12AC4" w14:textId="77777777" w:rsidTr="00362914">
        <w:trPr>
          <w:trHeight w:val="288"/>
        </w:trPr>
        <w:tc>
          <w:tcPr>
            <w:tcW w:w="4416" w:type="dxa"/>
            <w:vAlign w:val="center"/>
          </w:tcPr>
          <w:p w14:paraId="26F719E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70A9987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54A2BF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985D24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20E931F1" w14:textId="77777777" w:rsidTr="00362914">
        <w:trPr>
          <w:trHeight w:val="288"/>
        </w:trPr>
        <w:tc>
          <w:tcPr>
            <w:tcW w:w="4416" w:type="dxa"/>
            <w:vAlign w:val="center"/>
          </w:tcPr>
          <w:p w14:paraId="6232589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407CE22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1FD01C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323B1D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7</w:t>
            </w:r>
          </w:p>
        </w:tc>
      </w:tr>
      <w:tr w:rsidR="00A12A33" w14:paraId="2F98865C" w14:textId="77777777" w:rsidTr="00362914">
        <w:trPr>
          <w:trHeight w:val="288"/>
        </w:trPr>
        <w:tc>
          <w:tcPr>
            <w:tcW w:w="4416" w:type="dxa"/>
            <w:vAlign w:val="center"/>
          </w:tcPr>
          <w:p w14:paraId="2D2DB93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E27B54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461F1A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1C8183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6</w:t>
            </w:r>
          </w:p>
        </w:tc>
      </w:tr>
      <w:tr w:rsidR="00A12A33" w14:paraId="0A7096AC" w14:textId="77777777" w:rsidTr="00362914">
        <w:trPr>
          <w:trHeight w:val="288"/>
        </w:trPr>
        <w:tc>
          <w:tcPr>
            <w:tcW w:w="4416" w:type="dxa"/>
            <w:vAlign w:val="center"/>
          </w:tcPr>
          <w:p w14:paraId="0967448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9BC9EF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42C801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A39E77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6</w:t>
            </w:r>
          </w:p>
        </w:tc>
      </w:tr>
      <w:tr w:rsidR="00A12A33" w14:paraId="28FC0193" w14:textId="77777777" w:rsidTr="00362914">
        <w:trPr>
          <w:trHeight w:val="288"/>
        </w:trPr>
        <w:tc>
          <w:tcPr>
            <w:tcW w:w="4416" w:type="dxa"/>
            <w:vAlign w:val="center"/>
          </w:tcPr>
          <w:p w14:paraId="1C50F5F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2_F2707_F_DENV2_13_RIGHT_R</w:t>
            </w:r>
          </w:p>
        </w:tc>
        <w:tc>
          <w:tcPr>
            <w:tcW w:w="1689" w:type="dxa"/>
            <w:vAlign w:val="bottom"/>
          </w:tcPr>
          <w:p w14:paraId="68F7CD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0594AFF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342FCD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5</w:t>
            </w:r>
          </w:p>
        </w:tc>
      </w:tr>
      <w:tr w:rsidR="00A12A33" w14:paraId="32C4E6F5" w14:textId="77777777" w:rsidTr="00362914">
        <w:trPr>
          <w:trHeight w:val="288"/>
        </w:trPr>
        <w:tc>
          <w:tcPr>
            <w:tcW w:w="4416" w:type="dxa"/>
            <w:vAlign w:val="center"/>
          </w:tcPr>
          <w:p w14:paraId="66D51D4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18D0DB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F7231A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AE8099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5</w:t>
            </w:r>
          </w:p>
        </w:tc>
      </w:tr>
      <w:tr w:rsidR="00A12A33" w14:paraId="0F35EF24" w14:textId="77777777" w:rsidTr="00362914">
        <w:trPr>
          <w:trHeight w:val="288"/>
        </w:trPr>
        <w:tc>
          <w:tcPr>
            <w:tcW w:w="4416" w:type="dxa"/>
            <w:vAlign w:val="center"/>
          </w:tcPr>
          <w:p w14:paraId="46DD1DA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2BC7183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0FF89E3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4FDA92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5</w:t>
            </w:r>
          </w:p>
        </w:tc>
      </w:tr>
      <w:tr w:rsidR="00A12A33" w14:paraId="61F1DC89" w14:textId="77777777" w:rsidTr="00362914">
        <w:trPr>
          <w:trHeight w:val="288"/>
        </w:trPr>
        <w:tc>
          <w:tcPr>
            <w:tcW w:w="4416" w:type="dxa"/>
            <w:vAlign w:val="center"/>
          </w:tcPr>
          <w:p w14:paraId="2323F47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356688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99D8E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C6B0D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5</w:t>
            </w:r>
          </w:p>
        </w:tc>
      </w:tr>
      <w:tr w:rsidR="00A12A33" w14:paraId="4A8C6453" w14:textId="77777777" w:rsidTr="00362914">
        <w:trPr>
          <w:trHeight w:val="288"/>
        </w:trPr>
        <w:tc>
          <w:tcPr>
            <w:tcW w:w="4416" w:type="dxa"/>
            <w:vAlign w:val="center"/>
          </w:tcPr>
          <w:p w14:paraId="16A6697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09297B3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176987B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6872B1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5</w:t>
            </w:r>
          </w:p>
        </w:tc>
      </w:tr>
      <w:tr w:rsidR="00A12A33" w14:paraId="5D7FFAB3" w14:textId="77777777" w:rsidTr="00362914">
        <w:trPr>
          <w:trHeight w:val="288"/>
        </w:trPr>
        <w:tc>
          <w:tcPr>
            <w:tcW w:w="4416" w:type="dxa"/>
            <w:vAlign w:val="center"/>
          </w:tcPr>
          <w:p w14:paraId="06F197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D5295E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644EF6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445720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76566549" w14:textId="77777777" w:rsidTr="00362914">
        <w:trPr>
          <w:trHeight w:val="288"/>
        </w:trPr>
        <w:tc>
          <w:tcPr>
            <w:tcW w:w="4416" w:type="dxa"/>
            <w:vAlign w:val="center"/>
          </w:tcPr>
          <w:p w14:paraId="11C18A1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48DC08E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C4F1A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1C324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3607506D" w14:textId="77777777" w:rsidTr="00362914">
        <w:trPr>
          <w:trHeight w:val="288"/>
        </w:trPr>
        <w:tc>
          <w:tcPr>
            <w:tcW w:w="4416" w:type="dxa"/>
            <w:vAlign w:val="center"/>
          </w:tcPr>
          <w:p w14:paraId="6B78A4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0E4B631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D256A2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1F66639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415EE456" w14:textId="77777777" w:rsidTr="00362914">
        <w:trPr>
          <w:trHeight w:val="288"/>
        </w:trPr>
        <w:tc>
          <w:tcPr>
            <w:tcW w:w="4416" w:type="dxa"/>
            <w:vAlign w:val="center"/>
          </w:tcPr>
          <w:p w14:paraId="51A544C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4C4B942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A806A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B71372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430D06A3" w14:textId="77777777" w:rsidTr="00362914">
        <w:trPr>
          <w:trHeight w:val="288"/>
        </w:trPr>
        <w:tc>
          <w:tcPr>
            <w:tcW w:w="4416" w:type="dxa"/>
            <w:vAlign w:val="center"/>
          </w:tcPr>
          <w:p w14:paraId="706A7E3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407844E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0F7BB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1AD045A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5AB4B5F9" w14:textId="77777777" w:rsidTr="00362914">
        <w:trPr>
          <w:trHeight w:val="288"/>
        </w:trPr>
        <w:tc>
          <w:tcPr>
            <w:tcW w:w="4416" w:type="dxa"/>
            <w:vAlign w:val="center"/>
          </w:tcPr>
          <w:p w14:paraId="65C4756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CD9CB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A51DC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017E05E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208CB9EA" w14:textId="77777777" w:rsidTr="00362914">
        <w:trPr>
          <w:trHeight w:val="288"/>
        </w:trPr>
        <w:tc>
          <w:tcPr>
            <w:tcW w:w="4416" w:type="dxa"/>
            <w:vAlign w:val="center"/>
          </w:tcPr>
          <w:p w14:paraId="61B5E97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1ACBA2D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1133466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71FF87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1BD58472" w14:textId="77777777" w:rsidTr="00362914">
        <w:trPr>
          <w:trHeight w:val="288"/>
        </w:trPr>
        <w:tc>
          <w:tcPr>
            <w:tcW w:w="4416" w:type="dxa"/>
            <w:vAlign w:val="center"/>
          </w:tcPr>
          <w:p w14:paraId="51C50C1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0F6CBB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967901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510AD4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4</w:t>
            </w:r>
          </w:p>
        </w:tc>
      </w:tr>
      <w:tr w:rsidR="00A12A33" w14:paraId="4450B37E" w14:textId="77777777" w:rsidTr="00362914">
        <w:trPr>
          <w:trHeight w:val="288"/>
        </w:trPr>
        <w:tc>
          <w:tcPr>
            <w:tcW w:w="4416" w:type="dxa"/>
            <w:vAlign w:val="center"/>
          </w:tcPr>
          <w:p w14:paraId="6946CDA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5C4D2B8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78BD76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AD339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3</w:t>
            </w:r>
          </w:p>
        </w:tc>
      </w:tr>
      <w:tr w:rsidR="00A12A33" w14:paraId="099291BD" w14:textId="77777777" w:rsidTr="00362914">
        <w:trPr>
          <w:trHeight w:val="288"/>
        </w:trPr>
        <w:tc>
          <w:tcPr>
            <w:tcW w:w="4416" w:type="dxa"/>
            <w:vAlign w:val="center"/>
          </w:tcPr>
          <w:p w14:paraId="6702CF3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1D3BCF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305C0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EC152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3</w:t>
            </w:r>
          </w:p>
        </w:tc>
      </w:tr>
      <w:tr w:rsidR="00A12A33" w14:paraId="68D9633A" w14:textId="77777777" w:rsidTr="00362914">
        <w:trPr>
          <w:trHeight w:val="288"/>
        </w:trPr>
        <w:tc>
          <w:tcPr>
            <w:tcW w:w="4416" w:type="dxa"/>
            <w:vAlign w:val="center"/>
          </w:tcPr>
          <w:p w14:paraId="56EDBE8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9B303B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63A2E9B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7BEDB22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w:t>
            </w:r>
          </w:p>
        </w:tc>
      </w:tr>
      <w:tr w:rsidR="00A12A33" w14:paraId="3C6F90F7" w14:textId="77777777" w:rsidTr="00362914">
        <w:trPr>
          <w:trHeight w:val="288"/>
        </w:trPr>
        <w:tc>
          <w:tcPr>
            <w:tcW w:w="4416" w:type="dxa"/>
            <w:vAlign w:val="center"/>
          </w:tcPr>
          <w:p w14:paraId="76C0A41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57635E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A27301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C6D69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w:t>
            </w:r>
          </w:p>
        </w:tc>
      </w:tr>
      <w:tr w:rsidR="00A12A33" w14:paraId="58478599" w14:textId="77777777" w:rsidTr="00362914">
        <w:trPr>
          <w:trHeight w:val="288"/>
        </w:trPr>
        <w:tc>
          <w:tcPr>
            <w:tcW w:w="4416" w:type="dxa"/>
            <w:vAlign w:val="center"/>
          </w:tcPr>
          <w:p w14:paraId="1F19238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274DD0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850B12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4AA934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w:t>
            </w:r>
          </w:p>
        </w:tc>
      </w:tr>
      <w:tr w:rsidR="00A12A33" w14:paraId="40FDC313" w14:textId="77777777" w:rsidTr="00362914">
        <w:trPr>
          <w:trHeight w:val="288"/>
        </w:trPr>
        <w:tc>
          <w:tcPr>
            <w:tcW w:w="4416" w:type="dxa"/>
            <w:vAlign w:val="center"/>
          </w:tcPr>
          <w:p w14:paraId="4ADD177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ED95A9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375151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0DB703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w:t>
            </w:r>
          </w:p>
        </w:tc>
      </w:tr>
      <w:tr w:rsidR="00A12A33" w14:paraId="1A0DFF62" w14:textId="77777777" w:rsidTr="00362914">
        <w:trPr>
          <w:trHeight w:val="288"/>
        </w:trPr>
        <w:tc>
          <w:tcPr>
            <w:tcW w:w="4416" w:type="dxa"/>
            <w:vAlign w:val="center"/>
          </w:tcPr>
          <w:p w14:paraId="62317B3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1F5068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6AD0BA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648694F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2</w:t>
            </w:r>
          </w:p>
        </w:tc>
      </w:tr>
      <w:tr w:rsidR="00A12A33" w14:paraId="75FCF808" w14:textId="77777777" w:rsidTr="00362914">
        <w:trPr>
          <w:trHeight w:val="288"/>
        </w:trPr>
        <w:tc>
          <w:tcPr>
            <w:tcW w:w="4416" w:type="dxa"/>
            <w:vAlign w:val="center"/>
          </w:tcPr>
          <w:p w14:paraId="260B0DC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111D11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339B15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77543ED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w:t>
            </w:r>
          </w:p>
        </w:tc>
      </w:tr>
      <w:tr w:rsidR="00A12A33" w14:paraId="10FB3018" w14:textId="77777777" w:rsidTr="00362914">
        <w:trPr>
          <w:trHeight w:val="288"/>
        </w:trPr>
        <w:tc>
          <w:tcPr>
            <w:tcW w:w="4416" w:type="dxa"/>
            <w:vAlign w:val="center"/>
          </w:tcPr>
          <w:p w14:paraId="04C4310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7599EFE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D961FC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734DF6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w:t>
            </w:r>
          </w:p>
        </w:tc>
      </w:tr>
      <w:tr w:rsidR="00A12A33" w14:paraId="36C4A09F" w14:textId="77777777" w:rsidTr="00362914">
        <w:trPr>
          <w:trHeight w:val="288"/>
        </w:trPr>
        <w:tc>
          <w:tcPr>
            <w:tcW w:w="4416" w:type="dxa"/>
            <w:vAlign w:val="center"/>
          </w:tcPr>
          <w:p w14:paraId="0F70C5C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4608B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6CC2C2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51C6129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w:t>
            </w:r>
          </w:p>
        </w:tc>
      </w:tr>
      <w:tr w:rsidR="00A12A33" w14:paraId="6E8BC5F7" w14:textId="77777777" w:rsidTr="00362914">
        <w:trPr>
          <w:trHeight w:val="288"/>
        </w:trPr>
        <w:tc>
          <w:tcPr>
            <w:tcW w:w="4416" w:type="dxa"/>
            <w:vAlign w:val="center"/>
          </w:tcPr>
          <w:p w14:paraId="3052C53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72646D1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11BA590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34F678F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w:t>
            </w:r>
          </w:p>
        </w:tc>
      </w:tr>
      <w:tr w:rsidR="00A12A33" w14:paraId="15683C48" w14:textId="77777777" w:rsidTr="00362914">
        <w:trPr>
          <w:trHeight w:val="288"/>
        </w:trPr>
        <w:tc>
          <w:tcPr>
            <w:tcW w:w="4416" w:type="dxa"/>
            <w:vAlign w:val="center"/>
          </w:tcPr>
          <w:p w14:paraId="033688F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E307B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04F5A0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5E2A3CB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1</w:t>
            </w:r>
          </w:p>
        </w:tc>
      </w:tr>
      <w:tr w:rsidR="00A12A33" w14:paraId="41977E87" w14:textId="77777777" w:rsidTr="00362914">
        <w:trPr>
          <w:trHeight w:val="288"/>
        </w:trPr>
        <w:tc>
          <w:tcPr>
            <w:tcW w:w="4416" w:type="dxa"/>
            <w:vAlign w:val="center"/>
          </w:tcPr>
          <w:p w14:paraId="5ADD5D0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79471C0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380B18C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1CC160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2CB957E9" w14:textId="77777777" w:rsidTr="00362914">
        <w:trPr>
          <w:trHeight w:val="288"/>
        </w:trPr>
        <w:tc>
          <w:tcPr>
            <w:tcW w:w="4416" w:type="dxa"/>
            <w:vAlign w:val="center"/>
          </w:tcPr>
          <w:p w14:paraId="6BDDC8B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366B411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4BAC28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26A540F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10DCD9B9" w14:textId="77777777" w:rsidTr="00362914">
        <w:trPr>
          <w:trHeight w:val="288"/>
        </w:trPr>
        <w:tc>
          <w:tcPr>
            <w:tcW w:w="4416" w:type="dxa"/>
            <w:vAlign w:val="center"/>
          </w:tcPr>
          <w:p w14:paraId="5D6E50D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6C2162E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7DD688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400E1A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4EC553D3" w14:textId="77777777" w:rsidTr="00362914">
        <w:trPr>
          <w:trHeight w:val="288"/>
        </w:trPr>
        <w:tc>
          <w:tcPr>
            <w:tcW w:w="4416" w:type="dxa"/>
            <w:vAlign w:val="center"/>
          </w:tcPr>
          <w:p w14:paraId="039947D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A655D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DC63D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92AEC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7B91EA64" w14:textId="77777777" w:rsidTr="00362914">
        <w:trPr>
          <w:trHeight w:val="288"/>
        </w:trPr>
        <w:tc>
          <w:tcPr>
            <w:tcW w:w="4416" w:type="dxa"/>
            <w:vAlign w:val="center"/>
          </w:tcPr>
          <w:p w14:paraId="032DB65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0BB92F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5A4CF5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5716D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67D880A7" w14:textId="77777777" w:rsidTr="00362914">
        <w:trPr>
          <w:trHeight w:val="288"/>
        </w:trPr>
        <w:tc>
          <w:tcPr>
            <w:tcW w:w="4416" w:type="dxa"/>
            <w:vAlign w:val="center"/>
          </w:tcPr>
          <w:p w14:paraId="27D9F65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6FCD27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2C6A775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B70221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12D8791E" w14:textId="77777777" w:rsidTr="00362914">
        <w:trPr>
          <w:trHeight w:val="288"/>
        </w:trPr>
        <w:tc>
          <w:tcPr>
            <w:tcW w:w="4416" w:type="dxa"/>
            <w:vAlign w:val="center"/>
          </w:tcPr>
          <w:p w14:paraId="77CC7E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7B22B8E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E1C94F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298C9FB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11EEBE55" w14:textId="77777777" w:rsidTr="00362914">
        <w:trPr>
          <w:trHeight w:val="288"/>
        </w:trPr>
        <w:tc>
          <w:tcPr>
            <w:tcW w:w="4416" w:type="dxa"/>
            <w:vAlign w:val="center"/>
          </w:tcPr>
          <w:p w14:paraId="15AB1F8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60E48D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3B06E8B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31B1B3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460AB0A2" w14:textId="77777777" w:rsidTr="00362914">
        <w:trPr>
          <w:trHeight w:val="288"/>
        </w:trPr>
        <w:tc>
          <w:tcPr>
            <w:tcW w:w="4416" w:type="dxa"/>
            <w:vAlign w:val="center"/>
          </w:tcPr>
          <w:p w14:paraId="0F0877B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2E5106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8B31B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A2D47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2E2387AB" w14:textId="77777777" w:rsidTr="00362914">
        <w:trPr>
          <w:trHeight w:val="288"/>
        </w:trPr>
        <w:tc>
          <w:tcPr>
            <w:tcW w:w="4416" w:type="dxa"/>
            <w:vAlign w:val="center"/>
          </w:tcPr>
          <w:p w14:paraId="23270F9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C8D09E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39C2207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76524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159497F9" w14:textId="77777777" w:rsidTr="00362914">
        <w:trPr>
          <w:trHeight w:val="288"/>
        </w:trPr>
        <w:tc>
          <w:tcPr>
            <w:tcW w:w="4416" w:type="dxa"/>
            <w:vAlign w:val="center"/>
          </w:tcPr>
          <w:p w14:paraId="2418794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9F1373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15E0091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4EC924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39E282D8" w14:textId="77777777" w:rsidTr="00362914">
        <w:trPr>
          <w:trHeight w:val="288"/>
        </w:trPr>
        <w:tc>
          <w:tcPr>
            <w:tcW w:w="4416" w:type="dxa"/>
            <w:vAlign w:val="center"/>
          </w:tcPr>
          <w:p w14:paraId="0096EF5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3968CC2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046D9F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7C8FF6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4DBBB27E" w14:textId="77777777" w:rsidTr="00362914">
        <w:trPr>
          <w:trHeight w:val="288"/>
        </w:trPr>
        <w:tc>
          <w:tcPr>
            <w:tcW w:w="4416" w:type="dxa"/>
            <w:vAlign w:val="center"/>
          </w:tcPr>
          <w:p w14:paraId="41C2622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93B2E4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4E6C47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B00835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0</w:t>
            </w:r>
          </w:p>
        </w:tc>
      </w:tr>
      <w:tr w:rsidR="00A12A33" w14:paraId="381F8690" w14:textId="77777777" w:rsidTr="00362914">
        <w:trPr>
          <w:trHeight w:val="288"/>
        </w:trPr>
        <w:tc>
          <w:tcPr>
            <w:tcW w:w="4416" w:type="dxa"/>
            <w:vAlign w:val="center"/>
          </w:tcPr>
          <w:p w14:paraId="34BB585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239409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97007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19DC6BC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6F7ACA30" w14:textId="77777777" w:rsidTr="00362914">
        <w:trPr>
          <w:trHeight w:val="288"/>
        </w:trPr>
        <w:tc>
          <w:tcPr>
            <w:tcW w:w="4416" w:type="dxa"/>
            <w:vAlign w:val="center"/>
          </w:tcPr>
          <w:p w14:paraId="2C7A10E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61E7A93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F5466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33FC41F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65986C68" w14:textId="77777777" w:rsidTr="00362914">
        <w:trPr>
          <w:trHeight w:val="288"/>
        </w:trPr>
        <w:tc>
          <w:tcPr>
            <w:tcW w:w="4416" w:type="dxa"/>
            <w:vAlign w:val="center"/>
          </w:tcPr>
          <w:p w14:paraId="54AB752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50B9E0E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05F5332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2AB7BB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7A28B642" w14:textId="77777777" w:rsidTr="00362914">
        <w:trPr>
          <w:trHeight w:val="288"/>
        </w:trPr>
        <w:tc>
          <w:tcPr>
            <w:tcW w:w="4416" w:type="dxa"/>
            <w:vAlign w:val="center"/>
          </w:tcPr>
          <w:p w14:paraId="2383B4E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EC0346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EA6FA2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6D7A6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167434AC" w14:textId="77777777" w:rsidTr="00362914">
        <w:trPr>
          <w:trHeight w:val="288"/>
        </w:trPr>
        <w:tc>
          <w:tcPr>
            <w:tcW w:w="4416" w:type="dxa"/>
            <w:vAlign w:val="center"/>
          </w:tcPr>
          <w:p w14:paraId="06E5039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1AC80E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7D0D4A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17AFE2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5B322610" w14:textId="77777777" w:rsidTr="00362914">
        <w:trPr>
          <w:trHeight w:val="288"/>
        </w:trPr>
        <w:tc>
          <w:tcPr>
            <w:tcW w:w="4416" w:type="dxa"/>
            <w:vAlign w:val="center"/>
          </w:tcPr>
          <w:p w14:paraId="0315678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6732677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13B8E30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6EA725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2F31F211" w14:textId="77777777" w:rsidTr="00362914">
        <w:trPr>
          <w:trHeight w:val="288"/>
        </w:trPr>
        <w:tc>
          <w:tcPr>
            <w:tcW w:w="4416" w:type="dxa"/>
            <w:vAlign w:val="center"/>
          </w:tcPr>
          <w:p w14:paraId="2DEB0A3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CF3574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0E6889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5B5D8E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3AED695A" w14:textId="77777777" w:rsidTr="00362914">
        <w:trPr>
          <w:trHeight w:val="288"/>
        </w:trPr>
        <w:tc>
          <w:tcPr>
            <w:tcW w:w="4416" w:type="dxa"/>
            <w:vAlign w:val="center"/>
          </w:tcPr>
          <w:p w14:paraId="2A2036E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0E7867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3D1DC2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39C0F7C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59F3335D" w14:textId="77777777" w:rsidTr="00362914">
        <w:trPr>
          <w:trHeight w:val="288"/>
        </w:trPr>
        <w:tc>
          <w:tcPr>
            <w:tcW w:w="4416" w:type="dxa"/>
            <w:vAlign w:val="center"/>
          </w:tcPr>
          <w:p w14:paraId="40EF6B0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1_19_LEFT_F_DENV1_21_RIGHT_R</w:t>
            </w:r>
          </w:p>
        </w:tc>
        <w:tc>
          <w:tcPr>
            <w:tcW w:w="1689" w:type="dxa"/>
            <w:vAlign w:val="bottom"/>
          </w:tcPr>
          <w:p w14:paraId="3BEAA4E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3C4B0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1BB3C0A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3A2645FB" w14:textId="77777777" w:rsidTr="00362914">
        <w:trPr>
          <w:trHeight w:val="288"/>
        </w:trPr>
        <w:tc>
          <w:tcPr>
            <w:tcW w:w="4416" w:type="dxa"/>
            <w:vAlign w:val="center"/>
          </w:tcPr>
          <w:p w14:paraId="62066F6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2BED46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48BBFB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EAE92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9</w:t>
            </w:r>
          </w:p>
        </w:tc>
      </w:tr>
      <w:tr w:rsidR="00A12A33" w14:paraId="7915A8EE" w14:textId="77777777" w:rsidTr="00362914">
        <w:trPr>
          <w:trHeight w:val="288"/>
        </w:trPr>
        <w:tc>
          <w:tcPr>
            <w:tcW w:w="4416" w:type="dxa"/>
            <w:vAlign w:val="center"/>
          </w:tcPr>
          <w:p w14:paraId="695783D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5D69271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60D9DB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736808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7B39BCA0" w14:textId="77777777" w:rsidTr="00362914">
        <w:trPr>
          <w:trHeight w:val="288"/>
        </w:trPr>
        <w:tc>
          <w:tcPr>
            <w:tcW w:w="4416" w:type="dxa"/>
            <w:vAlign w:val="center"/>
          </w:tcPr>
          <w:p w14:paraId="4EFEA7D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A7B082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7CF3A5F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A32D5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24C50FD2" w14:textId="77777777" w:rsidTr="00362914">
        <w:trPr>
          <w:trHeight w:val="288"/>
        </w:trPr>
        <w:tc>
          <w:tcPr>
            <w:tcW w:w="4416" w:type="dxa"/>
            <w:vAlign w:val="center"/>
          </w:tcPr>
          <w:p w14:paraId="7106491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192F316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428716D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5384B2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0A60C635" w14:textId="77777777" w:rsidTr="00362914">
        <w:trPr>
          <w:trHeight w:val="288"/>
        </w:trPr>
        <w:tc>
          <w:tcPr>
            <w:tcW w:w="4416" w:type="dxa"/>
            <w:vAlign w:val="center"/>
          </w:tcPr>
          <w:p w14:paraId="36FCBC8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18D8C3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ED21F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E09D5E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2B04531E" w14:textId="77777777" w:rsidTr="00362914">
        <w:trPr>
          <w:trHeight w:val="288"/>
        </w:trPr>
        <w:tc>
          <w:tcPr>
            <w:tcW w:w="4416" w:type="dxa"/>
            <w:vAlign w:val="center"/>
          </w:tcPr>
          <w:p w14:paraId="3DA0A25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67FC6B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7EF6D9F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F145B6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3C8424DF" w14:textId="77777777" w:rsidTr="00362914">
        <w:trPr>
          <w:trHeight w:val="288"/>
        </w:trPr>
        <w:tc>
          <w:tcPr>
            <w:tcW w:w="4416" w:type="dxa"/>
            <w:vAlign w:val="center"/>
          </w:tcPr>
          <w:p w14:paraId="5FF57CA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67BC6CA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42A06BC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1F5289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6E812C77" w14:textId="77777777" w:rsidTr="00362914">
        <w:trPr>
          <w:trHeight w:val="288"/>
        </w:trPr>
        <w:tc>
          <w:tcPr>
            <w:tcW w:w="4416" w:type="dxa"/>
            <w:vAlign w:val="center"/>
          </w:tcPr>
          <w:p w14:paraId="34874BD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45744B5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97C491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500BC4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3EB87629" w14:textId="77777777" w:rsidTr="00362914">
        <w:trPr>
          <w:trHeight w:val="288"/>
        </w:trPr>
        <w:tc>
          <w:tcPr>
            <w:tcW w:w="4416" w:type="dxa"/>
            <w:vAlign w:val="center"/>
          </w:tcPr>
          <w:p w14:paraId="6C93D51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7E633AA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3FCE34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64CA44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63E1103F" w14:textId="77777777" w:rsidTr="00362914">
        <w:trPr>
          <w:trHeight w:val="288"/>
        </w:trPr>
        <w:tc>
          <w:tcPr>
            <w:tcW w:w="4416" w:type="dxa"/>
            <w:vAlign w:val="center"/>
          </w:tcPr>
          <w:p w14:paraId="4599E54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BFD9B3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0B38D00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D91226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6243CABE" w14:textId="77777777" w:rsidTr="00362914">
        <w:trPr>
          <w:trHeight w:val="288"/>
        </w:trPr>
        <w:tc>
          <w:tcPr>
            <w:tcW w:w="4416" w:type="dxa"/>
            <w:vAlign w:val="center"/>
          </w:tcPr>
          <w:p w14:paraId="4C392A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481BE83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1A84E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60C78B9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783503C3" w14:textId="77777777" w:rsidTr="00362914">
        <w:trPr>
          <w:trHeight w:val="288"/>
        </w:trPr>
        <w:tc>
          <w:tcPr>
            <w:tcW w:w="4416" w:type="dxa"/>
            <w:vAlign w:val="center"/>
          </w:tcPr>
          <w:p w14:paraId="5DC5CA8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07F70E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2BF741C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47A3F6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8</w:t>
            </w:r>
          </w:p>
        </w:tc>
      </w:tr>
      <w:tr w:rsidR="00A12A33" w14:paraId="79BDC1EC" w14:textId="77777777" w:rsidTr="00362914">
        <w:trPr>
          <w:trHeight w:val="288"/>
        </w:trPr>
        <w:tc>
          <w:tcPr>
            <w:tcW w:w="4416" w:type="dxa"/>
            <w:vAlign w:val="center"/>
          </w:tcPr>
          <w:p w14:paraId="24DE399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18_LEFT_F_DEN4_REVERSE_R</w:t>
            </w:r>
          </w:p>
        </w:tc>
        <w:tc>
          <w:tcPr>
            <w:tcW w:w="1689" w:type="dxa"/>
            <w:vAlign w:val="bottom"/>
          </w:tcPr>
          <w:p w14:paraId="7C532E8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1E2D4D2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4AF6D10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7</w:t>
            </w:r>
          </w:p>
        </w:tc>
      </w:tr>
      <w:tr w:rsidR="00A12A33" w14:paraId="147073A0" w14:textId="77777777" w:rsidTr="00362914">
        <w:trPr>
          <w:trHeight w:val="288"/>
        </w:trPr>
        <w:tc>
          <w:tcPr>
            <w:tcW w:w="4416" w:type="dxa"/>
            <w:vAlign w:val="center"/>
          </w:tcPr>
          <w:p w14:paraId="7FC5666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2F67E5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555ACD3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77F947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7</w:t>
            </w:r>
          </w:p>
        </w:tc>
      </w:tr>
      <w:tr w:rsidR="00A12A33" w14:paraId="41059452" w14:textId="77777777" w:rsidTr="00362914">
        <w:trPr>
          <w:trHeight w:val="288"/>
        </w:trPr>
        <w:tc>
          <w:tcPr>
            <w:tcW w:w="4416" w:type="dxa"/>
            <w:vAlign w:val="center"/>
          </w:tcPr>
          <w:p w14:paraId="3910906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4B8079A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1AC7413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91E0DD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080A0841" w14:textId="77777777" w:rsidTr="00362914">
        <w:trPr>
          <w:trHeight w:val="288"/>
        </w:trPr>
        <w:tc>
          <w:tcPr>
            <w:tcW w:w="4416" w:type="dxa"/>
            <w:vAlign w:val="center"/>
          </w:tcPr>
          <w:p w14:paraId="0E17F5D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840049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5AFCDE8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1F1104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6424885B" w14:textId="77777777" w:rsidTr="00362914">
        <w:trPr>
          <w:trHeight w:val="288"/>
        </w:trPr>
        <w:tc>
          <w:tcPr>
            <w:tcW w:w="4416" w:type="dxa"/>
            <w:vAlign w:val="center"/>
          </w:tcPr>
          <w:p w14:paraId="03EB494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746714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318334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116ED66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012E54C7" w14:textId="77777777" w:rsidTr="00362914">
        <w:trPr>
          <w:trHeight w:val="288"/>
        </w:trPr>
        <w:tc>
          <w:tcPr>
            <w:tcW w:w="4416" w:type="dxa"/>
            <w:vAlign w:val="center"/>
          </w:tcPr>
          <w:p w14:paraId="689001D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7A2AB4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3692BD4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3673527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594001EA" w14:textId="77777777" w:rsidTr="00362914">
        <w:trPr>
          <w:trHeight w:val="288"/>
        </w:trPr>
        <w:tc>
          <w:tcPr>
            <w:tcW w:w="4416" w:type="dxa"/>
            <w:vAlign w:val="center"/>
          </w:tcPr>
          <w:p w14:paraId="697711B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7EF4E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2A48D6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DD2562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2CA3157F" w14:textId="77777777" w:rsidTr="00362914">
        <w:trPr>
          <w:trHeight w:val="288"/>
        </w:trPr>
        <w:tc>
          <w:tcPr>
            <w:tcW w:w="4416" w:type="dxa"/>
            <w:vAlign w:val="center"/>
          </w:tcPr>
          <w:p w14:paraId="07964F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C7454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05D35C1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8811F8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30CEBA33" w14:textId="77777777" w:rsidTr="00362914">
        <w:trPr>
          <w:trHeight w:val="288"/>
        </w:trPr>
        <w:tc>
          <w:tcPr>
            <w:tcW w:w="4416" w:type="dxa"/>
            <w:vAlign w:val="center"/>
          </w:tcPr>
          <w:p w14:paraId="077C7D5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4DE1EC3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6F2EEF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76A19B4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178EEB5E" w14:textId="77777777" w:rsidTr="00362914">
        <w:trPr>
          <w:trHeight w:val="288"/>
        </w:trPr>
        <w:tc>
          <w:tcPr>
            <w:tcW w:w="4416" w:type="dxa"/>
            <w:vAlign w:val="center"/>
          </w:tcPr>
          <w:p w14:paraId="05CA146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347DF0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E8D22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677BE86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7467443E" w14:textId="77777777" w:rsidTr="00362914">
        <w:trPr>
          <w:trHeight w:val="288"/>
        </w:trPr>
        <w:tc>
          <w:tcPr>
            <w:tcW w:w="4416" w:type="dxa"/>
            <w:vAlign w:val="center"/>
          </w:tcPr>
          <w:p w14:paraId="60E840F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491189C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0DF00F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634D8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37D01183" w14:textId="77777777" w:rsidTr="00362914">
        <w:trPr>
          <w:trHeight w:val="288"/>
        </w:trPr>
        <w:tc>
          <w:tcPr>
            <w:tcW w:w="4416" w:type="dxa"/>
            <w:vAlign w:val="center"/>
          </w:tcPr>
          <w:p w14:paraId="38B201B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FF8F22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C6E4A6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E29773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6</w:t>
            </w:r>
          </w:p>
        </w:tc>
      </w:tr>
      <w:tr w:rsidR="00A12A33" w14:paraId="2678FE50" w14:textId="77777777" w:rsidTr="00362914">
        <w:trPr>
          <w:trHeight w:val="288"/>
        </w:trPr>
        <w:tc>
          <w:tcPr>
            <w:tcW w:w="4416" w:type="dxa"/>
            <w:vAlign w:val="center"/>
          </w:tcPr>
          <w:p w14:paraId="443CAAD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6672517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4AAD3D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73267C3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131248F9" w14:textId="77777777" w:rsidTr="00362914">
        <w:trPr>
          <w:trHeight w:val="288"/>
        </w:trPr>
        <w:tc>
          <w:tcPr>
            <w:tcW w:w="4416" w:type="dxa"/>
            <w:vAlign w:val="center"/>
          </w:tcPr>
          <w:p w14:paraId="0AC107E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2A59BFC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501FF7D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75748B5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3FF8CBB9" w14:textId="77777777" w:rsidTr="00362914">
        <w:trPr>
          <w:trHeight w:val="288"/>
        </w:trPr>
        <w:tc>
          <w:tcPr>
            <w:tcW w:w="4416" w:type="dxa"/>
            <w:vAlign w:val="center"/>
          </w:tcPr>
          <w:p w14:paraId="3F862D2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197E3F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1B541CC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04E0D2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27F977FC" w14:textId="77777777" w:rsidTr="00362914">
        <w:trPr>
          <w:trHeight w:val="288"/>
        </w:trPr>
        <w:tc>
          <w:tcPr>
            <w:tcW w:w="4416" w:type="dxa"/>
            <w:vAlign w:val="center"/>
          </w:tcPr>
          <w:p w14:paraId="46AC53C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5C1685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66FB57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53636A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753CE377" w14:textId="77777777" w:rsidTr="00362914">
        <w:trPr>
          <w:trHeight w:val="288"/>
        </w:trPr>
        <w:tc>
          <w:tcPr>
            <w:tcW w:w="4416" w:type="dxa"/>
            <w:vAlign w:val="center"/>
          </w:tcPr>
          <w:p w14:paraId="287CBCF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546A0EF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03CD25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02923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7ABE9695" w14:textId="77777777" w:rsidTr="00362914">
        <w:trPr>
          <w:trHeight w:val="288"/>
        </w:trPr>
        <w:tc>
          <w:tcPr>
            <w:tcW w:w="4416" w:type="dxa"/>
            <w:vAlign w:val="center"/>
          </w:tcPr>
          <w:p w14:paraId="3BEF54F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79BC1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D548A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0F4F92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5C2E3CF6" w14:textId="77777777" w:rsidTr="00362914">
        <w:trPr>
          <w:trHeight w:val="288"/>
        </w:trPr>
        <w:tc>
          <w:tcPr>
            <w:tcW w:w="4416" w:type="dxa"/>
            <w:vAlign w:val="center"/>
          </w:tcPr>
          <w:p w14:paraId="7CA3DE7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359A83A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3BA54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1E55C9D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082FE1D0" w14:textId="77777777" w:rsidTr="00362914">
        <w:trPr>
          <w:trHeight w:val="288"/>
        </w:trPr>
        <w:tc>
          <w:tcPr>
            <w:tcW w:w="4416" w:type="dxa"/>
            <w:vAlign w:val="center"/>
          </w:tcPr>
          <w:p w14:paraId="74E5981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270955D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2C2F1A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26077C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3FB96331" w14:textId="77777777" w:rsidTr="00362914">
        <w:trPr>
          <w:trHeight w:val="288"/>
        </w:trPr>
        <w:tc>
          <w:tcPr>
            <w:tcW w:w="4416" w:type="dxa"/>
            <w:vAlign w:val="center"/>
          </w:tcPr>
          <w:p w14:paraId="2FF6942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219F2AE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723D043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29D7328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0F5BDA8D" w14:textId="77777777" w:rsidTr="00362914">
        <w:trPr>
          <w:trHeight w:val="288"/>
        </w:trPr>
        <w:tc>
          <w:tcPr>
            <w:tcW w:w="4416" w:type="dxa"/>
            <w:vAlign w:val="center"/>
          </w:tcPr>
          <w:p w14:paraId="461F30F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35A5FEE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3C30738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9CBED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35D040FD" w14:textId="77777777" w:rsidTr="00362914">
        <w:trPr>
          <w:trHeight w:val="288"/>
        </w:trPr>
        <w:tc>
          <w:tcPr>
            <w:tcW w:w="4416" w:type="dxa"/>
            <w:vAlign w:val="center"/>
          </w:tcPr>
          <w:p w14:paraId="51DC077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0116916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9D5195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F3957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212CDB85" w14:textId="77777777" w:rsidTr="00362914">
        <w:trPr>
          <w:trHeight w:val="288"/>
        </w:trPr>
        <w:tc>
          <w:tcPr>
            <w:tcW w:w="4416" w:type="dxa"/>
            <w:vAlign w:val="center"/>
          </w:tcPr>
          <w:p w14:paraId="115A060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45A4EA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2C6A7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A0EB4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5</w:t>
            </w:r>
          </w:p>
        </w:tc>
      </w:tr>
      <w:tr w:rsidR="00A12A33" w14:paraId="0CEEF710" w14:textId="77777777" w:rsidTr="00362914">
        <w:trPr>
          <w:trHeight w:val="288"/>
        </w:trPr>
        <w:tc>
          <w:tcPr>
            <w:tcW w:w="4416" w:type="dxa"/>
            <w:vAlign w:val="center"/>
          </w:tcPr>
          <w:p w14:paraId="50EE450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5FDACA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79769B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6C05E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552F5828" w14:textId="77777777" w:rsidTr="00362914">
        <w:trPr>
          <w:trHeight w:val="288"/>
        </w:trPr>
        <w:tc>
          <w:tcPr>
            <w:tcW w:w="4416" w:type="dxa"/>
            <w:vAlign w:val="center"/>
          </w:tcPr>
          <w:p w14:paraId="4688C5A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081465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1191344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0A90198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5D3B2C1A" w14:textId="77777777" w:rsidTr="00362914">
        <w:trPr>
          <w:trHeight w:val="288"/>
        </w:trPr>
        <w:tc>
          <w:tcPr>
            <w:tcW w:w="4416" w:type="dxa"/>
            <w:vAlign w:val="center"/>
          </w:tcPr>
          <w:p w14:paraId="1455DEC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3D4F85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2EBBB5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22DAC6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5D8CADB5" w14:textId="77777777" w:rsidTr="00362914">
        <w:trPr>
          <w:trHeight w:val="288"/>
        </w:trPr>
        <w:tc>
          <w:tcPr>
            <w:tcW w:w="4416" w:type="dxa"/>
            <w:vAlign w:val="center"/>
          </w:tcPr>
          <w:p w14:paraId="4217CF1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266F8F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20CFB15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5AD2A18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37BC66B8" w14:textId="77777777" w:rsidTr="00362914">
        <w:trPr>
          <w:trHeight w:val="288"/>
        </w:trPr>
        <w:tc>
          <w:tcPr>
            <w:tcW w:w="4416" w:type="dxa"/>
            <w:vAlign w:val="center"/>
          </w:tcPr>
          <w:p w14:paraId="78F0F2E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EA2CB2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5658652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182DFF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396456B8" w14:textId="77777777" w:rsidTr="00362914">
        <w:trPr>
          <w:trHeight w:val="288"/>
        </w:trPr>
        <w:tc>
          <w:tcPr>
            <w:tcW w:w="4416" w:type="dxa"/>
            <w:vAlign w:val="center"/>
          </w:tcPr>
          <w:p w14:paraId="51BD809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6DFB73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6278C0A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4D83190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69143DAE" w14:textId="77777777" w:rsidTr="00362914">
        <w:trPr>
          <w:trHeight w:val="288"/>
        </w:trPr>
        <w:tc>
          <w:tcPr>
            <w:tcW w:w="4416" w:type="dxa"/>
            <w:vAlign w:val="center"/>
          </w:tcPr>
          <w:p w14:paraId="595FB2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7547F8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0FAD9BB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23A7E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47F43E85" w14:textId="77777777" w:rsidTr="00362914">
        <w:trPr>
          <w:trHeight w:val="288"/>
        </w:trPr>
        <w:tc>
          <w:tcPr>
            <w:tcW w:w="4416" w:type="dxa"/>
            <w:vAlign w:val="center"/>
          </w:tcPr>
          <w:p w14:paraId="488F311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385B73B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772C8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7986EB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4</w:t>
            </w:r>
          </w:p>
        </w:tc>
      </w:tr>
      <w:tr w:rsidR="00A12A33" w14:paraId="0561511D" w14:textId="77777777" w:rsidTr="00362914">
        <w:trPr>
          <w:trHeight w:val="288"/>
        </w:trPr>
        <w:tc>
          <w:tcPr>
            <w:tcW w:w="4416" w:type="dxa"/>
            <w:vAlign w:val="center"/>
          </w:tcPr>
          <w:p w14:paraId="000F444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4BAB74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6A15D8B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327B54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3</w:t>
            </w:r>
          </w:p>
        </w:tc>
      </w:tr>
      <w:tr w:rsidR="00A12A33" w14:paraId="32DD17A6" w14:textId="77777777" w:rsidTr="00362914">
        <w:trPr>
          <w:trHeight w:val="288"/>
        </w:trPr>
        <w:tc>
          <w:tcPr>
            <w:tcW w:w="4416" w:type="dxa"/>
            <w:vAlign w:val="center"/>
          </w:tcPr>
          <w:p w14:paraId="017178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3_5_LEFT_F_DENV3_5_RIGHT_R</w:t>
            </w:r>
          </w:p>
        </w:tc>
        <w:tc>
          <w:tcPr>
            <w:tcW w:w="1689" w:type="dxa"/>
            <w:vAlign w:val="bottom"/>
          </w:tcPr>
          <w:p w14:paraId="79281AA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1293E20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E51CA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723A3399" w14:textId="77777777" w:rsidTr="00362914">
        <w:trPr>
          <w:trHeight w:val="288"/>
        </w:trPr>
        <w:tc>
          <w:tcPr>
            <w:tcW w:w="4416" w:type="dxa"/>
            <w:vAlign w:val="center"/>
          </w:tcPr>
          <w:p w14:paraId="66E10F9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32047A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686ADC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66875E5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3267444E" w14:textId="77777777" w:rsidTr="00362914">
        <w:trPr>
          <w:trHeight w:val="288"/>
        </w:trPr>
        <w:tc>
          <w:tcPr>
            <w:tcW w:w="4416" w:type="dxa"/>
            <w:vAlign w:val="center"/>
          </w:tcPr>
          <w:p w14:paraId="3DDA5D2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7D359D6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0CE5582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5572DB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4A389960" w14:textId="77777777" w:rsidTr="00362914">
        <w:trPr>
          <w:trHeight w:val="288"/>
        </w:trPr>
        <w:tc>
          <w:tcPr>
            <w:tcW w:w="4416" w:type="dxa"/>
            <w:vAlign w:val="center"/>
          </w:tcPr>
          <w:p w14:paraId="3EB42F5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2188EFA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1D5DB0D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2E56925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5600AC68" w14:textId="77777777" w:rsidTr="00362914">
        <w:trPr>
          <w:trHeight w:val="288"/>
        </w:trPr>
        <w:tc>
          <w:tcPr>
            <w:tcW w:w="4416" w:type="dxa"/>
            <w:vAlign w:val="center"/>
          </w:tcPr>
          <w:p w14:paraId="7860D13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5460C0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B496B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2AA9FAA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3B59E285" w14:textId="77777777" w:rsidTr="00362914">
        <w:trPr>
          <w:trHeight w:val="288"/>
        </w:trPr>
        <w:tc>
          <w:tcPr>
            <w:tcW w:w="4416" w:type="dxa"/>
            <w:vAlign w:val="center"/>
          </w:tcPr>
          <w:p w14:paraId="72E2FB4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08CEC96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001162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60D67F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0C33FB0E" w14:textId="77777777" w:rsidTr="00362914">
        <w:trPr>
          <w:trHeight w:val="288"/>
        </w:trPr>
        <w:tc>
          <w:tcPr>
            <w:tcW w:w="4416" w:type="dxa"/>
            <w:vAlign w:val="center"/>
          </w:tcPr>
          <w:p w14:paraId="0253D8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5A51AE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0A054A6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0803933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6533E84C" w14:textId="77777777" w:rsidTr="00362914">
        <w:trPr>
          <w:trHeight w:val="288"/>
        </w:trPr>
        <w:tc>
          <w:tcPr>
            <w:tcW w:w="4416" w:type="dxa"/>
            <w:vAlign w:val="center"/>
          </w:tcPr>
          <w:p w14:paraId="4132F98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5B9BF87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099835E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F582F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0C64F907" w14:textId="77777777" w:rsidTr="00362914">
        <w:trPr>
          <w:trHeight w:val="288"/>
        </w:trPr>
        <w:tc>
          <w:tcPr>
            <w:tcW w:w="4416" w:type="dxa"/>
            <w:vAlign w:val="center"/>
          </w:tcPr>
          <w:p w14:paraId="13638AD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CD2552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5C19034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46A03D8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3B0A0836" w14:textId="77777777" w:rsidTr="00362914">
        <w:trPr>
          <w:trHeight w:val="288"/>
        </w:trPr>
        <w:tc>
          <w:tcPr>
            <w:tcW w:w="4416" w:type="dxa"/>
            <w:vAlign w:val="center"/>
          </w:tcPr>
          <w:p w14:paraId="18B22F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06D9DB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6ED216A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0CBC9E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1EC2ADE4" w14:textId="77777777" w:rsidTr="00362914">
        <w:trPr>
          <w:trHeight w:val="288"/>
        </w:trPr>
        <w:tc>
          <w:tcPr>
            <w:tcW w:w="4416" w:type="dxa"/>
            <w:vAlign w:val="center"/>
          </w:tcPr>
          <w:p w14:paraId="0AE9E56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4A113A9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12026F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0276B32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123A28A6" w14:textId="77777777" w:rsidTr="00362914">
        <w:trPr>
          <w:trHeight w:val="288"/>
        </w:trPr>
        <w:tc>
          <w:tcPr>
            <w:tcW w:w="4416" w:type="dxa"/>
            <w:vAlign w:val="center"/>
          </w:tcPr>
          <w:p w14:paraId="2D95C07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504C43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02E8FE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F67F54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4EF271FA" w14:textId="77777777" w:rsidTr="00362914">
        <w:trPr>
          <w:trHeight w:val="288"/>
        </w:trPr>
        <w:tc>
          <w:tcPr>
            <w:tcW w:w="4416" w:type="dxa"/>
            <w:vAlign w:val="center"/>
          </w:tcPr>
          <w:p w14:paraId="5C36301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25DF96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0D951D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2C90ED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5A4E1A51" w14:textId="77777777" w:rsidTr="00362914">
        <w:trPr>
          <w:trHeight w:val="288"/>
        </w:trPr>
        <w:tc>
          <w:tcPr>
            <w:tcW w:w="4416" w:type="dxa"/>
            <w:vAlign w:val="center"/>
          </w:tcPr>
          <w:p w14:paraId="460B60C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3D8DA8A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7E8B3AF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E62406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7BDFB628" w14:textId="77777777" w:rsidTr="00362914">
        <w:trPr>
          <w:trHeight w:val="288"/>
        </w:trPr>
        <w:tc>
          <w:tcPr>
            <w:tcW w:w="4416" w:type="dxa"/>
            <w:vAlign w:val="center"/>
          </w:tcPr>
          <w:p w14:paraId="0154804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21C9D8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5771027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2577B17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2</w:t>
            </w:r>
          </w:p>
        </w:tc>
      </w:tr>
      <w:tr w:rsidR="00A12A33" w14:paraId="15AC022A" w14:textId="77777777" w:rsidTr="00362914">
        <w:trPr>
          <w:trHeight w:val="288"/>
        </w:trPr>
        <w:tc>
          <w:tcPr>
            <w:tcW w:w="4416" w:type="dxa"/>
            <w:vAlign w:val="center"/>
          </w:tcPr>
          <w:p w14:paraId="505C28D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7A98D51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5433CAA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61F1D60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0E22BF96" w14:textId="77777777" w:rsidTr="00362914">
        <w:trPr>
          <w:trHeight w:val="288"/>
        </w:trPr>
        <w:tc>
          <w:tcPr>
            <w:tcW w:w="4416" w:type="dxa"/>
            <w:vAlign w:val="center"/>
          </w:tcPr>
          <w:p w14:paraId="02DBCD4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455E72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535CBA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276CA5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5D515206" w14:textId="77777777" w:rsidTr="00362914">
        <w:trPr>
          <w:trHeight w:val="288"/>
        </w:trPr>
        <w:tc>
          <w:tcPr>
            <w:tcW w:w="4416" w:type="dxa"/>
            <w:vAlign w:val="center"/>
          </w:tcPr>
          <w:p w14:paraId="661CA3D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73C6AB2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27A1B40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184C3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6CE0147D" w14:textId="77777777" w:rsidTr="00362914">
        <w:trPr>
          <w:trHeight w:val="288"/>
        </w:trPr>
        <w:tc>
          <w:tcPr>
            <w:tcW w:w="4416" w:type="dxa"/>
            <w:vAlign w:val="center"/>
          </w:tcPr>
          <w:p w14:paraId="13C490E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6F833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ACB75F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5A78F1C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703ED551" w14:textId="77777777" w:rsidTr="00362914">
        <w:trPr>
          <w:trHeight w:val="288"/>
        </w:trPr>
        <w:tc>
          <w:tcPr>
            <w:tcW w:w="4416" w:type="dxa"/>
            <w:vAlign w:val="center"/>
          </w:tcPr>
          <w:p w14:paraId="6B7EFE4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1ED3E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057496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64AD87C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21C301DB" w14:textId="77777777" w:rsidTr="00362914">
        <w:trPr>
          <w:trHeight w:val="288"/>
        </w:trPr>
        <w:tc>
          <w:tcPr>
            <w:tcW w:w="4416" w:type="dxa"/>
            <w:vAlign w:val="center"/>
          </w:tcPr>
          <w:p w14:paraId="358A74E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BB3416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46E08F1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2FDF3A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443DB932" w14:textId="77777777" w:rsidTr="00362914">
        <w:trPr>
          <w:trHeight w:val="288"/>
        </w:trPr>
        <w:tc>
          <w:tcPr>
            <w:tcW w:w="4416" w:type="dxa"/>
            <w:vAlign w:val="center"/>
          </w:tcPr>
          <w:p w14:paraId="512AEF1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77226E7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7EF3A3E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63E4312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274708DB" w14:textId="77777777" w:rsidTr="00362914">
        <w:trPr>
          <w:trHeight w:val="288"/>
        </w:trPr>
        <w:tc>
          <w:tcPr>
            <w:tcW w:w="4416" w:type="dxa"/>
            <w:vAlign w:val="center"/>
          </w:tcPr>
          <w:p w14:paraId="0EF696D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504C01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24A2F5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3306CF2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42814850" w14:textId="77777777" w:rsidTr="00362914">
        <w:trPr>
          <w:trHeight w:val="288"/>
        </w:trPr>
        <w:tc>
          <w:tcPr>
            <w:tcW w:w="4416" w:type="dxa"/>
            <w:vAlign w:val="center"/>
          </w:tcPr>
          <w:p w14:paraId="6B2B77A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7D9AF1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C328A6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79F4E1A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0B019842" w14:textId="77777777" w:rsidTr="00362914">
        <w:trPr>
          <w:trHeight w:val="288"/>
        </w:trPr>
        <w:tc>
          <w:tcPr>
            <w:tcW w:w="4416" w:type="dxa"/>
            <w:vAlign w:val="center"/>
          </w:tcPr>
          <w:p w14:paraId="74C0091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0629A4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06857C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4A0709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6247EDF8" w14:textId="77777777" w:rsidTr="00362914">
        <w:trPr>
          <w:trHeight w:val="288"/>
        </w:trPr>
        <w:tc>
          <w:tcPr>
            <w:tcW w:w="4416" w:type="dxa"/>
            <w:vAlign w:val="center"/>
          </w:tcPr>
          <w:p w14:paraId="573AC08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03F9608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0F9C2B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58AF908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02AF7880" w14:textId="77777777" w:rsidTr="00362914">
        <w:trPr>
          <w:trHeight w:val="288"/>
        </w:trPr>
        <w:tc>
          <w:tcPr>
            <w:tcW w:w="4416" w:type="dxa"/>
            <w:vAlign w:val="center"/>
          </w:tcPr>
          <w:p w14:paraId="7C81310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03422BD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C98926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4343A5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7C28FF57" w14:textId="77777777" w:rsidTr="00362914">
        <w:trPr>
          <w:trHeight w:val="288"/>
        </w:trPr>
        <w:tc>
          <w:tcPr>
            <w:tcW w:w="4416" w:type="dxa"/>
            <w:vAlign w:val="center"/>
          </w:tcPr>
          <w:p w14:paraId="20AE65E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5D87E02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0AF20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97D6F7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1BF8F3EF" w14:textId="77777777" w:rsidTr="00362914">
        <w:trPr>
          <w:trHeight w:val="288"/>
        </w:trPr>
        <w:tc>
          <w:tcPr>
            <w:tcW w:w="4416" w:type="dxa"/>
            <w:vAlign w:val="center"/>
          </w:tcPr>
          <w:p w14:paraId="4BD89CC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50032E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252069A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782B22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1B4A95D0" w14:textId="77777777" w:rsidTr="00362914">
        <w:trPr>
          <w:trHeight w:val="288"/>
        </w:trPr>
        <w:tc>
          <w:tcPr>
            <w:tcW w:w="4416" w:type="dxa"/>
            <w:vAlign w:val="center"/>
          </w:tcPr>
          <w:p w14:paraId="38B2DE0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40FCBA5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3A846DF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057CAEC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65D60033" w14:textId="77777777" w:rsidTr="00362914">
        <w:trPr>
          <w:trHeight w:val="288"/>
        </w:trPr>
        <w:tc>
          <w:tcPr>
            <w:tcW w:w="4416" w:type="dxa"/>
            <w:vAlign w:val="center"/>
          </w:tcPr>
          <w:p w14:paraId="17620DE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27BC196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6267C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D83014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3D2F1028" w14:textId="77777777" w:rsidTr="00362914">
        <w:trPr>
          <w:trHeight w:val="288"/>
        </w:trPr>
        <w:tc>
          <w:tcPr>
            <w:tcW w:w="4416" w:type="dxa"/>
            <w:vAlign w:val="center"/>
          </w:tcPr>
          <w:p w14:paraId="5DD28FD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71E46FA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39D8B3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DF222D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34B15387" w14:textId="77777777" w:rsidTr="00362914">
        <w:trPr>
          <w:trHeight w:val="288"/>
        </w:trPr>
        <w:tc>
          <w:tcPr>
            <w:tcW w:w="4416" w:type="dxa"/>
            <w:vAlign w:val="center"/>
          </w:tcPr>
          <w:p w14:paraId="518BB30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75F43D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1CB99E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8133A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749D1EB9" w14:textId="77777777" w:rsidTr="00362914">
        <w:trPr>
          <w:trHeight w:val="288"/>
        </w:trPr>
        <w:tc>
          <w:tcPr>
            <w:tcW w:w="4416" w:type="dxa"/>
            <w:vAlign w:val="center"/>
          </w:tcPr>
          <w:p w14:paraId="11DE1F9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116D8FA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32D10A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62E48A5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1</w:t>
            </w:r>
          </w:p>
        </w:tc>
      </w:tr>
      <w:tr w:rsidR="00A12A33" w14:paraId="36DF9610" w14:textId="77777777" w:rsidTr="00362914">
        <w:trPr>
          <w:trHeight w:val="288"/>
        </w:trPr>
        <w:tc>
          <w:tcPr>
            <w:tcW w:w="4416" w:type="dxa"/>
            <w:vAlign w:val="center"/>
          </w:tcPr>
          <w:p w14:paraId="4AB0929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2F4C6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338080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63BBCE2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509D6E1C" w14:textId="77777777" w:rsidTr="00362914">
        <w:trPr>
          <w:trHeight w:val="288"/>
        </w:trPr>
        <w:tc>
          <w:tcPr>
            <w:tcW w:w="4416" w:type="dxa"/>
            <w:vAlign w:val="center"/>
          </w:tcPr>
          <w:p w14:paraId="3A8CC7F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45E12F7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6AE7D4E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5ADFA3D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4D27D6A3" w14:textId="77777777" w:rsidTr="00362914">
        <w:trPr>
          <w:trHeight w:val="288"/>
        </w:trPr>
        <w:tc>
          <w:tcPr>
            <w:tcW w:w="4416" w:type="dxa"/>
            <w:vAlign w:val="center"/>
          </w:tcPr>
          <w:p w14:paraId="4295FD7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0F28A6A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58E1CE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57F7814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7A905F23" w14:textId="77777777" w:rsidTr="00362914">
        <w:trPr>
          <w:trHeight w:val="288"/>
        </w:trPr>
        <w:tc>
          <w:tcPr>
            <w:tcW w:w="4416" w:type="dxa"/>
            <w:vAlign w:val="center"/>
          </w:tcPr>
          <w:p w14:paraId="0C6214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29B8E11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4A110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21FCCE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67F3A672" w14:textId="77777777" w:rsidTr="00362914">
        <w:trPr>
          <w:trHeight w:val="288"/>
        </w:trPr>
        <w:tc>
          <w:tcPr>
            <w:tcW w:w="4416" w:type="dxa"/>
            <w:vAlign w:val="center"/>
          </w:tcPr>
          <w:p w14:paraId="0F9EC1B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87986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49270FB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A92AC9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3E8C26FF" w14:textId="77777777" w:rsidTr="00362914">
        <w:trPr>
          <w:trHeight w:val="288"/>
        </w:trPr>
        <w:tc>
          <w:tcPr>
            <w:tcW w:w="4416" w:type="dxa"/>
            <w:vAlign w:val="center"/>
          </w:tcPr>
          <w:p w14:paraId="094546D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41BBA7B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571E93E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4B1D4FD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4ABD1244" w14:textId="77777777" w:rsidTr="00362914">
        <w:trPr>
          <w:trHeight w:val="288"/>
        </w:trPr>
        <w:tc>
          <w:tcPr>
            <w:tcW w:w="4416" w:type="dxa"/>
            <w:vAlign w:val="center"/>
          </w:tcPr>
          <w:p w14:paraId="21C0DA3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7E7FE7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0BDBB8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075108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4630DF26" w14:textId="77777777" w:rsidTr="00362914">
        <w:trPr>
          <w:trHeight w:val="288"/>
        </w:trPr>
        <w:tc>
          <w:tcPr>
            <w:tcW w:w="4416" w:type="dxa"/>
            <w:vAlign w:val="center"/>
          </w:tcPr>
          <w:p w14:paraId="52729E4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122F19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33EC92C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15C874A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6B1A3A59" w14:textId="77777777" w:rsidTr="00362914">
        <w:trPr>
          <w:trHeight w:val="288"/>
        </w:trPr>
        <w:tc>
          <w:tcPr>
            <w:tcW w:w="4416" w:type="dxa"/>
            <w:vAlign w:val="center"/>
          </w:tcPr>
          <w:p w14:paraId="5BED878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42750D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1FA311D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101" w:type="dxa"/>
            <w:vAlign w:val="bottom"/>
          </w:tcPr>
          <w:p w14:paraId="4DEF298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2C616248" w14:textId="77777777" w:rsidTr="00362914">
        <w:trPr>
          <w:trHeight w:val="288"/>
        </w:trPr>
        <w:tc>
          <w:tcPr>
            <w:tcW w:w="4416" w:type="dxa"/>
            <w:vAlign w:val="center"/>
          </w:tcPr>
          <w:p w14:paraId="683D5BA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14F1B7C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789" w:type="dxa"/>
            <w:vAlign w:val="bottom"/>
          </w:tcPr>
          <w:p w14:paraId="1823801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101" w:type="dxa"/>
            <w:vAlign w:val="bottom"/>
          </w:tcPr>
          <w:p w14:paraId="24F6D54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707E3B98" w14:textId="77777777" w:rsidTr="00362914">
        <w:trPr>
          <w:trHeight w:val="288"/>
        </w:trPr>
        <w:tc>
          <w:tcPr>
            <w:tcW w:w="4416" w:type="dxa"/>
            <w:vAlign w:val="center"/>
          </w:tcPr>
          <w:p w14:paraId="2F043B4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5063B5F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1C4899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823624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13E4E17B" w14:textId="77777777" w:rsidTr="00362914">
        <w:trPr>
          <w:trHeight w:val="288"/>
        </w:trPr>
        <w:tc>
          <w:tcPr>
            <w:tcW w:w="4416" w:type="dxa"/>
            <w:vAlign w:val="center"/>
          </w:tcPr>
          <w:p w14:paraId="35C1357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02C40B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4CBC62D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72286CD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37FA70D4" w14:textId="77777777" w:rsidTr="00362914">
        <w:trPr>
          <w:trHeight w:val="288"/>
        </w:trPr>
        <w:tc>
          <w:tcPr>
            <w:tcW w:w="4416" w:type="dxa"/>
            <w:vAlign w:val="center"/>
          </w:tcPr>
          <w:p w14:paraId="4EAAEFF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20_LEFT_F_DENV2_22_RIGHT_R</w:t>
            </w:r>
          </w:p>
        </w:tc>
        <w:tc>
          <w:tcPr>
            <w:tcW w:w="1689" w:type="dxa"/>
            <w:vAlign w:val="bottom"/>
          </w:tcPr>
          <w:p w14:paraId="0EC3DC9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AF2B09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1B6CCCD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02E38E31" w14:textId="77777777" w:rsidTr="00362914">
        <w:trPr>
          <w:trHeight w:val="288"/>
        </w:trPr>
        <w:tc>
          <w:tcPr>
            <w:tcW w:w="4416" w:type="dxa"/>
            <w:vAlign w:val="center"/>
          </w:tcPr>
          <w:p w14:paraId="1DC7350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7E4945D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5C0971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7155C7E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0</w:t>
            </w:r>
          </w:p>
        </w:tc>
      </w:tr>
      <w:tr w:rsidR="00A12A33" w14:paraId="40AD62A8" w14:textId="77777777" w:rsidTr="00362914">
        <w:trPr>
          <w:trHeight w:val="288"/>
        </w:trPr>
        <w:tc>
          <w:tcPr>
            <w:tcW w:w="4416" w:type="dxa"/>
            <w:vAlign w:val="center"/>
          </w:tcPr>
          <w:p w14:paraId="6ED29F2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2131761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018C1AC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6EB6C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733A518A" w14:textId="77777777" w:rsidTr="00362914">
        <w:trPr>
          <w:trHeight w:val="288"/>
        </w:trPr>
        <w:tc>
          <w:tcPr>
            <w:tcW w:w="4416" w:type="dxa"/>
            <w:vAlign w:val="center"/>
          </w:tcPr>
          <w:p w14:paraId="56AEA06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044D1D7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1D7003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6D47B6B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1B82A649" w14:textId="77777777" w:rsidTr="00362914">
        <w:trPr>
          <w:trHeight w:val="288"/>
        </w:trPr>
        <w:tc>
          <w:tcPr>
            <w:tcW w:w="4416" w:type="dxa"/>
            <w:vAlign w:val="center"/>
          </w:tcPr>
          <w:p w14:paraId="1F57161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AF74D0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2C536CE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17866F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5156BA30" w14:textId="77777777" w:rsidTr="00362914">
        <w:trPr>
          <w:trHeight w:val="288"/>
        </w:trPr>
        <w:tc>
          <w:tcPr>
            <w:tcW w:w="4416" w:type="dxa"/>
            <w:vAlign w:val="center"/>
          </w:tcPr>
          <w:p w14:paraId="7E31F78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DF24BB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33506D0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2F725C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7DEF015D" w14:textId="77777777" w:rsidTr="00362914">
        <w:trPr>
          <w:trHeight w:val="288"/>
        </w:trPr>
        <w:tc>
          <w:tcPr>
            <w:tcW w:w="4416" w:type="dxa"/>
            <w:vAlign w:val="center"/>
          </w:tcPr>
          <w:p w14:paraId="0731992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4CD659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6BEB4A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D248AD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7C1AAA65" w14:textId="77777777" w:rsidTr="00362914">
        <w:trPr>
          <w:trHeight w:val="288"/>
        </w:trPr>
        <w:tc>
          <w:tcPr>
            <w:tcW w:w="4416" w:type="dxa"/>
            <w:vAlign w:val="center"/>
          </w:tcPr>
          <w:p w14:paraId="551453E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7E2CBC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2AFB65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49F2A11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2703D5F3" w14:textId="77777777" w:rsidTr="00362914">
        <w:trPr>
          <w:trHeight w:val="288"/>
        </w:trPr>
        <w:tc>
          <w:tcPr>
            <w:tcW w:w="4416" w:type="dxa"/>
            <w:vAlign w:val="center"/>
          </w:tcPr>
          <w:p w14:paraId="2607E9F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8A86E2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09656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27253C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0D37469F" w14:textId="77777777" w:rsidTr="00362914">
        <w:trPr>
          <w:trHeight w:val="288"/>
        </w:trPr>
        <w:tc>
          <w:tcPr>
            <w:tcW w:w="4416" w:type="dxa"/>
            <w:vAlign w:val="center"/>
          </w:tcPr>
          <w:p w14:paraId="5933A60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2D74C0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2F74E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147CA7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31775A1B" w14:textId="77777777" w:rsidTr="00362914">
        <w:trPr>
          <w:trHeight w:val="288"/>
        </w:trPr>
        <w:tc>
          <w:tcPr>
            <w:tcW w:w="4416" w:type="dxa"/>
            <w:vAlign w:val="center"/>
          </w:tcPr>
          <w:p w14:paraId="1C9CFCA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4D958A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7CDD15F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489FB1D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0B23A170" w14:textId="77777777" w:rsidTr="00362914">
        <w:trPr>
          <w:trHeight w:val="288"/>
        </w:trPr>
        <w:tc>
          <w:tcPr>
            <w:tcW w:w="4416" w:type="dxa"/>
            <w:vAlign w:val="center"/>
          </w:tcPr>
          <w:p w14:paraId="4AC88A1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0A66446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05A4E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736F2D2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1223EF92" w14:textId="77777777" w:rsidTr="00362914">
        <w:trPr>
          <w:trHeight w:val="288"/>
        </w:trPr>
        <w:tc>
          <w:tcPr>
            <w:tcW w:w="4416" w:type="dxa"/>
            <w:vAlign w:val="center"/>
          </w:tcPr>
          <w:p w14:paraId="70F4F3C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0389B3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6A868E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55CC1A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74899919" w14:textId="77777777" w:rsidTr="00362914">
        <w:trPr>
          <w:trHeight w:val="288"/>
        </w:trPr>
        <w:tc>
          <w:tcPr>
            <w:tcW w:w="4416" w:type="dxa"/>
            <w:vAlign w:val="center"/>
          </w:tcPr>
          <w:p w14:paraId="07AA774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1ADA9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6E4B248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53C62BC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15282230" w14:textId="77777777" w:rsidTr="00362914">
        <w:trPr>
          <w:trHeight w:val="288"/>
        </w:trPr>
        <w:tc>
          <w:tcPr>
            <w:tcW w:w="4416" w:type="dxa"/>
            <w:vAlign w:val="center"/>
          </w:tcPr>
          <w:p w14:paraId="5DC35C4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2AB8D88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1056A13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67442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9</w:t>
            </w:r>
          </w:p>
        </w:tc>
      </w:tr>
      <w:tr w:rsidR="00A12A33" w14:paraId="35052253" w14:textId="77777777" w:rsidTr="00362914">
        <w:trPr>
          <w:trHeight w:val="288"/>
        </w:trPr>
        <w:tc>
          <w:tcPr>
            <w:tcW w:w="4416" w:type="dxa"/>
            <w:vAlign w:val="center"/>
          </w:tcPr>
          <w:p w14:paraId="3FB43E5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00C769B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D2F65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1E54C48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3AB59877" w14:textId="77777777" w:rsidTr="00362914">
        <w:trPr>
          <w:trHeight w:val="288"/>
        </w:trPr>
        <w:tc>
          <w:tcPr>
            <w:tcW w:w="4416" w:type="dxa"/>
            <w:vAlign w:val="center"/>
          </w:tcPr>
          <w:p w14:paraId="2102A07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CD2FF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458E647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02B0262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B845BEA" w14:textId="77777777" w:rsidTr="00362914">
        <w:trPr>
          <w:trHeight w:val="288"/>
        </w:trPr>
        <w:tc>
          <w:tcPr>
            <w:tcW w:w="4416" w:type="dxa"/>
            <w:vAlign w:val="center"/>
          </w:tcPr>
          <w:p w14:paraId="63A6DA5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1312DC3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55966AE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68F88E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148A8374" w14:textId="77777777" w:rsidTr="00362914">
        <w:trPr>
          <w:trHeight w:val="288"/>
        </w:trPr>
        <w:tc>
          <w:tcPr>
            <w:tcW w:w="4416" w:type="dxa"/>
            <w:vAlign w:val="center"/>
          </w:tcPr>
          <w:p w14:paraId="2FC6F0D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E12DB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789" w:type="dxa"/>
            <w:vAlign w:val="bottom"/>
          </w:tcPr>
          <w:p w14:paraId="34694A6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46570C9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2BF12BD" w14:textId="77777777" w:rsidTr="00362914">
        <w:trPr>
          <w:trHeight w:val="288"/>
        </w:trPr>
        <w:tc>
          <w:tcPr>
            <w:tcW w:w="4416" w:type="dxa"/>
            <w:vAlign w:val="center"/>
          </w:tcPr>
          <w:p w14:paraId="20E1AC0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C90FC1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1246B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5D4889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2B390A19" w14:textId="77777777" w:rsidTr="00362914">
        <w:trPr>
          <w:trHeight w:val="288"/>
        </w:trPr>
        <w:tc>
          <w:tcPr>
            <w:tcW w:w="4416" w:type="dxa"/>
            <w:vAlign w:val="center"/>
          </w:tcPr>
          <w:p w14:paraId="373EB40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7B8D427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753AB0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67A4756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4AA5865" w14:textId="77777777" w:rsidTr="00362914">
        <w:trPr>
          <w:trHeight w:val="288"/>
        </w:trPr>
        <w:tc>
          <w:tcPr>
            <w:tcW w:w="4416" w:type="dxa"/>
            <w:vAlign w:val="center"/>
          </w:tcPr>
          <w:p w14:paraId="4645297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6547F8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52ADAB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B9EC2F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843ADBF" w14:textId="77777777" w:rsidTr="00362914">
        <w:trPr>
          <w:trHeight w:val="288"/>
        </w:trPr>
        <w:tc>
          <w:tcPr>
            <w:tcW w:w="4416" w:type="dxa"/>
            <w:vAlign w:val="center"/>
          </w:tcPr>
          <w:p w14:paraId="560DEC7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6F34650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4815477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3636C6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0654D7C4" w14:textId="77777777" w:rsidTr="00362914">
        <w:trPr>
          <w:trHeight w:val="288"/>
        </w:trPr>
        <w:tc>
          <w:tcPr>
            <w:tcW w:w="4416" w:type="dxa"/>
            <w:vAlign w:val="center"/>
          </w:tcPr>
          <w:p w14:paraId="676D66E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B11A90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1F8F183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4FA19E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35E9F24C" w14:textId="77777777" w:rsidTr="00362914">
        <w:trPr>
          <w:trHeight w:val="288"/>
        </w:trPr>
        <w:tc>
          <w:tcPr>
            <w:tcW w:w="4416" w:type="dxa"/>
            <w:vAlign w:val="center"/>
          </w:tcPr>
          <w:p w14:paraId="7FE638C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E1CAA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6CCF18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5FEA2DB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13E0728D" w14:textId="77777777" w:rsidTr="00362914">
        <w:trPr>
          <w:trHeight w:val="288"/>
        </w:trPr>
        <w:tc>
          <w:tcPr>
            <w:tcW w:w="4416" w:type="dxa"/>
            <w:vAlign w:val="center"/>
          </w:tcPr>
          <w:p w14:paraId="6B0115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239E779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15FBD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20F937D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09700E2E" w14:textId="77777777" w:rsidTr="00362914">
        <w:trPr>
          <w:trHeight w:val="288"/>
        </w:trPr>
        <w:tc>
          <w:tcPr>
            <w:tcW w:w="4416" w:type="dxa"/>
            <w:vAlign w:val="center"/>
          </w:tcPr>
          <w:p w14:paraId="2497423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59D444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3F595F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2A906A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0180A44C" w14:textId="77777777" w:rsidTr="00362914">
        <w:trPr>
          <w:trHeight w:val="288"/>
        </w:trPr>
        <w:tc>
          <w:tcPr>
            <w:tcW w:w="4416" w:type="dxa"/>
            <w:vAlign w:val="center"/>
          </w:tcPr>
          <w:p w14:paraId="2ADCBD5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157DEF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789" w:type="dxa"/>
            <w:vAlign w:val="bottom"/>
          </w:tcPr>
          <w:p w14:paraId="53124E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00596B9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12D1E9CC" w14:textId="77777777" w:rsidTr="00362914">
        <w:trPr>
          <w:trHeight w:val="288"/>
        </w:trPr>
        <w:tc>
          <w:tcPr>
            <w:tcW w:w="4416" w:type="dxa"/>
            <w:vAlign w:val="center"/>
          </w:tcPr>
          <w:p w14:paraId="3F2BAC7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098308B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02F1F9E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180BABF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5321981D" w14:textId="77777777" w:rsidTr="00362914">
        <w:trPr>
          <w:trHeight w:val="288"/>
        </w:trPr>
        <w:tc>
          <w:tcPr>
            <w:tcW w:w="4416" w:type="dxa"/>
            <w:vAlign w:val="center"/>
          </w:tcPr>
          <w:p w14:paraId="1A02FC4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F94AFA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62318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101" w:type="dxa"/>
            <w:vAlign w:val="bottom"/>
          </w:tcPr>
          <w:p w14:paraId="0B7CF07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117E1038" w14:textId="77777777" w:rsidTr="00362914">
        <w:trPr>
          <w:trHeight w:val="288"/>
        </w:trPr>
        <w:tc>
          <w:tcPr>
            <w:tcW w:w="4416" w:type="dxa"/>
            <w:vAlign w:val="center"/>
          </w:tcPr>
          <w:p w14:paraId="4AD561A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711458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6CA5F6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w:t>
            </w:r>
          </w:p>
        </w:tc>
        <w:tc>
          <w:tcPr>
            <w:tcW w:w="1101" w:type="dxa"/>
            <w:vAlign w:val="bottom"/>
          </w:tcPr>
          <w:p w14:paraId="35FEF80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2D7EA18A" w14:textId="77777777" w:rsidTr="00362914">
        <w:trPr>
          <w:trHeight w:val="288"/>
        </w:trPr>
        <w:tc>
          <w:tcPr>
            <w:tcW w:w="4416" w:type="dxa"/>
            <w:vAlign w:val="center"/>
          </w:tcPr>
          <w:p w14:paraId="2C40E87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512413C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701853C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7052A48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7ABB80C4" w14:textId="77777777" w:rsidTr="00362914">
        <w:trPr>
          <w:trHeight w:val="288"/>
        </w:trPr>
        <w:tc>
          <w:tcPr>
            <w:tcW w:w="4416" w:type="dxa"/>
            <w:vAlign w:val="center"/>
          </w:tcPr>
          <w:p w14:paraId="6E08048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44A256E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22ECCE0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71A8FB3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035F6FA" w14:textId="77777777" w:rsidTr="00362914">
        <w:trPr>
          <w:trHeight w:val="288"/>
        </w:trPr>
        <w:tc>
          <w:tcPr>
            <w:tcW w:w="4416" w:type="dxa"/>
            <w:vAlign w:val="center"/>
          </w:tcPr>
          <w:p w14:paraId="0647DA2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0D89339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638CA9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63E545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059726FB" w14:textId="77777777" w:rsidTr="00362914">
        <w:trPr>
          <w:trHeight w:val="288"/>
        </w:trPr>
        <w:tc>
          <w:tcPr>
            <w:tcW w:w="4416" w:type="dxa"/>
            <w:vAlign w:val="center"/>
          </w:tcPr>
          <w:p w14:paraId="7150B43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401E11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5C92107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6A8EDBE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68C41060" w14:textId="77777777" w:rsidTr="00362914">
        <w:trPr>
          <w:trHeight w:val="288"/>
        </w:trPr>
        <w:tc>
          <w:tcPr>
            <w:tcW w:w="4416" w:type="dxa"/>
            <w:vAlign w:val="center"/>
          </w:tcPr>
          <w:p w14:paraId="12BF1A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4869F22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37CA49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FC2A1B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0C7196EC" w14:textId="77777777" w:rsidTr="00362914">
        <w:trPr>
          <w:trHeight w:val="288"/>
        </w:trPr>
        <w:tc>
          <w:tcPr>
            <w:tcW w:w="4416" w:type="dxa"/>
            <w:vAlign w:val="center"/>
          </w:tcPr>
          <w:p w14:paraId="44B5139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1BE0E4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2335B1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5DE745E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48CE41B4" w14:textId="77777777" w:rsidTr="00362914">
        <w:trPr>
          <w:trHeight w:val="288"/>
        </w:trPr>
        <w:tc>
          <w:tcPr>
            <w:tcW w:w="4416" w:type="dxa"/>
            <w:vAlign w:val="center"/>
          </w:tcPr>
          <w:p w14:paraId="7CB793B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9AA548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679AD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050FC39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8</w:t>
            </w:r>
          </w:p>
        </w:tc>
      </w:tr>
      <w:tr w:rsidR="00A12A33" w14:paraId="243C986A" w14:textId="77777777" w:rsidTr="00362914">
        <w:trPr>
          <w:trHeight w:val="288"/>
        </w:trPr>
        <w:tc>
          <w:tcPr>
            <w:tcW w:w="4416" w:type="dxa"/>
            <w:vAlign w:val="center"/>
          </w:tcPr>
          <w:p w14:paraId="2BBB80C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3489C8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23A9A40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E06C1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69CFAE8C" w14:textId="77777777" w:rsidTr="00362914">
        <w:trPr>
          <w:trHeight w:val="288"/>
        </w:trPr>
        <w:tc>
          <w:tcPr>
            <w:tcW w:w="4416" w:type="dxa"/>
            <w:vAlign w:val="center"/>
          </w:tcPr>
          <w:p w14:paraId="43AFF1F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4FE1D02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24FADF4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75382D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4C36ECEB" w14:textId="77777777" w:rsidTr="00362914">
        <w:trPr>
          <w:trHeight w:val="288"/>
        </w:trPr>
        <w:tc>
          <w:tcPr>
            <w:tcW w:w="4416" w:type="dxa"/>
            <w:vAlign w:val="center"/>
          </w:tcPr>
          <w:p w14:paraId="5F682A6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4_F5299_F_DENV4_19_RIGHT_R</w:t>
            </w:r>
          </w:p>
        </w:tc>
        <w:tc>
          <w:tcPr>
            <w:tcW w:w="1689" w:type="dxa"/>
            <w:vAlign w:val="bottom"/>
          </w:tcPr>
          <w:p w14:paraId="3A2F2FF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w:t>
            </w:r>
          </w:p>
        </w:tc>
        <w:tc>
          <w:tcPr>
            <w:tcW w:w="1789" w:type="dxa"/>
            <w:vAlign w:val="bottom"/>
          </w:tcPr>
          <w:p w14:paraId="3F51122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2432CE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2165B32E" w14:textId="77777777" w:rsidTr="00362914">
        <w:trPr>
          <w:trHeight w:val="288"/>
        </w:trPr>
        <w:tc>
          <w:tcPr>
            <w:tcW w:w="4416" w:type="dxa"/>
            <w:vAlign w:val="center"/>
          </w:tcPr>
          <w:p w14:paraId="722BDE2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17F6051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42D059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E3B3B7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57361B7C" w14:textId="77777777" w:rsidTr="00362914">
        <w:trPr>
          <w:trHeight w:val="288"/>
        </w:trPr>
        <w:tc>
          <w:tcPr>
            <w:tcW w:w="4416" w:type="dxa"/>
            <w:vAlign w:val="center"/>
          </w:tcPr>
          <w:p w14:paraId="5597A8D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3635956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0B2557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148541B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7C7D9870" w14:textId="77777777" w:rsidTr="00362914">
        <w:trPr>
          <w:trHeight w:val="288"/>
        </w:trPr>
        <w:tc>
          <w:tcPr>
            <w:tcW w:w="4416" w:type="dxa"/>
            <w:vAlign w:val="center"/>
          </w:tcPr>
          <w:p w14:paraId="51C94B5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25D67D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44662F6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1F362D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638C2462" w14:textId="77777777" w:rsidTr="00362914">
        <w:trPr>
          <w:trHeight w:val="288"/>
        </w:trPr>
        <w:tc>
          <w:tcPr>
            <w:tcW w:w="4416" w:type="dxa"/>
            <w:vAlign w:val="center"/>
          </w:tcPr>
          <w:p w14:paraId="794DFF5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40489F5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3D16A4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89E7F7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3D49D69D" w14:textId="77777777" w:rsidTr="00362914">
        <w:trPr>
          <w:trHeight w:val="288"/>
        </w:trPr>
        <w:tc>
          <w:tcPr>
            <w:tcW w:w="4416" w:type="dxa"/>
            <w:vAlign w:val="center"/>
          </w:tcPr>
          <w:p w14:paraId="125CB9F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A57F87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6BE32FF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5B2F41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4AF2E0F7" w14:textId="77777777" w:rsidTr="00362914">
        <w:trPr>
          <w:trHeight w:val="288"/>
        </w:trPr>
        <w:tc>
          <w:tcPr>
            <w:tcW w:w="4416" w:type="dxa"/>
            <w:vAlign w:val="center"/>
          </w:tcPr>
          <w:p w14:paraId="54BB25D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21_LEFT_F_DENV2_22_RIGHT_R</w:t>
            </w:r>
          </w:p>
        </w:tc>
        <w:tc>
          <w:tcPr>
            <w:tcW w:w="1689" w:type="dxa"/>
            <w:vAlign w:val="bottom"/>
          </w:tcPr>
          <w:p w14:paraId="2AA79D0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7B3FA29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34CF8D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7</w:t>
            </w:r>
          </w:p>
        </w:tc>
      </w:tr>
      <w:tr w:rsidR="00A12A33" w14:paraId="52B0F32B" w14:textId="77777777" w:rsidTr="00362914">
        <w:trPr>
          <w:trHeight w:val="288"/>
        </w:trPr>
        <w:tc>
          <w:tcPr>
            <w:tcW w:w="4416" w:type="dxa"/>
            <w:vAlign w:val="center"/>
          </w:tcPr>
          <w:p w14:paraId="62AD388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2A5F446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3CEF7D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560681D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2B83911D" w14:textId="77777777" w:rsidTr="00362914">
        <w:trPr>
          <w:trHeight w:val="288"/>
        </w:trPr>
        <w:tc>
          <w:tcPr>
            <w:tcW w:w="4416" w:type="dxa"/>
            <w:vAlign w:val="center"/>
          </w:tcPr>
          <w:p w14:paraId="696DAA6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2F30612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E0C068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5E6388C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622FCA2F" w14:textId="77777777" w:rsidTr="00362914">
        <w:trPr>
          <w:trHeight w:val="288"/>
        </w:trPr>
        <w:tc>
          <w:tcPr>
            <w:tcW w:w="4416" w:type="dxa"/>
            <w:vAlign w:val="center"/>
          </w:tcPr>
          <w:p w14:paraId="7162D64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77C4673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4B7C28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8AF8FE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146A0DFA" w14:textId="77777777" w:rsidTr="00362914">
        <w:trPr>
          <w:trHeight w:val="288"/>
        </w:trPr>
        <w:tc>
          <w:tcPr>
            <w:tcW w:w="4416" w:type="dxa"/>
            <w:vAlign w:val="center"/>
          </w:tcPr>
          <w:p w14:paraId="5E6C5B4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7DF72D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0E997ED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1A4A56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7D46C644" w14:textId="77777777" w:rsidTr="00362914">
        <w:trPr>
          <w:trHeight w:val="288"/>
        </w:trPr>
        <w:tc>
          <w:tcPr>
            <w:tcW w:w="4416" w:type="dxa"/>
            <w:vAlign w:val="center"/>
          </w:tcPr>
          <w:p w14:paraId="43A6F41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76EE8F4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38FCC7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546D399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55886BB5" w14:textId="77777777" w:rsidTr="00362914">
        <w:trPr>
          <w:trHeight w:val="288"/>
        </w:trPr>
        <w:tc>
          <w:tcPr>
            <w:tcW w:w="4416" w:type="dxa"/>
            <w:vAlign w:val="center"/>
          </w:tcPr>
          <w:p w14:paraId="1F31274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3BBD6D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6D204CA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0B2996B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3C9F33CD" w14:textId="77777777" w:rsidTr="00362914">
        <w:trPr>
          <w:trHeight w:val="288"/>
        </w:trPr>
        <w:tc>
          <w:tcPr>
            <w:tcW w:w="4416" w:type="dxa"/>
            <w:vAlign w:val="center"/>
          </w:tcPr>
          <w:p w14:paraId="6D98EE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1F044B0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2BE064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4F02E1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53655165" w14:textId="77777777" w:rsidTr="00362914">
        <w:trPr>
          <w:trHeight w:val="288"/>
        </w:trPr>
        <w:tc>
          <w:tcPr>
            <w:tcW w:w="4416" w:type="dxa"/>
            <w:vAlign w:val="center"/>
          </w:tcPr>
          <w:p w14:paraId="4293148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F86EC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161903B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58AF2D2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60BC7C33" w14:textId="77777777" w:rsidTr="00362914">
        <w:trPr>
          <w:trHeight w:val="288"/>
        </w:trPr>
        <w:tc>
          <w:tcPr>
            <w:tcW w:w="4416" w:type="dxa"/>
            <w:vAlign w:val="center"/>
          </w:tcPr>
          <w:p w14:paraId="70F06A0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5221772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68E5B5F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4F829C8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4F14E055" w14:textId="77777777" w:rsidTr="00362914">
        <w:trPr>
          <w:trHeight w:val="288"/>
        </w:trPr>
        <w:tc>
          <w:tcPr>
            <w:tcW w:w="4416" w:type="dxa"/>
            <w:vAlign w:val="center"/>
          </w:tcPr>
          <w:p w14:paraId="39F5AC7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20E5EE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300DCAE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C2EEBB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275D20E3" w14:textId="77777777" w:rsidTr="00362914">
        <w:trPr>
          <w:trHeight w:val="288"/>
        </w:trPr>
        <w:tc>
          <w:tcPr>
            <w:tcW w:w="4416" w:type="dxa"/>
            <w:vAlign w:val="center"/>
          </w:tcPr>
          <w:p w14:paraId="6EEF007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61F171B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06A3E1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5800878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0CD5A211" w14:textId="77777777" w:rsidTr="00362914">
        <w:trPr>
          <w:trHeight w:val="288"/>
        </w:trPr>
        <w:tc>
          <w:tcPr>
            <w:tcW w:w="4416" w:type="dxa"/>
            <w:vAlign w:val="center"/>
          </w:tcPr>
          <w:p w14:paraId="3AC3773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7C0344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3A3028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3FA3E0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2003EFE9" w14:textId="77777777" w:rsidTr="00362914">
        <w:trPr>
          <w:trHeight w:val="288"/>
        </w:trPr>
        <w:tc>
          <w:tcPr>
            <w:tcW w:w="4416" w:type="dxa"/>
            <w:vAlign w:val="center"/>
          </w:tcPr>
          <w:p w14:paraId="7AB72AE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5FF50F9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7641E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370042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0EA7B8A4" w14:textId="77777777" w:rsidTr="00362914">
        <w:trPr>
          <w:trHeight w:val="288"/>
        </w:trPr>
        <w:tc>
          <w:tcPr>
            <w:tcW w:w="4416" w:type="dxa"/>
            <w:vAlign w:val="center"/>
          </w:tcPr>
          <w:p w14:paraId="5217751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68F3DD1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E752D6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205C43F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7E3790EA" w14:textId="77777777" w:rsidTr="00362914">
        <w:trPr>
          <w:trHeight w:val="288"/>
        </w:trPr>
        <w:tc>
          <w:tcPr>
            <w:tcW w:w="4416" w:type="dxa"/>
            <w:vAlign w:val="center"/>
          </w:tcPr>
          <w:p w14:paraId="53632C9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EB3765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65D0231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CDE7B9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5BC2B0C3" w14:textId="77777777" w:rsidTr="00362914">
        <w:trPr>
          <w:trHeight w:val="288"/>
        </w:trPr>
        <w:tc>
          <w:tcPr>
            <w:tcW w:w="4416" w:type="dxa"/>
            <w:vAlign w:val="center"/>
          </w:tcPr>
          <w:p w14:paraId="34BF4B0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29AE4CA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1EBF2E8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2767FF8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4F53551E" w14:textId="77777777" w:rsidTr="00362914">
        <w:trPr>
          <w:trHeight w:val="288"/>
        </w:trPr>
        <w:tc>
          <w:tcPr>
            <w:tcW w:w="4416" w:type="dxa"/>
            <w:vAlign w:val="center"/>
          </w:tcPr>
          <w:p w14:paraId="5704170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52F57BB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2E979FC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09D8702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042E34F4" w14:textId="77777777" w:rsidTr="00362914">
        <w:trPr>
          <w:trHeight w:val="288"/>
        </w:trPr>
        <w:tc>
          <w:tcPr>
            <w:tcW w:w="4416" w:type="dxa"/>
            <w:vAlign w:val="center"/>
          </w:tcPr>
          <w:p w14:paraId="4AF54EA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3FD6D54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2FBFD2C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6D056CD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3E5FF911" w14:textId="77777777" w:rsidTr="00362914">
        <w:trPr>
          <w:trHeight w:val="288"/>
        </w:trPr>
        <w:tc>
          <w:tcPr>
            <w:tcW w:w="4416" w:type="dxa"/>
            <w:vAlign w:val="center"/>
          </w:tcPr>
          <w:p w14:paraId="7BB2200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7B83668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7B01866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048D5E1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160A4D30" w14:textId="77777777" w:rsidTr="00362914">
        <w:trPr>
          <w:trHeight w:val="288"/>
        </w:trPr>
        <w:tc>
          <w:tcPr>
            <w:tcW w:w="4416" w:type="dxa"/>
            <w:vAlign w:val="center"/>
          </w:tcPr>
          <w:p w14:paraId="02E2D10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27AAB5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70B738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1D5D0EB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51CAD9D1" w14:textId="77777777" w:rsidTr="00362914">
        <w:trPr>
          <w:trHeight w:val="288"/>
        </w:trPr>
        <w:tc>
          <w:tcPr>
            <w:tcW w:w="4416" w:type="dxa"/>
            <w:vAlign w:val="center"/>
          </w:tcPr>
          <w:p w14:paraId="243FE19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41BE055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1DFD03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244BB1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194076E2" w14:textId="77777777" w:rsidTr="00362914">
        <w:trPr>
          <w:trHeight w:val="288"/>
        </w:trPr>
        <w:tc>
          <w:tcPr>
            <w:tcW w:w="4416" w:type="dxa"/>
            <w:vAlign w:val="center"/>
          </w:tcPr>
          <w:p w14:paraId="6E130D0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BE89BAA"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5A8B0F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39A808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7F492C58" w14:textId="77777777" w:rsidTr="00362914">
        <w:trPr>
          <w:trHeight w:val="288"/>
        </w:trPr>
        <w:tc>
          <w:tcPr>
            <w:tcW w:w="4416" w:type="dxa"/>
            <w:vAlign w:val="center"/>
          </w:tcPr>
          <w:p w14:paraId="591D816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BFA73A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233DE0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0ADA99C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7071C916" w14:textId="77777777" w:rsidTr="00362914">
        <w:trPr>
          <w:trHeight w:val="288"/>
        </w:trPr>
        <w:tc>
          <w:tcPr>
            <w:tcW w:w="4416" w:type="dxa"/>
            <w:vAlign w:val="center"/>
          </w:tcPr>
          <w:p w14:paraId="353724C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1F89D27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055BC44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2C84746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6479434C" w14:textId="77777777" w:rsidTr="00362914">
        <w:trPr>
          <w:trHeight w:val="288"/>
        </w:trPr>
        <w:tc>
          <w:tcPr>
            <w:tcW w:w="4416" w:type="dxa"/>
            <w:vAlign w:val="center"/>
          </w:tcPr>
          <w:p w14:paraId="583C4A0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1BEFC95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590B617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4A8380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3E60C21F" w14:textId="77777777" w:rsidTr="00362914">
        <w:trPr>
          <w:trHeight w:val="288"/>
        </w:trPr>
        <w:tc>
          <w:tcPr>
            <w:tcW w:w="4416" w:type="dxa"/>
            <w:vAlign w:val="center"/>
          </w:tcPr>
          <w:p w14:paraId="1B1798A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7347CA3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24252C0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11785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0E20939C" w14:textId="77777777" w:rsidTr="00362914">
        <w:trPr>
          <w:trHeight w:val="288"/>
        </w:trPr>
        <w:tc>
          <w:tcPr>
            <w:tcW w:w="4416" w:type="dxa"/>
            <w:vAlign w:val="center"/>
          </w:tcPr>
          <w:p w14:paraId="2103E41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D53505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03D82E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02D3B05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36B0EF82" w14:textId="77777777" w:rsidTr="00362914">
        <w:trPr>
          <w:trHeight w:val="288"/>
        </w:trPr>
        <w:tc>
          <w:tcPr>
            <w:tcW w:w="4416" w:type="dxa"/>
            <w:vAlign w:val="center"/>
          </w:tcPr>
          <w:p w14:paraId="12CB7C4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236B67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6A6FF85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649802D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1B02954C" w14:textId="77777777" w:rsidTr="00362914">
        <w:trPr>
          <w:trHeight w:val="288"/>
        </w:trPr>
        <w:tc>
          <w:tcPr>
            <w:tcW w:w="4416" w:type="dxa"/>
            <w:vAlign w:val="center"/>
          </w:tcPr>
          <w:p w14:paraId="3CE1111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21586D8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586F92C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4B5F1DA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25BDC707" w14:textId="77777777" w:rsidTr="00362914">
        <w:trPr>
          <w:trHeight w:val="288"/>
        </w:trPr>
        <w:tc>
          <w:tcPr>
            <w:tcW w:w="4416" w:type="dxa"/>
            <w:vAlign w:val="center"/>
          </w:tcPr>
          <w:p w14:paraId="4D264C7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150527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1179566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6F4BB2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673DB3E1" w14:textId="77777777" w:rsidTr="00362914">
        <w:trPr>
          <w:trHeight w:val="288"/>
        </w:trPr>
        <w:tc>
          <w:tcPr>
            <w:tcW w:w="4416" w:type="dxa"/>
            <w:vAlign w:val="center"/>
          </w:tcPr>
          <w:p w14:paraId="7C891FF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339D6C4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394FB656"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212D33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6</w:t>
            </w:r>
          </w:p>
        </w:tc>
      </w:tr>
      <w:tr w:rsidR="00A12A33" w14:paraId="0411AD15" w14:textId="77777777" w:rsidTr="00362914">
        <w:trPr>
          <w:trHeight w:val="288"/>
        </w:trPr>
        <w:tc>
          <w:tcPr>
            <w:tcW w:w="4416" w:type="dxa"/>
            <w:vAlign w:val="center"/>
          </w:tcPr>
          <w:p w14:paraId="452AA2D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FB605B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5506481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D08C24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607F2212" w14:textId="77777777" w:rsidTr="00362914">
        <w:trPr>
          <w:trHeight w:val="288"/>
        </w:trPr>
        <w:tc>
          <w:tcPr>
            <w:tcW w:w="4416" w:type="dxa"/>
            <w:vAlign w:val="center"/>
          </w:tcPr>
          <w:p w14:paraId="3529B43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1BF303D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54E7E80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5FBC93C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0FADB12D" w14:textId="77777777" w:rsidTr="00362914">
        <w:trPr>
          <w:trHeight w:val="288"/>
        </w:trPr>
        <w:tc>
          <w:tcPr>
            <w:tcW w:w="4416" w:type="dxa"/>
            <w:vAlign w:val="center"/>
          </w:tcPr>
          <w:p w14:paraId="084AFD6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3FE7613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A890878"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616B1B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7BFE7FDC" w14:textId="77777777" w:rsidTr="00362914">
        <w:trPr>
          <w:trHeight w:val="288"/>
        </w:trPr>
        <w:tc>
          <w:tcPr>
            <w:tcW w:w="4416" w:type="dxa"/>
            <w:vAlign w:val="center"/>
          </w:tcPr>
          <w:p w14:paraId="1572B51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6C99C72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27961C1"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65A8136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4BCD6E26" w14:textId="77777777" w:rsidTr="00362914">
        <w:trPr>
          <w:trHeight w:val="288"/>
        </w:trPr>
        <w:tc>
          <w:tcPr>
            <w:tcW w:w="4416" w:type="dxa"/>
            <w:vAlign w:val="center"/>
          </w:tcPr>
          <w:p w14:paraId="6D7C026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4974D70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226AD9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814AA12"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6ED4861" w14:textId="77777777" w:rsidTr="00362914">
        <w:trPr>
          <w:trHeight w:val="288"/>
        </w:trPr>
        <w:tc>
          <w:tcPr>
            <w:tcW w:w="4416" w:type="dxa"/>
            <w:vAlign w:val="center"/>
          </w:tcPr>
          <w:p w14:paraId="23077A2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70E5F58B"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109CB5C"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2FCB579F"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1E622E96" w14:textId="77777777" w:rsidTr="00362914">
        <w:trPr>
          <w:trHeight w:val="288"/>
        </w:trPr>
        <w:tc>
          <w:tcPr>
            <w:tcW w:w="4416" w:type="dxa"/>
            <w:vAlign w:val="center"/>
          </w:tcPr>
          <w:p w14:paraId="77FE6E0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6CF021D"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7E91062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101" w:type="dxa"/>
            <w:vAlign w:val="bottom"/>
          </w:tcPr>
          <w:p w14:paraId="1CA5C423"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55091E4" w14:textId="77777777" w:rsidTr="00362914">
        <w:trPr>
          <w:trHeight w:val="288"/>
        </w:trPr>
        <w:tc>
          <w:tcPr>
            <w:tcW w:w="4416" w:type="dxa"/>
            <w:vAlign w:val="center"/>
          </w:tcPr>
          <w:p w14:paraId="37A1E8F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59740A1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3B4594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48D16D07"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57B4689F" w14:textId="77777777" w:rsidTr="00362914">
        <w:trPr>
          <w:trHeight w:val="288"/>
        </w:trPr>
        <w:tc>
          <w:tcPr>
            <w:tcW w:w="4416" w:type="dxa"/>
            <w:vAlign w:val="center"/>
          </w:tcPr>
          <w:p w14:paraId="1EF9A45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6A2215D0"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38ABAA9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CBC87D9"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164C70A0" w14:textId="77777777" w:rsidTr="00362914">
        <w:trPr>
          <w:trHeight w:val="288"/>
        </w:trPr>
        <w:tc>
          <w:tcPr>
            <w:tcW w:w="4416" w:type="dxa"/>
            <w:vAlign w:val="center"/>
          </w:tcPr>
          <w:p w14:paraId="3F1E7EF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FF9B674"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79D9491E"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1FD700F5" w14:textId="77777777" w:rsidR="00A12A33" w:rsidRPr="004F0647"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6BAE0AF1" w14:textId="77777777" w:rsidTr="00362914">
        <w:trPr>
          <w:trHeight w:val="288"/>
        </w:trPr>
        <w:tc>
          <w:tcPr>
            <w:tcW w:w="4416" w:type="dxa"/>
            <w:vAlign w:val="center"/>
          </w:tcPr>
          <w:p w14:paraId="0D8977C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6DC3E17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0EAE18A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7F3B68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38FE0B4D" w14:textId="77777777" w:rsidTr="00362914">
        <w:trPr>
          <w:trHeight w:val="288"/>
        </w:trPr>
        <w:tc>
          <w:tcPr>
            <w:tcW w:w="4416" w:type="dxa"/>
            <w:vAlign w:val="center"/>
          </w:tcPr>
          <w:p w14:paraId="0EE6BEB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452EE2A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2BAADD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3EAAC96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0074535" w14:textId="77777777" w:rsidTr="00362914">
        <w:trPr>
          <w:trHeight w:val="288"/>
        </w:trPr>
        <w:tc>
          <w:tcPr>
            <w:tcW w:w="4416" w:type="dxa"/>
            <w:vAlign w:val="center"/>
          </w:tcPr>
          <w:p w14:paraId="0504655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14B152D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1C3C27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E08508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417C9996" w14:textId="77777777" w:rsidTr="00362914">
        <w:trPr>
          <w:trHeight w:val="288"/>
        </w:trPr>
        <w:tc>
          <w:tcPr>
            <w:tcW w:w="4416" w:type="dxa"/>
            <w:vAlign w:val="center"/>
          </w:tcPr>
          <w:p w14:paraId="51F6D23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04EAE77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42BE7A2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2060ED4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8089DB8" w14:textId="77777777" w:rsidTr="00362914">
        <w:trPr>
          <w:trHeight w:val="288"/>
        </w:trPr>
        <w:tc>
          <w:tcPr>
            <w:tcW w:w="4416" w:type="dxa"/>
            <w:vAlign w:val="center"/>
          </w:tcPr>
          <w:p w14:paraId="641CD79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22_LEFT_F_FRAGMENT_A_R</w:t>
            </w:r>
          </w:p>
        </w:tc>
        <w:tc>
          <w:tcPr>
            <w:tcW w:w="1689" w:type="dxa"/>
            <w:vAlign w:val="bottom"/>
          </w:tcPr>
          <w:p w14:paraId="4186F23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7106798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070F23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325E1B4E" w14:textId="77777777" w:rsidTr="00362914">
        <w:trPr>
          <w:trHeight w:val="288"/>
        </w:trPr>
        <w:tc>
          <w:tcPr>
            <w:tcW w:w="4416" w:type="dxa"/>
            <w:vAlign w:val="center"/>
          </w:tcPr>
          <w:p w14:paraId="6D9753B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617466D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999C5E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B49340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3ED68CB0" w14:textId="77777777" w:rsidTr="00362914">
        <w:trPr>
          <w:trHeight w:val="288"/>
        </w:trPr>
        <w:tc>
          <w:tcPr>
            <w:tcW w:w="4416" w:type="dxa"/>
            <w:vAlign w:val="center"/>
          </w:tcPr>
          <w:p w14:paraId="5F4A579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420F87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68D71A8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F208D3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508B18A" w14:textId="77777777" w:rsidTr="00362914">
        <w:trPr>
          <w:trHeight w:val="288"/>
        </w:trPr>
        <w:tc>
          <w:tcPr>
            <w:tcW w:w="4416" w:type="dxa"/>
            <w:vAlign w:val="center"/>
          </w:tcPr>
          <w:p w14:paraId="47E012A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A378A6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FC531B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101" w:type="dxa"/>
            <w:vAlign w:val="bottom"/>
          </w:tcPr>
          <w:p w14:paraId="0B10F80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004C32E8" w14:textId="77777777" w:rsidTr="00362914">
        <w:trPr>
          <w:trHeight w:val="288"/>
        </w:trPr>
        <w:tc>
          <w:tcPr>
            <w:tcW w:w="4416" w:type="dxa"/>
            <w:vAlign w:val="center"/>
          </w:tcPr>
          <w:p w14:paraId="598FB20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78AEA26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E98D85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28AFEE0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775E2DF7" w14:textId="77777777" w:rsidTr="00362914">
        <w:trPr>
          <w:trHeight w:val="288"/>
        </w:trPr>
        <w:tc>
          <w:tcPr>
            <w:tcW w:w="4416" w:type="dxa"/>
            <w:vAlign w:val="center"/>
          </w:tcPr>
          <w:p w14:paraId="06499B0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50CCACC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70D9C6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0361F5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70C82C96" w14:textId="77777777" w:rsidTr="00362914">
        <w:trPr>
          <w:trHeight w:val="288"/>
        </w:trPr>
        <w:tc>
          <w:tcPr>
            <w:tcW w:w="4416" w:type="dxa"/>
            <w:vAlign w:val="center"/>
          </w:tcPr>
          <w:p w14:paraId="73164E3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9C4A7E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486AC4E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4310A64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7EE0A2E9" w14:textId="77777777" w:rsidTr="00362914">
        <w:trPr>
          <w:trHeight w:val="288"/>
        </w:trPr>
        <w:tc>
          <w:tcPr>
            <w:tcW w:w="4416" w:type="dxa"/>
            <w:vAlign w:val="center"/>
          </w:tcPr>
          <w:p w14:paraId="4A63702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2_F2707_F_DENV2_13_RIGHT_R</w:t>
            </w:r>
          </w:p>
        </w:tc>
        <w:tc>
          <w:tcPr>
            <w:tcW w:w="1689" w:type="dxa"/>
            <w:vAlign w:val="bottom"/>
          </w:tcPr>
          <w:p w14:paraId="63D3479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3B6E2C2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CA05B7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5</w:t>
            </w:r>
          </w:p>
        </w:tc>
      </w:tr>
      <w:tr w:rsidR="00A12A33" w14:paraId="23EE8C40" w14:textId="77777777" w:rsidTr="00362914">
        <w:trPr>
          <w:trHeight w:val="288"/>
        </w:trPr>
        <w:tc>
          <w:tcPr>
            <w:tcW w:w="4416" w:type="dxa"/>
            <w:vAlign w:val="center"/>
          </w:tcPr>
          <w:p w14:paraId="0AD6D2F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6E66F24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7E68F39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101" w:type="dxa"/>
            <w:vAlign w:val="bottom"/>
          </w:tcPr>
          <w:p w14:paraId="1B54EC0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13471D07" w14:textId="77777777" w:rsidTr="00362914">
        <w:trPr>
          <w:trHeight w:val="288"/>
        </w:trPr>
        <w:tc>
          <w:tcPr>
            <w:tcW w:w="4416" w:type="dxa"/>
            <w:vAlign w:val="center"/>
          </w:tcPr>
          <w:p w14:paraId="11873B5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0BFBFBA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CF306D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725A74F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2DF702F9" w14:textId="77777777" w:rsidTr="00362914">
        <w:trPr>
          <w:trHeight w:val="288"/>
        </w:trPr>
        <w:tc>
          <w:tcPr>
            <w:tcW w:w="4416" w:type="dxa"/>
            <w:vAlign w:val="center"/>
          </w:tcPr>
          <w:p w14:paraId="2A31469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3F6F1AA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245D564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2BC48A3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024DCECD" w14:textId="77777777" w:rsidTr="00362914">
        <w:trPr>
          <w:trHeight w:val="288"/>
        </w:trPr>
        <w:tc>
          <w:tcPr>
            <w:tcW w:w="4416" w:type="dxa"/>
            <w:vAlign w:val="center"/>
          </w:tcPr>
          <w:p w14:paraId="7839DDA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EF834C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730E185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7EC90EE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3D31C217" w14:textId="77777777" w:rsidTr="00362914">
        <w:trPr>
          <w:trHeight w:val="288"/>
        </w:trPr>
        <w:tc>
          <w:tcPr>
            <w:tcW w:w="4416" w:type="dxa"/>
            <w:vAlign w:val="center"/>
          </w:tcPr>
          <w:p w14:paraId="7E032CF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5AE0FD2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045D015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F09FC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28A40EE6" w14:textId="77777777" w:rsidTr="00362914">
        <w:trPr>
          <w:trHeight w:val="288"/>
        </w:trPr>
        <w:tc>
          <w:tcPr>
            <w:tcW w:w="4416" w:type="dxa"/>
            <w:vAlign w:val="center"/>
          </w:tcPr>
          <w:p w14:paraId="38EFC7B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1CCBB3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063859F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3ADF6EA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71B1C4AC" w14:textId="77777777" w:rsidTr="00362914">
        <w:trPr>
          <w:trHeight w:val="288"/>
        </w:trPr>
        <w:tc>
          <w:tcPr>
            <w:tcW w:w="4416" w:type="dxa"/>
            <w:vAlign w:val="center"/>
          </w:tcPr>
          <w:p w14:paraId="38DC636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79DF063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BFE5FF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68B48DD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2BBB16DA" w14:textId="77777777" w:rsidTr="00362914">
        <w:trPr>
          <w:trHeight w:val="288"/>
        </w:trPr>
        <w:tc>
          <w:tcPr>
            <w:tcW w:w="4416" w:type="dxa"/>
            <w:vAlign w:val="center"/>
          </w:tcPr>
          <w:p w14:paraId="4BD2DF5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73CED2F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608016B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2CF41AF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790BFEFD" w14:textId="77777777" w:rsidTr="00362914">
        <w:trPr>
          <w:trHeight w:val="288"/>
        </w:trPr>
        <w:tc>
          <w:tcPr>
            <w:tcW w:w="4416" w:type="dxa"/>
            <w:vAlign w:val="center"/>
          </w:tcPr>
          <w:p w14:paraId="4368679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175BB14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3ACAFF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02E7289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42AE9044" w14:textId="77777777" w:rsidTr="00362914">
        <w:trPr>
          <w:trHeight w:val="288"/>
        </w:trPr>
        <w:tc>
          <w:tcPr>
            <w:tcW w:w="4416" w:type="dxa"/>
            <w:vAlign w:val="center"/>
          </w:tcPr>
          <w:p w14:paraId="5C42389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38182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4A7ED27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7E5CA18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4A34F556" w14:textId="77777777" w:rsidTr="00362914">
        <w:trPr>
          <w:trHeight w:val="288"/>
        </w:trPr>
        <w:tc>
          <w:tcPr>
            <w:tcW w:w="4416" w:type="dxa"/>
            <w:vAlign w:val="center"/>
          </w:tcPr>
          <w:p w14:paraId="3DE145D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0641FBD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C68193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309B205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3773E919" w14:textId="77777777" w:rsidTr="00362914">
        <w:trPr>
          <w:trHeight w:val="288"/>
        </w:trPr>
        <w:tc>
          <w:tcPr>
            <w:tcW w:w="4416" w:type="dxa"/>
            <w:vAlign w:val="center"/>
          </w:tcPr>
          <w:p w14:paraId="6CB4B98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6C3DA53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13F7111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08581D9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123424CB" w14:textId="77777777" w:rsidTr="00362914">
        <w:trPr>
          <w:trHeight w:val="288"/>
        </w:trPr>
        <w:tc>
          <w:tcPr>
            <w:tcW w:w="4416" w:type="dxa"/>
            <w:vAlign w:val="center"/>
          </w:tcPr>
          <w:p w14:paraId="74C2233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56CF067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5F37263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61C308C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529C1B66" w14:textId="77777777" w:rsidTr="00362914">
        <w:trPr>
          <w:trHeight w:val="288"/>
        </w:trPr>
        <w:tc>
          <w:tcPr>
            <w:tcW w:w="4416" w:type="dxa"/>
            <w:vAlign w:val="center"/>
          </w:tcPr>
          <w:p w14:paraId="75742E3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51D4C0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FFB230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707BA5F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44A22FF3" w14:textId="77777777" w:rsidTr="00362914">
        <w:trPr>
          <w:trHeight w:val="288"/>
        </w:trPr>
        <w:tc>
          <w:tcPr>
            <w:tcW w:w="4416" w:type="dxa"/>
            <w:vAlign w:val="center"/>
          </w:tcPr>
          <w:p w14:paraId="49D40A5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669CC5B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759630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2B38FF2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09BE8C39" w14:textId="77777777" w:rsidTr="00362914">
        <w:trPr>
          <w:trHeight w:val="288"/>
        </w:trPr>
        <w:tc>
          <w:tcPr>
            <w:tcW w:w="4416" w:type="dxa"/>
            <w:vAlign w:val="center"/>
          </w:tcPr>
          <w:p w14:paraId="1D16458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7A7569F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056EE52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0A58BFB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73EF7AE9" w14:textId="77777777" w:rsidTr="00362914">
        <w:trPr>
          <w:trHeight w:val="288"/>
        </w:trPr>
        <w:tc>
          <w:tcPr>
            <w:tcW w:w="4416" w:type="dxa"/>
            <w:vAlign w:val="center"/>
          </w:tcPr>
          <w:p w14:paraId="6E160C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EEC264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248586A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18C719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4A7C66EB" w14:textId="77777777" w:rsidTr="00362914">
        <w:trPr>
          <w:trHeight w:val="288"/>
        </w:trPr>
        <w:tc>
          <w:tcPr>
            <w:tcW w:w="4416" w:type="dxa"/>
            <w:vAlign w:val="center"/>
          </w:tcPr>
          <w:p w14:paraId="454B25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5_RIGHT_R</w:t>
            </w:r>
          </w:p>
        </w:tc>
        <w:tc>
          <w:tcPr>
            <w:tcW w:w="1689" w:type="dxa"/>
            <w:vAlign w:val="bottom"/>
          </w:tcPr>
          <w:p w14:paraId="6EEC2AB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752FE44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495484E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6F993DFE" w14:textId="77777777" w:rsidTr="00362914">
        <w:trPr>
          <w:trHeight w:val="288"/>
        </w:trPr>
        <w:tc>
          <w:tcPr>
            <w:tcW w:w="4416" w:type="dxa"/>
            <w:vAlign w:val="center"/>
          </w:tcPr>
          <w:p w14:paraId="218511A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0902E3B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4EE60E1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AB652F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w:t>
            </w:r>
          </w:p>
        </w:tc>
      </w:tr>
      <w:tr w:rsidR="00A12A33" w14:paraId="055D6033" w14:textId="77777777" w:rsidTr="00362914">
        <w:trPr>
          <w:trHeight w:val="288"/>
        </w:trPr>
        <w:tc>
          <w:tcPr>
            <w:tcW w:w="4416" w:type="dxa"/>
            <w:vAlign w:val="center"/>
          </w:tcPr>
          <w:p w14:paraId="64EC33E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549118A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5D6B039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6D76E5D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3D6A4E9A" w14:textId="77777777" w:rsidTr="00362914">
        <w:trPr>
          <w:trHeight w:val="288"/>
        </w:trPr>
        <w:tc>
          <w:tcPr>
            <w:tcW w:w="4416" w:type="dxa"/>
            <w:vAlign w:val="center"/>
          </w:tcPr>
          <w:p w14:paraId="6A40436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E663C6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7327220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3F51BA7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D06AD6E" w14:textId="77777777" w:rsidTr="00362914">
        <w:trPr>
          <w:trHeight w:val="288"/>
        </w:trPr>
        <w:tc>
          <w:tcPr>
            <w:tcW w:w="4416" w:type="dxa"/>
            <w:vAlign w:val="center"/>
          </w:tcPr>
          <w:p w14:paraId="325643B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327067D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1D4BC0C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E30465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6545A815" w14:textId="77777777" w:rsidTr="00362914">
        <w:trPr>
          <w:trHeight w:val="288"/>
        </w:trPr>
        <w:tc>
          <w:tcPr>
            <w:tcW w:w="4416" w:type="dxa"/>
            <w:vAlign w:val="center"/>
          </w:tcPr>
          <w:p w14:paraId="24380F5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15B0F67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0EBEAC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599B87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264A6F1A" w14:textId="77777777" w:rsidTr="00362914">
        <w:trPr>
          <w:trHeight w:val="288"/>
        </w:trPr>
        <w:tc>
          <w:tcPr>
            <w:tcW w:w="4416" w:type="dxa"/>
            <w:vAlign w:val="center"/>
          </w:tcPr>
          <w:p w14:paraId="3C4E101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9CBE96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EC5938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3CB9284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348C14F1" w14:textId="77777777" w:rsidTr="00362914">
        <w:trPr>
          <w:trHeight w:val="288"/>
        </w:trPr>
        <w:tc>
          <w:tcPr>
            <w:tcW w:w="4416" w:type="dxa"/>
            <w:vAlign w:val="center"/>
          </w:tcPr>
          <w:p w14:paraId="10950D5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412D94B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0CAF806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3DDF1A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3A424CD6" w14:textId="77777777" w:rsidTr="00362914">
        <w:trPr>
          <w:trHeight w:val="288"/>
        </w:trPr>
        <w:tc>
          <w:tcPr>
            <w:tcW w:w="4416" w:type="dxa"/>
            <w:vAlign w:val="center"/>
          </w:tcPr>
          <w:p w14:paraId="7D0C3EC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59D0972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32449F8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0DA97D8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755952D1" w14:textId="77777777" w:rsidTr="00362914">
        <w:trPr>
          <w:trHeight w:val="288"/>
        </w:trPr>
        <w:tc>
          <w:tcPr>
            <w:tcW w:w="4416" w:type="dxa"/>
            <w:vAlign w:val="center"/>
          </w:tcPr>
          <w:p w14:paraId="1C8A739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680B35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126C910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6A05A35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9BE7797" w14:textId="77777777" w:rsidTr="00362914">
        <w:trPr>
          <w:trHeight w:val="288"/>
        </w:trPr>
        <w:tc>
          <w:tcPr>
            <w:tcW w:w="4416" w:type="dxa"/>
            <w:vAlign w:val="center"/>
          </w:tcPr>
          <w:p w14:paraId="7ECB1DE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5147ECA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4F4DCD1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76C25ED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DD23E4B" w14:textId="77777777" w:rsidTr="00362914">
        <w:trPr>
          <w:trHeight w:val="288"/>
        </w:trPr>
        <w:tc>
          <w:tcPr>
            <w:tcW w:w="4416" w:type="dxa"/>
            <w:vAlign w:val="center"/>
          </w:tcPr>
          <w:p w14:paraId="3AFEA8F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56A4955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03014E3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6422959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1713A0E" w14:textId="77777777" w:rsidTr="00362914">
        <w:trPr>
          <w:trHeight w:val="288"/>
        </w:trPr>
        <w:tc>
          <w:tcPr>
            <w:tcW w:w="4416" w:type="dxa"/>
            <w:vAlign w:val="center"/>
          </w:tcPr>
          <w:p w14:paraId="25AC8BB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677844A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BEF2A8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13ECDF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0E8DA17F" w14:textId="77777777" w:rsidTr="00362914">
        <w:trPr>
          <w:trHeight w:val="288"/>
        </w:trPr>
        <w:tc>
          <w:tcPr>
            <w:tcW w:w="4416" w:type="dxa"/>
            <w:vAlign w:val="center"/>
          </w:tcPr>
          <w:p w14:paraId="3FCCE82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32F2FB6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2EA48DF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101" w:type="dxa"/>
            <w:vAlign w:val="bottom"/>
          </w:tcPr>
          <w:p w14:paraId="79E62E5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7A039535" w14:textId="77777777" w:rsidTr="00362914">
        <w:trPr>
          <w:trHeight w:val="288"/>
        </w:trPr>
        <w:tc>
          <w:tcPr>
            <w:tcW w:w="4416" w:type="dxa"/>
            <w:vAlign w:val="center"/>
          </w:tcPr>
          <w:p w14:paraId="6A79346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46DCB7F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789" w:type="dxa"/>
            <w:vAlign w:val="bottom"/>
          </w:tcPr>
          <w:p w14:paraId="1C89BF4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6B7B734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E8A0854" w14:textId="77777777" w:rsidTr="00362914">
        <w:trPr>
          <w:trHeight w:val="288"/>
        </w:trPr>
        <w:tc>
          <w:tcPr>
            <w:tcW w:w="4416" w:type="dxa"/>
            <w:vAlign w:val="center"/>
          </w:tcPr>
          <w:p w14:paraId="768007A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28B2F6E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I</w:t>
            </w:r>
          </w:p>
        </w:tc>
        <w:tc>
          <w:tcPr>
            <w:tcW w:w="1789" w:type="dxa"/>
            <w:vAlign w:val="bottom"/>
          </w:tcPr>
          <w:p w14:paraId="74B5BB6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101" w:type="dxa"/>
            <w:vAlign w:val="bottom"/>
          </w:tcPr>
          <w:p w14:paraId="7AE42C7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49ABB40" w14:textId="77777777" w:rsidTr="00362914">
        <w:trPr>
          <w:trHeight w:val="288"/>
        </w:trPr>
        <w:tc>
          <w:tcPr>
            <w:tcW w:w="4416" w:type="dxa"/>
            <w:vAlign w:val="center"/>
          </w:tcPr>
          <w:p w14:paraId="306E3C2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10079D5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F2C947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3C47412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00CA2E5C" w14:textId="77777777" w:rsidTr="00362914">
        <w:trPr>
          <w:trHeight w:val="288"/>
        </w:trPr>
        <w:tc>
          <w:tcPr>
            <w:tcW w:w="4416" w:type="dxa"/>
            <w:vAlign w:val="center"/>
          </w:tcPr>
          <w:p w14:paraId="0F0E506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3305F0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1BB86C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722E99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152F08F" w14:textId="77777777" w:rsidTr="00362914">
        <w:trPr>
          <w:trHeight w:val="288"/>
        </w:trPr>
        <w:tc>
          <w:tcPr>
            <w:tcW w:w="4416" w:type="dxa"/>
            <w:vAlign w:val="center"/>
          </w:tcPr>
          <w:p w14:paraId="67612F0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1654F9F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505DA9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5CA06BC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04EA6F5E" w14:textId="77777777" w:rsidTr="00362914">
        <w:trPr>
          <w:trHeight w:val="288"/>
        </w:trPr>
        <w:tc>
          <w:tcPr>
            <w:tcW w:w="4416" w:type="dxa"/>
            <w:vAlign w:val="center"/>
          </w:tcPr>
          <w:p w14:paraId="35E353D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6D13902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28D30F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1D9C014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43731E44" w14:textId="77777777" w:rsidTr="00362914">
        <w:trPr>
          <w:trHeight w:val="288"/>
        </w:trPr>
        <w:tc>
          <w:tcPr>
            <w:tcW w:w="4416" w:type="dxa"/>
            <w:vAlign w:val="center"/>
          </w:tcPr>
          <w:p w14:paraId="30BF29D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30B3E10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7FCCF34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749CEE6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750BB9D7" w14:textId="77777777" w:rsidTr="00362914">
        <w:trPr>
          <w:trHeight w:val="288"/>
        </w:trPr>
        <w:tc>
          <w:tcPr>
            <w:tcW w:w="4416" w:type="dxa"/>
            <w:vAlign w:val="center"/>
          </w:tcPr>
          <w:p w14:paraId="325CF4B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23_LEFT_F_FRAGMENT_A_R</w:t>
            </w:r>
          </w:p>
        </w:tc>
        <w:tc>
          <w:tcPr>
            <w:tcW w:w="1689" w:type="dxa"/>
            <w:vAlign w:val="bottom"/>
          </w:tcPr>
          <w:p w14:paraId="3325CEE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4C8032E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D2D11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078D32BF" w14:textId="77777777" w:rsidTr="00362914">
        <w:trPr>
          <w:trHeight w:val="288"/>
        </w:trPr>
        <w:tc>
          <w:tcPr>
            <w:tcW w:w="4416" w:type="dxa"/>
            <w:vAlign w:val="center"/>
          </w:tcPr>
          <w:p w14:paraId="5DE55C8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431B5E6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0C01EB4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0AB529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3CBA978E" w14:textId="77777777" w:rsidTr="00362914">
        <w:trPr>
          <w:trHeight w:val="288"/>
        </w:trPr>
        <w:tc>
          <w:tcPr>
            <w:tcW w:w="4416" w:type="dxa"/>
            <w:vAlign w:val="center"/>
          </w:tcPr>
          <w:p w14:paraId="4EE0777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1454054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65AF74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1ACCC55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E4C025C" w14:textId="77777777" w:rsidTr="00362914">
        <w:trPr>
          <w:trHeight w:val="288"/>
        </w:trPr>
        <w:tc>
          <w:tcPr>
            <w:tcW w:w="4416" w:type="dxa"/>
            <w:vAlign w:val="center"/>
          </w:tcPr>
          <w:p w14:paraId="5D55085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3_LEFT_F_DENV2_13_RIGHT_R</w:t>
            </w:r>
          </w:p>
        </w:tc>
        <w:tc>
          <w:tcPr>
            <w:tcW w:w="1689" w:type="dxa"/>
            <w:vAlign w:val="bottom"/>
          </w:tcPr>
          <w:p w14:paraId="222DBEB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FF9FC1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444821F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6B714D7D" w14:textId="77777777" w:rsidTr="00362914">
        <w:trPr>
          <w:trHeight w:val="288"/>
        </w:trPr>
        <w:tc>
          <w:tcPr>
            <w:tcW w:w="4416" w:type="dxa"/>
            <w:vAlign w:val="center"/>
          </w:tcPr>
          <w:p w14:paraId="6503400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48BC977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060AEC2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6C1136D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369DB672" w14:textId="77777777" w:rsidTr="00362914">
        <w:trPr>
          <w:trHeight w:val="288"/>
        </w:trPr>
        <w:tc>
          <w:tcPr>
            <w:tcW w:w="4416" w:type="dxa"/>
            <w:vAlign w:val="center"/>
          </w:tcPr>
          <w:p w14:paraId="74B6929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1B22B78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1DE65AB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2933786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1FB0B039" w14:textId="77777777" w:rsidTr="00362914">
        <w:trPr>
          <w:trHeight w:val="288"/>
        </w:trPr>
        <w:tc>
          <w:tcPr>
            <w:tcW w:w="4416" w:type="dxa"/>
            <w:vAlign w:val="center"/>
          </w:tcPr>
          <w:p w14:paraId="5B6CF66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7E358FB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67D7C94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5C50B80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54E8C86A" w14:textId="77777777" w:rsidTr="00362914">
        <w:trPr>
          <w:trHeight w:val="288"/>
        </w:trPr>
        <w:tc>
          <w:tcPr>
            <w:tcW w:w="4416" w:type="dxa"/>
            <w:vAlign w:val="center"/>
          </w:tcPr>
          <w:p w14:paraId="58653FB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3F4A347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1CCC4D3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64BA29F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49DA5CF4" w14:textId="77777777" w:rsidTr="00362914">
        <w:trPr>
          <w:trHeight w:val="288"/>
        </w:trPr>
        <w:tc>
          <w:tcPr>
            <w:tcW w:w="4416" w:type="dxa"/>
            <w:vAlign w:val="center"/>
          </w:tcPr>
          <w:p w14:paraId="015D62A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769D5EF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0E51884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68E5903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019C6524" w14:textId="77777777" w:rsidTr="00362914">
        <w:trPr>
          <w:trHeight w:val="288"/>
        </w:trPr>
        <w:tc>
          <w:tcPr>
            <w:tcW w:w="4416" w:type="dxa"/>
            <w:vAlign w:val="center"/>
          </w:tcPr>
          <w:p w14:paraId="592CE7B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2AC2209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469E54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1D8E92A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7F409B29" w14:textId="77777777" w:rsidTr="00362914">
        <w:trPr>
          <w:trHeight w:val="288"/>
        </w:trPr>
        <w:tc>
          <w:tcPr>
            <w:tcW w:w="4416" w:type="dxa"/>
            <w:vAlign w:val="center"/>
          </w:tcPr>
          <w:p w14:paraId="67E0B51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11_LEFT_F_DENV2_13_RIGHT_R</w:t>
            </w:r>
          </w:p>
        </w:tc>
        <w:tc>
          <w:tcPr>
            <w:tcW w:w="1689" w:type="dxa"/>
            <w:vAlign w:val="bottom"/>
          </w:tcPr>
          <w:p w14:paraId="3290619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7FBC2A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068603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w:t>
            </w:r>
          </w:p>
        </w:tc>
      </w:tr>
      <w:tr w:rsidR="00A12A33" w14:paraId="63FF64E7" w14:textId="77777777" w:rsidTr="00362914">
        <w:trPr>
          <w:trHeight w:val="288"/>
        </w:trPr>
        <w:tc>
          <w:tcPr>
            <w:tcW w:w="4416" w:type="dxa"/>
            <w:vAlign w:val="center"/>
          </w:tcPr>
          <w:p w14:paraId="6C8D6B0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084FE48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7BFFDC8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1BCD33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66A435B0" w14:textId="77777777" w:rsidTr="00362914">
        <w:trPr>
          <w:trHeight w:val="288"/>
        </w:trPr>
        <w:tc>
          <w:tcPr>
            <w:tcW w:w="4416" w:type="dxa"/>
            <w:vAlign w:val="center"/>
          </w:tcPr>
          <w:p w14:paraId="57CEEB2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38200CF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789" w:type="dxa"/>
            <w:vAlign w:val="bottom"/>
          </w:tcPr>
          <w:p w14:paraId="409E126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0B340B5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4CA8AD99" w14:textId="77777777" w:rsidTr="00362914">
        <w:trPr>
          <w:trHeight w:val="288"/>
        </w:trPr>
        <w:tc>
          <w:tcPr>
            <w:tcW w:w="4416" w:type="dxa"/>
            <w:vAlign w:val="center"/>
          </w:tcPr>
          <w:p w14:paraId="44AC916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2B530EE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C6FC91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5782B6B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59B1150" w14:textId="77777777" w:rsidTr="00362914">
        <w:trPr>
          <w:trHeight w:val="288"/>
        </w:trPr>
        <w:tc>
          <w:tcPr>
            <w:tcW w:w="4416" w:type="dxa"/>
            <w:vAlign w:val="center"/>
          </w:tcPr>
          <w:p w14:paraId="7E18B0F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144A645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789" w:type="dxa"/>
            <w:vAlign w:val="bottom"/>
          </w:tcPr>
          <w:p w14:paraId="04F7A79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BE4DA6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60D7FB66" w14:textId="77777777" w:rsidTr="00362914">
        <w:trPr>
          <w:trHeight w:val="288"/>
        </w:trPr>
        <w:tc>
          <w:tcPr>
            <w:tcW w:w="4416" w:type="dxa"/>
            <w:vAlign w:val="center"/>
          </w:tcPr>
          <w:p w14:paraId="28F3DB8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E392C4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265352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5FB5E9D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16FAE03A" w14:textId="77777777" w:rsidTr="00362914">
        <w:trPr>
          <w:trHeight w:val="288"/>
        </w:trPr>
        <w:tc>
          <w:tcPr>
            <w:tcW w:w="4416" w:type="dxa"/>
            <w:vAlign w:val="center"/>
          </w:tcPr>
          <w:p w14:paraId="58D4574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6525868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6BA7B2C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1B834BA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21D2D730" w14:textId="77777777" w:rsidTr="00362914">
        <w:trPr>
          <w:trHeight w:val="288"/>
        </w:trPr>
        <w:tc>
          <w:tcPr>
            <w:tcW w:w="4416" w:type="dxa"/>
            <w:vAlign w:val="center"/>
          </w:tcPr>
          <w:p w14:paraId="3178C34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CC_3_F_DEN1_CC_3_R</w:t>
            </w:r>
          </w:p>
        </w:tc>
        <w:tc>
          <w:tcPr>
            <w:tcW w:w="1689" w:type="dxa"/>
            <w:vAlign w:val="bottom"/>
          </w:tcPr>
          <w:p w14:paraId="00E822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48932A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E691EE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7BF3AD01" w14:textId="77777777" w:rsidTr="00362914">
        <w:trPr>
          <w:trHeight w:val="288"/>
        </w:trPr>
        <w:tc>
          <w:tcPr>
            <w:tcW w:w="4416" w:type="dxa"/>
            <w:vAlign w:val="center"/>
          </w:tcPr>
          <w:p w14:paraId="309615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08C3607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4A575E1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14C2459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5DBBE342" w14:textId="77777777" w:rsidTr="00362914">
        <w:trPr>
          <w:trHeight w:val="288"/>
        </w:trPr>
        <w:tc>
          <w:tcPr>
            <w:tcW w:w="4416" w:type="dxa"/>
            <w:vAlign w:val="center"/>
          </w:tcPr>
          <w:p w14:paraId="4E40FDB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2E5152B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00DFAB3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1FB7802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57F1354C" w14:textId="77777777" w:rsidTr="00362914">
        <w:trPr>
          <w:trHeight w:val="288"/>
        </w:trPr>
        <w:tc>
          <w:tcPr>
            <w:tcW w:w="4416" w:type="dxa"/>
            <w:vAlign w:val="center"/>
          </w:tcPr>
          <w:p w14:paraId="0C0A3BD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7FA5CB8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167E6EB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0B690BA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693B983B" w14:textId="77777777" w:rsidTr="00362914">
        <w:trPr>
          <w:trHeight w:val="288"/>
        </w:trPr>
        <w:tc>
          <w:tcPr>
            <w:tcW w:w="4416" w:type="dxa"/>
            <w:vAlign w:val="center"/>
          </w:tcPr>
          <w:p w14:paraId="5B969BD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BE4A0C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4CF7E14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5C8B5B5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A707531" w14:textId="77777777" w:rsidTr="00362914">
        <w:trPr>
          <w:trHeight w:val="288"/>
        </w:trPr>
        <w:tc>
          <w:tcPr>
            <w:tcW w:w="4416" w:type="dxa"/>
            <w:vAlign w:val="center"/>
          </w:tcPr>
          <w:p w14:paraId="2E4BECC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1C80E0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2CED3B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39C338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1903613" w14:textId="77777777" w:rsidTr="00362914">
        <w:trPr>
          <w:trHeight w:val="288"/>
        </w:trPr>
        <w:tc>
          <w:tcPr>
            <w:tcW w:w="4416" w:type="dxa"/>
            <w:vAlign w:val="center"/>
          </w:tcPr>
          <w:p w14:paraId="174C9B6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70F2F75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407A98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24FFBA0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72D401AE" w14:textId="77777777" w:rsidTr="00362914">
        <w:trPr>
          <w:trHeight w:val="288"/>
        </w:trPr>
        <w:tc>
          <w:tcPr>
            <w:tcW w:w="4416" w:type="dxa"/>
            <w:vAlign w:val="center"/>
          </w:tcPr>
          <w:p w14:paraId="14772BB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AD55A9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600ED9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0CA6B75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26478E5F" w14:textId="77777777" w:rsidTr="00362914">
        <w:trPr>
          <w:trHeight w:val="288"/>
        </w:trPr>
        <w:tc>
          <w:tcPr>
            <w:tcW w:w="4416" w:type="dxa"/>
            <w:vAlign w:val="center"/>
          </w:tcPr>
          <w:p w14:paraId="4A516D3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30D6C9B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B0648C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7B23C4F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AC3CFFF" w14:textId="77777777" w:rsidTr="00362914">
        <w:trPr>
          <w:trHeight w:val="288"/>
        </w:trPr>
        <w:tc>
          <w:tcPr>
            <w:tcW w:w="4416" w:type="dxa"/>
            <w:vAlign w:val="center"/>
          </w:tcPr>
          <w:p w14:paraId="222DA22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RN_F2_F_DENV1_5_RIGHT_R</w:t>
            </w:r>
          </w:p>
        </w:tc>
        <w:tc>
          <w:tcPr>
            <w:tcW w:w="1689" w:type="dxa"/>
            <w:vAlign w:val="bottom"/>
          </w:tcPr>
          <w:p w14:paraId="4BB2DBF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7AD106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55B4DC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255A4C0B" w14:textId="77777777" w:rsidTr="00362914">
        <w:trPr>
          <w:trHeight w:val="288"/>
        </w:trPr>
        <w:tc>
          <w:tcPr>
            <w:tcW w:w="4416" w:type="dxa"/>
            <w:vAlign w:val="center"/>
          </w:tcPr>
          <w:p w14:paraId="150F110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E0DE80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768B393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5620048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35F26E34" w14:textId="77777777" w:rsidTr="00362914">
        <w:trPr>
          <w:trHeight w:val="288"/>
        </w:trPr>
        <w:tc>
          <w:tcPr>
            <w:tcW w:w="4416" w:type="dxa"/>
            <w:vAlign w:val="center"/>
          </w:tcPr>
          <w:p w14:paraId="142400C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443F011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01A135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365DD9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1C05A4B2" w14:textId="77777777" w:rsidTr="00362914">
        <w:trPr>
          <w:trHeight w:val="288"/>
        </w:trPr>
        <w:tc>
          <w:tcPr>
            <w:tcW w:w="4416" w:type="dxa"/>
            <w:vAlign w:val="center"/>
          </w:tcPr>
          <w:p w14:paraId="307A88E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7E2A86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7D62A6B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4CA2C8F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359856A7" w14:textId="77777777" w:rsidTr="00362914">
        <w:trPr>
          <w:trHeight w:val="288"/>
        </w:trPr>
        <w:tc>
          <w:tcPr>
            <w:tcW w:w="4416" w:type="dxa"/>
            <w:vAlign w:val="center"/>
          </w:tcPr>
          <w:p w14:paraId="1F8C1423"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BED438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789" w:type="dxa"/>
            <w:vAlign w:val="bottom"/>
          </w:tcPr>
          <w:p w14:paraId="3844707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49AE6E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1A93F942" w14:textId="77777777" w:rsidTr="00362914">
        <w:trPr>
          <w:trHeight w:val="288"/>
        </w:trPr>
        <w:tc>
          <w:tcPr>
            <w:tcW w:w="4416" w:type="dxa"/>
            <w:vAlign w:val="center"/>
          </w:tcPr>
          <w:p w14:paraId="3041036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492BA1B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9E7BE8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3A84FAB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564E460E" w14:textId="77777777" w:rsidTr="00362914">
        <w:trPr>
          <w:trHeight w:val="288"/>
        </w:trPr>
        <w:tc>
          <w:tcPr>
            <w:tcW w:w="4416" w:type="dxa"/>
            <w:vAlign w:val="center"/>
          </w:tcPr>
          <w:p w14:paraId="39CE0F3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12AEB0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568745E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1E91B15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21E2B6C8" w14:textId="77777777" w:rsidTr="00362914">
        <w:trPr>
          <w:trHeight w:val="288"/>
        </w:trPr>
        <w:tc>
          <w:tcPr>
            <w:tcW w:w="4416" w:type="dxa"/>
            <w:vAlign w:val="center"/>
          </w:tcPr>
          <w:p w14:paraId="13E257F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D54454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4F2FD1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08E3AFF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1A304782" w14:textId="77777777" w:rsidTr="00362914">
        <w:trPr>
          <w:trHeight w:val="288"/>
        </w:trPr>
        <w:tc>
          <w:tcPr>
            <w:tcW w:w="4416" w:type="dxa"/>
            <w:vAlign w:val="center"/>
          </w:tcPr>
          <w:p w14:paraId="118AC98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14624D1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1A330C7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33713CA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62FED379" w14:textId="77777777" w:rsidTr="00362914">
        <w:trPr>
          <w:trHeight w:val="288"/>
        </w:trPr>
        <w:tc>
          <w:tcPr>
            <w:tcW w:w="4416" w:type="dxa"/>
            <w:vAlign w:val="center"/>
          </w:tcPr>
          <w:p w14:paraId="4933F73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69A0645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4935D8C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31CB656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3F28C5E1" w14:textId="77777777" w:rsidTr="00362914">
        <w:trPr>
          <w:trHeight w:val="288"/>
        </w:trPr>
        <w:tc>
          <w:tcPr>
            <w:tcW w:w="4416" w:type="dxa"/>
            <w:vAlign w:val="center"/>
          </w:tcPr>
          <w:p w14:paraId="6503B0B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599FE5B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663CEAB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I</w:t>
            </w:r>
          </w:p>
        </w:tc>
        <w:tc>
          <w:tcPr>
            <w:tcW w:w="1101" w:type="dxa"/>
            <w:vAlign w:val="bottom"/>
          </w:tcPr>
          <w:p w14:paraId="4A050F4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3B0482B6" w14:textId="77777777" w:rsidTr="00362914">
        <w:trPr>
          <w:trHeight w:val="288"/>
        </w:trPr>
        <w:tc>
          <w:tcPr>
            <w:tcW w:w="4416" w:type="dxa"/>
            <w:vAlign w:val="center"/>
          </w:tcPr>
          <w:p w14:paraId="1A3C187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0E834AE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5DDD1FD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71B3D1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287642C3" w14:textId="77777777" w:rsidTr="00362914">
        <w:trPr>
          <w:trHeight w:val="288"/>
        </w:trPr>
        <w:tc>
          <w:tcPr>
            <w:tcW w:w="4416" w:type="dxa"/>
            <w:vAlign w:val="center"/>
          </w:tcPr>
          <w:p w14:paraId="37175FA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6BD53D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78467EE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438034C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79766D6F" w14:textId="77777777" w:rsidTr="00362914">
        <w:trPr>
          <w:trHeight w:val="288"/>
        </w:trPr>
        <w:tc>
          <w:tcPr>
            <w:tcW w:w="4416" w:type="dxa"/>
            <w:vAlign w:val="center"/>
          </w:tcPr>
          <w:p w14:paraId="5BEC05B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08A3ECE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13C47FA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7462482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D9C4C1C" w14:textId="77777777" w:rsidTr="00362914">
        <w:trPr>
          <w:trHeight w:val="288"/>
        </w:trPr>
        <w:tc>
          <w:tcPr>
            <w:tcW w:w="4416" w:type="dxa"/>
            <w:vAlign w:val="center"/>
          </w:tcPr>
          <w:p w14:paraId="4F512BF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780F96B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0914CB7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7DCF1D1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605F7F8D" w14:textId="77777777" w:rsidTr="00362914">
        <w:trPr>
          <w:trHeight w:val="288"/>
        </w:trPr>
        <w:tc>
          <w:tcPr>
            <w:tcW w:w="4416" w:type="dxa"/>
            <w:vAlign w:val="center"/>
          </w:tcPr>
          <w:p w14:paraId="402083B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3A6B0B5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79F7B2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101" w:type="dxa"/>
            <w:vAlign w:val="bottom"/>
          </w:tcPr>
          <w:p w14:paraId="7C44398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02484749" w14:textId="77777777" w:rsidTr="00362914">
        <w:trPr>
          <w:trHeight w:val="288"/>
        </w:trPr>
        <w:tc>
          <w:tcPr>
            <w:tcW w:w="4416" w:type="dxa"/>
            <w:vAlign w:val="center"/>
          </w:tcPr>
          <w:p w14:paraId="4AAD352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1DC75A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789" w:type="dxa"/>
            <w:vAlign w:val="bottom"/>
          </w:tcPr>
          <w:p w14:paraId="319A5DC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A0BD07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33274181" w14:textId="77777777" w:rsidTr="00362914">
        <w:trPr>
          <w:trHeight w:val="288"/>
        </w:trPr>
        <w:tc>
          <w:tcPr>
            <w:tcW w:w="4416" w:type="dxa"/>
            <w:vAlign w:val="center"/>
          </w:tcPr>
          <w:p w14:paraId="29E372E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15BB779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53E78F6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7575616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50FB860A" w14:textId="77777777" w:rsidTr="00362914">
        <w:trPr>
          <w:trHeight w:val="288"/>
        </w:trPr>
        <w:tc>
          <w:tcPr>
            <w:tcW w:w="4416" w:type="dxa"/>
            <w:vAlign w:val="center"/>
          </w:tcPr>
          <w:p w14:paraId="0408C09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5ED21D3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3DB7296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6BB781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w:t>
            </w:r>
          </w:p>
        </w:tc>
      </w:tr>
      <w:tr w:rsidR="00A12A33" w14:paraId="40067535" w14:textId="77777777" w:rsidTr="00362914">
        <w:trPr>
          <w:trHeight w:val="288"/>
        </w:trPr>
        <w:tc>
          <w:tcPr>
            <w:tcW w:w="4416" w:type="dxa"/>
            <w:vAlign w:val="center"/>
          </w:tcPr>
          <w:p w14:paraId="5C520C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52B615F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E75768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w:t>
            </w:r>
          </w:p>
        </w:tc>
        <w:tc>
          <w:tcPr>
            <w:tcW w:w="1101" w:type="dxa"/>
            <w:vAlign w:val="bottom"/>
          </w:tcPr>
          <w:p w14:paraId="6B51E68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4570559" w14:textId="77777777" w:rsidTr="00362914">
        <w:trPr>
          <w:trHeight w:val="288"/>
        </w:trPr>
        <w:tc>
          <w:tcPr>
            <w:tcW w:w="4416" w:type="dxa"/>
            <w:vAlign w:val="center"/>
          </w:tcPr>
          <w:p w14:paraId="52CB3EE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2_F_DEN-2_R</w:t>
            </w:r>
          </w:p>
        </w:tc>
        <w:tc>
          <w:tcPr>
            <w:tcW w:w="1689" w:type="dxa"/>
            <w:vAlign w:val="bottom"/>
          </w:tcPr>
          <w:p w14:paraId="5A391D2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C2036F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5AE9546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87C28B9" w14:textId="77777777" w:rsidTr="00362914">
        <w:trPr>
          <w:trHeight w:val="288"/>
        </w:trPr>
        <w:tc>
          <w:tcPr>
            <w:tcW w:w="4416" w:type="dxa"/>
            <w:vAlign w:val="center"/>
          </w:tcPr>
          <w:p w14:paraId="597507B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79B4DB6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2A51F0E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2493E31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E8B6478" w14:textId="77777777" w:rsidTr="00362914">
        <w:trPr>
          <w:trHeight w:val="288"/>
        </w:trPr>
        <w:tc>
          <w:tcPr>
            <w:tcW w:w="4416" w:type="dxa"/>
            <w:vAlign w:val="center"/>
          </w:tcPr>
          <w:p w14:paraId="2E33179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791D32F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70399E5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D7BB99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C42C61A" w14:textId="77777777" w:rsidTr="00362914">
        <w:trPr>
          <w:trHeight w:val="288"/>
        </w:trPr>
        <w:tc>
          <w:tcPr>
            <w:tcW w:w="4416" w:type="dxa"/>
            <w:vAlign w:val="center"/>
          </w:tcPr>
          <w:p w14:paraId="049A134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25E17F4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56DC986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67CF06B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025750D" w14:textId="77777777" w:rsidTr="00362914">
        <w:trPr>
          <w:trHeight w:val="288"/>
        </w:trPr>
        <w:tc>
          <w:tcPr>
            <w:tcW w:w="4416" w:type="dxa"/>
            <w:vAlign w:val="center"/>
          </w:tcPr>
          <w:p w14:paraId="78B6787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0B38165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1BEE35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w:t>
            </w:r>
          </w:p>
        </w:tc>
        <w:tc>
          <w:tcPr>
            <w:tcW w:w="1101" w:type="dxa"/>
            <w:vAlign w:val="bottom"/>
          </w:tcPr>
          <w:p w14:paraId="1324A6F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28A8C5E" w14:textId="77777777" w:rsidTr="00362914">
        <w:trPr>
          <w:trHeight w:val="288"/>
        </w:trPr>
        <w:tc>
          <w:tcPr>
            <w:tcW w:w="4416" w:type="dxa"/>
            <w:vAlign w:val="center"/>
          </w:tcPr>
          <w:p w14:paraId="380823C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19_LEFT_F_DENV1_21_RIGHT_R</w:t>
            </w:r>
          </w:p>
        </w:tc>
        <w:tc>
          <w:tcPr>
            <w:tcW w:w="1689" w:type="dxa"/>
            <w:vAlign w:val="bottom"/>
          </w:tcPr>
          <w:p w14:paraId="2B50672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4692025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6A70557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C13B3F2" w14:textId="77777777" w:rsidTr="00362914">
        <w:trPr>
          <w:trHeight w:val="288"/>
        </w:trPr>
        <w:tc>
          <w:tcPr>
            <w:tcW w:w="4416" w:type="dxa"/>
            <w:vAlign w:val="center"/>
          </w:tcPr>
          <w:p w14:paraId="4837D47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20DE4BF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0B153D2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48D8467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D2248CD" w14:textId="77777777" w:rsidTr="00362914">
        <w:trPr>
          <w:trHeight w:val="288"/>
        </w:trPr>
        <w:tc>
          <w:tcPr>
            <w:tcW w:w="4416" w:type="dxa"/>
            <w:vAlign w:val="center"/>
          </w:tcPr>
          <w:p w14:paraId="0AEB22A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799D556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789" w:type="dxa"/>
            <w:vAlign w:val="bottom"/>
          </w:tcPr>
          <w:p w14:paraId="23E2507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101" w:type="dxa"/>
            <w:vAlign w:val="bottom"/>
          </w:tcPr>
          <w:p w14:paraId="3C35F5C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12391F6" w14:textId="77777777" w:rsidTr="00362914">
        <w:trPr>
          <w:trHeight w:val="288"/>
        </w:trPr>
        <w:tc>
          <w:tcPr>
            <w:tcW w:w="4416" w:type="dxa"/>
            <w:vAlign w:val="center"/>
          </w:tcPr>
          <w:p w14:paraId="274FD03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3BF2BB0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69FE8DA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58C444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32DF9D2" w14:textId="77777777" w:rsidTr="00362914">
        <w:trPr>
          <w:trHeight w:val="288"/>
        </w:trPr>
        <w:tc>
          <w:tcPr>
            <w:tcW w:w="4416" w:type="dxa"/>
            <w:vAlign w:val="center"/>
          </w:tcPr>
          <w:p w14:paraId="5CA3591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019EAA1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789" w:type="dxa"/>
            <w:vAlign w:val="bottom"/>
          </w:tcPr>
          <w:p w14:paraId="3EEF23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77383AA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A7880E1" w14:textId="77777777" w:rsidTr="00362914">
        <w:trPr>
          <w:trHeight w:val="288"/>
        </w:trPr>
        <w:tc>
          <w:tcPr>
            <w:tcW w:w="4416" w:type="dxa"/>
            <w:vAlign w:val="center"/>
          </w:tcPr>
          <w:p w14:paraId="55D5C42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04D213D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0A4FB72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2F325F2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B8F34D9" w14:textId="77777777" w:rsidTr="00362914">
        <w:trPr>
          <w:trHeight w:val="288"/>
        </w:trPr>
        <w:tc>
          <w:tcPr>
            <w:tcW w:w="4416" w:type="dxa"/>
            <w:vAlign w:val="center"/>
          </w:tcPr>
          <w:p w14:paraId="3BF5164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1_F5132_F_DEN1_CC_3_R</w:t>
            </w:r>
          </w:p>
        </w:tc>
        <w:tc>
          <w:tcPr>
            <w:tcW w:w="1689" w:type="dxa"/>
            <w:vAlign w:val="bottom"/>
          </w:tcPr>
          <w:p w14:paraId="4465444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7BF9AD2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3475F04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7115ECC" w14:textId="77777777" w:rsidTr="00362914">
        <w:trPr>
          <w:trHeight w:val="288"/>
        </w:trPr>
        <w:tc>
          <w:tcPr>
            <w:tcW w:w="4416" w:type="dxa"/>
            <w:vAlign w:val="center"/>
          </w:tcPr>
          <w:p w14:paraId="2FEB41F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6F4FB35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F9F28E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II</w:t>
            </w:r>
          </w:p>
        </w:tc>
        <w:tc>
          <w:tcPr>
            <w:tcW w:w="1101" w:type="dxa"/>
            <w:vAlign w:val="bottom"/>
          </w:tcPr>
          <w:p w14:paraId="77F1172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A123B5D" w14:textId="77777777" w:rsidTr="00362914">
        <w:trPr>
          <w:trHeight w:val="288"/>
        </w:trPr>
        <w:tc>
          <w:tcPr>
            <w:tcW w:w="4416" w:type="dxa"/>
            <w:vAlign w:val="center"/>
          </w:tcPr>
          <w:p w14:paraId="706EA43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4_RN_F2_F_DENV4_RN_R2_R</w:t>
            </w:r>
          </w:p>
        </w:tc>
        <w:tc>
          <w:tcPr>
            <w:tcW w:w="1689" w:type="dxa"/>
            <w:vAlign w:val="bottom"/>
          </w:tcPr>
          <w:p w14:paraId="5F9F497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CD258E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4IV</w:t>
            </w:r>
          </w:p>
        </w:tc>
        <w:tc>
          <w:tcPr>
            <w:tcW w:w="1101" w:type="dxa"/>
            <w:vAlign w:val="bottom"/>
          </w:tcPr>
          <w:p w14:paraId="2CAAA89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32CDCF0" w14:textId="77777777" w:rsidTr="00362914">
        <w:trPr>
          <w:trHeight w:val="288"/>
        </w:trPr>
        <w:tc>
          <w:tcPr>
            <w:tcW w:w="4416" w:type="dxa"/>
            <w:vAlign w:val="center"/>
          </w:tcPr>
          <w:p w14:paraId="187C3375"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NS3-2-I_F_NS3-2-I_R</w:t>
            </w:r>
          </w:p>
        </w:tc>
        <w:tc>
          <w:tcPr>
            <w:tcW w:w="1689" w:type="dxa"/>
            <w:vAlign w:val="bottom"/>
          </w:tcPr>
          <w:p w14:paraId="6FCECCB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B90980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2525B8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96D20E8" w14:textId="77777777" w:rsidTr="00362914">
        <w:trPr>
          <w:trHeight w:val="288"/>
        </w:trPr>
        <w:tc>
          <w:tcPr>
            <w:tcW w:w="4416" w:type="dxa"/>
            <w:vAlign w:val="center"/>
          </w:tcPr>
          <w:p w14:paraId="5B24B87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NS3-2-I_F_NS3-2-I_R</w:t>
            </w:r>
          </w:p>
        </w:tc>
        <w:tc>
          <w:tcPr>
            <w:tcW w:w="1689" w:type="dxa"/>
            <w:vAlign w:val="bottom"/>
          </w:tcPr>
          <w:p w14:paraId="2AC52F1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9ACE70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2928485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67781017" w14:textId="77777777" w:rsidTr="00362914">
        <w:trPr>
          <w:trHeight w:val="288"/>
        </w:trPr>
        <w:tc>
          <w:tcPr>
            <w:tcW w:w="4416" w:type="dxa"/>
            <w:vAlign w:val="center"/>
          </w:tcPr>
          <w:p w14:paraId="3A94273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NS3-2-O_F_NS3-2-I_R</w:t>
            </w:r>
          </w:p>
        </w:tc>
        <w:tc>
          <w:tcPr>
            <w:tcW w:w="1689" w:type="dxa"/>
            <w:vAlign w:val="bottom"/>
          </w:tcPr>
          <w:p w14:paraId="60B0648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6A0CA3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01EFCC2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EC1D697" w14:textId="77777777" w:rsidTr="00362914">
        <w:trPr>
          <w:trHeight w:val="288"/>
        </w:trPr>
        <w:tc>
          <w:tcPr>
            <w:tcW w:w="4416" w:type="dxa"/>
            <w:vAlign w:val="center"/>
          </w:tcPr>
          <w:p w14:paraId="040E425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NS3-2-O_F_NS3-2-I_R</w:t>
            </w:r>
          </w:p>
        </w:tc>
        <w:tc>
          <w:tcPr>
            <w:tcW w:w="1689" w:type="dxa"/>
            <w:vAlign w:val="bottom"/>
          </w:tcPr>
          <w:p w14:paraId="3213B10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87A9CC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52DD4C3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AD2EB16" w14:textId="77777777" w:rsidTr="00362914">
        <w:trPr>
          <w:trHeight w:val="288"/>
        </w:trPr>
        <w:tc>
          <w:tcPr>
            <w:tcW w:w="4416" w:type="dxa"/>
            <w:vAlign w:val="center"/>
          </w:tcPr>
          <w:p w14:paraId="3D5214F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NS3-2-O_F_NS3-2-O_R</w:t>
            </w:r>
          </w:p>
        </w:tc>
        <w:tc>
          <w:tcPr>
            <w:tcW w:w="1689" w:type="dxa"/>
            <w:vAlign w:val="bottom"/>
          </w:tcPr>
          <w:p w14:paraId="10FAB40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7CD92CC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3297F65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FEDF7B9" w14:textId="77777777" w:rsidTr="00362914">
        <w:trPr>
          <w:trHeight w:val="288"/>
        </w:trPr>
        <w:tc>
          <w:tcPr>
            <w:tcW w:w="4416" w:type="dxa"/>
            <w:vAlign w:val="center"/>
          </w:tcPr>
          <w:p w14:paraId="58915F4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5C0191D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789" w:type="dxa"/>
            <w:vAlign w:val="bottom"/>
          </w:tcPr>
          <w:p w14:paraId="4344DDE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4401462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6C16CEB3" w14:textId="77777777" w:rsidTr="00362914">
        <w:trPr>
          <w:trHeight w:val="288"/>
        </w:trPr>
        <w:tc>
          <w:tcPr>
            <w:tcW w:w="4416" w:type="dxa"/>
            <w:vAlign w:val="center"/>
          </w:tcPr>
          <w:p w14:paraId="67456A1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6D0303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789" w:type="dxa"/>
            <w:vAlign w:val="bottom"/>
          </w:tcPr>
          <w:p w14:paraId="27B3434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328B79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F968057" w14:textId="77777777" w:rsidTr="00362914">
        <w:trPr>
          <w:trHeight w:val="288"/>
        </w:trPr>
        <w:tc>
          <w:tcPr>
            <w:tcW w:w="4416" w:type="dxa"/>
            <w:vAlign w:val="center"/>
          </w:tcPr>
          <w:p w14:paraId="42049C7E"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45F4642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4BB389A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41B4C92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C101B76" w14:textId="77777777" w:rsidTr="00362914">
        <w:trPr>
          <w:trHeight w:val="288"/>
        </w:trPr>
        <w:tc>
          <w:tcPr>
            <w:tcW w:w="4416" w:type="dxa"/>
            <w:vAlign w:val="center"/>
          </w:tcPr>
          <w:p w14:paraId="5BC65DE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640D27A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67B72F7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9A50DD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F864F88" w14:textId="77777777" w:rsidTr="00362914">
        <w:trPr>
          <w:trHeight w:val="288"/>
        </w:trPr>
        <w:tc>
          <w:tcPr>
            <w:tcW w:w="4416" w:type="dxa"/>
            <w:vAlign w:val="center"/>
          </w:tcPr>
          <w:p w14:paraId="20FA668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413CB2D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50A4F15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2CB624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01F5C631" w14:textId="77777777" w:rsidTr="00362914">
        <w:trPr>
          <w:trHeight w:val="288"/>
        </w:trPr>
        <w:tc>
          <w:tcPr>
            <w:tcW w:w="4416" w:type="dxa"/>
            <w:vAlign w:val="center"/>
          </w:tcPr>
          <w:p w14:paraId="4EA5D30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20_LEFT_F_DENV3_20_RIGHT_R</w:t>
            </w:r>
          </w:p>
        </w:tc>
        <w:tc>
          <w:tcPr>
            <w:tcW w:w="1689" w:type="dxa"/>
            <w:vAlign w:val="bottom"/>
          </w:tcPr>
          <w:p w14:paraId="4A9E478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529F90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101" w:type="dxa"/>
            <w:vAlign w:val="bottom"/>
          </w:tcPr>
          <w:p w14:paraId="2643613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3541D4B" w14:textId="77777777" w:rsidTr="00362914">
        <w:trPr>
          <w:trHeight w:val="288"/>
        </w:trPr>
        <w:tc>
          <w:tcPr>
            <w:tcW w:w="4416" w:type="dxa"/>
            <w:vAlign w:val="center"/>
          </w:tcPr>
          <w:p w14:paraId="4CC0EA4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1FE9045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789" w:type="dxa"/>
            <w:vAlign w:val="bottom"/>
          </w:tcPr>
          <w:p w14:paraId="49580D7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520A61B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84E8EC0" w14:textId="77777777" w:rsidTr="00362914">
        <w:trPr>
          <w:trHeight w:val="288"/>
        </w:trPr>
        <w:tc>
          <w:tcPr>
            <w:tcW w:w="4416" w:type="dxa"/>
            <w:vAlign w:val="center"/>
          </w:tcPr>
          <w:p w14:paraId="7CF4C8B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12_LEFT_F_DENV3_12_RIGHT_R</w:t>
            </w:r>
          </w:p>
        </w:tc>
        <w:tc>
          <w:tcPr>
            <w:tcW w:w="1689" w:type="dxa"/>
            <w:vAlign w:val="bottom"/>
          </w:tcPr>
          <w:p w14:paraId="55C437A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63978CD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4802A3B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6D70BD0" w14:textId="77777777" w:rsidTr="00362914">
        <w:trPr>
          <w:trHeight w:val="288"/>
        </w:trPr>
        <w:tc>
          <w:tcPr>
            <w:tcW w:w="4416" w:type="dxa"/>
            <w:vAlign w:val="center"/>
          </w:tcPr>
          <w:p w14:paraId="68C7203B"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3A2C786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5713389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176EF5C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13F83EA" w14:textId="77777777" w:rsidTr="00362914">
        <w:trPr>
          <w:trHeight w:val="288"/>
        </w:trPr>
        <w:tc>
          <w:tcPr>
            <w:tcW w:w="4416" w:type="dxa"/>
            <w:vAlign w:val="center"/>
          </w:tcPr>
          <w:p w14:paraId="52ECF97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682B07F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55DDA8B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339E0C0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FC9058F" w14:textId="77777777" w:rsidTr="00362914">
        <w:trPr>
          <w:trHeight w:val="288"/>
        </w:trPr>
        <w:tc>
          <w:tcPr>
            <w:tcW w:w="4416" w:type="dxa"/>
            <w:vAlign w:val="center"/>
          </w:tcPr>
          <w:p w14:paraId="0CB4840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3_LEFT_F_FRAGMENT_A_R</w:t>
            </w:r>
          </w:p>
        </w:tc>
        <w:tc>
          <w:tcPr>
            <w:tcW w:w="1689" w:type="dxa"/>
            <w:vAlign w:val="bottom"/>
          </w:tcPr>
          <w:p w14:paraId="04398FC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2F4CB41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101" w:type="dxa"/>
            <w:vAlign w:val="bottom"/>
          </w:tcPr>
          <w:p w14:paraId="2CA562B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6753BD6B" w14:textId="77777777" w:rsidTr="00362914">
        <w:trPr>
          <w:trHeight w:val="288"/>
        </w:trPr>
        <w:tc>
          <w:tcPr>
            <w:tcW w:w="4416" w:type="dxa"/>
            <w:vAlign w:val="center"/>
          </w:tcPr>
          <w:p w14:paraId="3DE71B30"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660ACAE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471761F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67168E0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C54EE86" w14:textId="77777777" w:rsidTr="00362914">
        <w:trPr>
          <w:trHeight w:val="288"/>
        </w:trPr>
        <w:tc>
          <w:tcPr>
            <w:tcW w:w="4416" w:type="dxa"/>
            <w:vAlign w:val="center"/>
          </w:tcPr>
          <w:p w14:paraId="12969D06"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371298E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I</w:t>
            </w:r>
          </w:p>
        </w:tc>
        <w:tc>
          <w:tcPr>
            <w:tcW w:w="1789" w:type="dxa"/>
            <w:vAlign w:val="bottom"/>
          </w:tcPr>
          <w:p w14:paraId="5F81298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792284F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C80AD0C" w14:textId="77777777" w:rsidTr="00362914">
        <w:trPr>
          <w:trHeight w:val="288"/>
        </w:trPr>
        <w:tc>
          <w:tcPr>
            <w:tcW w:w="4416" w:type="dxa"/>
            <w:vAlign w:val="center"/>
          </w:tcPr>
          <w:p w14:paraId="214F540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7B57B07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6E18AA5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434C2DA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A9FAC16" w14:textId="77777777" w:rsidTr="00362914">
        <w:trPr>
          <w:trHeight w:val="288"/>
        </w:trPr>
        <w:tc>
          <w:tcPr>
            <w:tcW w:w="4416" w:type="dxa"/>
            <w:vAlign w:val="center"/>
          </w:tcPr>
          <w:p w14:paraId="4F7B7A7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2_LEFT_F_FRAGMENT_A_R</w:t>
            </w:r>
          </w:p>
        </w:tc>
        <w:tc>
          <w:tcPr>
            <w:tcW w:w="1689" w:type="dxa"/>
            <w:vAlign w:val="bottom"/>
          </w:tcPr>
          <w:p w14:paraId="4F16815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2D6D03C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w:t>
            </w:r>
          </w:p>
        </w:tc>
        <w:tc>
          <w:tcPr>
            <w:tcW w:w="1101" w:type="dxa"/>
            <w:vAlign w:val="bottom"/>
          </w:tcPr>
          <w:p w14:paraId="4A37D2D2"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64B66A1" w14:textId="77777777" w:rsidTr="00362914">
        <w:trPr>
          <w:trHeight w:val="288"/>
        </w:trPr>
        <w:tc>
          <w:tcPr>
            <w:tcW w:w="4416" w:type="dxa"/>
            <w:vAlign w:val="center"/>
          </w:tcPr>
          <w:p w14:paraId="3A99B41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359F9A7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789" w:type="dxa"/>
            <w:vAlign w:val="bottom"/>
          </w:tcPr>
          <w:p w14:paraId="46F6CB6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04E73E3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19EB5AD" w14:textId="77777777" w:rsidTr="00362914">
        <w:trPr>
          <w:trHeight w:val="288"/>
        </w:trPr>
        <w:tc>
          <w:tcPr>
            <w:tcW w:w="4416" w:type="dxa"/>
            <w:vAlign w:val="center"/>
          </w:tcPr>
          <w:p w14:paraId="05ACF85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1_LEFT_F_DENV2_22_RIGHT_R</w:t>
            </w:r>
          </w:p>
        </w:tc>
        <w:tc>
          <w:tcPr>
            <w:tcW w:w="1689" w:type="dxa"/>
            <w:vAlign w:val="bottom"/>
          </w:tcPr>
          <w:p w14:paraId="57C10BB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789" w:type="dxa"/>
            <w:vAlign w:val="bottom"/>
          </w:tcPr>
          <w:p w14:paraId="23EC001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2FCD4A0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ADADE86" w14:textId="77777777" w:rsidTr="00362914">
        <w:trPr>
          <w:trHeight w:val="288"/>
        </w:trPr>
        <w:tc>
          <w:tcPr>
            <w:tcW w:w="4416" w:type="dxa"/>
            <w:vAlign w:val="center"/>
          </w:tcPr>
          <w:p w14:paraId="70ACAFB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2BDD37A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0ABC79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3915F81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B662E35" w14:textId="77777777" w:rsidTr="00362914">
        <w:trPr>
          <w:trHeight w:val="288"/>
        </w:trPr>
        <w:tc>
          <w:tcPr>
            <w:tcW w:w="4416" w:type="dxa"/>
            <w:vAlign w:val="center"/>
          </w:tcPr>
          <w:p w14:paraId="59978A8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2_20_LEFT_F_DENV2_22_RIGHT_R</w:t>
            </w:r>
          </w:p>
        </w:tc>
        <w:tc>
          <w:tcPr>
            <w:tcW w:w="1689" w:type="dxa"/>
            <w:vAlign w:val="bottom"/>
          </w:tcPr>
          <w:p w14:paraId="25AB353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342456D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V</w:t>
            </w:r>
          </w:p>
        </w:tc>
        <w:tc>
          <w:tcPr>
            <w:tcW w:w="1101" w:type="dxa"/>
            <w:vAlign w:val="bottom"/>
          </w:tcPr>
          <w:p w14:paraId="71245F3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3BD84520" w14:textId="77777777" w:rsidTr="00362914">
        <w:trPr>
          <w:trHeight w:val="288"/>
        </w:trPr>
        <w:tc>
          <w:tcPr>
            <w:tcW w:w="4416" w:type="dxa"/>
            <w:vAlign w:val="center"/>
          </w:tcPr>
          <w:p w14:paraId="3A075DB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47A3846F"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671C645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101" w:type="dxa"/>
            <w:vAlign w:val="bottom"/>
          </w:tcPr>
          <w:p w14:paraId="4741A15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7F7C06E3" w14:textId="77777777" w:rsidTr="00362914">
        <w:trPr>
          <w:trHeight w:val="288"/>
        </w:trPr>
        <w:tc>
          <w:tcPr>
            <w:tcW w:w="4416" w:type="dxa"/>
            <w:vAlign w:val="center"/>
          </w:tcPr>
          <w:p w14:paraId="72E0BC61"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GSAODV1IIKWF_2_R</w:t>
            </w:r>
          </w:p>
        </w:tc>
        <w:tc>
          <w:tcPr>
            <w:tcW w:w="1689" w:type="dxa"/>
            <w:vAlign w:val="bottom"/>
          </w:tcPr>
          <w:p w14:paraId="32A7DAB0"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6C7D58B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1FC263D1"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4077BAB" w14:textId="77777777" w:rsidTr="00362914">
        <w:trPr>
          <w:trHeight w:val="288"/>
        </w:trPr>
        <w:tc>
          <w:tcPr>
            <w:tcW w:w="4416" w:type="dxa"/>
            <w:vAlign w:val="center"/>
          </w:tcPr>
          <w:p w14:paraId="54213AFC"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19E0AD9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789" w:type="dxa"/>
            <w:vAlign w:val="bottom"/>
          </w:tcPr>
          <w:p w14:paraId="5B703DB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7BFD6B3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296E252" w14:textId="77777777" w:rsidTr="00362914">
        <w:trPr>
          <w:trHeight w:val="288"/>
        </w:trPr>
        <w:tc>
          <w:tcPr>
            <w:tcW w:w="4416" w:type="dxa"/>
            <w:vAlign w:val="center"/>
          </w:tcPr>
          <w:p w14:paraId="6E2022AA"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4_LEFT_F_DENV1_5_RIGHT_R</w:t>
            </w:r>
          </w:p>
        </w:tc>
        <w:tc>
          <w:tcPr>
            <w:tcW w:w="1689" w:type="dxa"/>
            <w:vAlign w:val="bottom"/>
          </w:tcPr>
          <w:p w14:paraId="61DEC1E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I</w:t>
            </w:r>
          </w:p>
        </w:tc>
        <w:tc>
          <w:tcPr>
            <w:tcW w:w="1789" w:type="dxa"/>
            <w:vAlign w:val="bottom"/>
          </w:tcPr>
          <w:p w14:paraId="39C1955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VI</w:t>
            </w:r>
          </w:p>
        </w:tc>
        <w:tc>
          <w:tcPr>
            <w:tcW w:w="1101" w:type="dxa"/>
            <w:vAlign w:val="bottom"/>
          </w:tcPr>
          <w:p w14:paraId="528BA71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20EFE2DB" w14:textId="77777777" w:rsidTr="00362914">
        <w:trPr>
          <w:trHeight w:val="288"/>
        </w:trPr>
        <w:tc>
          <w:tcPr>
            <w:tcW w:w="4416" w:type="dxa"/>
            <w:vAlign w:val="center"/>
          </w:tcPr>
          <w:p w14:paraId="01753504"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3_RIGHT_R</w:t>
            </w:r>
          </w:p>
        </w:tc>
        <w:tc>
          <w:tcPr>
            <w:tcW w:w="1689" w:type="dxa"/>
            <w:vAlign w:val="bottom"/>
          </w:tcPr>
          <w:p w14:paraId="087F8A09"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1FDF3BD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52083BE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6683F5A4" w14:textId="77777777" w:rsidTr="00362914">
        <w:trPr>
          <w:trHeight w:val="288"/>
        </w:trPr>
        <w:tc>
          <w:tcPr>
            <w:tcW w:w="4416" w:type="dxa"/>
            <w:vAlign w:val="center"/>
          </w:tcPr>
          <w:p w14:paraId="2DDEAEF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5_LEFT_F_DENV3_6_RIGHT_R</w:t>
            </w:r>
          </w:p>
        </w:tc>
        <w:tc>
          <w:tcPr>
            <w:tcW w:w="1689" w:type="dxa"/>
            <w:vAlign w:val="bottom"/>
          </w:tcPr>
          <w:p w14:paraId="52EC326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4A562AA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V</w:t>
            </w:r>
          </w:p>
        </w:tc>
        <w:tc>
          <w:tcPr>
            <w:tcW w:w="1101" w:type="dxa"/>
            <w:vAlign w:val="bottom"/>
          </w:tcPr>
          <w:p w14:paraId="66AF19F7"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1D0491E" w14:textId="77777777" w:rsidTr="00362914">
        <w:trPr>
          <w:trHeight w:val="288"/>
        </w:trPr>
        <w:tc>
          <w:tcPr>
            <w:tcW w:w="4416" w:type="dxa"/>
            <w:vAlign w:val="center"/>
          </w:tcPr>
          <w:p w14:paraId="6F737768"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RN_F2_F_D3_R</w:t>
            </w:r>
          </w:p>
        </w:tc>
        <w:tc>
          <w:tcPr>
            <w:tcW w:w="1689" w:type="dxa"/>
            <w:vAlign w:val="bottom"/>
          </w:tcPr>
          <w:p w14:paraId="3BB8C10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39D1E0E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101" w:type="dxa"/>
            <w:vAlign w:val="bottom"/>
          </w:tcPr>
          <w:p w14:paraId="43AE53C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585163B5" w14:textId="77777777" w:rsidTr="00362914">
        <w:trPr>
          <w:trHeight w:val="288"/>
        </w:trPr>
        <w:tc>
          <w:tcPr>
            <w:tcW w:w="4416" w:type="dxa"/>
            <w:vAlign w:val="center"/>
          </w:tcPr>
          <w:p w14:paraId="7E91BF3D"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3_RN_F2_F_D3_R</w:t>
            </w:r>
          </w:p>
        </w:tc>
        <w:tc>
          <w:tcPr>
            <w:tcW w:w="1689" w:type="dxa"/>
            <w:vAlign w:val="bottom"/>
          </w:tcPr>
          <w:p w14:paraId="386281F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w:t>
            </w:r>
          </w:p>
        </w:tc>
        <w:tc>
          <w:tcPr>
            <w:tcW w:w="1789" w:type="dxa"/>
            <w:vAlign w:val="bottom"/>
          </w:tcPr>
          <w:p w14:paraId="3620D5D8"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24B895A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97C6964" w14:textId="77777777" w:rsidTr="00362914">
        <w:trPr>
          <w:trHeight w:val="288"/>
        </w:trPr>
        <w:tc>
          <w:tcPr>
            <w:tcW w:w="4416" w:type="dxa"/>
            <w:vAlign w:val="center"/>
          </w:tcPr>
          <w:p w14:paraId="456AFA42"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lastRenderedPageBreak/>
              <w:t>DENV3_RN_F2_F_D3_R</w:t>
            </w:r>
          </w:p>
        </w:tc>
        <w:tc>
          <w:tcPr>
            <w:tcW w:w="1689" w:type="dxa"/>
            <w:vAlign w:val="bottom"/>
          </w:tcPr>
          <w:p w14:paraId="340F983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3II</w:t>
            </w:r>
          </w:p>
        </w:tc>
        <w:tc>
          <w:tcPr>
            <w:tcW w:w="1789" w:type="dxa"/>
            <w:vAlign w:val="bottom"/>
          </w:tcPr>
          <w:p w14:paraId="554F081D"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101" w:type="dxa"/>
            <w:vAlign w:val="bottom"/>
          </w:tcPr>
          <w:p w14:paraId="53F718BA"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447CF818" w14:textId="77777777" w:rsidTr="00362914">
        <w:trPr>
          <w:trHeight w:val="288"/>
        </w:trPr>
        <w:tc>
          <w:tcPr>
            <w:tcW w:w="4416" w:type="dxa"/>
            <w:vAlign w:val="center"/>
          </w:tcPr>
          <w:p w14:paraId="44E408A7"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7B2CDB03"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02DAF4F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V</w:t>
            </w:r>
          </w:p>
        </w:tc>
        <w:tc>
          <w:tcPr>
            <w:tcW w:w="1101" w:type="dxa"/>
            <w:vAlign w:val="bottom"/>
          </w:tcPr>
          <w:p w14:paraId="24F4200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12D4CAF" w14:textId="77777777" w:rsidTr="00362914">
        <w:trPr>
          <w:trHeight w:val="288"/>
        </w:trPr>
        <w:tc>
          <w:tcPr>
            <w:tcW w:w="4416" w:type="dxa"/>
            <w:vAlign w:val="center"/>
          </w:tcPr>
          <w:p w14:paraId="09469BDF"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DENV1_20_LEFT_F_DENV1_22_RIGHT_R</w:t>
            </w:r>
          </w:p>
        </w:tc>
        <w:tc>
          <w:tcPr>
            <w:tcW w:w="1689" w:type="dxa"/>
            <w:vAlign w:val="bottom"/>
          </w:tcPr>
          <w:p w14:paraId="74D663BE"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Unassigned</w:t>
            </w:r>
          </w:p>
        </w:tc>
        <w:tc>
          <w:tcPr>
            <w:tcW w:w="1789" w:type="dxa"/>
            <w:vAlign w:val="bottom"/>
          </w:tcPr>
          <w:p w14:paraId="5FBD76E5"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II</w:t>
            </w:r>
          </w:p>
        </w:tc>
        <w:tc>
          <w:tcPr>
            <w:tcW w:w="1101" w:type="dxa"/>
            <w:vAlign w:val="bottom"/>
          </w:tcPr>
          <w:p w14:paraId="0287073C"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r w:rsidR="00A12A33" w14:paraId="1E139492" w14:textId="77777777" w:rsidTr="00362914">
        <w:trPr>
          <w:trHeight w:val="288"/>
        </w:trPr>
        <w:tc>
          <w:tcPr>
            <w:tcW w:w="4416" w:type="dxa"/>
            <w:vAlign w:val="center"/>
          </w:tcPr>
          <w:p w14:paraId="11E39EC9" w14:textId="77777777" w:rsidR="00A12A33" w:rsidRPr="00C51DD2" w:rsidRDefault="00A12A33" w:rsidP="00362914">
            <w:pPr>
              <w:spacing w:line="240" w:lineRule="auto"/>
              <w:jc w:val="left"/>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RSS3_F_RSS4_R</w:t>
            </w:r>
          </w:p>
        </w:tc>
        <w:tc>
          <w:tcPr>
            <w:tcW w:w="1689" w:type="dxa"/>
            <w:vAlign w:val="bottom"/>
          </w:tcPr>
          <w:p w14:paraId="644F3AE4"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V</w:t>
            </w:r>
          </w:p>
        </w:tc>
        <w:tc>
          <w:tcPr>
            <w:tcW w:w="1789" w:type="dxa"/>
            <w:vAlign w:val="bottom"/>
          </w:tcPr>
          <w:p w14:paraId="4E932DAB"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2II</w:t>
            </w:r>
          </w:p>
        </w:tc>
        <w:tc>
          <w:tcPr>
            <w:tcW w:w="1101" w:type="dxa"/>
            <w:vAlign w:val="bottom"/>
          </w:tcPr>
          <w:p w14:paraId="7F4BE816" w14:textId="77777777" w:rsidR="00A12A33" w:rsidRPr="00C51DD2" w:rsidRDefault="00A12A33" w:rsidP="00362914">
            <w:pPr>
              <w:spacing w:line="240" w:lineRule="auto"/>
              <w:jc w:val="center"/>
              <w:rPr>
                <w:rFonts w:eastAsia="Times New Roman" w:cs="Times New Roman"/>
                <w:color w:val="000000"/>
                <w:kern w:val="0"/>
                <w:sz w:val="20"/>
                <w:szCs w:val="20"/>
                <w14:ligatures w14:val="none"/>
              </w:rPr>
            </w:pPr>
            <w:r w:rsidRPr="00C51DD2">
              <w:rPr>
                <w:rFonts w:eastAsia="Times New Roman" w:cs="Times New Roman"/>
                <w:color w:val="000000"/>
                <w:kern w:val="0"/>
                <w:sz w:val="20"/>
                <w:szCs w:val="20"/>
                <w14:ligatures w14:val="none"/>
              </w:rPr>
              <w:t>1</w:t>
            </w:r>
          </w:p>
        </w:tc>
      </w:tr>
    </w:tbl>
    <w:p w14:paraId="70377330" w14:textId="77777777" w:rsidR="00A12A33" w:rsidRPr="00A44E18" w:rsidRDefault="00A12A33" w:rsidP="00A12A33">
      <w:pPr>
        <w:rPr>
          <w:lang w:val="en-US"/>
        </w:rPr>
      </w:pPr>
    </w:p>
    <w:sectPr w:rsidR="00A12A33" w:rsidRPr="00A44E18" w:rsidSect="00FE4D2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5529D"/>
    <w:multiLevelType w:val="hybridMultilevel"/>
    <w:tmpl w:val="1BA61DB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506709F"/>
    <w:multiLevelType w:val="hybridMultilevel"/>
    <w:tmpl w:val="9C8C49E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5D69DE"/>
    <w:multiLevelType w:val="hybridMultilevel"/>
    <w:tmpl w:val="4C301D4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7C5A38"/>
    <w:multiLevelType w:val="hybridMultilevel"/>
    <w:tmpl w:val="B94C154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1395CE0"/>
    <w:multiLevelType w:val="hybridMultilevel"/>
    <w:tmpl w:val="94B44CC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21736DE"/>
    <w:multiLevelType w:val="hybridMultilevel"/>
    <w:tmpl w:val="2194AAB6"/>
    <w:lvl w:ilvl="0" w:tplc="B240C596">
      <w:start w:val="1"/>
      <w:numFmt w:val="decimal"/>
      <w:lvlText w:val="%1)"/>
      <w:lvlJc w:val="left"/>
      <w:pPr>
        <w:ind w:left="1020" w:hanging="360"/>
      </w:pPr>
    </w:lvl>
    <w:lvl w:ilvl="1" w:tplc="BDE6CF6E">
      <w:start w:val="1"/>
      <w:numFmt w:val="decimal"/>
      <w:lvlText w:val="%2)"/>
      <w:lvlJc w:val="left"/>
      <w:pPr>
        <w:ind w:left="1020" w:hanging="360"/>
      </w:pPr>
    </w:lvl>
    <w:lvl w:ilvl="2" w:tplc="5E9C23B8">
      <w:start w:val="1"/>
      <w:numFmt w:val="decimal"/>
      <w:lvlText w:val="%3)"/>
      <w:lvlJc w:val="left"/>
      <w:pPr>
        <w:ind w:left="1020" w:hanging="360"/>
      </w:pPr>
    </w:lvl>
    <w:lvl w:ilvl="3" w:tplc="CD90CD9C">
      <w:start w:val="1"/>
      <w:numFmt w:val="decimal"/>
      <w:lvlText w:val="%4)"/>
      <w:lvlJc w:val="left"/>
      <w:pPr>
        <w:ind w:left="1020" w:hanging="360"/>
      </w:pPr>
    </w:lvl>
    <w:lvl w:ilvl="4" w:tplc="6EF293BE">
      <w:start w:val="1"/>
      <w:numFmt w:val="decimal"/>
      <w:lvlText w:val="%5)"/>
      <w:lvlJc w:val="left"/>
      <w:pPr>
        <w:ind w:left="1020" w:hanging="360"/>
      </w:pPr>
    </w:lvl>
    <w:lvl w:ilvl="5" w:tplc="61A0AB94">
      <w:start w:val="1"/>
      <w:numFmt w:val="decimal"/>
      <w:lvlText w:val="%6)"/>
      <w:lvlJc w:val="left"/>
      <w:pPr>
        <w:ind w:left="1020" w:hanging="360"/>
      </w:pPr>
    </w:lvl>
    <w:lvl w:ilvl="6" w:tplc="DE445A86">
      <w:start w:val="1"/>
      <w:numFmt w:val="decimal"/>
      <w:lvlText w:val="%7)"/>
      <w:lvlJc w:val="left"/>
      <w:pPr>
        <w:ind w:left="1020" w:hanging="360"/>
      </w:pPr>
    </w:lvl>
    <w:lvl w:ilvl="7" w:tplc="587AADF0">
      <w:start w:val="1"/>
      <w:numFmt w:val="decimal"/>
      <w:lvlText w:val="%8)"/>
      <w:lvlJc w:val="left"/>
      <w:pPr>
        <w:ind w:left="1020" w:hanging="360"/>
      </w:pPr>
    </w:lvl>
    <w:lvl w:ilvl="8" w:tplc="4808AACC">
      <w:start w:val="1"/>
      <w:numFmt w:val="decimal"/>
      <w:lvlText w:val="%9)"/>
      <w:lvlJc w:val="left"/>
      <w:pPr>
        <w:ind w:left="1020" w:hanging="360"/>
      </w:pPr>
    </w:lvl>
  </w:abstractNum>
  <w:abstractNum w:abstractNumId="6" w15:restartNumberingAfterBreak="0">
    <w:nsid w:val="15300189"/>
    <w:multiLevelType w:val="hybridMultilevel"/>
    <w:tmpl w:val="3EF0C6E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8A91692"/>
    <w:multiLevelType w:val="hybridMultilevel"/>
    <w:tmpl w:val="048272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C905530"/>
    <w:multiLevelType w:val="hybridMultilevel"/>
    <w:tmpl w:val="AC4E965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35663E7F"/>
    <w:multiLevelType w:val="hybridMultilevel"/>
    <w:tmpl w:val="859400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090E42"/>
    <w:multiLevelType w:val="hybridMultilevel"/>
    <w:tmpl w:val="333CD9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2C5C06"/>
    <w:multiLevelType w:val="hybridMultilevel"/>
    <w:tmpl w:val="316C6F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A08496E"/>
    <w:multiLevelType w:val="hybridMultilevel"/>
    <w:tmpl w:val="7780CD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DD76944"/>
    <w:multiLevelType w:val="hybridMultilevel"/>
    <w:tmpl w:val="229ADFF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A7E4DDC"/>
    <w:multiLevelType w:val="hybridMultilevel"/>
    <w:tmpl w:val="ACF4988E"/>
    <w:lvl w:ilvl="0" w:tplc="38090001">
      <w:start w:val="1"/>
      <w:numFmt w:val="bullet"/>
      <w:lvlText w:val=""/>
      <w:lvlJc w:val="left"/>
      <w:pPr>
        <w:ind w:left="720" w:hanging="360"/>
      </w:pPr>
      <w:rPr>
        <w:rFonts w:ascii="Symbol" w:hAnsi="Symbol" w:hint="default"/>
      </w:rPr>
    </w:lvl>
    <w:lvl w:ilvl="1" w:tplc="13341BE6">
      <w:numFmt w:val="bullet"/>
      <w:lvlText w:val="•"/>
      <w:lvlJc w:val="left"/>
      <w:pPr>
        <w:ind w:left="1440" w:hanging="360"/>
      </w:pPr>
      <w:rPr>
        <w:rFonts w:ascii="Times New Roman" w:eastAsiaTheme="minorEastAsia" w:hAnsi="Times New Roman" w:cs="Times New Roman"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5A8B5EFB"/>
    <w:multiLevelType w:val="hybridMultilevel"/>
    <w:tmpl w:val="36E6859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C654875"/>
    <w:multiLevelType w:val="hybridMultilevel"/>
    <w:tmpl w:val="CF8484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FAC24D9"/>
    <w:multiLevelType w:val="hybridMultilevel"/>
    <w:tmpl w:val="979A84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45B484D"/>
    <w:multiLevelType w:val="hybridMultilevel"/>
    <w:tmpl w:val="C57251C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65EF4C5B"/>
    <w:multiLevelType w:val="hybridMultilevel"/>
    <w:tmpl w:val="FFA05E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70105319"/>
    <w:multiLevelType w:val="hybridMultilevel"/>
    <w:tmpl w:val="473054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20D3510"/>
    <w:multiLevelType w:val="hybridMultilevel"/>
    <w:tmpl w:val="EE76AF0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75C258C8"/>
    <w:multiLevelType w:val="hybridMultilevel"/>
    <w:tmpl w:val="5922E0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6130AF3"/>
    <w:multiLevelType w:val="hybridMultilevel"/>
    <w:tmpl w:val="6DDE3D1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7E345C5A"/>
    <w:multiLevelType w:val="hybridMultilevel"/>
    <w:tmpl w:val="663EE2B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00401887">
    <w:abstractNumId w:val="18"/>
  </w:num>
  <w:num w:numId="2" w16cid:durableId="497499337">
    <w:abstractNumId w:val="10"/>
  </w:num>
  <w:num w:numId="3" w16cid:durableId="110323181">
    <w:abstractNumId w:val="4"/>
  </w:num>
  <w:num w:numId="4" w16cid:durableId="708145781">
    <w:abstractNumId w:val="13"/>
  </w:num>
  <w:num w:numId="5" w16cid:durableId="2054965729">
    <w:abstractNumId w:val="23"/>
  </w:num>
  <w:num w:numId="6" w16cid:durableId="128910703">
    <w:abstractNumId w:val="6"/>
  </w:num>
  <w:num w:numId="7" w16cid:durableId="732313505">
    <w:abstractNumId w:val="16"/>
  </w:num>
  <w:num w:numId="8" w16cid:durableId="377507881">
    <w:abstractNumId w:val="2"/>
  </w:num>
  <w:num w:numId="9" w16cid:durableId="688601766">
    <w:abstractNumId w:val="9"/>
  </w:num>
  <w:num w:numId="10" w16cid:durableId="1234782048">
    <w:abstractNumId w:val="17"/>
  </w:num>
  <w:num w:numId="11" w16cid:durableId="1259487215">
    <w:abstractNumId w:val="0"/>
  </w:num>
  <w:num w:numId="12" w16cid:durableId="592593913">
    <w:abstractNumId w:val="21"/>
  </w:num>
  <w:num w:numId="13" w16cid:durableId="175387553">
    <w:abstractNumId w:val="19"/>
  </w:num>
  <w:num w:numId="14" w16cid:durableId="1823542077">
    <w:abstractNumId w:val="5"/>
  </w:num>
  <w:num w:numId="15" w16cid:durableId="137036353">
    <w:abstractNumId w:val="7"/>
  </w:num>
  <w:num w:numId="16" w16cid:durableId="1965698295">
    <w:abstractNumId w:val="12"/>
  </w:num>
  <w:num w:numId="17" w16cid:durableId="3898112">
    <w:abstractNumId w:val="22"/>
  </w:num>
  <w:num w:numId="18" w16cid:durableId="1434863953">
    <w:abstractNumId w:val="14"/>
  </w:num>
  <w:num w:numId="19" w16cid:durableId="1171792991">
    <w:abstractNumId w:val="24"/>
  </w:num>
  <w:num w:numId="20" w16cid:durableId="1395808711">
    <w:abstractNumId w:val="20"/>
  </w:num>
  <w:num w:numId="21" w16cid:durableId="2064719568">
    <w:abstractNumId w:val="15"/>
  </w:num>
  <w:num w:numId="22" w16cid:durableId="1387873045">
    <w:abstractNumId w:val="8"/>
  </w:num>
  <w:num w:numId="23" w16cid:durableId="794641045">
    <w:abstractNumId w:val="3"/>
  </w:num>
  <w:num w:numId="24" w16cid:durableId="1833108844">
    <w:abstractNumId w:val="11"/>
  </w:num>
  <w:num w:numId="25" w16cid:durableId="1963802270">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746"/>
    <w:rsid w:val="000027EC"/>
    <w:rsid w:val="000035E1"/>
    <w:rsid w:val="00004B70"/>
    <w:rsid w:val="000064F2"/>
    <w:rsid w:val="000102C9"/>
    <w:rsid w:val="0003014B"/>
    <w:rsid w:val="000410B3"/>
    <w:rsid w:val="00053170"/>
    <w:rsid w:val="00054974"/>
    <w:rsid w:val="00056429"/>
    <w:rsid w:val="00063876"/>
    <w:rsid w:val="0006467B"/>
    <w:rsid w:val="0006471B"/>
    <w:rsid w:val="000662A5"/>
    <w:rsid w:val="000669A2"/>
    <w:rsid w:val="00072C94"/>
    <w:rsid w:val="00073A56"/>
    <w:rsid w:val="00073F1A"/>
    <w:rsid w:val="0007419C"/>
    <w:rsid w:val="000801D5"/>
    <w:rsid w:val="00083215"/>
    <w:rsid w:val="000925FA"/>
    <w:rsid w:val="00094ADA"/>
    <w:rsid w:val="000A0F24"/>
    <w:rsid w:val="000A77D9"/>
    <w:rsid w:val="000A79F7"/>
    <w:rsid w:val="000B047C"/>
    <w:rsid w:val="000B7A8B"/>
    <w:rsid w:val="000C43D2"/>
    <w:rsid w:val="000C4BC7"/>
    <w:rsid w:val="000C547B"/>
    <w:rsid w:val="000C5DD1"/>
    <w:rsid w:val="000D0D91"/>
    <w:rsid w:val="000D3C96"/>
    <w:rsid w:val="000E3FE9"/>
    <w:rsid w:val="000E735F"/>
    <w:rsid w:val="000F1ADE"/>
    <w:rsid w:val="00100CE7"/>
    <w:rsid w:val="00105D39"/>
    <w:rsid w:val="00110937"/>
    <w:rsid w:val="00111BA1"/>
    <w:rsid w:val="00113A20"/>
    <w:rsid w:val="00121594"/>
    <w:rsid w:val="00121914"/>
    <w:rsid w:val="00121C96"/>
    <w:rsid w:val="0014507C"/>
    <w:rsid w:val="001469D5"/>
    <w:rsid w:val="00150A8C"/>
    <w:rsid w:val="00160C14"/>
    <w:rsid w:val="00165FC0"/>
    <w:rsid w:val="0017258F"/>
    <w:rsid w:val="001728BC"/>
    <w:rsid w:val="00174CAE"/>
    <w:rsid w:val="0017637E"/>
    <w:rsid w:val="0017669C"/>
    <w:rsid w:val="0018154F"/>
    <w:rsid w:val="001818DB"/>
    <w:rsid w:val="00187148"/>
    <w:rsid w:val="00195542"/>
    <w:rsid w:val="00195AE9"/>
    <w:rsid w:val="001A0F9A"/>
    <w:rsid w:val="001A621E"/>
    <w:rsid w:val="001A6746"/>
    <w:rsid w:val="001A6A3C"/>
    <w:rsid w:val="001B0ABF"/>
    <w:rsid w:val="001B0C9B"/>
    <w:rsid w:val="001B35F0"/>
    <w:rsid w:val="001B45D2"/>
    <w:rsid w:val="001B73A2"/>
    <w:rsid w:val="001B7F67"/>
    <w:rsid w:val="001C0471"/>
    <w:rsid w:val="001C1325"/>
    <w:rsid w:val="001C14DF"/>
    <w:rsid w:val="001C2188"/>
    <w:rsid w:val="001C3FE4"/>
    <w:rsid w:val="001D0796"/>
    <w:rsid w:val="001E5BE9"/>
    <w:rsid w:val="001F098C"/>
    <w:rsid w:val="001F334B"/>
    <w:rsid w:val="001F6957"/>
    <w:rsid w:val="002002BA"/>
    <w:rsid w:val="00205204"/>
    <w:rsid w:val="00210258"/>
    <w:rsid w:val="002145B8"/>
    <w:rsid w:val="0023010D"/>
    <w:rsid w:val="00230166"/>
    <w:rsid w:val="00230F91"/>
    <w:rsid w:val="002331AB"/>
    <w:rsid w:val="002350EF"/>
    <w:rsid w:val="00241098"/>
    <w:rsid w:val="002432D0"/>
    <w:rsid w:val="00250B7C"/>
    <w:rsid w:val="00257F25"/>
    <w:rsid w:val="00262A1F"/>
    <w:rsid w:val="002640A5"/>
    <w:rsid w:val="002740AD"/>
    <w:rsid w:val="0028142C"/>
    <w:rsid w:val="002836A3"/>
    <w:rsid w:val="00293C94"/>
    <w:rsid w:val="00293C9B"/>
    <w:rsid w:val="0029458B"/>
    <w:rsid w:val="00296E2C"/>
    <w:rsid w:val="00296E54"/>
    <w:rsid w:val="002A0021"/>
    <w:rsid w:val="002A351B"/>
    <w:rsid w:val="002A35E5"/>
    <w:rsid w:val="002B0F23"/>
    <w:rsid w:val="002B1249"/>
    <w:rsid w:val="002B1C5E"/>
    <w:rsid w:val="002C1CB6"/>
    <w:rsid w:val="002C1CD6"/>
    <w:rsid w:val="002C2C41"/>
    <w:rsid w:val="002C425C"/>
    <w:rsid w:val="002D437F"/>
    <w:rsid w:val="002E0888"/>
    <w:rsid w:val="002E1A38"/>
    <w:rsid w:val="002E2FA9"/>
    <w:rsid w:val="002E3DFE"/>
    <w:rsid w:val="002E693A"/>
    <w:rsid w:val="002F4052"/>
    <w:rsid w:val="002F5853"/>
    <w:rsid w:val="002F5EEB"/>
    <w:rsid w:val="002F6632"/>
    <w:rsid w:val="003004F0"/>
    <w:rsid w:val="00302403"/>
    <w:rsid w:val="003040CF"/>
    <w:rsid w:val="003071D1"/>
    <w:rsid w:val="00307936"/>
    <w:rsid w:val="00313D9F"/>
    <w:rsid w:val="0031461D"/>
    <w:rsid w:val="00314632"/>
    <w:rsid w:val="00315E8F"/>
    <w:rsid w:val="0032263A"/>
    <w:rsid w:val="0032451D"/>
    <w:rsid w:val="00332E0B"/>
    <w:rsid w:val="003337CC"/>
    <w:rsid w:val="00337264"/>
    <w:rsid w:val="003408C3"/>
    <w:rsid w:val="00340AE2"/>
    <w:rsid w:val="0034417C"/>
    <w:rsid w:val="00354232"/>
    <w:rsid w:val="00354B86"/>
    <w:rsid w:val="00363182"/>
    <w:rsid w:val="003652E7"/>
    <w:rsid w:val="00365D77"/>
    <w:rsid w:val="003665B0"/>
    <w:rsid w:val="003728DD"/>
    <w:rsid w:val="00382EED"/>
    <w:rsid w:val="003849A4"/>
    <w:rsid w:val="003917CE"/>
    <w:rsid w:val="003922FE"/>
    <w:rsid w:val="003A095D"/>
    <w:rsid w:val="003A5876"/>
    <w:rsid w:val="003B0029"/>
    <w:rsid w:val="003B65A1"/>
    <w:rsid w:val="003C03D0"/>
    <w:rsid w:val="003C6C3B"/>
    <w:rsid w:val="003C7974"/>
    <w:rsid w:val="003D15B6"/>
    <w:rsid w:val="003D2325"/>
    <w:rsid w:val="003D4E80"/>
    <w:rsid w:val="003D6FC9"/>
    <w:rsid w:val="003E1148"/>
    <w:rsid w:val="003E36A3"/>
    <w:rsid w:val="003E426E"/>
    <w:rsid w:val="003E63F1"/>
    <w:rsid w:val="003E6A7D"/>
    <w:rsid w:val="003F04E4"/>
    <w:rsid w:val="003F20E4"/>
    <w:rsid w:val="003F5E26"/>
    <w:rsid w:val="004006BA"/>
    <w:rsid w:val="00400A2E"/>
    <w:rsid w:val="0040171C"/>
    <w:rsid w:val="00410CBB"/>
    <w:rsid w:val="00416F63"/>
    <w:rsid w:val="00423264"/>
    <w:rsid w:val="00423706"/>
    <w:rsid w:val="00427F8A"/>
    <w:rsid w:val="004355A0"/>
    <w:rsid w:val="00440796"/>
    <w:rsid w:val="00441598"/>
    <w:rsid w:val="00441D5B"/>
    <w:rsid w:val="004459F6"/>
    <w:rsid w:val="00446259"/>
    <w:rsid w:val="00450684"/>
    <w:rsid w:val="00451411"/>
    <w:rsid w:val="00452164"/>
    <w:rsid w:val="0045542E"/>
    <w:rsid w:val="00461E5F"/>
    <w:rsid w:val="00464B1E"/>
    <w:rsid w:val="00466C09"/>
    <w:rsid w:val="00474ADC"/>
    <w:rsid w:val="00477587"/>
    <w:rsid w:val="00477AAD"/>
    <w:rsid w:val="00481E48"/>
    <w:rsid w:val="00482405"/>
    <w:rsid w:val="004824C5"/>
    <w:rsid w:val="00482E1B"/>
    <w:rsid w:val="004830A7"/>
    <w:rsid w:val="00484701"/>
    <w:rsid w:val="00490673"/>
    <w:rsid w:val="00490FEE"/>
    <w:rsid w:val="00491503"/>
    <w:rsid w:val="00492165"/>
    <w:rsid w:val="004A0807"/>
    <w:rsid w:val="004A356B"/>
    <w:rsid w:val="004B0E90"/>
    <w:rsid w:val="004B1963"/>
    <w:rsid w:val="004B2BA1"/>
    <w:rsid w:val="004B6F54"/>
    <w:rsid w:val="004B702A"/>
    <w:rsid w:val="004D328B"/>
    <w:rsid w:val="004D44BA"/>
    <w:rsid w:val="004D7F4B"/>
    <w:rsid w:val="004F1574"/>
    <w:rsid w:val="004F22B1"/>
    <w:rsid w:val="004F6161"/>
    <w:rsid w:val="004F775E"/>
    <w:rsid w:val="00503912"/>
    <w:rsid w:val="005040BA"/>
    <w:rsid w:val="005148BA"/>
    <w:rsid w:val="00516089"/>
    <w:rsid w:val="00520EA7"/>
    <w:rsid w:val="005220FB"/>
    <w:rsid w:val="00522DC5"/>
    <w:rsid w:val="00530D6B"/>
    <w:rsid w:val="00533617"/>
    <w:rsid w:val="005364F6"/>
    <w:rsid w:val="00542338"/>
    <w:rsid w:val="00557855"/>
    <w:rsid w:val="00560616"/>
    <w:rsid w:val="00563E17"/>
    <w:rsid w:val="005643A9"/>
    <w:rsid w:val="00572D66"/>
    <w:rsid w:val="005817EB"/>
    <w:rsid w:val="00582222"/>
    <w:rsid w:val="00585521"/>
    <w:rsid w:val="00586095"/>
    <w:rsid w:val="00592225"/>
    <w:rsid w:val="005923DE"/>
    <w:rsid w:val="00593E4B"/>
    <w:rsid w:val="0059431E"/>
    <w:rsid w:val="005A0BA1"/>
    <w:rsid w:val="005A24A1"/>
    <w:rsid w:val="005A28E0"/>
    <w:rsid w:val="005A30DC"/>
    <w:rsid w:val="005A3808"/>
    <w:rsid w:val="005A3941"/>
    <w:rsid w:val="005A543B"/>
    <w:rsid w:val="005A6492"/>
    <w:rsid w:val="005A7075"/>
    <w:rsid w:val="005B24CE"/>
    <w:rsid w:val="005B6171"/>
    <w:rsid w:val="005B72C3"/>
    <w:rsid w:val="005C05C8"/>
    <w:rsid w:val="005C349A"/>
    <w:rsid w:val="005C35E2"/>
    <w:rsid w:val="005C5647"/>
    <w:rsid w:val="005D54DE"/>
    <w:rsid w:val="005D7047"/>
    <w:rsid w:val="005E525D"/>
    <w:rsid w:val="005F3801"/>
    <w:rsid w:val="005F3E3C"/>
    <w:rsid w:val="005F4FC3"/>
    <w:rsid w:val="00600451"/>
    <w:rsid w:val="00613A9D"/>
    <w:rsid w:val="00614EDA"/>
    <w:rsid w:val="00621777"/>
    <w:rsid w:val="006247FE"/>
    <w:rsid w:val="006256CD"/>
    <w:rsid w:val="00633EF5"/>
    <w:rsid w:val="00636CB4"/>
    <w:rsid w:val="00637689"/>
    <w:rsid w:val="0063784E"/>
    <w:rsid w:val="00637DE0"/>
    <w:rsid w:val="00652437"/>
    <w:rsid w:val="00664E2F"/>
    <w:rsid w:val="00666B14"/>
    <w:rsid w:val="0067135A"/>
    <w:rsid w:val="00671FDC"/>
    <w:rsid w:val="0067204D"/>
    <w:rsid w:val="0067483E"/>
    <w:rsid w:val="00676F2C"/>
    <w:rsid w:val="0068379F"/>
    <w:rsid w:val="00685579"/>
    <w:rsid w:val="0068758E"/>
    <w:rsid w:val="006A4061"/>
    <w:rsid w:val="006A4373"/>
    <w:rsid w:val="006A7BFA"/>
    <w:rsid w:val="006B6CC4"/>
    <w:rsid w:val="006C21F5"/>
    <w:rsid w:val="006D1C64"/>
    <w:rsid w:val="006D3115"/>
    <w:rsid w:val="006E1478"/>
    <w:rsid w:val="006E48A8"/>
    <w:rsid w:val="006E4E76"/>
    <w:rsid w:val="006F0474"/>
    <w:rsid w:val="006F1396"/>
    <w:rsid w:val="006F18E9"/>
    <w:rsid w:val="006F1EC8"/>
    <w:rsid w:val="006F2101"/>
    <w:rsid w:val="006F45CB"/>
    <w:rsid w:val="00716E03"/>
    <w:rsid w:val="007172B7"/>
    <w:rsid w:val="00720629"/>
    <w:rsid w:val="00724195"/>
    <w:rsid w:val="007250A3"/>
    <w:rsid w:val="007505DF"/>
    <w:rsid w:val="00754795"/>
    <w:rsid w:val="007656AB"/>
    <w:rsid w:val="00771172"/>
    <w:rsid w:val="00776F06"/>
    <w:rsid w:val="007835CA"/>
    <w:rsid w:val="00783C62"/>
    <w:rsid w:val="00783DDD"/>
    <w:rsid w:val="00790741"/>
    <w:rsid w:val="007A01FD"/>
    <w:rsid w:val="007A0364"/>
    <w:rsid w:val="007A355C"/>
    <w:rsid w:val="007A655C"/>
    <w:rsid w:val="007B6AE3"/>
    <w:rsid w:val="007B7ADA"/>
    <w:rsid w:val="007C04EE"/>
    <w:rsid w:val="007C0B20"/>
    <w:rsid w:val="007C0B45"/>
    <w:rsid w:val="007C223D"/>
    <w:rsid w:val="007C22A4"/>
    <w:rsid w:val="007C2EA5"/>
    <w:rsid w:val="007C5397"/>
    <w:rsid w:val="007D2D3B"/>
    <w:rsid w:val="007D600C"/>
    <w:rsid w:val="007D61F0"/>
    <w:rsid w:val="007E7BC9"/>
    <w:rsid w:val="00801033"/>
    <w:rsid w:val="00814980"/>
    <w:rsid w:val="00815DF3"/>
    <w:rsid w:val="008209AD"/>
    <w:rsid w:val="00820C46"/>
    <w:rsid w:val="00843765"/>
    <w:rsid w:val="00843AB8"/>
    <w:rsid w:val="008475C3"/>
    <w:rsid w:val="00847A3B"/>
    <w:rsid w:val="008506E8"/>
    <w:rsid w:val="0085091F"/>
    <w:rsid w:val="00855308"/>
    <w:rsid w:val="00855B40"/>
    <w:rsid w:val="00862146"/>
    <w:rsid w:val="00863862"/>
    <w:rsid w:val="00870120"/>
    <w:rsid w:val="00871355"/>
    <w:rsid w:val="00875A01"/>
    <w:rsid w:val="00880704"/>
    <w:rsid w:val="00880953"/>
    <w:rsid w:val="00887471"/>
    <w:rsid w:val="008A17BF"/>
    <w:rsid w:val="008A1EE9"/>
    <w:rsid w:val="008A25D0"/>
    <w:rsid w:val="008A3668"/>
    <w:rsid w:val="008A4237"/>
    <w:rsid w:val="008B1363"/>
    <w:rsid w:val="008C3DDD"/>
    <w:rsid w:val="008C434D"/>
    <w:rsid w:val="008D2676"/>
    <w:rsid w:val="008D347C"/>
    <w:rsid w:val="008E3483"/>
    <w:rsid w:val="008E6517"/>
    <w:rsid w:val="008E7000"/>
    <w:rsid w:val="008F28EF"/>
    <w:rsid w:val="008F3402"/>
    <w:rsid w:val="008F7BCC"/>
    <w:rsid w:val="00900A20"/>
    <w:rsid w:val="00907445"/>
    <w:rsid w:val="00911A39"/>
    <w:rsid w:val="0091796A"/>
    <w:rsid w:val="009243E4"/>
    <w:rsid w:val="00930AB5"/>
    <w:rsid w:val="00930B6D"/>
    <w:rsid w:val="00930DD4"/>
    <w:rsid w:val="0093348F"/>
    <w:rsid w:val="00942216"/>
    <w:rsid w:val="0094378A"/>
    <w:rsid w:val="00947AEE"/>
    <w:rsid w:val="00955D55"/>
    <w:rsid w:val="00966E1E"/>
    <w:rsid w:val="00971057"/>
    <w:rsid w:val="00976268"/>
    <w:rsid w:val="00986452"/>
    <w:rsid w:val="00991BCD"/>
    <w:rsid w:val="009950ED"/>
    <w:rsid w:val="00996321"/>
    <w:rsid w:val="00997AF0"/>
    <w:rsid w:val="009A24E0"/>
    <w:rsid w:val="009A51AE"/>
    <w:rsid w:val="009B27A0"/>
    <w:rsid w:val="009B37EB"/>
    <w:rsid w:val="009C0CB7"/>
    <w:rsid w:val="009C29D6"/>
    <w:rsid w:val="009C2C6E"/>
    <w:rsid w:val="009C35FE"/>
    <w:rsid w:val="009C5181"/>
    <w:rsid w:val="009D075D"/>
    <w:rsid w:val="009D63A8"/>
    <w:rsid w:val="009E481B"/>
    <w:rsid w:val="009E5027"/>
    <w:rsid w:val="009E6C47"/>
    <w:rsid w:val="009F4D42"/>
    <w:rsid w:val="009F76E5"/>
    <w:rsid w:val="00A06826"/>
    <w:rsid w:val="00A10619"/>
    <w:rsid w:val="00A10B84"/>
    <w:rsid w:val="00A122B4"/>
    <w:rsid w:val="00A1242D"/>
    <w:rsid w:val="00A12A33"/>
    <w:rsid w:val="00A17B28"/>
    <w:rsid w:val="00A21837"/>
    <w:rsid w:val="00A22C8C"/>
    <w:rsid w:val="00A22CB3"/>
    <w:rsid w:val="00A30493"/>
    <w:rsid w:val="00A33A6F"/>
    <w:rsid w:val="00A469D2"/>
    <w:rsid w:val="00A50447"/>
    <w:rsid w:val="00A63B69"/>
    <w:rsid w:val="00A6430A"/>
    <w:rsid w:val="00A64B75"/>
    <w:rsid w:val="00A65E62"/>
    <w:rsid w:val="00A66AF0"/>
    <w:rsid w:val="00A70A48"/>
    <w:rsid w:val="00A70B93"/>
    <w:rsid w:val="00A71349"/>
    <w:rsid w:val="00A71848"/>
    <w:rsid w:val="00A82CBA"/>
    <w:rsid w:val="00A8323F"/>
    <w:rsid w:val="00A8760A"/>
    <w:rsid w:val="00A917EA"/>
    <w:rsid w:val="00A95D79"/>
    <w:rsid w:val="00A97544"/>
    <w:rsid w:val="00AA40E8"/>
    <w:rsid w:val="00AA5E15"/>
    <w:rsid w:val="00AA6A00"/>
    <w:rsid w:val="00AC249F"/>
    <w:rsid w:val="00AC32E9"/>
    <w:rsid w:val="00AC4A86"/>
    <w:rsid w:val="00AC5FBB"/>
    <w:rsid w:val="00AD143C"/>
    <w:rsid w:val="00AD3D08"/>
    <w:rsid w:val="00AE0E23"/>
    <w:rsid w:val="00AE51EA"/>
    <w:rsid w:val="00AF07F3"/>
    <w:rsid w:val="00AF095E"/>
    <w:rsid w:val="00AF0E29"/>
    <w:rsid w:val="00AF37C5"/>
    <w:rsid w:val="00AF4517"/>
    <w:rsid w:val="00AF7FDE"/>
    <w:rsid w:val="00B06661"/>
    <w:rsid w:val="00B13A55"/>
    <w:rsid w:val="00B1789E"/>
    <w:rsid w:val="00B270FE"/>
    <w:rsid w:val="00B278FC"/>
    <w:rsid w:val="00B30C8B"/>
    <w:rsid w:val="00B31844"/>
    <w:rsid w:val="00B36F88"/>
    <w:rsid w:val="00B377D9"/>
    <w:rsid w:val="00B40E03"/>
    <w:rsid w:val="00B411C9"/>
    <w:rsid w:val="00B4224B"/>
    <w:rsid w:val="00B455D6"/>
    <w:rsid w:val="00B474EE"/>
    <w:rsid w:val="00B56B09"/>
    <w:rsid w:val="00B57E83"/>
    <w:rsid w:val="00B607A9"/>
    <w:rsid w:val="00B65FC3"/>
    <w:rsid w:val="00B6669E"/>
    <w:rsid w:val="00B70990"/>
    <w:rsid w:val="00B8092D"/>
    <w:rsid w:val="00B91043"/>
    <w:rsid w:val="00B9234B"/>
    <w:rsid w:val="00B9546E"/>
    <w:rsid w:val="00B9573A"/>
    <w:rsid w:val="00B95D8A"/>
    <w:rsid w:val="00B96B77"/>
    <w:rsid w:val="00BB2563"/>
    <w:rsid w:val="00BB59CD"/>
    <w:rsid w:val="00BC13AB"/>
    <w:rsid w:val="00BC518B"/>
    <w:rsid w:val="00BD01A5"/>
    <w:rsid w:val="00BD05EB"/>
    <w:rsid w:val="00BD0A8B"/>
    <w:rsid w:val="00BD12EF"/>
    <w:rsid w:val="00BD27DF"/>
    <w:rsid w:val="00BD4E8F"/>
    <w:rsid w:val="00BE0555"/>
    <w:rsid w:val="00BE1CE7"/>
    <w:rsid w:val="00BE46CE"/>
    <w:rsid w:val="00BE6624"/>
    <w:rsid w:val="00BE719D"/>
    <w:rsid w:val="00BF1A34"/>
    <w:rsid w:val="00BF1CAE"/>
    <w:rsid w:val="00BF2E75"/>
    <w:rsid w:val="00BF77E4"/>
    <w:rsid w:val="00C0049F"/>
    <w:rsid w:val="00C019D1"/>
    <w:rsid w:val="00C05BBE"/>
    <w:rsid w:val="00C06232"/>
    <w:rsid w:val="00C127E3"/>
    <w:rsid w:val="00C13B74"/>
    <w:rsid w:val="00C16D88"/>
    <w:rsid w:val="00C17832"/>
    <w:rsid w:val="00C2122F"/>
    <w:rsid w:val="00C254C3"/>
    <w:rsid w:val="00C256EB"/>
    <w:rsid w:val="00C411C8"/>
    <w:rsid w:val="00C44E47"/>
    <w:rsid w:val="00C47383"/>
    <w:rsid w:val="00C523B3"/>
    <w:rsid w:val="00C54FA5"/>
    <w:rsid w:val="00C60A5B"/>
    <w:rsid w:val="00C6180D"/>
    <w:rsid w:val="00C65128"/>
    <w:rsid w:val="00C7228D"/>
    <w:rsid w:val="00C74018"/>
    <w:rsid w:val="00C92573"/>
    <w:rsid w:val="00C93F0B"/>
    <w:rsid w:val="00CA2CE9"/>
    <w:rsid w:val="00CA7E10"/>
    <w:rsid w:val="00CB2CB2"/>
    <w:rsid w:val="00CB7F4C"/>
    <w:rsid w:val="00CC1D3B"/>
    <w:rsid w:val="00CC6987"/>
    <w:rsid w:val="00CD7918"/>
    <w:rsid w:val="00CE2BEA"/>
    <w:rsid w:val="00CE358C"/>
    <w:rsid w:val="00CF26F1"/>
    <w:rsid w:val="00CF30D1"/>
    <w:rsid w:val="00CF3BE9"/>
    <w:rsid w:val="00CF54C2"/>
    <w:rsid w:val="00D0078A"/>
    <w:rsid w:val="00D00E89"/>
    <w:rsid w:val="00D03197"/>
    <w:rsid w:val="00D03C2C"/>
    <w:rsid w:val="00D05F4C"/>
    <w:rsid w:val="00D07C83"/>
    <w:rsid w:val="00D11DED"/>
    <w:rsid w:val="00D16F18"/>
    <w:rsid w:val="00D17078"/>
    <w:rsid w:val="00D172AD"/>
    <w:rsid w:val="00D177AC"/>
    <w:rsid w:val="00D215C0"/>
    <w:rsid w:val="00D2416F"/>
    <w:rsid w:val="00D259C9"/>
    <w:rsid w:val="00D32B50"/>
    <w:rsid w:val="00D357AD"/>
    <w:rsid w:val="00D40090"/>
    <w:rsid w:val="00D4260D"/>
    <w:rsid w:val="00D45301"/>
    <w:rsid w:val="00D56F7D"/>
    <w:rsid w:val="00D61A11"/>
    <w:rsid w:val="00D631D9"/>
    <w:rsid w:val="00D63C85"/>
    <w:rsid w:val="00D63CA2"/>
    <w:rsid w:val="00D70C1D"/>
    <w:rsid w:val="00D733FF"/>
    <w:rsid w:val="00D763D9"/>
    <w:rsid w:val="00D81AE4"/>
    <w:rsid w:val="00D834C4"/>
    <w:rsid w:val="00D83791"/>
    <w:rsid w:val="00D83804"/>
    <w:rsid w:val="00D84BB1"/>
    <w:rsid w:val="00D858E0"/>
    <w:rsid w:val="00D90853"/>
    <w:rsid w:val="00D9184E"/>
    <w:rsid w:val="00D9447D"/>
    <w:rsid w:val="00D97D4B"/>
    <w:rsid w:val="00DA2DAD"/>
    <w:rsid w:val="00DA3DF8"/>
    <w:rsid w:val="00DA47BE"/>
    <w:rsid w:val="00DB51A5"/>
    <w:rsid w:val="00DB68EE"/>
    <w:rsid w:val="00DB7154"/>
    <w:rsid w:val="00DC49D6"/>
    <w:rsid w:val="00DC673A"/>
    <w:rsid w:val="00DD3714"/>
    <w:rsid w:val="00DD4E8B"/>
    <w:rsid w:val="00DD7489"/>
    <w:rsid w:val="00DE02A3"/>
    <w:rsid w:val="00DE1AC0"/>
    <w:rsid w:val="00DE5AF4"/>
    <w:rsid w:val="00DE781F"/>
    <w:rsid w:val="00DF21F5"/>
    <w:rsid w:val="00DF29A4"/>
    <w:rsid w:val="00DF5974"/>
    <w:rsid w:val="00DF68C5"/>
    <w:rsid w:val="00E00995"/>
    <w:rsid w:val="00E1219D"/>
    <w:rsid w:val="00E12FE2"/>
    <w:rsid w:val="00E164C5"/>
    <w:rsid w:val="00E23979"/>
    <w:rsid w:val="00E23C92"/>
    <w:rsid w:val="00E2697B"/>
    <w:rsid w:val="00E26F48"/>
    <w:rsid w:val="00E31169"/>
    <w:rsid w:val="00E31B51"/>
    <w:rsid w:val="00E33507"/>
    <w:rsid w:val="00E33756"/>
    <w:rsid w:val="00E35337"/>
    <w:rsid w:val="00E41E29"/>
    <w:rsid w:val="00E4276D"/>
    <w:rsid w:val="00E460DD"/>
    <w:rsid w:val="00E504EA"/>
    <w:rsid w:val="00E5274E"/>
    <w:rsid w:val="00E541A3"/>
    <w:rsid w:val="00E549A2"/>
    <w:rsid w:val="00E55856"/>
    <w:rsid w:val="00E60775"/>
    <w:rsid w:val="00E6127E"/>
    <w:rsid w:val="00E62D4A"/>
    <w:rsid w:val="00E657CB"/>
    <w:rsid w:val="00E6689E"/>
    <w:rsid w:val="00E827E0"/>
    <w:rsid w:val="00E8758F"/>
    <w:rsid w:val="00E951CC"/>
    <w:rsid w:val="00E95D3A"/>
    <w:rsid w:val="00E96CDE"/>
    <w:rsid w:val="00EA329E"/>
    <w:rsid w:val="00EB0B5D"/>
    <w:rsid w:val="00EB5DC9"/>
    <w:rsid w:val="00EC3D64"/>
    <w:rsid w:val="00EC4434"/>
    <w:rsid w:val="00EC4CA6"/>
    <w:rsid w:val="00ED43CF"/>
    <w:rsid w:val="00ED6795"/>
    <w:rsid w:val="00EE7EFD"/>
    <w:rsid w:val="00EF0FF2"/>
    <w:rsid w:val="00EF20A5"/>
    <w:rsid w:val="00EF35D5"/>
    <w:rsid w:val="00EF46A9"/>
    <w:rsid w:val="00EF6A72"/>
    <w:rsid w:val="00EF6DC3"/>
    <w:rsid w:val="00F01654"/>
    <w:rsid w:val="00F02B20"/>
    <w:rsid w:val="00F12BBE"/>
    <w:rsid w:val="00F14034"/>
    <w:rsid w:val="00F157BB"/>
    <w:rsid w:val="00F16682"/>
    <w:rsid w:val="00F211FD"/>
    <w:rsid w:val="00F21A84"/>
    <w:rsid w:val="00F24540"/>
    <w:rsid w:val="00F2508F"/>
    <w:rsid w:val="00F25A6B"/>
    <w:rsid w:val="00F317AB"/>
    <w:rsid w:val="00F36C92"/>
    <w:rsid w:val="00F37E20"/>
    <w:rsid w:val="00F4021B"/>
    <w:rsid w:val="00F40F08"/>
    <w:rsid w:val="00F57CCB"/>
    <w:rsid w:val="00F674FF"/>
    <w:rsid w:val="00F732B9"/>
    <w:rsid w:val="00F75872"/>
    <w:rsid w:val="00F85612"/>
    <w:rsid w:val="00F858DC"/>
    <w:rsid w:val="00F9055D"/>
    <w:rsid w:val="00FA16A0"/>
    <w:rsid w:val="00FA6639"/>
    <w:rsid w:val="00FB3258"/>
    <w:rsid w:val="00FB7193"/>
    <w:rsid w:val="00FC0C2A"/>
    <w:rsid w:val="00FC329C"/>
    <w:rsid w:val="00FC5A93"/>
    <w:rsid w:val="00FD0E55"/>
    <w:rsid w:val="00FD1303"/>
    <w:rsid w:val="00FD500E"/>
    <w:rsid w:val="00FD54E1"/>
    <w:rsid w:val="00FD7A05"/>
    <w:rsid w:val="00FE4D23"/>
    <w:rsid w:val="00FE52F6"/>
    <w:rsid w:val="00FE70AC"/>
    <w:rsid w:val="00FF4397"/>
    <w:rsid w:val="00FF4BFA"/>
  </w:rsids>
  <m:mathPr>
    <m:mathFont m:val="Cambria Math"/>
    <m:brkBin m:val="before"/>
    <m:brkBinSub m:val="--"/>
    <m:smallFrac m:val="0"/>
    <m:dispDef/>
    <m:lMargin m:val="0"/>
    <m:rMargin m:val="0"/>
    <m:defJc m:val="centerGroup"/>
    <m:wrapIndent m:val="1440"/>
    <m:intLim m:val="subSup"/>
    <m:naryLim m:val="undOvr"/>
  </m:mathPr>
  <w:themeFontLang w:val="en-ID"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7A3E09"/>
  <w15:chartTrackingRefBased/>
  <w15:docId w15:val="{789FC982-C381-4C87-9DCA-44D5FF416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78A"/>
    <w:pPr>
      <w:spacing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1A6746"/>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1A6746"/>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24CE"/>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B24CE"/>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746"/>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1A6746"/>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5B24CE"/>
    <w:rPr>
      <w:rFonts w:ascii="Times New Roman" w:eastAsiaTheme="majorEastAsia" w:hAnsi="Times New Roman" w:cstheme="majorBidi"/>
      <w:color w:val="1F3763" w:themeColor="accent1" w:themeShade="7F"/>
      <w:sz w:val="24"/>
      <w:szCs w:val="24"/>
    </w:rPr>
  </w:style>
  <w:style w:type="paragraph" w:styleId="TOCHeading">
    <w:name w:val="TOC Heading"/>
    <w:basedOn w:val="Heading1"/>
    <w:next w:val="Normal"/>
    <w:uiPriority w:val="39"/>
    <w:unhideWhenUsed/>
    <w:qFormat/>
    <w:rsid w:val="001A6746"/>
    <w:pPr>
      <w:outlineLvl w:val="9"/>
    </w:pPr>
    <w:rPr>
      <w:kern w:val="0"/>
      <w:lang w:val="en-US" w:eastAsia="en-US"/>
      <w14:ligatures w14:val="none"/>
    </w:rPr>
  </w:style>
  <w:style w:type="paragraph" w:styleId="TOC1">
    <w:name w:val="toc 1"/>
    <w:basedOn w:val="Normal"/>
    <w:next w:val="Normal"/>
    <w:autoRedefine/>
    <w:uiPriority w:val="39"/>
    <w:unhideWhenUsed/>
    <w:rsid w:val="001A6746"/>
    <w:pPr>
      <w:spacing w:after="100"/>
    </w:pPr>
  </w:style>
  <w:style w:type="character" w:styleId="Hyperlink">
    <w:name w:val="Hyperlink"/>
    <w:basedOn w:val="DefaultParagraphFont"/>
    <w:uiPriority w:val="99"/>
    <w:unhideWhenUsed/>
    <w:rsid w:val="001A6746"/>
    <w:rPr>
      <w:color w:val="0563C1" w:themeColor="hyperlink"/>
      <w:u w:val="single"/>
    </w:rPr>
  </w:style>
  <w:style w:type="paragraph" w:styleId="Title">
    <w:name w:val="Title"/>
    <w:basedOn w:val="Normal"/>
    <w:next w:val="Normal"/>
    <w:link w:val="TitleChar"/>
    <w:autoRedefine/>
    <w:uiPriority w:val="10"/>
    <w:qFormat/>
    <w:rsid w:val="000662A5"/>
    <w:pPr>
      <w:spacing w:after="0" w:line="240" w:lineRule="auto"/>
      <w:contextualSpacing/>
    </w:pPr>
    <w:rPr>
      <w:rFonts w:eastAsiaTheme="majorEastAsia" w:cstheme="majorBidi"/>
      <w:spacing w:val="-10"/>
      <w:kern w:val="28"/>
      <w:sz w:val="52"/>
      <w:szCs w:val="52"/>
    </w:rPr>
  </w:style>
  <w:style w:type="character" w:customStyle="1" w:styleId="TitleChar">
    <w:name w:val="Title Char"/>
    <w:basedOn w:val="DefaultParagraphFont"/>
    <w:link w:val="Title"/>
    <w:uiPriority w:val="10"/>
    <w:rsid w:val="000662A5"/>
    <w:rPr>
      <w:rFonts w:ascii="Times New Roman" w:eastAsiaTheme="majorEastAsia" w:hAnsi="Times New Roman" w:cstheme="majorBidi"/>
      <w:spacing w:val="-10"/>
      <w:kern w:val="28"/>
      <w:sz w:val="52"/>
      <w:szCs w:val="52"/>
    </w:rPr>
  </w:style>
  <w:style w:type="paragraph" w:styleId="TOC2">
    <w:name w:val="toc 2"/>
    <w:basedOn w:val="Normal"/>
    <w:next w:val="Normal"/>
    <w:autoRedefine/>
    <w:uiPriority w:val="39"/>
    <w:unhideWhenUsed/>
    <w:rsid w:val="001A6746"/>
    <w:pPr>
      <w:spacing w:after="100"/>
      <w:ind w:left="220"/>
    </w:pPr>
  </w:style>
  <w:style w:type="paragraph" w:styleId="Caption">
    <w:name w:val="caption"/>
    <w:basedOn w:val="Normal"/>
    <w:next w:val="Normal"/>
    <w:uiPriority w:val="35"/>
    <w:unhideWhenUsed/>
    <w:qFormat/>
    <w:rsid w:val="001A6746"/>
    <w:pPr>
      <w:spacing w:after="200" w:line="240" w:lineRule="auto"/>
    </w:pPr>
    <w:rPr>
      <w:i/>
      <w:iCs/>
      <w:color w:val="44546A" w:themeColor="text2"/>
      <w:sz w:val="18"/>
      <w:szCs w:val="18"/>
    </w:rPr>
  </w:style>
  <w:style w:type="table" w:styleId="TableGrid">
    <w:name w:val="Table Grid"/>
    <w:basedOn w:val="TableNormal"/>
    <w:uiPriority w:val="39"/>
    <w:rsid w:val="001A6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A6746"/>
    <w:pPr>
      <w:spacing w:after="0"/>
    </w:pPr>
  </w:style>
  <w:style w:type="paragraph" w:styleId="TOC3">
    <w:name w:val="toc 3"/>
    <w:basedOn w:val="Normal"/>
    <w:next w:val="Normal"/>
    <w:autoRedefine/>
    <w:uiPriority w:val="39"/>
    <w:unhideWhenUsed/>
    <w:rsid w:val="001A6746"/>
    <w:pPr>
      <w:spacing w:after="100"/>
      <w:ind w:left="440"/>
    </w:pPr>
  </w:style>
  <w:style w:type="character" w:customStyle="1" w:styleId="Heading4Char">
    <w:name w:val="Heading 4 Char"/>
    <w:basedOn w:val="DefaultParagraphFont"/>
    <w:link w:val="Heading4"/>
    <w:uiPriority w:val="9"/>
    <w:rsid w:val="005B24CE"/>
    <w:rPr>
      <w:rFonts w:ascii="Times New Roman" w:eastAsiaTheme="majorEastAsia" w:hAnsi="Times New Roman" w:cstheme="majorBidi"/>
      <w:i/>
      <w:iCs/>
      <w:color w:val="2F5496" w:themeColor="accent1" w:themeShade="BF"/>
    </w:rPr>
  </w:style>
  <w:style w:type="paragraph" w:styleId="Bibliography">
    <w:name w:val="Bibliography"/>
    <w:basedOn w:val="Normal"/>
    <w:next w:val="Normal"/>
    <w:uiPriority w:val="37"/>
    <w:unhideWhenUsed/>
    <w:rsid w:val="00D61A11"/>
  </w:style>
  <w:style w:type="character" w:styleId="Strong">
    <w:name w:val="Strong"/>
    <w:basedOn w:val="DefaultParagraphFont"/>
    <w:uiPriority w:val="22"/>
    <w:qFormat/>
    <w:rsid w:val="006E4E76"/>
    <w:rPr>
      <w:b/>
      <w:bCs/>
    </w:rPr>
  </w:style>
  <w:style w:type="character" w:styleId="UnresolvedMention">
    <w:name w:val="Unresolved Mention"/>
    <w:basedOn w:val="DefaultParagraphFont"/>
    <w:uiPriority w:val="99"/>
    <w:semiHidden/>
    <w:unhideWhenUsed/>
    <w:rsid w:val="00DB7154"/>
    <w:rPr>
      <w:color w:val="605E5C"/>
      <w:shd w:val="clear" w:color="auto" w:fill="E1DFDD"/>
    </w:rPr>
  </w:style>
  <w:style w:type="paragraph" w:styleId="NoSpacing">
    <w:name w:val="No Spacing"/>
    <w:uiPriority w:val="1"/>
    <w:qFormat/>
    <w:rsid w:val="00600451"/>
    <w:pPr>
      <w:spacing w:after="0" w:line="240" w:lineRule="auto"/>
    </w:pPr>
    <w:rPr>
      <w:rFonts w:ascii="Times New Roman" w:hAnsi="Times New Roman"/>
    </w:rPr>
  </w:style>
  <w:style w:type="paragraph" w:styleId="ListParagraph">
    <w:name w:val="List Paragraph"/>
    <w:basedOn w:val="Normal"/>
    <w:uiPriority w:val="34"/>
    <w:qFormat/>
    <w:rsid w:val="00600451"/>
    <w:pPr>
      <w:ind w:left="720"/>
      <w:contextualSpacing/>
    </w:pPr>
  </w:style>
  <w:style w:type="paragraph" w:styleId="Revision">
    <w:name w:val="Revision"/>
    <w:hidden/>
    <w:uiPriority w:val="99"/>
    <w:semiHidden/>
    <w:rsid w:val="00880704"/>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880704"/>
    <w:rPr>
      <w:sz w:val="16"/>
      <w:szCs w:val="16"/>
    </w:rPr>
  </w:style>
  <w:style w:type="paragraph" w:styleId="CommentText">
    <w:name w:val="annotation text"/>
    <w:basedOn w:val="Normal"/>
    <w:link w:val="CommentTextChar"/>
    <w:uiPriority w:val="99"/>
    <w:unhideWhenUsed/>
    <w:rsid w:val="00880704"/>
    <w:pPr>
      <w:spacing w:line="240" w:lineRule="auto"/>
    </w:pPr>
    <w:rPr>
      <w:sz w:val="20"/>
      <w:szCs w:val="20"/>
    </w:rPr>
  </w:style>
  <w:style w:type="character" w:customStyle="1" w:styleId="CommentTextChar">
    <w:name w:val="Comment Text Char"/>
    <w:basedOn w:val="DefaultParagraphFont"/>
    <w:link w:val="CommentText"/>
    <w:uiPriority w:val="99"/>
    <w:rsid w:val="008807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80704"/>
    <w:rPr>
      <w:b/>
      <w:bCs/>
    </w:rPr>
  </w:style>
  <w:style w:type="character" w:customStyle="1" w:styleId="CommentSubjectChar">
    <w:name w:val="Comment Subject Char"/>
    <w:basedOn w:val="CommentTextChar"/>
    <w:link w:val="CommentSubject"/>
    <w:uiPriority w:val="99"/>
    <w:semiHidden/>
    <w:rsid w:val="00880704"/>
    <w:rPr>
      <w:rFonts w:ascii="Times New Roman" w:hAnsi="Times New Roman"/>
      <w:b/>
      <w:bCs/>
      <w:sz w:val="20"/>
      <w:szCs w:val="20"/>
    </w:rPr>
  </w:style>
  <w:style w:type="paragraph" w:customStyle="1" w:styleId="msonormal0">
    <w:name w:val="msonormal"/>
    <w:basedOn w:val="Normal"/>
    <w:rsid w:val="001B7F67"/>
    <w:pPr>
      <w:spacing w:before="100" w:beforeAutospacing="1" w:after="100" w:afterAutospacing="1" w:line="240" w:lineRule="auto"/>
      <w:jc w:val="left"/>
    </w:pPr>
    <w:rPr>
      <w:rFonts w:eastAsia="Times New Roman" w:cs="Times New Roman"/>
      <w:kern w:val="0"/>
      <w:sz w:val="24"/>
      <w:szCs w:val="24"/>
      <w14:ligatures w14:val="none"/>
    </w:rPr>
  </w:style>
  <w:style w:type="character" w:styleId="FollowedHyperlink">
    <w:name w:val="FollowedHyperlink"/>
    <w:basedOn w:val="DefaultParagraphFont"/>
    <w:uiPriority w:val="99"/>
    <w:semiHidden/>
    <w:unhideWhenUsed/>
    <w:rsid w:val="00676F2C"/>
    <w:rPr>
      <w:color w:val="954F72"/>
      <w:u w:val="single"/>
    </w:rPr>
  </w:style>
  <w:style w:type="character" w:styleId="HTMLCode">
    <w:name w:val="HTML Code"/>
    <w:basedOn w:val="DefaultParagraphFont"/>
    <w:uiPriority w:val="99"/>
    <w:semiHidden/>
    <w:unhideWhenUsed/>
    <w:rsid w:val="00474ADC"/>
    <w:rPr>
      <w:rFonts w:ascii="Courier New" w:eastAsia="Times New Roman" w:hAnsi="Courier New" w:cs="Courier New"/>
      <w:sz w:val="20"/>
      <w:szCs w:val="20"/>
    </w:rPr>
  </w:style>
  <w:style w:type="character" w:customStyle="1" w:styleId="text-token-text-secondary">
    <w:name w:val="text-token-text-secondary"/>
    <w:basedOn w:val="DefaultParagraphFont"/>
    <w:rsid w:val="004830A7"/>
  </w:style>
  <w:style w:type="paragraph" w:styleId="NormalWeb">
    <w:name w:val="Normal (Web)"/>
    <w:basedOn w:val="Normal"/>
    <w:uiPriority w:val="99"/>
    <w:semiHidden/>
    <w:unhideWhenUsed/>
    <w:rsid w:val="00FC329C"/>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89080">
      <w:bodyDiv w:val="1"/>
      <w:marLeft w:val="0"/>
      <w:marRight w:val="0"/>
      <w:marTop w:val="0"/>
      <w:marBottom w:val="0"/>
      <w:divBdr>
        <w:top w:val="none" w:sz="0" w:space="0" w:color="auto"/>
        <w:left w:val="none" w:sz="0" w:space="0" w:color="auto"/>
        <w:bottom w:val="none" w:sz="0" w:space="0" w:color="auto"/>
        <w:right w:val="none" w:sz="0" w:space="0" w:color="auto"/>
      </w:divBdr>
    </w:div>
    <w:div w:id="17317463">
      <w:bodyDiv w:val="1"/>
      <w:marLeft w:val="0"/>
      <w:marRight w:val="0"/>
      <w:marTop w:val="0"/>
      <w:marBottom w:val="0"/>
      <w:divBdr>
        <w:top w:val="none" w:sz="0" w:space="0" w:color="auto"/>
        <w:left w:val="none" w:sz="0" w:space="0" w:color="auto"/>
        <w:bottom w:val="none" w:sz="0" w:space="0" w:color="auto"/>
        <w:right w:val="none" w:sz="0" w:space="0" w:color="auto"/>
      </w:divBdr>
      <w:divsChild>
        <w:div w:id="403332523">
          <w:marLeft w:val="0"/>
          <w:marRight w:val="0"/>
          <w:marTop w:val="0"/>
          <w:marBottom w:val="0"/>
          <w:divBdr>
            <w:top w:val="none" w:sz="0" w:space="0" w:color="auto"/>
            <w:left w:val="none" w:sz="0" w:space="0" w:color="auto"/>
            <w:bottom w:val="none" w:sz="0" w:space="0" w:color="auto"/>
            <w:right w:val="none" w:sz="0" w:space="0" w:color="auto"/>
          </w:divBdr>
          <w:divsChild>
            <w:div w:id="1394423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68484">
      <w:bodyDiv w:val="1"/>
      <w:marLeft w:val="0"/>
      <w:marRight w:val="0"/>
      <w:marTop w:val="0"/>
      <w:marBottom w:val="0"/>
      <w:divBdr>
        <w:top w:val="none" w:sz="0" w:space="0" w:color="auto"/>
        <w:left w:val="none" w:sz="0" w:space="0" w:color="auto"/>
        <w:bottom w:val="none" w:sz="0" w:space="0" w:color="auto"/>
        <w:right w:val="none" w:sz="0" w:space="0" w:color="auto"/>
      </w:divBdr>
    </w:div>
    <w:div w:id="56632448">
      <w:bodyDiv w:val="1"/>
      <w:marLeft w:val="0"/>
      <w:marRight w:val="0"/>
      <w:marTop w:val="0"/>
      <w:marBottom w:val="0"/>
      <w:divBdr>
        <w:top w:val="none" w:sz="0" w:space="0" w:color="auto"/>
        <w:left w:val="none" w:sz="0" w:space="0" w:color="auto"/>
        <w:bottom w:val="none" w:sz="0" w:space="0" w:color="auto"/>
        <w:right w:val="none" w:sz="0" w:space="0" w:color="auto"/>
      </w:divBdr>
    </w:div>
    <w:div w:id="141048230">
      <w:bodyDiv w:val="1"/>
      <w:marLeft w:val="0"/>
      <w:marRight w:val="0"/>
      <w:marTop w:val="0"/>
      <w:marBottom w:val="0"/>
      <w:divBdr>
        <w:top w:val="none" w:sz="0" w:space="0" w:color="auto"/>
        <w:left w:val="none" w:sz="0" w:space="0" w:color="auto"/>
        <w:bottom w:val="none" w:sz="0" w:space="0" w:color="auto"/>
        <w:right w:val="none" w:sz="0" w:space="0" w:color="auto"/>
      </w:divBdr>
    </w:div>
    <w:div w:id="142815322">
      <w:bodyDiv w:val="1"/>
      <w:marLeft w:val="0"/>
      <w:marRight w:val="0"/>
      <w:marTop w:val="0"/>
      <w:marBottom w:val="0"/>
      <w:divBdr>
        <w:top w:val="none" w:sz="0" w:space="0" w:color="auto"/>
        <w:left w:val="none" w:sz="0" w:space="0" w:color="auto"/>
        <w:bottom w:val="none" w:sz="0" w:space="0" w:color="auto"/>
        <w:right w:val="none" w:sz="0" w:space="0" w:color="auto"/>
      </w:divBdr>
    </w:div>
    <w:div w:id="188110779">
      <w:bodyDiv w:val="1"/>
      <w:marLeft w:val="0"/>
      <w:marRight w:val="0"/>
      <w:marTop w:val="0"/>
      <w:marBottom w:val="0"/>
      <w:divBdr>
        <w:top w:val="none" w:sz="0" w:space="0" w:color="auto"/>
        <w:left w:val="none" w:sz="0" w:space="0" w:color="auto"/>
        <w:bottom w:val="none" w:sz="0" w:space="0" w:color="auto"/>
        <w:right w:val="none" w:sz="0" w:space="0" w:color="auto"/>
      </w:divBdr>
    </w:div>
    <w:div w:id="205533348">
      <w:bodyDiv w:val="1"/>
      <w:marLeft w:val="0"/>
      <w:marRight w:val="0"/>
      <w:marTop w:val="0"/>
      <w:marBottom w:val="0"/>
      <w:divBdr>
        <w:top w:val="none" w:sz="0" w:space="0" w:color="auto"/>
        <w:left w:val="none" w:sz="0" w:space="0" w:color="auto"/>
        <w:bottom w:val="none" w:sz="0" w:space="0" w:color="auto"/>
        <w:right w:val="none" w:sz="0" w:space="0" w:color="auto"/>
      </w:divBdr>
    </w:div>
    <w:div w:id="216943410">
      <w:bodyDiv w:val="1"/>
      <w:marLeft w:val="0"/>
      <w:marRight w:val="0"/>
      <w:marTop w:val="0"/>
      <w:marBottom w:val="0"/>
      <w:divBdr>
        <w:top w:val="none" w:sz="0" w:space="0" w:color="auto"/>
        <w:left w:val="none" w:sz="0" w:space="0" w:color="auto"/>
        <w:bottom w:val="none" w:sz="0" w:space="0" w:color="auto"/>
        <w:right w:val="none" w:sz="0" w:space="0" w:color="auto"/>
      </w:divBdr>
    </w:div>
    <w:div w:id="226258393">
      <w:bodyDiv w:val="1"/>
      <w:marLeft w:val="0"/>
      <w:marRight w:val="0"/>
      <w:marTop w:val="0"/>
      <w:marBottom w:val="0"/>
      <w:divBdr>
        <w:top w:val="none" w:sz="0" w:space="0" w:color="auto"/>
        <w:left w:val="none" w:sz="0" w:space="0" w:color="auto"/>
        <w:bottom w:val="none" w:sz="0" w:space="0" w:color="auto"/>
        <w:right w:val="none" w:sz="0" w:space="0" w:color="auto"/>
      </w:divBdr>
    </w:div>
    <w:div w:id="229310972">
      <w:bodyDiv w:val="1"/>
      <w:marLeft w:val="0"/>
      <w:marRight w:val="0"/>
      <w:marTop w:val="0"/>
      <w:marBottom w:val="0"/>
      <w:divBdr>
        <w:top w:val="none" w:sz="0" w:space="0" w:color="auto"/>
        <w:left w:val="none" w:sz="0" w:space="0" w:color="auto"/>
        <w:bottom w:val="none" w:sz="0" w:space="0" w:color="auto"/>
        <w:right w:val="none" w:sz="0" w:space="0" w:color="auto"/>
      </w:divBdr>
    </w:div>
    <w:div w:id="262540861">
      <w:bodyDiv w:val="1"/>
      <w:marLeft w:val="0"/>
      <w:marRight w:val="0"/>
      <w:marTop w:val="0"/>
      <w:marBottom w:val="0"/>
      <w:divBdr>
        <w:top w:val="none" w:sz="0" w:space="0" w:color="auto"/>
        <w:left w:val="none" w:sz="0" w:space="0" w:color="auto"/>
        <w:bottom w:val="none" w:sz="0" w:space="0" w:color="auto"/>
        <w:right w:val="none" w:sz="0" w:space="0" w:color="auto"/>
      </w:divBdr>
    </w:div>
    <w:div w:id="265038596">
      <w:bodyDiv w:val="1"/>
      <w:marLeft w:val="0"/>
      <w:marRight w:val="0"/>
      <w:marTop w:val="0"/>
      <w:marBottom w:val="0"/>
      <w:divBdr>
        <w:top w:val="none" w:sz="0" w:space="0" w:color="auto"/>
        <w:left w:val="none" w:sz="0" w:space="0" w:color="auto"/>
        <w:bottom w:val="none" w:sz="0" w:space="0" w:color="auto"/>
        <w:right w:val="none" w:sz="0" w:space="0" w:color="auto"/>
      </w:divBdr>
    </w:div>
    <w:div w:id="303193847">
      <w:bodyDiv w:val="1"/>
      <w:marLeft w:val="0"/>
      <w:marRight w:val="0"/>
      <w:marTop w:val="0"/>
      <w:marBottom w:val="0"/>
      <w:divBdr>
        <w:top w:val="none" w:sz="0" w:space="0" w:color="auto"/>
        <w:left w:val="none" w:sz="0" w:space="0" w:color="auto"/>
        <w:bottom w:val="none" w:sz="0" w:space="0" w:color="auto"/>
        <w:right w:val="none" w:sz="0" w:space="0" w:color="auto"/>
      </w:divBdr>
    </w:div>
    <w:div w:id="303434970">
      <w:bodyDiv w:val="1"/>
      <w:marLeft w:val="0"/>
      <w:marRight w:val="0"/>
      <w:marTop w:val="0"/>
      <w:marBottom w:val="0"/>
      <w:divBdr>
        <w:top w:val="none" w:sz="0" w:space="0" w:color="auto"/>
        <w:left w:val="none" w:sz="0" w:space="0" w:color="auto"/>
        <w:bottom w:val="none" w:sz="0" w:space="0" w:color="auto"/>
        <w:right w:val="none" w:sz="0" w:space="0" w:color="auto"/>
      </w:divBdr>
    </w:div>
    <w:div w:id="311568429">
      <w:bodyDiv w:val="1"/>
      <w:marLeft w:val="0"/>
      <w:marRight w:val="0"/>
      <w:marTop w:val="0"/>
      <w:marBottom w:val="0"/>
      <w:divBdr>
        <w:top w:val="none" w:sz="0" w:space="0" w:color="auto"/>
        <w:left w:val="none" w:sz="0" w:space="0" w:color="auto"/>
        <w:bottom w:val="none" w:sz="0" w:space="0" w:color="auto"/>
        <w:right w:val="none" w:sz="0" w:space="0" w:color="auto"/>
      </w:divBdr>
    </w:div>
    <w:div w:id="373383016">
      <w:bodyDiv w:val="1"/>
      <w:marLeft w:val="0"/>
      <w:marRight w:val="0"/>
      <w:marTop w:val="0"/>
      <w:marBottom w:val="0"/>
      <w:divBdr>
        <w:top w:val="none" w:sz="0" w:space="0" w:color="auto"/>
        <w:left w:val="none" w:sz="0" w:space="0" w:color="auto"/>
        <w:bottom w:val="none" w:sz="0" w:space="0" w:color="auto"/>
        <w:right w:val="none" w:sz="0" w:space="0" w:color="auto"/>
      </w:divBdr>
    </w:div>
    <w:div w:id="462770245">
      <w:bodyDiv w:val="1"/>
      <w:marLeft w:val="0"/>
      <w:marRight w:val="0"/>
      <w:marTop w:val="0"/>
      <w:marBottom w:val="0"/>
      <w:divBdr>
        <w:top w:val="none" w:sz="0" w:space="0" w:color="auto"/>
        <w:left w:val="none" w:sz="0" w:space="0" w:color="auto"/>
        <w:bottom w:val="none" w:sz="0" w:space="0" w:color="auto"/>
        <w:right w:val="none" w:sz="0" w:space="0" w:color="auto"/>
      </w:divBdr>
      <w:divsChild>
        <w:div w:id="915211121">
          <w:marLeft w:val="0"/>
          <w:marRight w:val="0"/>
          <w:marTop w:val="0"/>
          <w:marBottom w:val="0"/>
          <w:divBdr>
            <w:top w:val="none" w:sz="0" w:space="0" w:color="auto"/>
            <w:left w:val="none" w:sz="0" w:space="0" w:color="auto"/>
            <w:bottom w:val="none" w:sz="0" w:space="0" w:color="auto"/>
            <w:right w:val="none" w:sz="0" w:space="0" w:color="auto"/>
          </w:divBdr>
          <w:divsChild>
            <w:div w:id="21091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112371">
      <w:bodyDiv w:val="1"/>
      <w:marLeft w:val="0"/>
      <w:marRight w:val="0"/>
      <w:marTop w:val="0"/>
      <w:marBottom w:val="0"/>
      <w:divBdr>
        <w:top w:val="none" w:sz="0" w:space="0" w:color="auto"/>
        <w:left w:val="none" w:sz="0" w:space="0" w:color="auto"/>
        <w:bottom w:val="none" w:sz="0" w:space="0" w:color="auto"/>
        <w:right w:val="none" w:sz="0" w:space="0" w:color="auto"/>
      </w:divBdr>
    </w:div>
    <w:div w:id="501359217">
      <w:bodyDiv w:val="1"/>
      <w:marLeft w:val="0"/>
      <w:marRight w:val="0"/>
      <w:marTop w:val="0"/>
      <w:marBottom w:val="0"/>
      <w:divBdr>
        <w:top w:val="none" w:sz="0" w:space="0" w:color="auto"/>
        <w:left w:val="none" w:sz="0" w:space="0" w:color="auto"/>
        <w:bottom w:val="none" w:sz="0" w:space="0" w:color="auto"/>
        <w:right w:val="none" w:sz="0" w:space="0" w:color="auto"/>
      </w:divBdr>
    </w:div>
    <w:div w:id="513151713">
      <w:bodyDiv w:val="1"/>
      <w:marLeft w:val="0"/>
      <w:marRight w:val="0"/>
      <w:marTop w:val="0"/>
      <w:marBottom w:val="0"/>
      <w:divBdr>
        <w:top w:val="none" w:sz="0" w:space="0" w:color="auto"/>
        <w:left w:val="none" w:sz="0" w:space="0" w:color="auto"/>
        <w:bottom w:val="none" w:sz="0" w:space="0" w:color="auto"/>
        <w:right w:val="none" w:sz="0" w:space="0" w:color="auto"/>
      </w:divBdr>
    </w:div>
    <w:div w:id="536087672">
      <w:bodyDiv w:val="1"/>
      <w:marLeft w:val="0"/>
      <w:marRight w:val="0"/>
      <w:marTop w:val="0"/>
      <w:marBottom w:val="0"/>
      <w:divBdr>
        <w:top w:val="none" w:sz="0" w:space="0" w:color="auto"/>
        <w:left w:val="none" w:sz="0" w:space="0" w:color="auto"/>
        <w:bottom w:val="none" w:sz="0" w:space="0" w:color="auto"/>
        <w:right w:val="none" w:sz="0" w:space="0" w:color="auto"/>
      </w:divBdr>
    </w:div>
    <w:div w:id="707218835">
      <w:bodyDiv w:val="1"/>
      <w:marLeft w:val="0"/>
      <w:marRight w:val="0"/>
      <w:marTop w:val="0"/>
      <w:marBottom w:val="0"/>
      <w:divBdr>
        <w:top w:val="none" w:sz="0" w:space="0" w:color="auto"/>
        <w:left w:val="none" w:sz="0" w:space="0" w:color="auto"/>
        <w:bottom w:val="none" w:sz="0" w:space="0" w:color="auto"/>
        <w:right w:val="none" w:sz="0" w:space="0" w:color="auto"/>
      </w:divBdr>
    </w:div>
    <w:div w:id="739250458">
      <w:bodyDiv w:val="1"/>
      <w:marLeft w:val="0"/>
      <w:marRight w:val="0"/>
      <w:marTop w:val="0"/>
      <w:marBottom w:val="0"/>
      <w:divBdr>
        <w:top w:val="none" w:sz="0" w:space="0" w:color="auto"/>
        <w:left w:val="none" w:sz="0" w:space="0" w:color="auto"/>
        <w:bottom w:val="none" w:sz="0" w:space="0" w:color="auto"/>
        <w:right w:val="none" w:sz="0" w:space="0" w:color="auto"/>
      </w:divBdr>
    </w:div>
    <w:div w:id="746608351">
      <w:bodyDiv w:val="1"/>
      <w:marLeft w:val="0"/>
      <w:marRight w:val="0"/>
      <w:marTop w:val="0"/>
      <w:marBottom w:val="0"/>
      <w:divBdr>
        <w:top w:val="none" w:sz="0" w:space="0" w:color="auto"/>
        <w:left w:val="none" w:sz="0" w:space="0" w:color="auto"/>
        <w:bottom w:val="none" w:sz="0" w:space="0" w:color="auto"/>
        <w:right w:val="none" w:sz="0" w:space="0" w:color="auto"/>
      </w:divBdr>
      <w:divsChild>
        <w:div w:id="88358854">
          <w:marLeft w:val="0"/>
          <w:marRight w:val="0"/>
          <w:marTop w:val="0"/>
          <w:marBottom w:val="0"/>
          <w:divBdr>
            <w:top w:val="none" w:sz="0" w:space="0" w:color="auto"/>
            <w:left w:val="none" w:sz="0" w:space="0" w:color="auto"/>
            <w:bottom w:val="none" w:sz="0" w:space="0" w:color="auto"/>
            <w:right w:val="none" w:sz="0" w:space="0" w:color="auto"/>
          </w:divBdr>
          <w:divsChild>
            <w:div w:id="11475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004315">
      <w:bodyDiv w:val="1"/>
      <w:marLeft w:val="0"/>
      <w:marRight w:val="0"/>
      <w:marTop w:val="0"/>
      <w:marBottom w:val="0"/>
      <w:divBdr>
        <w:top w:val="none" w:sz="0" w:space="0" w:color="auto"/>
        <w:left w:val="none" w:sz="0" w:space="0" w:color="auto"/>
        <w:bottom w:val="none" w:sz="0" w:space="0" w:color="auto"/>
        <w:right w:val="none" w:sz="0" w:space="0" w:color="auto"/>
      </w:divBdr>
    </w:div>
    <w:div w:id="801777344">
      <w:bodyDiv w:val="1"/>
      <w:marLeft w:val="0"/>
      <w:marRight w:val="0"/>
      <w:marTop w:val="0"/>
      <w:marBottom w:val="0"/>
      <w:divBdr>
        <w:top w:val="none" w:sz="0" w:space="0" w:color="auto"/>
        <w:left w:val="none" w:sz="0" w:space="0" w:color="auto"/>
        <w:bottom w:val="none" w:sz="0" w:space="0" w:color="auto"/>
        <w:right w:val="none" w:sz="0" w:space="0" w:color="auto"/>
      </w:divBdr>
    </w:div>
    <w:div w:id="880901692">
      <w:bodyDiv w:val="1"/>
      <w:marLeft w:val="0"/>
      <w:marRight w:val="0"/>
      <w:marTop w:val="0"/>
      <w:marBottom w:val="0"/>
      <w:divBdr>
        <w:top w:val="none" w:sz="0" w:space="0" w:color="auto"/>
        <w:left w:val="none" w:sz="0" w:space="0" w:color="auto"/>
        <w:bottom w:val="none" w:sz="0" w:space="0" w:color="auto"/>
        <w:right w:val="none" w:sz="0" w:space="0" w:color="auto"/>
      </w:divBdr>
      <w:divsChild>
        <w:div w:id="1990207192">
          <w:marLeft w:val="0"/>
          <w:marRight w:val="0"/>
          <w:marTop w:val="0"/>
          <w:marBottom w:val="0"/>
          <w:divBdr>
            <w:top w:val="none" w:sz="0" w:space="0" w:color="auto"/>
            <w:left w:val="none" w:sz="0" w:space="0" w:color="auto"/>
            <w:bottom w:val="none" w:sz="0" w:space="0" w:color="auto"/>
            <w:right w:val="none" w:sz="0" w:space="0" w:color="auto"/>
          </w:divBdr>
          <w:divsChild>
            <w:div w:id="1508248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959">
      <w:bodyDiv w:val="1"/>
      <w:marLeft w:val="0"/>
      <w:marRight w:val="0"/>
      <w:marTop w:val="0"/>
      <w:marBottom w:val="0"/>
      <w:divBdr>
        <w:top w:val="none" w:sz="0" w:space="0" w:color="auto"/>
        <w:left w:val="none" w:sz="0" w:space="0" w:color="auto"/>
        <w:bottom w:val="none" w:sz="0" w:space="0" w:color="auto"/>
        <w:right w:val="none" w:sz="0" w:space="0" w:color="auto"/>
      </w:divBdr>
    </w:div>
    <w:div w:id="1001858472">
      <w:bodyDiv w:val="1"/>
      <w:marLeft w:val="0"/>
      <w:marRight w:val="0"/>
      <w:marTop w:val="0"/>
      <w:marBottom w:val="0"/>
      <w:divBdr>
        <w:top w:val="none" w:sz="0" w:space="0" w:color="auto"/>
        <w:left w:val="none" w:sz="0" w:space="0" w:color="auto"/>
        <w:bottom w:val="none" w:sz="0" w:space="0" w:color="auto"/>
        <w:right w:val="none" w:sz="0" w:space="0" w:color="auto"/>
      </w:divBdr>
    </w:div>
    <w:div w:id="1006320485">
      <w:bodyDiv w:val="1"/>
      <w:marLeft w:val="0"/>
      <w:marRight w:val="0"/>
      <w:marTop w:val="0"/>
      <w:marBottom w:val="0"/>
      <w:divBdr>
        <w:top w:val="none" w:sz="0" w:space="0" w:color="auto"/>
        <w:left w:val="none" w:sz="0" w:space="0" w:color="auto"/>
        <w:bottom w:val="none" w:sz="0" w:space="0" w:color="auto"/>
        <w:right w:val="none" w:sz="0" w:space="0" w:color="auto"/>
      </w:divBdr>
    </w:div>
    <w:div w:id="1143497444">
      <w:bodyDiv w:val="1"/>
      <w:marLeft w:val="0"/>
      <w:marRight w:val="0"/>
      <w:marTop w:val="0"/>
      <w:marBottom w:val="0"/>
      <w:divBdr>
        <w:top w:val="none" w:sz="0" w:space="0" w:color="auto"/>
        <w:left w:val="none" w:sz="0" w:space="0" w:color="auto"/>
        <w:bottom w:val="none" w:sz="0" w:space="0" w:color="auto"/>
        <w:right w:val="none" w:sz="0" w:space="0" w:color="auto"/>
      </w:divBdr>
    </w:div>
    <w:div w:id="1143742565">
      <w:bodyDiv w:val="1"/>
      <w:marLeft w:val="0"/>
      <w:marRight w:val="0"/>
      <w:marTop w:val="0"/>
      <w:marBottom w:val="0"/>
      <w:divBdr>
        <w:top w:val="none" w:sz="0" w:space="0" w:color="auto"/>
        <w:left w:val="none" w:sz="0" w:space="0" w:color="auto"/>
        <w:bottom w:val="none" w:sz="0" w:space="0" w:color="auto"/>
        <w:right w:val="none" w:sz="0" w:space="0" w:color="auto"/>
      </w:divBdr>
    </w:div>
    <w:div w:id="1154636859">
      <w:bodyDiv w:val="1"/>
      <w:marLeft w:val="0"/>
      <w:marRight w:val="0"/>
      <w:marTop w:val="0"/>
      <w:marBottom w:val="0"/>
      <w:divBdr>
        <w:top w:val="none" w:sz="0" w:space="0" w:color="auto"/>
        <w:left w:val="none" w:sz="0" w:space="0" w:color="auto"/>
        <w:bottom w:val="none" w:sz="0" w:space="0" w:color="auto"/>
        <w:right w:val="none" w:sz="0" w:space="0" w:color="auto"/>
      </w:divBdr>
      <w:divsChild>
        <w:div w:id="2001081007">
          <w:marLeft w:val="0"/>
          <w:marRight w:val="0"/>
          <w:marTop w:val="0"/>
          <w:marBottom w:val="0"/>
          <w:divBdr>
            <w:top w:val="none" w:sz="0" w:space="0" w:color="auto"/>
            <w:left w:val="none" w:sz="0" w:space="0" w:color="auto"/>
            <w:bottom w:val="none" w:sz="0" w:space="0" w:color="auto"/>
            <w:right w:val="none" w:sz="0" w:space="0" w:color="auto"/>
          </w:divBdr>
          <w:divsChild>
            <w:div w:id="1859083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517151">
      <w:bodyDiv w:val="1"/>
      <w:marLeft w:val="0"/>
      <w:marRight w:val="0"/>
      <w:marTop w:val="0"/>
      <w:marBottom w:val="0"/>
      <w:divBdr>
        <w:top w:val="none" w:sz="0" w:space="0" w:color="auto"/>
        <w:left w:val="none" w:sz="0" w:space="0" w:color="auto"/>
        <w:bottom w:val="none" w:sz="0" w:space="0" w:color="auto"/>
        <w:right w:val="none" w:sz="0" w:space="0" w:color="auto"/>
      </w:divBdr>
      <w:divsChild>
        <w:div w:id="400568255">
          <w:marLeft w:val="0"/>
          <w:marRight w:val="0"/>
          <w:marTop w:val="0"/>
          <w:marBottom w:val="0"/>
          <w:divBdr>
            <w:top w:val="none" w:sz="0" w:space="0" w:color="auto"/>
            <w:left w:val="none" w:sz="0" w:space="0" w:color="auto"/>
            <w:bottom w:val="none" w:sz="0" w:space="0" w:color="auto"/>
            <w:right w:val="none" w:sz="0" w:space="0" w:color="auto"/>
          </w:divBdr>
          <w:divsChild>
            <w:div w:id="104872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632941">
      <w:bodyDiv w:val="1"/>
      <w:marLeft w:val="0"/>
      <w:marRight w:val="0"/>
      <w:marTop w:val="0"/>
      <w:marBottom w:val="0"/>
      <w:divBdr>
        <w:top w:val="none" w:sz="0" w:space="0" w:color="auto"/>
        <w:left w:val="none" w:sz="0" w:space="0" w:color="auto"/>
        <w:bottom w:val="none" w:sz="0" w:space="0" w:color="auto"/>
        <w:right w:val="none" w:sz="0" w:space="0" w:color="auto"/>
      </w:divBdr>
    </w:div>
    <w:div w:id="1303542280">
      <w:bodyDiv w:val="1"/>
      <w:marLeft w:val="0"/>
      <w:marRight w:val="0"/>
      <w:marTop w:val="0"/>
      <w:marBottom w:val="0"/>
      <w:divBdr>
        <w:top w:val="none" w:sz="0" w:space="0" w:color="auto"/>
        <w:left w:val="none" w:sz="0" w:space="0" w:color="auto"/>
        <w:bottom w:val="none" w:sz="0" w:space="0" w:color="auto"/>
        <w:right w:val="none" w:sz="0" w:space="0" w:color="auto"/>
      </w:divBdr>
    </w:div>
    <w:div w:id="1303653129">
      <w:bodyDiv w:val="1"/>
      <w:marLeft w:val="0"/>
      <w:marRight w:val="0"/>
      <w:marTop w:val="0"/>
      <w:marBottom w:val="0"/>
      <w:divBdr>
        <w:top w:val="none" w:sz="0" w:space="0" w:color="auto"/>
        <w:left w:val="none" w:sz="0" w:space="0" w:color="auto"/>
        <w:bottom w:val="none" w:sz="0" w:space="0" w:color="auto"/>
        <w:right w:val="none" w:sz="0" w:space="0" w:color="auto"/>
      </w:divBdr>
      <w:divsChild>
        <w:div w:id="1781031127">
          <w:marLeft w:val="0"/>
          <w:marRight w:val="0"/>
          <w:marTop w:val="0"/>
          <w:marBottom w:val="0"/>
          <w:divBdr>
            <w:top w:val="none" w:sz="0" w:space="0" w:color="auto"/>
            <w:left w:val="none" w:sz="0" w:space="0" w:color="auto"/>
            <w:bottom w:val="none" w:sz="0" w:space="0" w:color="auto"/>
            <w:right w:val="none" w:sz="0" w:space="0" w:color="auto"/>
          </w:divBdr>
          <w:divsChild>
            <w:div w:id="148601187">
              <w:marLeft w:val="0"/>
              <w:marRight w:val="0"/>
              <w:marTop w:val="0"/>
              <w:marBottom w:val="0"/>
              <w:divBdr>
                <w:top w:val="none" w:sz="0" w:space="0" w:color="auto"/>
                <w:left w:val="none" w:sz="0" w:space="0" w:color="auto"/>
                <w:bottom w:val="none" w:sz="0" w:space="0" w:color="auto"/>
                <w:right w:val="none" w:sz="0" w:space="0" w:color="auto"/>
              </w:divBdr>
              <w:divsChild>
                <w:div w:id="214052694">
                  <w:marLeft w:val="0"/>
                  <w:marRight w:val="0"/>
                  <w:marTop w:val="0"/>
                  <w:marBottom w:val="0"/>
                  <w:divBdr>
                    <w:top w:val="none" w:sz="0" w:space="0" w:color="auto"/>
                    <w:left w:val="none" w:sz="0" w:space="0" w:color="auto"/>
                    <w:bottom w:val="none" w:sz="0" w:space="0" w:color="auto"/>
                    <w:right w:val="none" w:sz="0" w:space="0" w:color="auto"/>
                  </w:divBdr>
                  <w:divsChild>
                    <w:div w:id="2056001274">
                      <w:marLeft w:val="0"/>
                      <w:marRight w:val="0"/>
                      <w:marTop w:val="0"/>
                      <w:marBottom w:val="0"/>
                      <w:divBdr>
                        <w:top w:val="none" w:sz="0" w:space="0" w:color="auto"/>
                        <w:left w:val="none" w:sz="0" w:space="0" w:color="auto"/>
                        <w:bottom w:val="none" w:sz="0" w:space="0" w:color="auto"/>
                        <w:right w:val="none" w:sz="0" w:space="0" w:color="auto"/>
                      </w:divBdr>
                      <w:divsChild>
                        <w:div w:id="323703997">
                          <w:marLeft w:val="0"/>
                          <w:marRight w:val="0"/>
                          <w:marTop w:val="0"/>
                          <w:marBottom w:val="0"/>
                          <w:divBdr>
                            <w:top w:val="none" w:sz="0" w:space="0" w:color="auto"/>
                            <w:left w:val="none" w:sz="0" w:space="0" w:color="auto"/>
                            <w:bottom w:val="none" w:sz="0" w:space="0" w:color="auto"/>
                            <w:right w:val="none" w:sz="0" w:space="0" w:color="auto"/>
                          </w:divBdr>
                          <w:divsChild>
                            <w:div w:id="74449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6816512">
      <w:bodyDiv w:val="1"/>
      <w:marLeft w:val="0"/>
      <w:marRight w:val="0"/>
      <w:marTop w:val="0"/>
      <w:marBottom w:val="0"/>
      <w:divBdr>
        <w:top w:val="none" w:sz="0" w:space="0" w:color="auto"/>
        <w:left w:val="none" w:sz="0" w:space="0" w:color="auto"/>
        <w:bottom w:val="none" w:sz="0" w:space="0" w:color="auto"/>
        <w:right w:val="none" w:sz="0" w:space="0" w:color="auto"/>
      </w:divBdr>
      <w:divsChild>
        <w:div w:id="1161386256">
          <w:marLeft w:val="0"/>
          <w:marRight w:val="0"/>
          <w:marTop w:val="0"/>
          <w:marBottom w:val="0"/>
          <w:divBdr>
            <w:top w:val="none" w:sz="0" w:space="0" w:color="auto"/>
            <w:left w:val="none" w:sz="0" w:space="0" w:color="auto"/>
            <w:bottom w:val="none" w:sz="0" w:space="0" w:color="auto"/>
            <w:right w:val="none" w:sz="0" w:space="0" w:color="auto"/>
          </w:divBdr>
          <w:divsChild>
            <w:div w:id="1243829624">
              <w:marLeft w:val="0"/>
              <w:marRight w:val="0"/>
              <w:marTop w:val="0"/>
              <w:marBottom w:val="0"/>
              <w:divBdr>
                <w:top w:val="none" w:sz="0" w:space="0" w:color="auto"/>
                <w:left w:val="none" w:sz="0" w:space="0" w:color="auto"/>
                <w:bottom w:val="none" w:sz="0" w:space="0" w:color="auto"/>
                <w:right w:val="none" w:sz="0" w:space="0" w:color="auto"/>
              </w:divBdr>
            </w:div>
            <w:div w:id="2028435353">
              <w:marLeft w:val="0"/>
              <w:marRight w:val="0"/>
              <w:marTop w:val="0"/>
              <w:marBottom w:val="0"/>
              <w:divBdr>
                <w:top w:val="none" w:sz="0" w:space="0" w:color="auto"/>
                <w:left w:val="none" w:sz="0" w:space="0" w:color="auto"/>
                <w:bottom w:val="none" w:sz="0" w:space="0" w:color="auto"/>
                <w:right w:val="none" w:sz="0" w:space="0" w:color="auto"/>
              </w:divBdr>
            </w:div>
            <w:div w:id="1282301233">
              <w:marLeft w:val="0"/>
              <w:marRight w:val="0"/>
              <w:marTop w:val="0"/>
              <w:marBottom w:val="0"/>
              <w:divBdr>
                <w:top w:val="none" w:sz="0" w:space="0" w:color="auto"/>
                <w:left w:val="none" w:sz="0" w:space="0" w:color="auto"/>
                <w:bottom w:val="none" w:sz="0" w:space="0" w:color="auto"/>
                <w:right w:val="none" w:sz="0" w:space="0" w:color="auto"/>
              </w:divBdr>
            </w:div>
            <w:div w:id="1341346225">
              <w:marLeft w:val="0"/>
              <w:marRight w:val="0"/>
              <w:marTop w:val="0"/>
              <w:marBottom w:val="0"/>
              <w:divBdr>
                <w:top w:val="none" w:sz="0" w:space="0" w:color="auto"/>
                <w:left w:val="none" w:sz="0" w:space="0" w:color="auto"/>
                <w:bottom w:val="none" w:sz="0" w:space="0" w:color="auto"/>
                <w:right w:val="none" w:sz="0" w:space="0" w:color="auto"/>
              </w:divBdr>
            </w:div>
            <w:div w:id="305667723">
              <w:marLeft w:val="0"/>
              <w:marRight w:val="0"/>
              <w:marTop w:val="0"/>
              <w:marBottom w:val="0"/>
              <w:divBdr>
                <w:top w:val="none" w:sz="0" w:space="0" w:color="auto"/>
                <w:left w:val="none" w:sz="0" w:space="0" w:color="auto"/>
                <w:bottom w:val="none" w:sz="0" w:space="0" w:color="auto"/>
                <w:right w:val="none" w:sz="0" w:space="0" w:color="auto"/>
              </w:divBdr>
            </w:div>
            <w:div w:id="1146312239">
              <w:marLeft w:val="0"/>
              <w:marRight w:val="0"/>
              <w:marTop w:val="0"/>
              <w:marBottom w:val="0"/>
              <w:divBdr>
                <w:top w:val="none" w:sz="0" w:space="0" w:color="auto"/>
                <w:left w:val="none" w:sz="0" w:space="0" w:color="auto"/>
                <w:bottom w:val="none" w:sz="0" w:space="0" w:color="auto"/>
                <w:right w:val="none" w:sz="0" w:space="0" w:color="auto"/>
              </w:divBdr>
            </w:div>
            <w:div w:id="1594360645">
              <w:marLeft w:val="0"/>
              <w:marRight w:val="0"/>
              <w:marTop w:val="0"/>
              <w:marBottom w:val="0"/>
              <w:divBdr>
                <w:top w:val="none" w:sz="0" w:space="0" w:color="auto"/>
                <w:left w:val="none" w:sz="0" w:space="0" w:color="auto"/>
                <w:bottom w:val="none" w:sz="0" w:space="0" w:color="auto"/>
                <w:right w:val="none" w:sz="0" w:space="0" w:color="auto"/>
              </w:divBdr>
            </w:div>
            <w:div w:id="1767653871">
              <w:marLeft w:val="0"/>
              <w:marRight w:val="0"/>
              <w:marTop w:val="0"/>
              <w:marBottom w:val="0"/>
              <w:divBdr>
                <w:top w:val="none" w:sz="0" w:space="0" w:color="auto"/>
                <w:left w:val="none" w:sz="0" w:space="0" w:color="auto"/>
                <w:bottom w:val="none" w:sz="0" w:space="0" w:color="auto"/>
                <w:right w:val="none" w:sz="0" w:space="0" w:color="auto"/>
              </w:divBdr>
            </w:div>
            <w:div w:id="335231184">
              <w:marLeft w:val="0"/>
              <w:marRight w:val="0"/>
              <w:marTop w:val="0"/>
              <w:marBottom w:val="0"/>
              <w:divBdr>
                <w:top w:val="none" w:sz="0" w:space="0" w:color="auto"/>
                <w:left w:val="none" w:sz="0" w:space="0" w:color="auto"/>
                <w:bottom w:val="none" w:sz="0" w:space="0" w:color="auto"/>
                <w:right w:val="none" w:sz="0" w:space="0" w:color="auto"/>
              </w:divBdr>
            </w:div>
            <w:div w:id="325322013">
              <w:marLeft w:val="0"/>
              <w:marRight w:val="0"/>
              <w:marTop w:val="0"/>
              <w:marBottom w:val="0"/>
              <w:divBdr>
                <w:top w:val="none" w:sz="0" w:space="0" w:color="auto"/>
                <w:left w:val="none" w:sz="0" w:space="0" w:color="auto"/>
                <w:bottom w:val="none" w:sz="0" w:space="0" w:color="auto"/>
                <w:right w:val="none" w:sz="0" w:space="0" w:color="auto"/>
              </w:divBdr>
            </w:div>
            <w:div w:id="567888469">
              <w:marLeft w:val="0"/>
              <w:marRight w:val="0"/>
              <w:marTop w:val="0"/>
              <w:marBottom w:val="0"/>
              <w:divBdr>
                <w:top w:val="none" w:sz="0" w:space="0" w:color="auto"/>
                <w:left w:val="none" w:sz="0" w:space="0" w:color="auto"/>
                <w:bottom w:val="none" w:sz="0" w:space="0" w:color="auto"/>
                <w:right w:val="none" w:sz="0" w:space="0" w:color="auto"/>
              </w:divBdr>
            </w:div>
            <w:div w:id="710882728">
              <w:marLeft w:val="0"/>
              <w:marRight w:val="0"/>
              <w:marTop w:val="0"/>
              <w:marBottom w:val="0"/>
              <w:divBdr>
                <w:top w:val="none" w:sz="0" w:space="0" w:color="auto"/>
                <w:left w:val="none" w:sz="0" w:space="0" w:color="auto"/>
                <w:bottom w:val="none" w:sz="0" w:space="0" w:color="auto"/>
                <w:right w:val="none" w:sz="0" w:space="0" w:color="auto"/>
              </w:divBdr>
            </w:div>
            <w:div w:id="1970473029">
              <w:marLeft w:val="0"/>
              <w:marRight w:val="0"/>
              <w:marTop w:val="0"/>
              <w:marBottom w:val="0"/>
              <w:divBdr>
                <w:top w:val="none" w:sz="0" w:space="0" w:color="auto"/>
                <w:left w:val="none" w:sz="0" w:space="0" w:color="auto"/>
                <w:bottom w:val="none" w:sz="0" w:space="0" w:color="auto"/>
                <w:right w:val="none" w:sz="0" w:space="0" w:color="auto"/>
              </w:divBdr>
            </w:div>
            <w:div w:id="1213230834">
              <w:marLeft w:val="0"/>
              <w:marRight w:val="0"/>
              <w:marTop w:val="0"/>
              <w:marBottom w:val="0"/>
              <w:divBdr>
                <w:top w:val="none" w:sz="0" w:space="0" w:color="auto"/>
                <w:left w:val="none" w:sz="0" w:space="0" w:color="auto"/>
                <w:bottom w:val="none" w:sz="0" w:space="0" w:color="auto"/>
                <w:right w:val="none" w:sz="0" w:space="0" w:color="auto"/>
              </w:divBdr>
            </w:div>
            <w:div w:id="1806699067">
              <w:marLeft w:val="0"/>
              <w:marRight w:val="0"/>
              <w:marTop w:val="0"/>
              <w:marBottom w:val="0"/>
              <w:divBdr>
                <w:top w:val="none" w:sz="0" w:space="0" w:color="auto"/>
                <w:left w:val="none" w:sz="0" w:space="0" w:color="auto"/>
                <w:bottom w:val="none" w:sz="0" w:space="0" w:color="auto"/>
                <w:right w:val="none" w:sz="0" w:space="0" w:color="auto"/>
              </w:divBdr>
            </w:div>
            <w:div w:id="393818712">
              <w:marLeft w:val="0"/>
              <w:marRight w:val="0"/>
              <w:marTop w:val="0"/>
              <w:marBottom w:val="0"/>
              <w:divBdr>
                <w:top w:val="none" w:sz="0" w:space="0" w:color="auto"/>
                <w:left w:val="none" w:sz="0" w:space="0" w:color="auto"/>
                <w:bottom w:val="none" w:sz="0" w:space="0" w:color="auto"/>
                <w:right w:val="none" w:sz="0" w:space="0" w:color="auto"/>
              </w:divBdr>
            </w:div>
            <w:div w:id="1829057687">
              <w:marLeft w:val="0"/>
              <w:marRight w:val="0"/>
              <w:marTop w:val="0"/>
              <w:marBottom w:val="0"/>
              <w:divBdr>
                <w:top w:val="none" w:sz="0" w:space="0" w:color="auto"/>
                <w:left w:val="none" w:sz="0" w:space="0" w:color="auto"/>
                <w:bottom w:val="none" w:sz="0" w:space="0" w:color="auto"/>
                <w:right w:val="none" w:sz="0" w:space="0" w:color="auto"/>
              </w:divBdr>
            </w:div>
            <w:div w:id="560599976">
              <w:marLeft w:val="0"/>
              <w:marRight w:val="0"/>
              <w:marTop w:val="0"/>
              <w:marBottom w:val="0"/>
              <w:divBdr>
                <w:top w:val="none" w:sz="0" w:space="0" w:color="auto"/>
                <w:left w:val="none" w:sz="0" w:space="0" w:color="auto"/>
                <w:bottom w:val="none" w:sz="0" w:space="0" w:color="auto"/>
                <w:right w:val="none" w:sz="0" w:space="0" w:color="auto"/>
              </w:divBdr>
            </w:div>
            <w:div w:id="306907434">
              <w:marLeft w:val="0"/>
              <w:marRight w:val="0"/>
              <w:marTop w:val="0"/>
              <w:marBottom w:val="0"/>
              <w:divBdr>
                <w:top w:val="none" w:sz="0" w:space="0" w:color="auto"/>
                <w:left w:val="none" w:sz="0" w:space="0" w:color="auto"/>
                <w:bottom w:val="none" w:sz="0" w:space="0" w:color="auto"/>
                <w:right w:val="none" w:sz="0" w:space="0" w:color="auto"/>
              </w:divBdr>
            </w:div>
            <w:div w:id="211579692">
              <w:marLeft w:val="0"/>
              <w:marRight w:val="0"/>
              <w:marTop w:val="0"/>
              <w:marBottom w:val="0"/>
              <w:divBdr>
                <w:top w:val="none" w:sz="0" w:space="0" w:color="auto"/>
                <w:left w:val="none" w:sz="0" w:space="0" w:color="auto"/>
                <w:bottom w:val="none" w:sz="0" w:space="0" w:color="auto"/>
                <w:right w:val="none" w:sz="0" w:space="0" w:color="auto"/>
              </w:divBdr>
            </w:div>
            <w:div w:id="205678697">
              <w:marLeft w:val="0"/>
              <w:marRight w:val="0"/>
              <w:marTop w:val="0"/>
              <w:marBottom w:val="0"/>
              <w:divBdr>
                <w:top w:val="none" w:sz="0" w:space="0" w:color="auto"/>
                <w:left w:val="none" w:sz="0" w:space="0" w:color="auto"/>
                <w:bottom w:val="none" w:sz="0" w:space="0" w:color="auto"/>
                <w:right w:val="none" w:sz="0" w:space="0" w:color="auto"/>
              </w:divBdr>
            </w:div>
            <w:div w:id="840512557">
              <w:marLeft w:val="0"/>
              <w:marRight w:val="0"/>
              <w:marTop w:val="0"/>
              <w:marBottom w:val="0"/>
              <w:divBdr>
                <w:top w:val="none" w:sz="0" w:space="0" w:color="auto"/>
                <w:left w:val="none" w:sz="0" w:space="0" w:color="auto"/>
                <w:bottom w:val="none" w:sz="0" w:space="0" w:color="auto"/>
                <w:right w:val="none" w:sz="0" w:space="0" w:color="auto"/>
              </w:divBdr>
            </w:div>
            <w:div w:id="859583767">
              <w:marLeft w:val="0"/>
              <w:marRight w:val="0"/>
              <w:marTop w:val="0"/>
              <w:marBottom w:val="0"/>
              <w:divBdr>
                <w:top w:val="none" w:sz="0" w:space="0" w:color="auto"/>
                <w:left w:val="none" w:sz="0" w:space="0" w:color="auto"/>
                <w:bottom w:val="none" w:sz="0" w:space="0" w:color="auto"/>
                <w:right w:val="none" w:sz="0" w:space="0" w:color="auto"/>
              </w:divBdr>
            </w:div>
            <w:div w:id="1200823239">
              <w:marLeft w:val="0"/>
              <w:marRight w:val="0"/>
              <w:marTop w:val="0"/>
              <w:marBottom w:val="0"/>
              <w:divBdr>
                <w:top w:val="none" w:sz="0" w:space="0" w:color="auto"/>
                <w:left w:val="none" w:sz="0" w:space="0" w:color="auto"/>
                <w:bottom w:val="none" w:sz="0" w:space="0" w:color="auto"/>
                <w:right w:val="none" w:sz="0" w:space="0" w:color="auto"/>
              </w:divBdr>
            </w:div>
            <w:div w:id="1121456123">
              <w:marLeft w:val="0"/>
              <w:marRight w:val="0"/>
              <w:marTop w:val="0"/>
              <w:marBottom w:val="0"/>
              <w:divBdr>
                <w:top w:val="none" w:sz="0" w:space="0" w:color="auto"/>
                <w:left w:val="none" w:sz="0" w:space="0" w:color="auto"/>
                <w:bottom w:val="none" w:sz="0" w:space="0" w:color="auto"/>
                <w:right w:val="none" w:sz="0" w:space="0" w:color="auto"/>
              </w:divBdr>
            </w:div>
            <w:div w:id="661739734">
              <w:marLeft w:val="0"/>
              <w:marRight w:val="0"/>
              <w:marTop w:val="0"/>
              <w:marBottom w:val="0"/>
              <w:divBdr>
                <w:top w:val="none" w:sz="0" w:space="0" w:color="auto"/>
                <w:left w:val="none" w:sz="0" w:space="0" w:color="auto"/>
                <w:bottom w:val="none" w:sz="0" w:space="0" w:color="auto"/>
                <w:right w:val="none" w:sz="0" w:space="0" w:color="auto"/>
              </w:divBdr>
            </w:div>
            <w:div w:id="824205286">
              <w:marLeft w:val="0"/>
              <w:marRight w:val="0"/>
              <w:marTop w:val="0"/>
              <w:marBottom w:val="0"/>
              <w:divBdr>
                <w:top w:val="none" w:sz="0" w:space="0" w:color="auto"/>
                <w:left w:val="none" w:sz="0" w:space="0" w:color="auto"/>
                <w:bottom w:val="none" w:sz="0" w:space="0" w:color="auto"/>
                <w:right w:val="none" w:sz="0" w:space="0" w:color="auto"/>
              </w:divBdr>
            </w:div>
            <w:div w:id="221597391">
              <w:marLeft w:val="0"/>
              <w:marRight w:val="0"/>
              <w:marTop w:val="0"/>
              <w:marBottom w:val="0"/>
              <w:divBdr>
                <w:top w:val="none" w:sz="0" w:space="0" w:color="auto"/>
                <w:left w:val="none" w:sz="0" w:space="0" w:color="auto"/>
                <w:bottom w:val="none" w:sz="0" w:space="0" w:color="auto"/>
                <w:right w:val="none" w:sz="0" w:space="0" w:color="auto"/>
              </w:divBdr>
            </w:div>
            <w:div w:id="1951815210">
              <w:marLeft w:val="0"/>
              <w:marRight w:val="0"/>
              <w:marTop w:val="0"/>
              <w:marBottom w:val="0"/>
              <w:divBdr>
                <w:top w:val="none" w:sz="0" w:space="0" w:color="auto"/>
                <w:left w:val="none" w:sz="0" w:space="0" w:color="auto"/>
                <w:bottom w:val="none" w:sz="0" w:space="0" w:color="auto"/>
                <w:right w:val="none" w:sz="0" w:space="0" w:color="auto"/>
              </w:divBdr>
            </w:div>
            <w:div w:id="1022167155">
              <w:marLeft w:val="0"/>
              <w:marRight w:val="0"/>
              <w:marTop w:val="0"/>
              <w:marBottom w:val="0"/>
              <w:divBdr>
                <w:top w:val="none" w:sz="0" w:space="0" w:color="auto"/>
                <w:left w:val="none" w:sz="0" w:space="0" w:color="auto"/>
                <w:bottom w:val="none" w:sz="0" w:space="0" w:color="auto"/>
                <w:right w:val="none" w:sz="0" w:space="0" w:color="auto"/>
              </w:divBdr>
            </w:div>
            <w:div w:id="617837258">
              <w:marLeft w:val="0"/>
              <w:marRight w:val="0"/>
              <w:marTop w:val="0"/>
              <w:marBottom w:val="0"/>
              <w:divBdr>
                <w:top w:val="none" w:sz="0" w:space="0" w:color="auto"/>
                <w:left w:val="none" w:sz="0" w:space="0" w:color="auto"/>
                <w:bottom w:val="none" w:sz="0" w:space="0" w:color="auto"/>
                <w:right w:val="none" w:sz="0" w:space="0" w:color="auto"/>
              </w:divBdr>
            </w:div>
            <w:div w:id="1824809012">
              <w:marLeft w:val="0"/>
              <w:marRight w:val="0"/>
              <w:marTop w:val="0"/>
              <w:marBottom w:val="0"/>
              <w:divBdr>
                <w:top w:val="none" w:sz="0" w:space="0" w:color="auto"/>
                <w:left w:val="none" w:sz="0" w:space="0" w:color="auto"/>
                <w:bottom w:val="none" w:sz="0" w:space="0" w:color="auto"/>
                <w:right w:val="none" w:sz="0" w:space="0" w:color="auto"/>
              </w:divBdr>
            </w:div>
            <w:div w:id="1625769594">
              <w:marLeft w:val="0"/>
              <w:marRight w:val="0"/>
              <w:marTop w:val="0"/>
              <w:marBottom w:val="0"/>
              <w:divBdr>
                <w:top w:val="none" w:sz="0" w:space="0" w:color="auto"/>
                <w:left w:val="none" w:sz="0" w:space="0" w:color="auto"/>
                <w:bottom w:val="none" w:sz="0" w:space="0" w:color="auto"/>
                <w:right w:val="none" w:sz="0" w:space="0" w:color="auto"/>
              </w:divBdr>
            </w:div>
            <w:div w:id="1684164613">
              <w:marLeft w:val="0"/>
              <w:marRight w:val="0"/>
              <w:marTop w:val="0"/>
              <w:marBottom w:val="0"/>
              <w:divBdr>
                <w:top w:val="none" w:sz="0" w:space="0" w:color="auto"/>
                <w:left w:val="none" w:sz="0" w:space="0" w:color="auto"/>
                <w:bottom w:val="none" w:sz="0" w:space="0" w:color="auto"/>
                <w:right w:val="none" w:sz="0" w:space="0" w:color="auto"/>
              </w:divBdr>
            </w:div>
            <w:div w:id="2096977348">
              <w:marLeft w:val="0"/>
              <w:marRight w:val="0"/>
              <w:marTop w:val="0"/>
              <w:marBottom w:val="0"/>
              <w:divBdr>
                <w:top w:val="none" w:sz="0" w:space="0" w:color="auto"/>
                <w:left w:val="none" w:sz="0" w:space="0" w:color="auto"/>
                <w:bottom w:val="none" w:sz="0" w:space="0" w:color="auto"/>
                <w:right w:val="none" w:sz="0" w:space="0" w:color="auto"/>
              </w:divBdr>
            </w:div>
            <w:div w:id="1450510532">
              <w:marLeft w:val="0"/>
              <w:marRight w:val="0"/>
              <w:marTop w:val="0"/>
              <w:marBottom w:val="0"/>
              <w:divBdr>
                <w:top w:val="none" w:sz="0" w:space="0" w:color="auto"/>
                <w:left w:val="none" w:sz="0" w:space="0" w:color="auto"/>
                <w:bottom w:val="none" w:sz="0" w:space="0" w:color="auto"/>
                <w:right w:val="none" w:sz="0" w:space="0" w:color="auto"/>
              </w:divBdr>
            </w:div>
            <w:div w:id="1243637424">
              <w:marLeft w:val="0"/>
              <w:marRight w:val="0"/>
              <w:marTop w:val="0"/>
              <w:marBottom w:val="0"/>
              <w:divBdr>
                <w:top w:val="none" w:sz="0" w:space="0" w:color="auto"/>
                <w:left w:val="none" w:sz="0" w:space="0" w:color="auto"/>
                <w:bottom w:val="none" w:sz="0" w:space="0" w:color="auto"/>
                <w:right w:val="none" w:sz="0" w:space="0" w:color="auto"/>
              </w:divBdr>
            </w:div>
            <w:div w:id="463348741">
              <w:marLeft w:val="0"/>
              <w:marRight w:val="0"/>
              <w:marTop w:val="0"/>
              <w:marBottom w:val="0"/>
              <w:divBdr>
                <w:top w:val="none" w:sz="0" w:space="0" w:color="auto"/>
                <w:left w:val="none" w:sz="0" w:space="0" w:color="auto"/>
                <w:bottom w:val="none" w:sz="0" w:space="0" w:color="auto"/>
                <w:right w:val="none" w:sz="0" w:space="0" w:color="auto"/>
              </w:divBdr>
            </w:div>
            <w:div w:id="2037415796">
              <w:marLeft w:val="0"/>
              <w:marRight w:val="0"/>
              <w:marTop w:val="0"/>
              <w:marBottom w:val="0"/>
              <w:divBdr>
                <w:top w:val="none" w:sz="0" w:space="0" w:color="auto"/>
                <w:left w:val="none" w:sz="0" w:space="0" w:color="auto"/>
                <w:bottom w:val="none" w:sz="0" w:space="0" w:color="auto"/>
                <w:right w:val="none" w:sz="0" w:space="0" w:color="auto"/>
              </w:divBdr>
            </w:div>
            <w:div w:id="911817613">
              <w:marLeft w:val="0"/>
              <w:marRight w:val="0"/>
              <w:marTop w:val="0"/>
              <w:marBottom w:val="0"/>
              <w:divBdr>
                <w:top w:val="none" w:sz="0" w:space="0" w:color="auto"/>
                <w:left w:val="none" w:sz="0" w:space="0" w:color="auto"/>
                <w:bottom w:val="none" w:sz="0" w:space="0" w:color="auto"/>
                <w:right w:val="none" w:sz="0" w:space="0" w:color="auto"/>
              </w:divBdr>
            </w:div>
            <w:div w:id="584802310">
              <w:marLeft w:val="0"/>
              <w:marRight w:val="0"/>
              <w:marTop w:val="0"/>
              <w:marBottom w:val="0"/>
              <w:divBdr>
                <w:top w:val="none" w:sz="0" w:space="0" w:color="auto"/>
                <w:left w:val="none" w:sz="0" w:space="0" w:color="auto"/>
                <w:bottom w:val="none" w:sz="0" w:space="0" w:color="auto"/>
                <w:right w:val="none" w:sz="0" w:space="0" w:color="auto"/>
              </w:divBdr>
            </w:div>
            <w:div w:id="1704789630">
              <w:marLeft w:val="0"/>
              <w:marRight w:val="0"/>
              <w:marTop w:val="0"/>
              <w:marBottom w:val="0"/>
              <w:divBdr>
                <w:top w:val="none" w:sz="0" w:space="0" w:color="auto"/>
                <w:left w:val="none" w:sz="0" w:space="0" w:color="auto"/>
                <w:bottom w:val="none" w:sz="0" w:space="0" w:color="auto"/>
                <w:right w:val="none" w:sz="0" w:space="0" w:color="auto"/>
              </w:divBdr>
            </w:div>
            <w:div w:id="466364884">
              <w:marLeft w:val="0"/>
              <w:marRight w:val="0"/>
              <w:marTop w:val="0"/>
              <w:marBottom w:val="0"/>
              <w:divBdr>
                <w:top w:val="none" w:sz="0" w:space="0" w:color="auto"/>
                <w:left w:val="none" w:sz="0" w:space="0" w:color="auto"/>
                <w:bottom w:val="none" w:sz="0" w:space="0" w:color="auto"/>
                <w:right w:val="none" w:sz="0" w:space="0" w:color="auto"/>
              </w:divBdr>
            </w:div>
            <w:div w:id="1214846530">
              <w:marLeft w:val="0"/>
              <w:marRight w:val="0"/>
              <w:marTop w:val="0"/>
              <w:marBottom w:val="0"/>
              <w:divBdr>
                <w:top w:val="none" w:sz="0" w:space="0" w:color="auto"/>
                <w:left w:val="none" w:sz="0" w:space="0" w:color="auto"/>
                <w:bottom w:val="none" w:sz="0" w:space="0" w:color="auto"/>
                <w:right w:val="none" w:sz="0" w:space="0" w:color="auto"/>
              </w:divBdr>
            </w:div>
            <w:div w:id="1774670758">
              <w:marLeft w:val="0"/>
              <w:marRight w:val="0"/>
              <w:marTop w:val="0"/>
              <w:marBottom w:val="0"/>
              <w:divBdr>
                <w:top w:val="none" w:sz="0" w:space="0" w:color="auto"/>
                <w:left w:val="none" w:sz="0" w:space="0" w:color="auto"/>
                <w:bottom w:val="none" w:sz="0" w:space="0" w:color="auto"/>
                <w:right w:val="none" w:sz="0" w:space="0" w:color="auto"/>
              </w:divBdr>
            </w:div>
            <w:div w:id="901136626">
              <w:marLeft w:val="0"/>
              <w:marRight w:val="0"/>
              <w:marTop w:val="0"/>
              <w:marBottom w:val="0"/>
              <w:divBdr>
                <w:top w:val="none" w:sz="0" w:space="0" w:color="auto"/>
                <w:left w:val="none" w:sz="0" w:space="0" w:color="auto"/>
                <w:bottom w:val="none" w:sz="0" w:space="0" w:color="auto"/>
                <w:right w:val="none" w:sz="0" w:space="0" w:color="auto"/>
              </w:divBdr>
            </w:div>
            <w:div w:id="388460215">
              <w:marLeft w:val="0"/>
              <w:marRight w:val="0"/>
              <w:marTop w:val="0"/>
              <w:marBottom w:val="0"/>
              <w:divBdr>
                <w:top w:val="none" w:sz="0" w:space="0" w:color="auto"/>
                <w:left w:val="none" w:sz="0" w:space="0" w:color="auto"/>
                <w:bottom w:val="none" w:sz="0" w:space="0" w:color="auto"/>
                <w:right w:val="none" w:sz="0" w:space="0" w:color="auto"/>
              </w:divBdr>
            </w:div>
            <w:div w:id="451824159">
              <w:marLeft w:val="0"/>
              <w:marRight w:val="0"/>
              <w:marTop w:val="0"/>
              <w:marBottom w:val="0"/>
              <w:divBdr>
                <w:top w:val="none" w:sz="0" w:space="0" w:color="auto"/>
                <w:left w:val="none" w:sz="0" w:space="0" w:color="auto"/>
                <w:bottom w:val="none" w:sz="0" w:space="0" w:color="auto"/>
                <w:right w:val="none" w:sz="0" w:space="0" w:color="auto"/>
              </w:divBdr>
            </w:div>
            <w:div w:id="775058211">
              <w:marLeft w:val="0"/>
              <w:marRight w:val="0"/>
              <w:marTop w:val="0"/>
              <w:marBottom w:val="0"/>
              <w:divBdr>
                <w:top w:val="none" w:sz="0" w:space="0" w:color="auto"/>
                <w:left w:val="none" w:sz="0" w:space="0" w:color="auto"/>
                <w:bottom w:val="none" w:sz="0" w:space="0" w:color="auto"/>
                <w:right w:val="none" w:sz="0" w:space="0" w:color="auto"/>
              </w:divBdr>
            </w:div>
            <w:div w:id="964114537">
              <w:marLeft w:val="0"/>
              <w:marRight w:val="0"/>
              <w:marTop w:val="0"/>
              <w:marBottom w:val="0"/>
              <w:divBdr>
                <w:top w:val="none" w:sz="0" w:space="0" w:color="auto"/>
                <w:left w:val="none" w:sz="0" w:space="0" w:color="auto"/>
                <w:bottom w:val="none" w:sz="0" w:space="0" w:color="auto"/>
                <w:right w:val="none" w:sz="0" w:space="0" w:color="auto"/>
              </w:divBdr>
            </w:div>
            <w:div w:id="894007370">
              <w:marLeft w:val="0"/>
              <w:marRight w:val="0"/>
              <w:marTop w:val="0"/>
              <w:marBottom w:val="0"/>
              <w:divBdr>
                <w:top w:val="none" w:sz="0" w:space="0" w:color="auto"/>
                <w:left w:val="none" w:sz="0" w:space="0" w:color="auto"/>
                <w:bottom w:val="none" w:sz="0" w:space="0" w:color="auto"/>
                <w:right w:val="none" w:sz="0" w:space="0" w:color="auto"/>
              </w:divBdr>
            </w:div>
            <w:div w:id="1526212443">
              <w:marLeft w:val="0"/>
              <w:marRight w:val="0"/>
              <w:marTop w:val="0"/>
              <w:marBottom w:val="0"/>
              <w:divBdr>
                <w:top w:val="none" w:sz="0" w:space="0" w:color="auto"/>
                <w:left w:val="none" w:sz="0" w:space="0" w:color="auto"/>
                <w:bottom w:val="none" w:sz="0" w:space="0" w:color="auto"/>
                <w:right w:val="none" w:sz="0" w:space="0" w:color="auto"/>
              </w:divBdr>
            </w:div>
            <w:div w:id="1604608940">
              <w:marLeft w:val="0"/>
              <w:marRight w:val="0"/>
              <w:marTop w:val="0"/>
              <w:marBottom w:val="0"/>
              <w:divBdr>
                <w:top w:val="none" w:sz="0" w:space="0" w:color="auto"/>
                <w:left w:val="none" w:sz="0" w:space="0" w:color="auto"/>
                <w:bottom w:val="none" w:sz="0" w:space="0" w:color="auto"/>
                <w:right w:val="none" w:sz="0" w:space="0" w:color="auto"/>
              </w:divBdr>
            </w:div>
            <w:div w:id="1677733179">
              <w:marLeft w:val="0"/>
              <w:marRight w:val="0"/>
              <w:marTop w:val="0"/>
              <w:marBottom w:val="0"/>
              <w:divBdr>
                <w:top w:val="none" w:sz="0" w:space="0" w:color="auto"/>
                <w:left w:val="none" w:sz="0" w:space="0" w:color="auto"/>
                <w:bottom w:val="none" w:sz="0" w:space="0" w:color="auto"/>
                <w:right w:val="none" w:sz="0" w:space="0" w:color="auto"/>
              </w:divBdr>
            </w:div>
            <w:div w:id="1198204087">
              <w:marLeft w:val="0"/>
              <w:marRight w:val="0"/>
              <w:marTop w:val="0"/>
              <w:marBottom w:val="0"/>
              <w:divBdr>
                <w:top w:val="none" w:sz="0" w:space="0" w:color="auto"/>
                <w:left w:val="none" w:sz="0" w:space="0" w:color="auto"/>
                <w:bottom w:val="none" w:sz="0" w:space="0" w:color="auto"/>
                <w:right w:val="none" w:sz="0" w:space="0" w:color="auto"/>
              </w:divBdr>
            </w:div>
            <w:div w:id="190844054">
              <w:marLeft w:val="0"/>
              <w:marRight w:val="0"/>
              <w:marTop w:val="0"/>
              <w:marBottom w:val="0"/>
              <w:divBdr>
                <w:top w:val="none" w:sz="0" w:space="0" w:color="auto"/>
                <w:left w:val="none" w:sz="0" w:space="0" w:color="auto"/>
                <w:bottom w:val="none" w:sz="0" w:space="0" w:color="auto"/>
                <w:right w:val="none" w:sz="0" w:space="0" w:color="auto"/>
              </w:divBdr>
            </w:div>
            <w:div w:id="1904831773">
              <w:marLeft w:val="0"/>
              <w:marRight w:val="0"/>
              <w:marTop w:val="0"/>
              <w:marBottom w:val="0"/>
              <w:divBdr>
                <w:top w:val="none" w:sz="0" w:space="0" w:color="auto"/>
                <w:left w:val="none" w:sz="0" w:space="0" w:color="auto"/>
                <w:bottom w:val="none" w:sz="0" w:space="0" w:color="auto"/>
                <w:right w:val="none" w:sz="0" w:space="0" w:color="auto"/>
              </w:divBdr>
            </w:div>
            <w:div w:id="489292657">
              <w:marLeft w:val="0"/>
              <w:marRight w:val="0"/>
              <w:marTop w:val="0"/>
              <w:marBottom w:val="0"/>
              <w:divBdr>
                <w:top w:val="none" w:sz="0" w:space="0" w:color="auto"/>
                <w:left w:val="none" w:sz="0" w:space="0" w:color="auto"/>
                <w:bottom w:val="none" w:sz="0" w:space="0" w:color="auto"/>
                <w:right w:val="none" w:sz="0" w:space="0" w:color="auto"/>
              </w:divBdr>
            </w:div>
            <w:div w:id="126315022">
              <w:marLeft w:val="0"/>
              <w:marRight w:val="0"/>
              <w:marTop w:val="0"/>
              <w:marBottom w:val="0"/>
              <w:divBdr>
                <w:top w:val="none" w:sz="0" w:space="0" w:color="auto"/>
                <w:left w:val="none" w:sz="0" w:space="0" w:color="auto"/>
                <w:bottom w:val="none" w:sz="0" w:space="0" w:color="auto"/>
                <w:right w:val="none" w:sz="0" w:space="0" w:color="auto"/>
              </w:divBdr>
            </w:div>
            <w:div w:id="1021512990">
              <w:marLeft w:val="0"/>
              <w:marRight w:val="0"/>
              <w:marTop w:val="0"/>
              <w:marBottom w:val="0"/>
              <w:divBdr>
                <w:top w:val="none" w:sz="0" w:space="0" w:color="auto"/>
                <w:left w:val="none" w:sz="0" w:space="0" w:color="auto"/>
                <w:bottom w:val="none" w:sz="0" w:space="0" w:color="auto"/>
                <w:right w:val="none" w:sz="0" w:space="0" w:color="auto"/>
              </w:divBdr>
            </w:div>
            <w:div w:id="880822582">
              <w:marLeft w:val="0"/>
              <w:marRight w:val="0"/>
              <w:marTop w:val="0"/>
              <w:marBottom w:val="0"/>
              <w:divBdr>
                <w:top w:val="none" w:sz="0" w:space="0" w:color="auto"/>
                <w:left w:val="none" w:sz="0" w:space="0" w:color="auto"/>
                <w:bottom w:val="none" w:sz="0" w:space="0" w:color="auto"/>
                <w:right w:val="none" w:sz="0" w:space="0" w:color="auto"/>
              </w:divBdr>
            </w:div>
            <w:div w:id="854728233">
              <w:marLeft w:val="0"/>
              <w:marRight w:val="0"/>
              <w:marTop w:val="0"/>
              <w:marBottom w:val="0"/>
              <w:divBdr>
                <w:top w:val="none" w:sz="0" w:space="0" w:color="auto"/>
                <w:left w:val="none" w:sz="0" w:space="0" w:color="auto"/>
                <w:bottom w:val="none" w:sz="0" w:space="0" w:color="auto"/>
                <w:right w:val="none" w:sz="0" w:space="0" w:color="auto"/>
              </w:divBdr>
            </w:div>
            <w:div w:id="322972337">
              <w:marLeft w:val="0"/>
              <w:marRight w:val="0"/>
              <w:marTop w:val="0"/>
              <w:marBottom w:val="0"/>
              <w:divBdr>
                <w:top w:val="none" w:sz="0" w:space="0" w:color="auto"/>
                <w:left w:val="none" w:sz="0" w:space="0" w:color="auto"/>
                <w:bottom w:val="none" w:sz="0" w:space="0" w:color="auto"/>
                <w:right w:val="none" w:sz="0" w:space="0" w:color="auto"/>
              </w:divBdr>
            </w:div>
            <w:div w:id="1872104516">
              <w:marLeft w:val="0"/>
              <w:marRight w:val="0"/>
              <w:marTop w:val="0"/>
              <w:marBottom w:val="0"/>
              <w:divBdr>
                <w:top w:val="none" w:sz="0" w:space="0" w:color="auto"/>
                <w:left w:val="none" w:sz="0" w:space="0" w:color="auto"/>
                <w:bottom w:val="none" w:sz="0" w:space="0" w:color="auto"/>
                <w:right w:val="none" w:sz="0" w:space="0" w:color="auto"/>
              </w:divBdr>
            </w:div>
            <w:div w:id="546837464">
              <w:marLeft w:val="0"/>
              <w:marRight w:val="0"/>
              <w:marTop w:val="0"/>
              <w:marBottom w:val="0"/>
              <w:divBdr>
                <w:top w:val="none" w:sz="0" w:space="0" w:color="auto"/>
                <w:left w:val="none" w:sz="0" w:space="0" w:color="auto"/>
                <w:bottom w:val="none" w:sz="0" w:space="0" w:color="auto"/>
                <w:right w:val="none" w:sz="0" w:space="0" w:color="auto"/>
              </w:divBdr>
            </w:div>
            <w:div w:id="1504473528">
              <w:marLeft w:val="0"/>
              <w:marRight w:val="0"/>
              <w:marTop w:val="0"/>
              <w:marBottom w:val="0"/>
              <w:divBdr>
                <w:top w:val="none" w:sz="0" w:space="0" w:color="auto"/>
                <w:left w:val="none" w:sz="0" w:space="0" w:color="auto"/>
                <w:bottom w:val="none" w:sz="0" w:space="0" w:color="auto"/>
                <w:right w:val="none" w:sz="0" w:space="0" w:color="auto"/>
              </w:divBdr>
            </w:div>
            <w:div w:id="1386955533">
              <w:marLeft w:val="0"/>
              <w:marRight w:val="0"/>
              <w:marTop w:val="0"/>
              <w:marBottom w:val="0"/>
              <w:divBdr>
                <w:top w:val="none" w:sz="0" w:space="0" w:color="auto"/>
                <w:left w:val="none" w:sz="0" w:space="0" w:color="auto"/>
                <w:bottom w:val="none" w:sz="0" w:space="0" w:color="auto"/>
                <w:right w:val="none" w:sz="0" w:space="0" w:color="auto"/>
              </w:divBdr>
            </w:div>
            <w:div w:id="1801143895">
              <w:marLeft w:val="0"/>
              <w:marRight w:val="0"/>
              <w:marTop w:val="0"/>
              <w:marBottom w:val="0"/>
              <w:divBdr>
                <w:top w:val="none" w:sz="0" w:space="0" w:color="auto"/>
                <w:left w:val="none" w:sz="0" w:space="0" w:color="auto"/>
                <w:bottom w:val="none" w:sz="0" w:space="0" w:color="auto"/>
                <w:right w:val="none" w:sz="0" w:space="0" w:color="auto"/>
              </w:divBdr>
            </w:div>
            <w:div w:id="525800506">
              <w:marLeft w:val="0"/>
              <w:marRight w:val="0"/>
              <w:marTop w:val="0"/>
              <w:marBottom w:val="0"/>
              <w:divBdr>
                <w:top w:val="none" w:sz="0" w:space="0" w:color="auto"/>
                <w:left w:val="none" w:sz="0" w:space="0" w:color="auto"/>
                <w:bottom w:val="none" w:sz="0" w:space="0" w:color="auto"/>
                <w:right w:val="none" w:sz="0" w:space="0" w:color="auto"/>
              </w:divBdr>
            </w:div>
            <w:div w:id="142279670">
              <w:marLeft w:val="0"/>
              <w:marRight w:val="0"/>
              <w:marTop w:val="0"/>
              <w:marBottom w:val="0"/>
              <w:divBdr>
                <w:top w:val="none" w:sz="0" w:space="0" w:color="auto"/>
                <w:left w:val="none" w:sz="0" w:space="0" w:color="auto"/>
                <w:bottom w:val="none" w:sz="0" w:space="0" w:color="auto"/>
                <w:right w:val="none" w:sz="0" w:space="0" w:color="auto"/>
              </w:divBdr>
            </w:div>
            <w:div w:id="1820269367">
              <w:marLeft w:val="0"/>
              <w:marRight w:val="0"/>
              <w:marTop w:val="0"/>
              <w:marBottom w:val="0"/>
              <w:divBdr>
                <w:top w:val="none" w:sz="0" w:space="0" w:color="auto"/>
                <w:left w:val="none" w:sz="0" w:space="0" w:color="auto"/>
                <w:bottom w:val="none" w:sz="0" w:space="0" w:color="auto"/>
                <w:right w:val="none" w:sz="0" w:space="0" w:color="auto"/>
              </w:divBdr>
            </w:div>
            <w:div w:id="227738641">
              <w:marLeft w:val="0"/>
              <w:marRight w:val="0"/>
              <w:marTop w:val="0"/>
              <w:marBottom w:val="0"/>
              <w:divBdr>
                <w:top w:val="none" w:sz="0" w:space="0" w:color="auto"/>
                <w:left w:val="none" w:sz="0" w:space="0" w:color="auto"/>
                <w:bottom w:val="none" w:sz="0" w:space="0" w:color="auto"/>
                <w:right w:val="none" w:sz="0" w:space="0" w:color="auto"/>
              </w:divBdr>
            </w:div>
            <w:div w:id="104081285">
              <w:marLeft w:val="0"/>
              <w:marRight w:val="0"/>
              <w:marTop w:val="0"/>
              <w:marBottom w:val="0"/>
              <w:divBdr>
                <w:top w:val="none" w:sz="0" w:space="0" w:color="auto"/>
                <w:left w:val="none" w:sz="0" w:space="0" w:color="auto"/>
                <w:bottom w:val="none" w:sz="0" w:space="0" w:color="auto"/>
                <w:right w:val="none" w:sz="0" w:space="0" w:color="auto"/>
              </w:divBdr>
            </w:div>
            <w:div w:id="1064378114">
              <w:marLeft w:val="0"/>
              <w:marRight w:val="0"/>
              <w:marTop w:val="0"/>
              <w:marBottom w:val="0"/>
              <w:divBdr>
                <w:top w:val="none" w:sz="0" w:space="0" w:color="auto"/>
                <w:left w:val="none" w:sz="0" w:space="0" w:color="auto"/>
                <w:bottom w:val="none" w:sz="0" w:space="0" w:color="auto"/>
                <w:right w:val="none" w:sz="0" w:space="0" w:color="auto"/>
              </w:divBdr>
            </w:div>
            <w:div w:id="827594398">
              <w:marLeft w:val="0"/>
              <w:marRight w:val="0"/>
              <w:marTop w:val="0"/>
              <w:marBottom w:val="0"/>
              <w:divBdr>
                <w:top w:val="none" w:sz="0" w:space="0" w:color="auto"/>
                <w:left w:val="none" w:sz="0" w:space="0" w:color="auto"/>
                <w:bottom w:val="none" w:sz="0" w:space="0" w:color="auto"/>
                <w:right w:val="none" w:sz="0" w:space="0" w:color="auto"/>
              </w:divBdr>
            </w:div>
            <w:div w:id="1044603189">
              <w:marLeft w:val="0"/>
              <w:marRight w:val="0"/>
              <w:marTop w:val="0"/>
              <w:marBottom w:val="0"/>
              <w:divBdr>
                <w:top w:val="none" w:sz="0" w:space="0" w:color="auto"/>
                <w:left w:val="none" w:sz="0" w:space="0" w:color="auto"/>
                <w:bottom w:val="none" w:sz="0" w:space="0" w:color="auto"/>
                <w:right w:val="none" w:sz="0" w:space="0" w:color="auto"/>
              </w:divBdr>
            </w:div>
            <w:div w:id="1472940548">
              <w:marLeft w:val="0"/>
              <w:marRight w:val="0"/>
              <w:marTop w:val="0"/>
              <w:marBottom w:val="0"/>
              <w:divBdr>
                <w:top w:val="none" w:sz="0" w:space="0" w:color="auto"/>
                <w:left w:val="none" w:sz="0" w:space="0" w:color="auto"/>
                <w:bottom w:val="none" w:sz="0" w:space="0" w:color="auto"/>
                <w:right w:val="none" w:sz="0" w:space="0" w:color="auto"/>
              </w:divBdr>
            </w:div>
            <w:div w:id="594215820">
              <w:marLeft w:val="0"/>
              <w:marRight w:val="0"/>
              <w:marTop w:val="0"/>
              <w:marBottom w:val="0"/>
              <w:divBdr>
                <w:top w:val="none" w:sz="0" w:space="0" w:color="auto"/>
                <w:left w:val="none" w:sz="0" w:space="0" w:color="auto"/>
                <w:bottom w:val="none" w:sz="0" w:space="0" w:color="auto"/>
                <w:right w:val="none" w:sz="0" w:space="0" w:color="auto"/>
              </w:divBdr>
            </w:div>
            <w:div w:id="524752134">
              <w:marLeft w:val="0"/>
              <w:marRight w:val="0"/>
              <w:marTop w:val="0"/>
              <w:marBottom w:val="0"/>
              <w:divBdr>
                <w:top w:val="none" w:sz="0" w:space="0" w:color="auto"/>
                <w:left w:val="none" w:sz="0" w:space="0" w:color="auto"/>
                <w:bottom w:val="none" w:sz="0" w:space="0" w:color="auto"/>
                <w:right w:val="none" w:sz="0" w:space="0" w:color="auto"/>
              </w:divBdr>
            </w:div>
            <w:div w:id="74671443">
              <w:marLeft w:val="0"/>
              <w:marRight w:val="0"/>
              <w:marTop w:val="0"/>
              <w:marBottom w:val="0"/>
              <w:divBdr>
                <w:top w:val="none" w:sz="0" w:space="0" w:color="auto"/>
                <w:left w:val="none" w:sz="0" w:space="0" w:color="auto"/>
                <w:bottom w:val="none" w:sz="0" w:space="0" w:color="auto"/>
                <w:right w:val="none" w:sz="0" w:space="0" w:color="auto"/>
              </w:divBdr>
            </w:div>
            <w:div w:id="951546241">
              <w:marLeft w:val="0"/>
              <w:marRight w:val="0"/>
              <w:marTop w:val="0"/>
              <w:marBottom w:val="0"/>
              <w:divBdr>
                <w:top w:val="none" w:sz="0" w:space="0" w:color="auto"/>
                <w:left w:val="none" w:sz="0" w:space="0" w:color="auto"/>
                <w:bottom w:val="none" w:sz="0" w:space="0" w:color="auto"/>
                <w:right w:val="none" w:sz="0" w:space="0" w:color="auto"/>
              </w:divBdr>
            </w:div>
            <w:div w:id="185098749">
              <w:marLeft w:val="0"/>
              <w:marRight w:val="0"/>
              <w:marTop w:val="0"/>
              <w:marBottom w:val="0"/>
              <w:divBdr>
                <w:top w:val="none" w:sz="0" w:space="0" w:color="auto"/>
                <w:left w:val="none" w:sz="0" w:space="0" w:color="auto"/>
                <w:bottom w:val="none" w:sz="0" w:space="0" w:color="auto"/>
                <w:right w:val="none" w:sz="0" w:space="0" w:color="auto"/>
              </w:divBdr>
            </w:div>
            <w:div w:id="1055078503">
              <w:marLeft w:val="0"/>
              <w:marRight w:val="0"/>
              <w:marTop w:val="0"/>
              <w:marBottom w:val="0"/>
              <w:divBdr>
                <w:top w:val="none" w:sz="0" w:space="0" w:color="auto"/>
                <w:left w:val="none" w:sz="0" w:space="0" w:color="auto"/>
                <w:bottom w:val="none" w:sz="0" w:space="0" w:color="auto"/>
                <w:right w:val="none" w:sz="0" w:space="0" w:color="auto"/>
              </w:divBdr>
            </w:div>
            <w:div w:id="1810588002">
              <w:marLeft w:val="0"/>
              <w:marRight w:val="0"/>
              <w:marTop w:val="0"/>
              <w:marBottom w:val="0"/>
              <w:divBdr>
                <w:top w:val="none" w:sz="0" w:space="0" w:color="auto"/>
                <w:left w:val="none" w:sz="0" w:space="0" w:color="auto"/>
                <w:bottom w:val="none" w:sz="0" w:space="0" w:color="auto"/>
                <w:right w:val="none" w:sz="0" w:space="0" w:color="auto"/>
              </w:divBdr>
            </w:div>
            <w:div w:id="223222517">
              <w:marLeft w:val="0"/>
              <w:marRight w:val="0"/>
              <w:marTop w:val="0"/>
              <w:marBottom w:val="0"/>
              <w:divBdr>
                <w:top w:val="none" w:sz="0" w:space="0" w:color="auto"/>
                <w:left w:val="none" w:sz="0" w:space="0" w:color="auto"/>
                <w:bottom w:val="none" w:sz="0" w:space="0" w:color="auto"/>
                <w:right w:val="none" w:sz="0" w:space="0" w:color="auto"/>
              </w:divBdr>
            </w:div>
            <w:div w:id="872883414">
              <w:marLeft w:val="0"/>
              <w:marRight w:val="0"/>
              <w:marTop w:val="0"/>
              <w:marBottom w:val="0"/>
              <w:divBdr>
                <w:top w:val="none" w:sz="0" w:space="0" w:color="auto"/>
                <w:left w:val="none" w:sz="0" w:space="0" w:color="auto"/>
                <w:bottom w:val="none" w:sz="0" w:space="0" w:color="auto"/>
                <w:right w:val="none" w:sz="0" w:space="0" w:color="auto"/>
              </w:divBdr>
            </w:div>
            <w:div w:id="756249357">
              <w:marLeft w:val="0"/>
              <w:marRight w:val="0"/>
              <w:marTop w:val="0"/>
              <w:marBottom w:val="0"/>
              <w:divBdr>
                <w:top w:val="none" w:sz="0" w:space="0" w:color="auto"/>
                <w:left w:val="none" w:sz="0" w:space="0" w:color="auto"/>
                <w:bottom w:val="none" w:sz="0" w:space="0" w:color="auto"/>
                <w:right w:val="none" w:sz="0" w:space="0" w:color="auto"/>
              </w:divBdr>
            </w:div>
            <w:div w:id="1887599195">
              <w:marLeft w:val="0"/>
              <w:marRight w:val="0"/>
              <w:marTop w:val="0"/>
              <w:marBottom w:val="0"/>
              <w:divBdr>
                <w:top w:val="none" w:sz="0" w:space="0" w:color="auto"/>
                <w:left w:val="none" w:sz="0" w:space="0" w:color="auto"/>
                <w:bottom w:val="none" w:sz="0" w:space="0" w:color="auto"/>
                <w:right w:val="none" w:sz="0" w:space="0" w:color="auto"/>
              </w:divBdr>
            </w:div>
            <w:div w:id="561990353">
              <w:marLeft w:val="0"/>
              <w:marRight w:val="0"/>
              <w:marTop w:val="0"/>
              <w:marBottom w:val="0"/>
              <w:divBdr>
                <w:top w:val="none" w:sz="0" w:space="0" w:color="auto"/>
                <w:left w:val="none" w:sz="0" w:space="0" w:color="auto"/>
                <w:bottom w:val="none" w:sz="0" w:space="0" w:color="auto"/>
                <w:right w:val="none" w:sz="0" w:space="0" w:color="auto"/>
              </w:divBdr>
            </w:div>
            <w:div w:id="1350792003">
              <w:marLeft w:val="0"/>
              <w:marRight w:val="0"/>
              <w:marTop w:val="0"/>
              <w:marBottom w:val="0"/>
              <w:divBdr>
                <w:top w:val="none" w:sz="0" w:space="0" w:color="auto"/>
                <w:left w:val="none" w:sz="0" w:space="0" w:color="auto"/>
                <w:bottom w:val="none" w:sz="0" w:space="0" w:color="auto"/>
                <w:right w:val="none" w:sz="0" w:space="0" w:color="auto"/>
              </w:divBdr>
            </w:div>
            <w:div w:id="2097752078">
              <w:marLeft w:val="0"/>
              <w:marRight w:val="0"/>
              <w:marTop w:val="0"/>
              <w:marBottom w:val="0"/>
              <w:divBdr>
                <w:top w:val="none" w:sz="0" w:space="0" w:color="auto"/>
                <w:left w:val="none" w:sz="0" w:space="0" w:color="auto"/>
                <w:bottom w:val="none" w:sz="0" w:space="0" w:color="auto"/>
                <w:right w:val="none" w:sz="0" w:space="0" w:color="auto"/>
              </w:divBdr>
            </w:div>
            <w:div w:id="629282354">
              <w:marLeft w:val="0"/>
              <w:marRight w:val="0"/>
              <w:marTop w:val="0"/>
              <w:marBottom w:val="0"/>
              <w:divBdr>
                <w:top w:val="none" w:sz="0" w:space="0" w:color="auto"/>
                <w:left w:val="none" w:sz="0" w:space="0" w:color="auto"/>
                <w:bottom w:val="none" w:sz="0" w:space="0" w:color="auto"/>
                <w:right w:val="none" w:sz="0" w:space="0" w:color="auto"/>
              </w:divBdr>
            </w:div>
            <w:div w:id="153030826">
              <w:marLeft w:val="0"/>
              <w:marRight w:val="0"/>
              <w:marTop w:val="0"/>
              <w:marBottom w:val="0"/>
              <w:divBdr>
                <w:top w:val="none" w:sz="0" w:space="0" w:color="auto"/>
                <w:left w:val="none" w:sz="0" w:space="0" w:color="auto"/>
                <w:bottom w:val="none" w:sz="0" w:space="0" w:color="auto"/>
                <w:right w:val="none" w:sz="0" w:space="0" w:color="auto"/>
              </w:divBdr>
            </w:div>
            <w:div w:id="1204253660">
              <w:marLeft w:val="0"/>
              <w:marRight w:val="0"/>
              <w:marTop w:val="0"/>
              <w:marBottom w:val="0"/>
              <w:divBdr>
                <w:top w:val="none" w:sz="0" w:space="0" w:color="auto"/>
                <w:left w:val="none" w:sz="0" w:space="0" w:color="auto"/>
                <w:bottom w:val="none" w:sz="0" w:space="0" w:color="auto"/>
                <w:right w:val="none" w:sz="0" w:space="0" w:color="auto"/>
              </w:divBdr>
            </w:div>
            <w:div w:id="1530296330">
              <w:marLeft w:val="0"/>
              <w:marRight w:val="0"/>
              <w:marTop w:val="0"/>
              <w:marBottom w:val="0"/>
              <w:divBdr>
                <w:top w:val="none" w:sz="0" w:space="0" w:color="auto"/>
                <w:left w:val="none" w:sz="0" w:space="0" w:color="auto"/>
                <w:bottom w:val="none" w:sz="0" w:space="0" w:color="auto"/>
                <w:right w:val="none" w:sz="0" w:space="0" w:color="auto"/>
              </w:divBdr>
            </w:div>
            <w:div w:id="1028215196">
              <w:marLeft w:val="0"/>
              <w:marRight w:val="0"/>
              <w:marTop w:val="0"/>
              <w:marBottom w:val="0"/>
              <w:divBdr>
                <w:top w:val="none" w:sz="0" w:space="0" w:color="auto"/>
                <w:left w:val="none" w:sz="0" w:space="0" w:color="auto"/>
                <w:bottom w:val="none" w:sz="0" w:space="0" w:color="auto"/>
                <w:right w:val="none" w:sz="0" w:space="0" w:color="auto"/>
              </w:divBdr>
            </w:div>
            <w:div w:id="1969315483">
              <w:marLeft w:val="0"/>
              <w:marRight w:val="0"/>
              <w:marTop w:val="0"/>
              <w:marBottom w:val="0"/>
              <w:divBdr>
                <w:top w:val="none" w:sz="0" w:space="0" w:color="auto"/>
                <w:left w:val="none" w:sz="0" w:space="0" w:color="auto"/>
                <w:bottom w:val="none" w:sz="0" w:space="0" w:color="auto"/>
                <w:right w:val="none" w:sz="0" w:space="0" w:color="auto"/>
              </w:divBdr>
            </w:div>
            <w:div w:id="2027322447">
              <w:marLeft w:val="0"/>
              <w:marRight w:val="0"/>
              <w:marTop w:val="0"/>
              <w:marBottom w:val="0"/>
              <w:divBdr>
                <w:top w:val="none" w:sz="0" w:space="0" w:color="auto"/>
                <w:left w:val="none" w:sz="0" w:space="0" w:color="auto"/>
                <w:bottom w:val="none" w:sz="0" w:space="0" w:color="auto"/>
                <w:right w:val="none" w:sz="0" w:space="0" w:color="auto"/>
              </w:divBdr>
            </w:div>
            <w:div w:id="514462768">
              <w:marLeft w:val="0"/>
              <w:marRight w:val="0"/>
              <w:marTop w:val="0"/>
              <w:marBottom w:val="0"/>
              <w:divBdr>
                <w:top w:val="none" w:sz="0" w:space="0" w:color="auto"/>
                <w:left w:val="none" w:sz="0" w:space="0" w:color="auto"/>
                <w:bottom w:val="none" w:sz="0" w:space="0" w:color="auto"/>
                <w:right w:val="none" w:sz="0" w:space="0" w:color="auto"/>
              </w:divBdr>
            </w:div>
            <w:div w:id="106002221">
              <w:marLeft w:val="0"/>
              <w:marRight w:val="0"/>
              <w:marTop w:val="0"/>
              <w:marBottom w:val="0"/>
              <w:divBdr>
                <w:top w:val="none" w:sz="0" w:space="0" w:color="auto"/>
                <w:left w:val="none" w:sz="0" w:space="0" w:color="auto"/>
                <w:bottom w:val="none" w:sz="0" w:space="0" w:color="auto"/>
                <w:right w:val="none" w:sz="0" w:space="0" w:color="auto"/>
              </w:divBdr>
            </w:div>
            <w:div w:id="502010472">
              <w:marLeft w:val="0"/>
              <w:marRight w:val="0"/>
              <w:marTop w:val="0"/>
              <w:marBottom w:val="0"/>
              <w:divBdr>
                <w:top w:val="none" w:sz="0" w:space="0" w:color="auto"/>
                <w:left w:val="none" w:sz="0" w:space="0" w:color="auto"/>
                <w:bottom w:val="none" w:sz="0" w:space="0" w:color="auto"/>
                <w:right w:val="none" w:sz="0" w:space="0" w:color="auto"/>
              </w:divBdr>
            </w:div>
            <w:div w:id="513105838">
              <w:marLeft w:val="0"/>
              <w:marRight w:val="0"/>
              <w:marTop w:val="0"/>
              <w:marBottom w:val="0"/>
              <w:divBdr>
                <w:top w:val="none" w:sz="0" w:space="0" w:color="auto"/>
                <w:left w:val="none" w:sz="0" w:space="0" w:color="auto"/>
                <w:bottom w:val="none" w:sz="0" w:space="0" w:color="auto"/>
                <w:right w:val="none" w:sz="0" w:space="0" w:color="auto"/>
              </w:divBdr>
            </w:div>
            <w:div w:id="1253470931">
              <w:marLeft w:val="0"/>
              <w:marRight w:val="0"/>
              <w:marTop w:val="0"/>
              <w:marBottom w:val="0"/>
              <w:divBdr>
                <w:top w:val="none" w:sz="0" w:space="0" w:color="auto"/>
                <w:left w:val="none" w:sz="0" w:space="0" w:color="auto"/>
                <w:bottom w:val="none" w:sz="0" w:space="0" w:color="auto"/>
                <w:right w:val="none" w:sz="0" w:space="0" w:color="auto"/>
              </w:divBdr>
            </w:div>
            <w:div w:id="910652717">
              <w:marLeft w:val="0"/>
              <w:marRight w:val="0"/>
              <w:marTop w:val="0"/>
              <w:marBottom w:val="0"/>
              <w:divBdr>
                <w:top w:val="none" w:sz="0" w:space="0" w:color="auto"/>
                <w:left w:val="none" w:sz="0" w:space="0" w:color="auto"/>
                <w:bottom w:val="none" w:sz="0" w:space="0" w:color="auto"/>
                <w:right w:val="none" w:sz="0" w:space="0" w:color="auto"/>
              </w:divBdr>
            </w:div>
            <w:div w:id="1539775495">
              <w:marLeft w:val="0"/>
              <w:marRight w:val="0"/>
              <w:marTop w:val="0"/>
              <w:marBottom w:val="0"/>
              <w:divBdr>
                <w:top w:val="none" w:sz="0" w:space="0" w:color="auto"/>
                <w:left w:val="none" w:sz="0" w:space="0" w:color="auto"/>
                <w:bottom w:val="none" w:sz="0" w:space="0" w:color="auto"/>
                <w:right w:val="none" w:sz="0" w:space="0" w:color="auto"/>
              </w:divBdr>
            </w:div>
            <w:div w:id="1426029596">
              <w:marLeft w:val="0"/>
              <w:marRight w:val="0"/>
              <w:marTop w:val="0"/>
              <w:marBottom w:val="0"/>
              <w:divBdr>
                <w:top w:val="none" w:sz="0" w:space="0" w:color="auto"/>
                <w:left w:val="none" w:sz="0" w:space="0" w:color="auto"/>
                <w:bottom w:val="none" w:sz="0" w:space="0" w:color="auto"/>
                <w:right w:val="none" w:sz="0" w:space="0" w:color="auto"/>
              </w:divBdr>
            </w:div>
            <w:div w:id="2061132652">
              <w:marLeft w:val="0"/>
              <w:marRight w:val="0"/>
              <w:marTop w:val="0"/>
              <w:marBottom w:val="0"/>
              <w:divBdr>
                <w:top w:val="none" w:sz="0" w:space="0" w:color="auto"/>
                <w:left w:val="none" w:sz="0" w:space="0" w:color="auto"/>
                <w:bottom w:val="none" w:sz="0" w:space="0" w:color="auto"/>
                <w:right w:val="none" w:sz="0" w:space="0" w:color="auto"/>
              </w:divBdr>
            </w:div>
            <w:div w:id="1424690699">
              <w:marLeft w:val="0"/>
              <w:marRight w:val="0"/>
              <w:marTop w:val="0"/>
              <w:marBottom w:val="0"/>
              <w:divBdr>
                <w:top w:val="none" w:sz="0" w:space="0" w:color="auto"/>
                <w:left w:val="none" w:sz="0" w:space="0" w:color="auto"/>
                <w:bottom w:val="none" w:sz="0" w:space="0" w:color="auto"/>
                <w:right w:val="none" w:sz="0" w:space="0" w:color="auto"/>
              </w:divBdr>
            </w:div>
            <w:div w:id="982854213">
              <w:marLeft w:val="0"/>
              <w:marRight w:val="0"/>
              <w:marTop w:val="0"/>
              <w:marBottom w:val="0"/>
              <w:divBdr>
                <w:top w:val="none" w:sz="0" w:space="0" w:color="auto"/>
                <w:left w:val="none" w:sz="0" w:space="0" w:color="auto"/>
                <w:bottom w:val="none" w:sz="0" w:space="0" w:color="auto"/>
                <w:right w:val="none" w:sz="0" w:space="0" w:color="auto"/>
              </w:divBdr>
            </w:div>
            <w:div w:id="772744264">
              <w:marLeft w:val="0"/>
              <w:marRight w:val="0"/>
              <w:marTop w:val="0"/>
              <w:marBottom w:val="0"/>
              <w:divBdr>
                <w:top w:val="none" w:sz="0" w:space="0" w:color="auto"/>
                <w:left w:val="none" w:sz="0" w:space="0" w:color="auto"/>
                <w:bottom w:val="none" w:sz="0" w:space="0" w:color="auto"/>
                <w:right w:val="none" w:sz="0" w:space="0" w:color="auto"/>
              </w:divBdr>
            </w:div>
            <w:div w:id="41490635">
              <w:marLeft w:val="0"/>
              <w:marRight w:val="0"/>
              <w:marTop w:val="0"/>
              <w:marBottom w:val="0"/>
              <w:divBdr>
                <w:top w:val="none" w:sz="0" w:space="0" w:color="auto"/>
                <w:left w:val="none" w:sz="0" w:space="0" w:color="auto"/>
                <w:bottom w:val="none" w:sz="0" w:space="0" w:color="auto"/>
                <w:right w:val="none" w:sz="0" w:space="0" w:color="auto"/>
              </w:divBdr>
            </w:div>
            <w:div w:id="591472239">
              <w:marLeft w:val="0"/>
              <w:marRight w:val="0"/>
              <w:marTop w:val="0"/>
              <w:marBottom w:val="0"/>
              <w:divBdr>
                <w:top w:val="none" w:sz="0" w:space="0" w:color="auto"/>
                <w:left w:val="none" w:sz="0" w:space="0" w:color="auto"/>
                <w:bottom w:val="none" w:sz="0" w:space="0" w:color="auto"/>
                <w:right w:val="none" w:sz="0" w:space="0" w:color="auto"/>
              </w:divBdr>
            </w:div>
            <w:div w:id="2126731111">
              <w:marLeft w:val="0"/>
              <w:marRight w:val="0"/>
              <w:marTop w:val="0"/>
              <w:marBottom w:val="0"/>
              <w:divBdr>
                <w:top w:val="none" w:sz="0" w:space="0" w:color="auto"/>
                <w:left w:val="none" w:sz="0" w:space="0" w:color="auto"/>
                <w:bottom w:val="none" w:sz="0" w:space="0" w:color="auto"/>
                <w:right w:val="none" w:sz="0" w:space="0" w:color="auto"/>
              </w:divBdr>
            </w:div>
            <w:div w:id="602416903">
              <w:marLeft w:val="0"/>
              <w:marRight w:val="0"/>
              <w:marTop w:val="0"/>
              <w:marBottom w:val="0"/>
              <w:divBdr>
                <w:top w:val="none" w:sz="0" w:space="0" w:color="auto"/>
                <w:left w:val="none" w:sz="0" w:space="0" w:color="auto"/>
                <w:bottom w:val="none" w:sz="0" w:space="0" w:color="auto"/>
                <w:right w:val="none" w:sz="0" w:space="0" w:color="auto"/>
              </w:divBdr>
            </w:div>
            <w:div w:id="1231116589">
              <w:marLeft w:val="0"/>
              <w:marRight w:val="0"/>
              <w:marTop w:val="0"/>
              <w:marBottom w:val="0"/>
              <w:divBdr>
                <w:top w:val="none" w:sz="0" w:space="0" w:color="auto"/>
                <w:left w:val="none" w:sz="0" w:space="0" w:color="auto"/>
                <w:bottom w:val="none" w:sz="0" w:space="0" w:color="auto"/>
                <w:right w:val="none" w:sz="0" w:space="0" w:color="auto"/>
              </w:divBdr>
            </w:div>
            <w:div w:id="991640038">
              <w:marLeft w:val="0"/>
              <w:marRight w:val="0"/>
              <w:marTop w:val="0"/>
              <w:marBottom w:val="0"/>
              <w:divBdr>
                <w:top w:val="none" w:sz="0" w:space="0" w:color="auto"/>
                <w:left w:val="none" w:sz="0" w:space="0" w:color="auto"/>
                <w:bottom w:val="none" w:sz="0" w:space="0" w:color="auto"/>
                <w:right w:val="none" w:sz="0" w:space="0" w:color="auto"/>
              </w:divBdr>
            </w:div>
            <w:div w:id="1412779811">
              <w:marLeft w:val="0"/>
              <w:marRight w:val="0"/>
              <w:marTop w:val="0"/>
              <w:marBottom w:val="0"/>
              <w:divBdr>
                <w:top w:val="none" w:sz="0" w:space="0" w:color="auto"/>
                <w:left w:val="none" w:sz="0" w:space="0" w:color="auto"/>
                <w:bottom w:val="none" w:sz="0" w:space="0" w:color="auto"/>
                <w:right w:val="none" w:sz="0" w:space="0" w:color="auto"/>
              </w:divBdr>
            </w:div>
            <w:div w:id="519929707">
              <w:marLeft w:val="0"/>
              <w:marRight w:val="0"/>
              <w:marTop w:val="0"/>
              <w:marBottom w:val="0"/>
              <w:divBdr>
                <w:top w:val="none" w:sz="0" w:space="0" w:color="auto"/>
                <w:left w:val="none" w:sz="0" w:space="0" w:color="auto"/>
                <w:bottom w:val="none" w:sz="0" w:space="0" w:color="auto"/>
                <w:right w:val="none" w:sz="0" w:space="0" w:color="auto"/>
              </w:divBdr>
            </w:div>
            <w:div w:id="1462917466">
              <w:marLeft w:val="0"/>
              <w:marRight w:val="0"/>
              <w:marTop w:val="0"/>
              <w:marBottom w:val="0"/>
              <w:divBdr>
                <w:top w:val="none" w:sz="0" w:space="0" w:color="auto"/>
                <w:left w:val="none" w:sz="0" w:space="0" w:color="auto"/>
                <w:bottom w:val="none" w:sz="0" w:space="0" w:color="auto"/>
                <w:right w:val="none" w:sz="0" w:space="0" w:color="auto"/>
              </w:divBdr>
            </w:div>
            <w:div w:id="124810116">
              <w:marLeft w:val="0"/>
              <w:marRight w:val="0"/>
              <w:marTop w:val="0"/>
              <w:marBottom w:val="0"/>
              <w:divBdr>
                <w:top w:val="none" w:sz="0" w:space="0" w:color="auto"/>
                <w:left w:val="none" w:sz="0" w:space="0" w:color="auto"/>
                <w:bottom w:val="none" w:sz="0" w:space="0" w:color="auto"/>
                <w:right w:val="none" w:sz="0" w:space="0" w:color="auto"/>
              </w:divBdr>
            </w:div>
            <w:div w:id="734862910">
              <w:marLeft w:val="0"/>
              <w:marRight w:val="0"/>
              <w:marTop w:val="0"/>
              <w:marBottom w:val="0"/>
              <w:divBdr>
                <w:top w:val="none" w:sz="0" w:space="0" w:color="auto"/>
                <w:left w:val="none" w:sz="0" w:space="0" w:color="auto"/>
                <w:bottom w:val="none" w:sz="0" w:space="0" w:color="auto"/>
                <w:right w:val="none" w:sz="0" w:space="0" w:color="auto"/>
              </w:divBdr>
            </w:div>
            <w:div w:id="1148009336">
              <w:marLeft w:val="0"/>
              <w:marRight w:val="0"/>
              <w:marTop w:val="0"/>
              <w:marBottom w:val="0"/>
              <w:divBdr>
                <w:top w:val="none" w:sz="0" w:space="0" w:color="auto"/>
                <w:left w:val="none" w:sz="0" w:space="0" w:color="auto"/>
                <w:bottom w:val="none" w:sz="0" w:space="0" w:color="auto"/>
                <w:right w:val="none" w:sz="0" w:space="0" w:color="auto"/>
              </w:divBdr>
            </w:div>
            <w:div w:id="2102216332">
              <w:marLeft w:val="0"/>
              <w:marRight w:val="0"/>
              <w:marTop w:val="0"/>
              <w:marBottom w:val="0"/>
              <w:divBdr>
                <w:top w:val="none" w:sz="0" w:space="0" w:color="auto"/>
                <w:left w:val="none" w:sz="0" w:space="0" w:color="auto"/>
                <w:bottom w:val="none" w:sz="0" w:space="0" w:color="auto"/>
                <w:right w:val="none" w:sz="0" w:space="0" w:color="auto"/>
              </w:divBdr>
            </w:div>
            <w:div w:id="175506809">
              <w:marLeft w:val="0"/>
              <w:marRight w:val="0"/>
              <w:marTop w:val="0"/>
              <w:marBottom w:val="0"/>
              <w:divBdr>
                <w:top w:val="none" w:sz="0" w:space="0" w:color="auto"/>
                <w:left w:val="none" w:sz="0" w:space="0" w:color="auto"/>
                <w:bottom w:val="none" w:sz="0" w:space="0" w:color="auto"/>
                <w:right w:val="none" w:sz="0" w:space="0" w:color="auto"/>
              </w:divBdr>
            </w:div>
            <w:div w:id="215050449">
              <w:marLeft w:val="0"/>
              <w:marRight w:val="0"/>
              <w:marTop w:val="0"/>
              <w:marBottom w:val="0"/>
              <w:divBdr>
                <w:top w:val="none" w:sz="0" w:space="0" w:color="auto"/>
                <w:left w:val="none" w:sz="0" w:space="0" w:color="auto"/>
                <w:bottom w:val="none" w:sz="0" w:space="0" w:color="auto"/>
                <w:right w:val="none" w:sz="0" w:space="0" w:color="auto"/>
              </w:divBdr>
            </w:div>
            <w:div w:id="1119759366">
              <w:marLeft w:val="0"/>
              <w:marRight w:val="0"/>
              <w:marTop w:val="0"/>
              <w:marBottom w:val="0"/>
              <w:divBdr>
                <w:top w:val="none" w:sz="0" w:space="0" w:color="auto"/>
                <w:left w:val="none" w:sz="0" w:space="0" w:color="auto"/>
                <w:bottom w:val="none" w:sz="0" w:space="0" w:color="auto"/>
                <w:right w:val="none" w:sz="0" w:space="0" w:color="auto"/>
              </w:divBdr>
            </w:div>
            <w:div w:id="1687755658">
              <w:marLeft w:val="0"/>
              <w:marRight w:val="0"/>
              <w:marTop w:val="0"/>
              <w:marBottom w:val="0"/>
              <w:divBdr>
                <w:top w:val="none" w:sz="0" w:space="0" w:color="auto"/>
                <w:left w:val="none" w:sz="0" w:space="0" w:color="auto"/>
                <w:bottom w:val="none" w:sz="0" w:space="0" w:color="auto"/>
                <w:right w:val="none" w:sz="0" w:space="0" w:color="auto"/>
              </w:divBdr>
            </w:div>
            <w:div w:id="508104621">
              <w:marLeft w:val="0"/>
              <w:marRight w:val="0"/>
              <w:marTop w:val="0"/>
              <w:marBottom w:val="0"/>
              <w:divBdr>
                <w:top w:val="none" w:sz="0" w:space="0" w:color="auto"/>
                <w:left w:val="none" w:sz="0" w:space="0" w:color="auto"/>
                <w:bottom w:val="none" w:sz="0" w:space="0" w:color="auto"/>
                <w:right w:val="none" w:sz="0" w:space="0" w:color="auto"/>
              </w:divBdr>
            </w:div>
            <w:div w:id="1581599031">
              <w:marLeft w:val="0"/>
              <w:marRight w:val="0"/>
              <w:marTop w:val="0"/>
              <w:marBottom w:val="0"/>
              <w:divBdr>
                <w:top w:val="none" w:sz="0" w:space="0" w:color="auto"/>
                <w:left w:val="none" w:sz="0" w:space="0" w:color="auto"/>
                <w:bottom w:val="none" w:sz="0" w:space="0" w:color="auto"/>
                <w:right w:val="none" w:sz="0" w:space="0" w:color="auto"/>
              </w:divBdr>
            </w:div>
            <w:div w:id="1560552397">
              <w:marLeft w:val="0"/>
              <w:marRight w:val="0"/>
              <w:marTop w:val="0"/>
              <w:marBottom w:val="0"/>
              <w:divBdr>
                <w:top w:val="none" w:sz="0" w:space="0" w:color="auto"/>
                <w:left w:val="none" w:sz="0" w:space="0" w:color="auto"/>
                <w:bottom w:val="none" w:sz="0" w:space="0" w:color="auto"/>
                <w:right w:val="none" w:sz="0" w:space="0" w:color="auto"/>
              </w:divBdr>
            </w:div>
            <w:div w:id="272176472">
              <w:marLeft w:val="0"/>
              <w:marRight w:val="0"/>
              <w:marTop w:val="0"/>
              <w:marBottom w:val="0"/>
              <w:divBdr>
                <w:top w:val="none" w:sz="0" w:space="0" w:color="auto"/>
                <w:left w:val="none" w:sz="0" w:space="0" w:color="auto"/>
                <w:bottom w:val="none" w:sz="0" w:space="0" w:color="auto"/>
                <w:right w:val="none" w:sz="0" w:space="0" w:color="auto"/>
              </w:divBdr>
            </w:div>
            <w:div w:id="1306818128">
              <w:marLeft w:val="0"/>
              <w:marRight w:val="0"/>
              <w:marTop w:val="0"/>
              <w:marBottom w:val="0"/>
              <w:divBdr>
                <w:top w:val="none" w:sz="0" w:space="0" w:color="auto"/>
                <w:left w:val="none" w:sz="0" w:space="0" w:color="auto"/>
                <w:bottom w:val="none" w:sz="0" w:space="0" w:color="auto"/>
                <w:right w:val="none" w:sz="0" w:space="0" w:color="auto"/>
              </w:divBdr>
            </w:div>
            <w:div w:id="297953705">
              <w:marLeft w:val="0"/>
              <w:marRight w:val="0"/>
              <w:marTop w:val="0"/>
              <w:marBottom w:val="0"/>
              <w:divBdr>
                <w:top w:val="none" w:sz="0" w:space="0" w:color="auto"/>
                <w:left w:val="none" w:sz="0" w:space="0" w:color="auto"/>
                <w:bottom w:val="none" w:sz="0" w:space="0" w:color="auto"/>
                <w:right w:val="none" w:sz="0" w:space="0" w:color="auto"/>
              </w:divBdr>
            </w:div>
            <w:div w:id="849683344">
              <w:marLeft w:val="0"/>
              <w:marRight w:val="0"/>
              <w:marTop w:val="0"/>
              <w:marBottom w:val="0"/>
              <w:divBdr>
                <w:top w:val="none" w:sz="0" w:space="0" w:color="auto"/>
                <w:left w:val="none" w:sz="0" w:space="0" w:color="auto"/>
                <w:bottom w:val="none" w:sz="0" w:space="0" w:color="auto"/>
                <w:right w:val="none" w:sz="0" w:space="0" w:color="auto"/>
              </w:divBdr>
            </w:div>
            <w:div w:id="1278411463">
              <w:marLeft w:val="0"/>
              <w:marRight w:val="0"/>
              <w:marTop w:val="0"/>
              <w:marBottom w:val="0"/>
              <w:divBdr>
                <w:top w:val="none" w:sz="0" w:space="0" w:color="auto"/>
                <w:left w:val="none" w:sz="0" w:space="0" w:color="auto"/>
                <w:bottom w:val="none" w:sz="0" w:space="0" w:color="auto"/>
                <w:right w:val="none" w:sz="0" w:space="0" w:color="auto"/>
              </w:divBdr>
            </w:div>
            <w:div w:id="139421938">
              <w:marLeft w:val="0"/>
              <w:marRight w:val="0"/>
              <w:marTop w:val="0"/>
              <w:marBottom w:val="0"/>
              <w:divBdr>
                <w:top w:val="none" w:sz="0" w:space="0" w:color="auto"/>
                <w:left w:val="none" w:sz="0" w:space="0" w:color="auto"/>
                <w:bottom w:val="none" w:sz="0" w:space="0" w:color="auto"/>
                <w:right w:val="none" w:sz="0" w:space="0" w:color="auto"/>
              </w:divBdr>
            </w:div>
            <w:div w:id="870604809">
              <w:marLeft w:val="0"/>
              <w:marRight w:val="0"/>
              <w:marTop w:val="0"/>
              <w:marBottom w:val="0"/>
              <w:divBdr>
                <w:top w:val="none" w:sz="0" w:space="0" w:color="auto"/>
                <w:left w:val="none" w:sz="0" w:space="0" w:color="auto"/>
                <w:bottom w:val="none" w:sz="0" w:space="0" w:color="auto"/>
                <w:right w:val="none" w:sz="0" w:space="0" w:color="auto"/>
              </w:divBdr>
            </w:div>
            <w:div w:id="1300695324">
              <w:marLeft w:val="0"/>
              <w:marRight w:val="0"/>
              <w:marTop w:val="0"/>
              <w:marBottom w:val="0"/>
              <w:divBdr>
                <w:top w:val="none" w:sz="0" w:space="0" w:color="auto"/>
                <w:left w:val="none" w:sz="0" w:space="0" w:color="auto"/>
                <w:bottom w:val="none" w:sz="0" w:space="0" w:color="auto"/>
                <w:right w:val="none" w:sz="0" w:space="0" w:color="auto"/>
              </w:divBdr>
            </w:div>
            <w:div w:id="2136871351">
              <w:marLeft w:val="0"/>
              <w:marRight w:val="0"/>
              <w:marTop w:val="0"/>
              <w:marBottom w:val="0"/>
              <w:divBdr>
                <w:top w:val="none" w:sz="0" w:space="0" w:color="auto"/>
                <w:left w:val="none" w:sz="0" w:space="0" w:color="auto"/>
                <w:bottom w:val="none" w:sz="0" w:space="0" w:color="auto"/>
                <w:right w:val="none" w:sz="0" w:space="0" w:color="auto"/>
              </w:divBdr>
            </w:div>
            <w:div w:id="864948788">
              <w:marLeft w:val="0"/>
              <w:marRight w:val="0"/>
              <w:marTop w:val="0"/>
              <w:marBottom w:val="0"/>
              <w:divBdr>
                <w:top w:val="none" w:sz="0" w:space="0" w:color="auto"/>
                <w:left w:val="none" w:sz="0" w:space="0" w:color="auto"/>
                <w:bottom w:val="none" w:sz="0" w:space="0" w:color="auto"/>
                <w:right w:val="none" w:sz="0" w:space="0" w:color="auto"/>
              </w:divBdr>
            </w:div>
            <w:div w:id="1740638951">
              <w:marLeft w:val="0"/>
              <w:marRight w:val="0"/>
              <w:marTop w:val="0"/>
              <w:marBottom w:val="0"/>
              <w:divBdr>
                <w:top w:val="none" w:sz="0" w:space="0" w:color="auto"/>
                <w:left w:val="none" w:sz="0" w:space="0" w:color="auto"/>
                <w:bottom w:val="none" w:sz="0" w:space="0" w:color="auto"/>
                <w:right w:val="none" w:sz="0" w:space="0" w:color="auto"/>
              </w:divBdr>
            </w:div>
            <w:div w:id="1163275111">
              <w:marLeft w:val="0"/>
              <w:marRight w:val="0"/>
              <w:marTop w:val="0"/>
              <w:marBottom w:val="0"/>
              <w:divBdr>
                <w:top w:val="none" w:sz="0" w:space="0" w:color="auto"/>
                <w:left w:val="none" w:sz="0" w:space="0" w:color="auto"/>
                <w:bottom w:val="none" w:sz="0" w:space="0" w:color="auto"/>
                <w:right w:val="none" w:sz="0" w:space="0" w:color="auto"/>
              </w:divBdr>
            </w:div>
            <w:div w:id="637958808">
              <w:marLeft w:val="0"/>
              <w:marRight w:val="0"/>
              <w:marTop w:val="0"/>
              <w:marBottom w:val="0"/>
              <w:divBdr>
                <w:top w:val="none" w:sz="0" w:space="0" w:color="auto"/>
                <w:left w:val="none" w:sz="0" w:space="0" w:color="auto"/>
                <w:bottom w:val="none" w:sz="0" w:space="0" w:color="auto"/>
                <w:right w:val="none" w:sz="0" w:space="0" w:color="auto"/>
              </w:divBdr>
            </w:div>
            <w:div w:id="1352955331">
              <w:marLeft w:val="0"/>
              <w:marRight w:val="0"/>
              <w:marTop w:val="0"/>
              <w:marBottom w:val="0"/>
              <w:divBdr>
                <w:top w:val="none" w:sz="0" w:space="0" w:color="auto"/>
                <w:left w:val="none" w:sz="0" w:space="0" w:color="auto"/>
                <w:bottom w:val="none" w:sz="0" w:space="0" w:color="auto"/>
                <w:right w:val="none" w:sz="0" w:space="0" w:color="auto"/>
              </w:divBdr>
            </w:div>
            <w:div w:id="1893080161">
              <w:marLeft w:val="0"/>
              <w:marRight w:val="0"/>
              <w:marTop w:val="0"/>
              <w:marBottom w:val="0"/>
              <w:divBdr>
                <w:top w:val="none" w:sz="0" w:space="0" w:color="auto"/>
                <w:left w:val="none" w:sz="0" w:space="0" w:color="auto"/>
                <w:bottom w:val="none" w:sz="0" w:space="0" w:color="auto"/>
                <w:right w:val="none" w:sz="0" w:space="0" w:color="auto"/>
              </w:divBdr>
            </w:div>
            <w:div w:id="1094206532">
              <w:marLeft w:val="0"/>
              <w:marRight w:val="0"/>
              <w:marTop w:val="0"/>
              <w:marBottom w:val="0"/>
              <w:divBdr>
                <w:top w:val="none" w:sz="0" w:space="0" w:color="auto"/>
                <w:left w:val="none" w:sz="0" w:space="0" w:color="auto"/>
                <w:bottom w:val="none" w:sz="0" w:space="0" w:color="auto"/>
                <w:right w:val="none" w:sz="0" w:space="0" w:color="auto"/>
              </w:divBdr>
            </w:div>
            <w:div w:id="1956016976">
              <w:marLeft w:val="0"/>
              <w:marRight w:val="0"/>
              <w:marTop w:val="0"/>
              <w:marBottom w:val="0"/>
              <w:divBdr>
                <w:top w:val="none" w:sz="0" w:space="0" w:color="auto"/>
                <w:left w:val="none" w:sz="0" w:space="0" w:color="auto"/>
                <w:bottom w:val="none" w:sz="0" w:space="0" w:color="auto"/>
                <w:right w:val="none" w:sz="0" w:space="0" w:color="auto"/>
              </w:divBdr>
            </w:div>
            <w:div w:id="1843010522">
              <w:marLeft w:val="0"/>
              <w:marRight w:val="0"/>
              <w:marTop w:val="0"/>
              <w:marBottom w:val="0"/>
              <w:divBdr>
                <w:top w:val="none" w:sz="0" w:space="0" w:color="auto"/>
                <w:left w:val="none" w:sz="0" w:space="0" w:color="auto"/>
                <w:bottom w:val="none" w:sz="0" w:space="0" w:color="auto"/>
                <w:right w:val="none" w:sz="0" w:space="0" w:color="auto"/>
              </w:divBdr>
            </w:div>
            <w:div w:id="489098522">
              <w:marLeft w:val="0"/>
              <w:marRight w:val="0"/>
              <w:marTop w:val="0"/>
              <w:marBottom w:val="0"/>
              <w:divBdr>
                <w:top w:val="none" w:sz="0" w:space="0" w:color="auto"/>
                <w:left w:val="none" w:sz="0" w:space="0" w:color="auto"/>
                <w:bottom w:val="none" w:sz="0" w:space="0" w:color="auto"/>
                <w:right w:val="none" w:sz="0" w:space="0" w:color="auto"/>
              </w:divBdr>
            </w:div>
            <w:div w:id="925191008">
              <w:marLeft w:val="0"/>
              <w:marRight w:val="0"/>
              <w:marTop w:val="0"/>
              <w:marBottom w:val="0"/>
              <w:divBdr>
                <w:top w:val="none" w:sz="0" w:space="0" w:color="auto"/>
                <w:left w:val="none" w:sz="0" w:space="0" w:color="auto"/>
                <w:bottom w:val="none" w:sz="0" w:space="0" w:color="auto"/>
                <w:right w:val="none" w:sz="0" w:space="0" w:color="auto"/>
              </w:divBdr>
            </w:div>
            <w:div w:id="1039940140">
              <w:marLeft w:val="0"/>
              <w:marRight w:val="0"/>
              <w:marTop w:val="0"/>
              <w:marBottom w:val="0"/>
              <w:divBdr>
                <w:top w:val="none" w:sz="0" w:space="0" w:color="auto"/>
                <w:left w:val="none" w:sz="0" w:space="0" w:color="auto"/>
                <w:bottom w:val="none" w:sz="0" w:space="0" w:color="auto"/>
                <w:right w:val="none" w:sz="0" w:space="0" w:color="auto"/>
              </w:divBdr>
            </w:div>
            <w:div w:id="896159986">
              <w:marLeft w:val="0"/>
              <w:marRight w:val="0"/>
              <w:marTop w:val="0"/>
              <w:marBottom w:val="0"/>
              <w:divBdr>
                <w:top w:val="none" w:sz="0" w:space="0" w:color="auto"/>
                <w:left w:val="none" w:sz="0" w:space="0" w:color="auto"/>
                <w:bottom w:val="none" w:sz="0" w:space="0" w:color="auto"/>
                <w:right w:val="none" w:sz="0" w:space="0" w:color="auto"/>
              </w:divBdr>
            </w:div>
            <w:div w:id="1727098974">
              <w:marLeft w:val="0"/>
              <w:marRight w:val="0"/>
              <w:marTop w:val="0"/>
              <w:marBottom w:val="0"/>
              <w:divBdr>
                <w:top w:val="none" w:sz="0" w:space="0" w:color="auto"/>
                <w:left w:val="none" w:sz="0" w:space="0" w:color="auto"/>
                <w:bottom w:val="none" w:sz="0" w:space="0" w:color="auto"/>
                <w:right w:val="none" w:sz="0" w:space="0" w:color="auto"/>
              </w:divBdr>
            </w:div>
            <w:div w:id="1906185477">
              <w:marLeft w:val="0"/>
              <w:marRight w:val="0"/>
              <w:marTop w:val="0"/>
              <w:marBottom w:val="0"/>
              <w:divBdr>
                <w:top w:val="none" w:sz="0" w:space="0" w:color="auto"/>
                <w:left w:val="none" w:sz="0" w:space="0" w:color="auto"/>
                <w:bottom w:val="none" w:sz="0" w:space="0" w:color="auto"/>
                <w:right w:val="none" w:sz="0" w:space="0" w:color="auto"/>
              </w:divBdr>
            </w:div>
            <w:div w:id="1849516160">
              <w:marLeft w:val="0"/>
              <w:marRight w:val="0"/>
              <w:marTop w:val="0"/>
              <w:marBottom w:val="0"/>
              <w:divBdr>
                <w:top w:val="none" w:sz="0" w:space="0" w:color="auto"/>
                <w:left w:val="none" w:sz="0" w:space="0" w:color="auto"/>
                <w:bottom w:val="none" w:sz="0" w:space="0" w:color="auto"/>
                <w:right w:val="none" w:sz="0" w:space="0" w:color="auto"/>
              </w:divBdr>
            </w:div>
            <w:div w:id="641009340">
              <w:marLeft w:val="0"/>
              <w:marRight w:val="0"/>
              <w:marTop w:val="0"/>
              <w:marBottom w:val="0"/>
              <w:divBdr>
                <w:top w:val="none" w:sz="0" w:space="0" w:color="auto"/>
                <w:left w:val="none" w:sz="0" w:space="0" w:color="auto"/>
                <w:bottom w:val="none" w:sz="0" w:space="0" w:color="auto"/>
                <w:right w:val="none" w:sz="0" w:space="0" w:color="auto"/>
              </w:divBdr>
            </w:div>
            <w:div w:id="1367606505">
              <w:marLeft w:val="0"/>
              <w:marRight w:val="0"/>
              <w:marTop w:val="0"/>
              <w:marBottom w:val="0"/>
              <w:divBdr>
                <w:top w:val="none" w:sz="0" w:space="0" w:color="auto"/>
                <w:left w:val="none" w:sz="0" w:space="0" w:color="auto"/>
                <w:bottom w:val="none" w:sz="0" w:space="0" w:color="auto"/>
                <w:right w:val="none" w:sz="0" w:space="0" w:color="auto"/>
              </w:divBdr>
            </w:div>
            <w:div w:id="1744134088">
              <w:marLeft w:val="0"/>
              <w:marRight w:val="0"/>
              <w:marTop w:val="0"/>
              <w:marBottom w:val="0"/>
              <w:divBdr>
                <w:top w:val="none" w:sz="0" w:space="0" w:color="auto"/>
                <w:left w:val="none" w:sz="0" w:space="0" w:color="auto"/>
                <w:bottom w:val="none" w:sz="0" w:space="0" w:color="auto"/>
                <w:right w:val="none" w:sz="0" w:space="0" w:color="auto"/>
              </w:divBdr>
            </w:div>
            <w:div w:id="570895602">
              <w:marLeft w:val="0"/>
              <w:marRight w:val="0"/>
              <w:marTop w:val="0"/>
              <w:marBottom w:val="0"/>
              <w:divBdr>
                <w:top w:val="none" w:sz="0" w:space="0" w:color="auto"/>
                <w:left w:val="none" w:sz="0" w:space="0" w:color="auto"/>
                <w:bottom w:val="none" w:sz="0" w:space="0" w:color="auto"/>
                <w:right w:val="none" w:sz="0" w:space="0" w:color="auto"/>
              </w:divBdr>
            </w:div>
            <w:div w:id="1511916237">
              <w:marLeft w:val="0"/>
              <w:marRight w:val="0"/>
              <w:marTop w:val="0"/>
              <w:marBottom w:val="0"/>
              <w:divBdr>
                <w:top w:val="none" w:sz="0" w:space="0" w:color="auto"/>
                <w:left w:val="none" w:sz="0" w:space="0" w:color="auto"/>
                <w:bottom w:val="none" w:sz="0" w:space="0" w:color="auto"/>
                <w:right w:val="none" w:sz="0" w:space="0" w:color="auto"/>
              </w:divBdr>
            </w:div>
            <w:div w:id="24867915">
              <w:marLeft w:val="0"/>
              <w:marRight w:val="0"/>
              <w:marTop w:val="0"/>
              <w:marBottom w:val="0"/>
              <w:divBdr>
                <w:top w:val="none" w:sz="0" w:space="0" w:color="auto"/>
                <w:left w:val="none" w:sz="0" w:space="0" w:color="auto"/>
                <w:bottom w:val="none" w:sz="0" w:space="0" w:color="auto"/>
                <w:right w:val="none" w:sz="0" w:space="0" w:color="auto"/>
              </w:divBdr>
            </w:div>
            <w:div w:id="2083017180">
              <w:marLeft w:val="0"/>
              <w:marRight w:val="0"/>
              <w:marTop w:val="0"/>
              <w:marBottom w:val="0"/>
              <w:divBdr>
                <w:top w:val="none" w:sz="0" w:space="0" w:color="auto"/>
                <w:left w:val="none" w:sz="0" w:space="0" w:color="auto"/>
                <w:bottom w:val="none" w:sz="0" w:space="0" w:color="auto"/>
                <w:right w:val="none" w:sz="0" w:space="0" w:color="auto"/>
              </w:divBdr>
            </w:div>
            <w:div w:id="1926525504">
              <w:marLeft w:val="0"/>
              <w:marRight w:val="0"/>
              <w:marTop w:val="0"/>
              <w:marBottom w:val="0"/>
              <w:divBdr>
                <w:top w:val="none" w:sz="0" w:space="0" w:color="auto"/>
                <w:left w:val="none" w:sz="0" w:space="0" w:color="auto"/>
                <w:bottom w:val="none" w:sz="0" w:space="0" w:color="auto"/>
                <w:right w:val="none" w:sz="0" w:space="0" w:color="auto"/>
              </w:divBdr>
            </w:div>
            <w:div w:id="654456562">
              <w:marLeft w:val="0"/>
              <w:marRight w:val="0"/>
              <w:marTop w:val="0"/>
              <w:marBottom w:val="0"/>
              <w:divBdr>
                <w:top w:val="none" w:sz="0" w:space="0" w:color="auto"/>
                <w:left w:val="none" w:sz="0" w:space="0" w:color="auto"/>
                <w:bottom w:val="none" w:sz="0" w:space="0" w:color="auto"/>
                <w:right w:val="none" w:sz="0" w:space="0" w:color="auto"/>
              </w:divBdr>
            </w:div>
            <w:div w:id="2117627462">
              <w:marLeft w:val="0"/>
              <w:marRight w:val="0"/>
              <w:marTop w:val="0"/>
              <w:marBottom w:val="0"/>
              <w:divBdr>
                <w:top w:val="none" w:sz="0" w:space="0" w:color="auto"/>
                <w:left w:val="none" w:sz="0" w:space="0" w:color="auto"/>
                <w:bottom w:val="none" w:sz="0" w:space="0" w:color="auto"/>
                <w:right w:val="none" w:sz="0" w:space="0" w:color="auto"/>
              </w:divBdr>
            </w:div>
            <w:div w:id="792598812">
              <w:marLeft w:val="0"/>
              <w:marRight w:val="0"/>
              <w:marTop w:val="0"/>
              <w:marBottom w:val="0"/>
              <w:divBdr>
                <w:top w:val="none" w:sz="0" w:space="0" w:color="auto"/>
                <w:left w:val="none" w:sz="0" w:space="0" w:color="auto"/>
                <w:bottom w:val="none" w:sz="0" w:space="0" w:color="auto"/>
                <w:right w:val="none" w:sz="0" w:space="0" w:color="auto"/>
              </w:divBdr>
            </w:div>
            <w:div w:id="1632858610">
              <w:marLeft w:val="0"/>
              <w:marRight w:val="0"/>
              <w:marTop w:val="0"/>
              <w:marBottom w:val="0"/>
              <w:divBdr>
                <w:top w:val="none" w:sz="0" w:space="0" w:color="auto"/>
                <w:left w:val="none" w:sz="0" w:space="0" w:color="auto"/>
                <w:bottom w:val="none" w:sz="0" w:space="0" w:color="auto"/>
                <w:right w:val="none" w:sz="0" w:space="0" w:color="auto"/>
              </w:divBdr>
            </w:div>
            <w:div w:id="42755928">
              <w:marLeft w:val="0"/>
              <w:marRight w:val="0"/>
              <w:marTop w:val="0"/>
              <w:marBottom w:val="0"/>
              <w:divBdr>
                <w:top w:val="none" w:sz="0" w:space="0" w:color="auto"/>
                <w:left w:val="none" w:sz="0" w:space="0" w:color="auto"/>
                <w:bottom w:val="none" w:sz="0" w:space="0" w:color="auto"/>
                <w:right w:val="none" w:sz="0" w:space="0" w:color="auto"/>
              </w:divBdr>
            </w:div>
            <w:div w:id="1038353038">
              <w:marLeft w:val="0"/>
              <w:marRight w:val="0"/>
              <w:marTop w:val="0"/>
              <w:marBottom w:val="0"/>
              <w:divBdr>
                <w:top w:val="none" w:sz="0" w:space="0" w:color="auto"/>
                <w:left w:val="none" w:sz="0" w:space="0" w:color="auto"/>
                <w:bottom w:val="none" w:sz="0" w:space="0" w:color="auto"/>
                <w:right w:val="none" w:sz="0" w:space="0" w:color="auto"/>
              </w:divBdr>
            </w:div>
            <w:div w:id="2024237663">
              <w:marLeft w:val="0"/>
              <w:marRight w:val="0"/>
              <w:marTop w:val="0"/>
              <w:marBottom w:val="0"/>
              <w:divBdr>
                <w:top w:val="none" w:sz="0" w:space="0" w:color="auto"/>
                <w:left w:val="none" w:sz="0" w:space="0" w:color="auto"/>
                <w:bottom w:val="none" w:sz="0" w:space="0" w:color="auto"/>
                <w:right w:val="none" w:sz="0" w:space="0" w:color="auto"/>
              </w:divBdr>
            </w:div>
            <w:div w:id="1690988527">
              <w:marLeft w:val="0"/>
              <w:marRight w:val="0"/>
              <w:marTop w:val="0"/>
              <w:marBottom w:val="0"/>
              <w:divBdr>
                <w:top w:val="none" w:sz="0" w:space="0" w:color="auto"/>
                <w:left w:val="none" w:sz="0" w:space="0" w:color="auto"/>
                <w:bottom w:val="none" w:sz="0" w:space="0" w:color="auto"/>
                <w:right w:val="none" w:sz="0" w:space="0" w:color="auto"/>
              </w:divBdr>
            </w:div>
            <w:div w:id="1489439293">
              <w:marLeft w:val="0"/>
              <w:marRight w:val="0"/>
              <w:marTop w:val="0"/>
              <w:marBottom w:val="0"/>
              <w:divBdr>
                <w:top w:val="none" w:sz="0" w:space="0" w:color="auto"/>
                <w:left w:val="none" w:sz="0" w:space="0" w:color="auto"/>
                <w:bottom w:val="none" w:sz="0" w:space="0" w:color="auto"/>
                <w:right w:val="none" w:sz="0" w:space="0" w:color="auto"/>
              </w:divBdr>
            </w:div>
            <w:div w:id="1552574193">
              <w:marLeft w:val="0"/>
              <w:marRight w:val="0"/>
              <w:marTop w:val="0"/>
              <w:marBottom w:val="0"/>
              <w:divBdr>
                <w:top w:val="none" w:sz="0" w:space="0" w:color="auto"/>
                <w:left w:val="none" w:sz="0" w:space="0" w:color="auto"/>
                <w:bottom w:val="none" w:sz="0" w:space="0" w:color="auto"/>
                <w:right w:val="none" w:sz="0" w:space="0" w:color="auto"/>
              </w:divBdr>
            </w:div>
            <w:div w:id="1692537121">
              <w:marLeft w:val="0"/>
              <w:marRight w:val="0"/>
              <w:marTop w:val="0"/>
              <w:marBottom w:val="0"/>
              <w:divBdr>
                <w:top w:val="none" w:sz="0" w:space="0" w:color="auto"/>
                <w:left w:val="none" w:sz="0" w:space="0" w:color="auto"/>
                <w:bottom w:val="none" w:sz="0" w:space="0" w:color="auto"/>
                <w:right w:val="none" w:sz="0" w:space="0" w:color="auto"/>
              </w:divBdr>
            </w:div>
            <w:div w:id="660888708">
              <w:marLeft w:val="0"/>
              <w:marRight w:val="0"/>
              <w:marTop w:val="0"/>
              <w:marBottom w:val="0"/>
              <w:divBdr>
                <w:top w:val="none" w:sz="0" w:space="0" w:color="auto"/>
                <w:left w:val="none" w:sz="0" w:space="0" w:color="auto"/>
                <w:bottom w:val="none" w:sz="0" w:space="0" w:color="auto"/>
                <w:right w:val="none" w:sz="0" w:space="0" w:color="auto"/>
              </w:divBdr>
            </w:div>
            <w:div w:id="1302031540">
              <w:marLeft w:val="0"/>
              <w:marRight w:val="0"/>
              <w:marTop w:val="0"/>
              <w:marBottom w:val="0"/>
              <w:divBdr>
                <w:top w:val="none" w:sz="0" w:space="0" w:color="auto"/>
                <w:left w:val="none" w:sz="0" w:space="0" w:color="auto"/>
                <w:bottom w:val="none" w:sz="0" w:space="0" w:color="auto"/>
                <w:right w:val="none" w:sz="0" w:space="0" w:color="auto"/>
              </w:divBdr>
            </w:div>
            <w:div w:id="1689915040">
              <w:marLeft w:val="0"/>
              <w:marRight w:val="0"/>
              <w:marTop w:val="0"/>
              <w:marBottom w:val="0"/>
              <w:divBdr>
                <w:top w:val="none" w:sz="0" w:space="0" w:color="auto"/>
                <w:left w:val="none" w:sz="0" w:space="0" w:color="auto"/>
                <w:bottom w:val="none" w:sz="0" w:space="0" w:color="auto"/>
                <w:right w:val="none" w:sz="0" w:space="0" w:color="auto"/>
              </w:divBdr>
            </w:div>
            <w:div w:id="573275419">
              <w:marLeft w:val="0"/>
              <w:marRight w:val="0"/>
              <w:marTop w:val="0"/>
              <w:marBottom w:val="0"/>
              <w:divBdr>
                <w:top w:val="none" w:sz="0" w:space="0" w:color="auto"/>
                <w:left w:val="none" w:sz="0" w:space="0" w:color="auto"/>
                <w:bottom w:val="none" w:sz="0" w:space="0" w:color="auto"/>
                <w:right w:val="none" w:sz="0" w:space="0" w:color="auto"/>
              </w:divBdr>
            </w:div>
            <w:div w:id="506596288">
              <w:marLeft w:val="0"/>
              <w:marRight w:val="0"/>
              <w:marTop w:val="0"/>
              <w:marBottom w:val="0"/>
              <w:divBdr>
                <w:top w:val="none" w:sz="0" w:space="0" w:color="auto"/>
                <w:left w:val="none" w:sz="0" w:space="0" w:color="auto"/>
                <w:bottom w:val="none" w:sz="0" w:space="0" w:color="auto"/>
                <w:right w:val="none" w:sz="0" w:space="0" w:color="auto"/>
              </w:divBdr>
            </w:div>
            <w:div w:id="1620797808">
              <w:marLeft w:val="0"/>
              <w:marRight w:val="0"/>
              <w:marTop w:val="0"/>
              <w:marBottom w:val="0"/>
              <w:divBdr>
                <w:top w:val="none" w:sz="0" w:space="0" w:color="auto"/>
                <w:left w:val="none" w:sz="0" w:space="0" w:color="auto"/>
                <w:bottom w:val="none" w:sz="0" w:space="0" w:color="auto"/>
                <w:right w:val="none" w:sz="0" w:space="0" w:color="auto"/>
              </w:divBdr>
            </w:div>
            <w:div w:id="43524808">
              <w:marLeft w:val="0"/>
              <w:marRight w:val="0"/>
              <w:marTop w:val="0"/>
              <w:marBottom w:val="0"/>
              <w:divBdr>
                <w:top w:val="none" w:sz="0" w:space="0" w:color="auto"/>
                <w:left w:val="none" w:sz="0" w:space="0" w:color="auto"/>
                <w:bottom w:val="none" w:sz="0" w:space="0" w:color="auto"/>
                <w:right w:val="none" w:sz="0" w:space="0" w:color="auto"/>
              </w:divBdr>
            </w:div>
            <w:div w:id="1959944178">
              <w:marLeft w:val="0"/>
              <w:marRight w:val="0"/>
              <w:marTop w:val="0"/>
              <w:marBottom w:val="0"/>
              <w:divBdr>
                <w:top w:val="none" w:sz="0" w:space="0" w:color="auto"/>
                <w:left w:val="none" w:sz="0" w:space="0" w:color="auto"/>
                <w:bottom w:val="none" w:sz="0" w:space="0" w:color="auto"/>
                <w:right w:val="none" w:sz="0" w:space="0" w:color="auto"/>
              </w:divBdr>
            </w:div>
            <w:div w:id="1941718687">
              <w:marLeft w:val="0"/>
              <w:marRight w:val="0"/>
              <w:marTop w:val="0"/>
              <w:marBottom w:val="0"/>
              <w:divBdr>
                <w:top w:val="none" w:sz="0" w:space="0" w:color="auto"/>
                <w:left w:val="none" w:sz="0" w:space="0" w:color="auto"/>
                <w:bottom w:val="none" w:sz="0" w:space="0" w:color="auto"/>
                <w:right w:val="none" w:sz="0" w:space="0" w:color="auto"/>
              </w:divBdr>
            </w:div>
            <w:div w:id="1575354882">
              <w:marLeft w:val="0"/>
              <w:marRight w:val="0"/>
              <w:marTop w:val="0"/>
              <w:marBottom w:val="0"/>
              <w:divBdr>
                <w:top w:val="none" w:sz="0" w:space="0" w:color="auto"/>
                <w:left w:val="none" w:sz="0" w:space="0" w:color="auto"/>
                <w:bottom w:val="none" w:sz="0" w:space="0" w:color="auto"/>
                <w:right w:val="none" w:sz="0" w:space="0" w:color="auto"/>
              </w:divBdr>
            </w:div>
            <w:div w:id="2108190354">
              <w:marLeft w:val="0"/>
              <w:marRight w:val="0"/>
              <w:marTop w:val="0"/>
              <w:marBottom w:val="0"/>
              <w:divBdr>
                <w:top w:val="none" w:sz="0" w:space="0" w:color="auto"/>
                <w:left w:val="none" w:sz="0" w:space="0" w:color="auto"/>
                <w:bottom w:val="none" w:sz="0" w:space="0" w:color="auto"/>
                <w:right w:val="none" w:sz="0" w:space="0" w:color="auto"/>
              </w:divBdr>
            </w:div>
            <w:div w:id="1833717098">
              <w:marLeft w:val="0"/>
              <w:marRight w:val="0"/>
              <w:marTop w:val="0"/>
              <w:marBottom w:val="0"/>
              <w:divBdr>
                <w:top w:val="none" w:sz="0" w:space="0" w:color="auto"/>
                <w:left w:val="none" w:sz="0" w:space="0" w:color="auto"/>
                <w:bottom w:val="none" w:sz="0" w:space="0" w:color="auto"/>
                <w:right w:val="none" w:sz="0" w:space="0" w:color="auto"/>
              </w:divBdr>
            </w:div>
            <w:div w:id="1983196108">
              <w:marLeft w:val="0"/>
              <w:marRight w:val="0"/>
              <w:marTop w:val="0"/>
              <w:marBottom w:val="0"/>
              <w:divBdr>
                <w:top w:val="none" w:sz="0" w:space="0" w:color="auto"/>
                <w:left w:val="none" w:sz="0" w:space="0" w:color="auto"/>
                <w:bottom w:val="none" w:sz="0" w:space="0" w:color="auto"/>
                <w:right w:val="none" w:sz="0" w:space="0" w:color="auto"/>
              </w:divBdr>
            </w:div>
            <w:div w:id="1281496150">
              <w:marLeft w:val="0"/>
              <w:marRight w:val="0"/>
              <w:marTop w:val="0"/>
              <w:marBottom w:val="0"/>
              <w:divBdr>
                <w:top w:val="none" w:sz="0" w:space="0" w:color="auto"/>
                <w:left w:val="none" w:sz="0" w:space="0" w:color="auto"/>
                <w:bottom w:val="none" w:sz="0" w:space="0" w:color="auto"/>
                <w:right w:val="none" w:sz="0" w:space="0" w:color="auto"/>
              </w:divBdr>
            </w:div>
            <w:div w:id="903564189">
              <w:marLeft w:val="0"/>
              <w:marRight w:val="0"/>
              <w:marTop w:val="0"/>
              <w:marBottom w:val="0"/>
              <w:divBdr>
                <w:top w:val="none" w:sz="0" w:space="0" w:color="auto"/>
                <w:left w:val="none" w:sz="0" w:space="0" w:color="auto"/>
                <w:bottom w:val="none" w:sz="0" w:space="0" w:color="auto"/>
                <w:right w:val="none" w:sz="0" w:space="0" w:color="auto"/>
              </w:divBdr>
            </w:div>
            <w:div w:id="1681615855">
              <w:marLeft w:val="0"/>
              <w:marRight w:val="0"/>
              <w:marTop w:val="0"/>
              <w:marBottom w:val="0"/>
              <w:divBdr>
                <w:top w:val="none" w:sz="0" w:space="0" w:color="auto"/>
                <w:left w:val="none" w:sz="0" w:space="0" w:color="auto"/>
                <w:bottom w:val="none" w:sz="0" w:space="0" w:color="auto"/>
                <w:right w:val="none" w:sz="0" w:space="0" w:color="auto"/>
              </w:divBdr>
            </w:div>
            <w:div w:id="1579053079">
              <w:marLeft w:val="0"/>
              <w:marRight w:val="0"/>
              <w:marTop w:val="0"/>
              <w:marBottom w:val="0"/>
              <w:divBdr>
                <w:top w:val="none" w:sz="0" w:space="0" w:color="auto"/>
                <w:left w:val="none" w:sz="0" w:space="0" w:color="auto"/>
                <w:bottom w:val="none" w:sz="0" w:space="0" w:color="auto"/>
                <w:right w:val="none" w:sz="0" w:space="0" w:color="auto"/>
              </w:divBdr>
            </w:div>
            <w:div w:id="994410374">
              <w:marLeft w:val="0"/>
              <w:marRight w:val="0"/>
              <w:marTop w:val="0"/>
              <w:marBottom w:val="0"/>
              <w:divBdr>
                <w:top w:val="none" w:sz="0" w:space="0" w:color="auto"/>
                <w:left w:val="none" w:sz="0" w:space="0" w:color="auto"/>
                <w:bottom w:val="none" w:sz="0" w:space="0" w:color="auto"/>
                <w:right w:val="none" w:sz="0" w:space="0" w:color="auto"/>
              </w:divBdr>
            </w:div>
            <w:div w:id="1541936820">
              <w:marLeft w:val="0"/>
              <w:marRight w:val="0"/>
              <w:marTop w:val="0"/>
              <w:marBottom w:val="0"/>
              <w:divBdr>
                <w:top w:val="none" w:sz="0" w:space="0" w:color="auto"/>
                <w:left w:val="none" w:sz="0" w:space="0" w:color="auto"/>
                <w:bottom w:val="none" w:sz="0" w:space="0" w:color="auto"/>
                <w:right w:val="none" w:sz="0" w:space="0" w:color="auto"/>
              </w:divBdr>
            </w:div>
            <w:div w:id="347414370">
              <w:marLeft w:val="0"/>
              <w:marRight w:val="0"/>
              <w:marTop w:val="0"/>
              <w:marBottom w:val="0"/>
              <w:divBdr>
                <w:top w:val="none" w:sz="0" w:space="0" w:color="auto"/>
                <w:left w:val="none" w:sz="0" w:space="0" w:color="auto"/>
                <w:bottom w:val="none" w:sz="0" w:space="0" w:color="auto"/>
                <w:right w:val="none" w:sz="0" w:space="0" w:color="auto"/>
              </w:divBdr>
            </w:div>
            <w:div w:id="354427780">
              <w:marLeft w:val="0"/>
              <w:marRight w:val="0"/>
              <w:marTop w:val="0"/>
              <w:marBottom w:val="0"/>
              <w:divBdr>
                <w:top w:val="none" w:sz="0" w:space="0" w:color="auto"/>
                <w:left w:val="none" w:sz="0" w:space="0" w:color="auto"/>
                <w:bottom w:val="none" w:sz="0" w:space="0" w:color="auto"/>
                <w:right w:val="none" w:sz="0" w:space="0" w:color="auto"/>
              </w:divBdr>
            </w:div>
            <w:div w:id="54205304">
              <w:marLeft w:val="0"/>
              <w:marRight w:val="0"/>
              <w:marTop w:val="0"/>
              <w:marBottom w:val="0"/>
              <w:divBdr>
                <w:top w:val="none" w:sz="0" w:space="0" w:color="auto"/>
                <w:left w:val="none" w:sz="0" w:space="0" w:color="auto"/>
                <w:bottom w:val="none" w:sz="0" w:space="0" w:color="auto"/>
                <w:right w:val="none" w:sz="0" w:space="0" w:color="auto"/>
              </w:divBdr>
            </w:div>
            <w:div w:id="1693334660">
              <w:marLeft w:val="0"/>
              <w:marRight w:val="0"/>
              <w:marTop w:val="0"/>
              <w:marBottom w:val="0"/>
              <w:divBdr>
                <w:top w:val="none" w:sz="0" w:space="0" w:color="auto"/>
                <w:left w:val="none" w:sz="0" w:space="0" w:color="auto"/>
                <w:bottom w:val="none" w:sz="0" w:space="0" w:color="auto"/>
                <w:right w:val="none" w:sz="0" w:space="0" w:color="auto"/>
              </w:divBdr>
            </w:div>
            <w:div w:id="1020208318">
              <w:marLeft w:val="0"/>
              <w:marRight w:val="0"/>
              <w:marTop w:val="0"/>
              <w:marBottom w:val="0"/>
              <w:divBdr>
                <w:top w:val="none" w:sz="0" w:space="0" w:color="auto"/>
                <w:left w:val="none" w:sz="0" w:space="0" w:color="auto"/>
                <w:bottom w:val="none" w:sz="0" w:space="0" w:color="auto"/>
                <w:right w:val="none" w:sz="0" w:space="0" w:color="auto"/>
              </w:divBdr>
            </w:div>
            <w:div w:id="449516858">
              <w:marLeft w:val="0"/>
              <w:marRight w:val="0"/>
              <w:marTop w:val="0"/>
              <w:marBottom w:val="0"/>
              <w:divBdr>
                <w:top w:val="none" w:sz="0" w:space="0" w:color="auto"/>
                <w:left w:val="none" w:sz="0" w:space="0" w:color="auto"/>
                <w:bottom w:val="none" w:sz="0" w:space="0" w:color="auto"/>
                <w:right w:val="none" w:sz="0" w:space="0" w:color="auto"/>
              </w:divBdr>
            </w:div>
            <w:div w:id="1649163359">
              <w:marLeft w:val="0"/>
              <w:marRight w:val="0"/>
              <w:marTop w:val="0"/>
              <w:marBottom w:val="0"/>
              <w:divBdr>
                <w:top w:val="none" w:sz="0" w:space="0" w:color="auto"/>
                <w:left w:val="none" w:sz="0" w:space="0" w:color="auto"/>
                <w:bottom w:val="none" w:sz="0" w:space="0" w:color="auto"/>
                <w:right w:val="none" w:sz="0" w:space="0" w:color="auto"/>
              </w:divBdr>
            </w:div>
            <w:div w:id="267933595">
              <w:marLeft w:val="0"/>
              <w:marRight w:val="0"/>
              <w:marTop w:val="0"/>
              <w:marBottom w:val="0"/>
              <w:divBdr>
                <w:top w:val="none" w:sz="0" w:space="0" w:color="auto"/>
                <w:left w:val="none" w:sz="0" w:space="0" w:color="auto"/>
                <w:bottom w:val="none" w:sz="0" w:space="0" w:color="auto"/>
                <w:right w:val="none" w:sz="0" w:space="0" w:color="auto"/>
              </w:divBdr>
            </w:div>
            <w:div w:id="2071608184">
              <w:marLeft w:val="0"/>
              <w:marRight w:val="0"/>
              <w:marTop w:val="0"/>
              <w:marBottom w:val="0"/>
              <w:divBdr>
                <w:top w:val="none" w:sz="0" w:space="0" w:color="auto"/>
                <w:left w:val="none" w:sz="0" w:space="0" w:color="auto"/>
                <w:bottom w:val="none" w:sz="0" w:space="0" w:color="auto"/>
                <w:right w:val="none" w:sz="0" w:space="0" w:color="auto"/>
              </w:divBdr>
            </w:div>
            <w:div w:id="2133476868">
              <w:marLeft w:val="0"/>
              <w:marRight w:val="0"/>
              <w:marTop w:val="0"/>
              <w:marBottom w:val="0"/>
              <w:divBdr>
                <w:top w:val="none" w:sz="0" w:space="0" w:color="auto"/>
                <w:left w:val="none" w:sz="0" w:space="0" w:color="auto"/>
                <w:bottom w:val="none" w:sz="0" w:space="0" w:color="auto"/>
                <w:right w:val="none" w:sz="0" w:space="0" w:color="auto"/>
              </w:divBdr>
            </w:div>
            <w:div w:id="776949414">
              <w:marLeft w:val="0"/>
              <w:marRight w:val="0"/>
              <w:marTop w:val="0"/>
              <w:marBottom w:val="0"/>
              <w:divBdr>
                <w:top w:val="none" w:sz="0" w:space="0" w:color="auto"/>
                <w:left w:val="none" w:sz="0" w:space="0" w:color="auto"/>
                <w:bottom w:val="none" w:sz="0" w:space="0" w:color="auto"/>
                <w:right w:val="none" w:sz="0" w:space="0" w:color="auto"/>
              </w:divBdr>
            </w:div>
            <w:div w:id="1625429422">
              <w:marLeft w:val="0"/>
              <w:marRight w:val="0"/>
              <w:marTop w:val="0"/>
              <w:marBottom w:val="0"/>
              <w:divBdr>
                <w:top w:val="none" w:sz="0" w:space="0" w:color="auto"/>
                <w:left w:val="none" w:sz="0" w:space="0" w:color="auto"/>
                <w:bottom w:val="none" w:sz="0" w:space="0" w:color="auto"/>
                <w:right w:val="none" w:sz="0" w:space="0" w:color="auto"/>
              </w:divBdr>
            </w:div>
            <w:div w:id="884609976">
              <w:marLeft w:val="0"/>
              <w:marRight w:val="0"/>
              <w:marTop w:val="0"/>
              <w:marBottom w:val="0"/>
              <w:divBdr>
                <w:top w:val="none" w:sz="0" w:space="0" w:color="auto"/>
                <w:left w:val="none" w:sz="0" w:space="0" w:color="auto"/>
                <w:bottom w:val="none" w:sz="0" w:space="0" w:color="auto"/>
                <w:right w:val="none" w:sz="0" w:space="0" w:color="auto"/>
              </w:divBdr>
            </w:div>
            <w:div w:id="292684153">
              <w:marLeft w:val="0"/>
              <w:marRight w:val="0"/>
              <w:marTop w:val="0"/>
              <w:marBottom w:val="0"/>
              <w:divBdr>
                <w:top w:val="none" w:sz="0" w:space="0" w:color="auto"/>
                <w:left w:val="none" w:sz="0" w:space="0" w:color="auto"/>
                <w:bottom w:val="none" w:sz="0" w:space="0" w:color="auto"/>
                <w:right w:val="none" w:sz="0" w:space="0" w:color="auto"/>
              </w:divBdr>
            </w:div>
            <w:div w:id="305479945">
              <w:marLeft w:val="0"/>
              <w:marRight w:val="0"/>
              <w:marTop w:val="0"/>
              <w:marBottom w:val="0"/>
              <w:divBdr>
                <w:top w:val="none" w:sz="0" w:space="0" w:color="auto"/>
                <w:left w:val="none" w:sz="0" w:space="0" w:color="auto"/>
                <w:bottom w:val="none" w:sz="0" w:space="0" w:color="auto"/>
                <w:right w:val="none" w:sz="0" w:space="0" w:color="auto"/>
              </w:divBdr>
            </w:div>
            <w:div w:id="292492581">
              <w:marLeft w:val="0"/>
              <w:marRight w:val="0"/>
              <w:marTop w:val="0"/>
              <w:marBottom w:val="0"/>
              <w:divBdr>
                <w:top w:val="none" w:sz="0" w:space="0" w:color="auto"/>
                <w:left w:val="none" w:sz="0" w:space="0" w:color="auto"/>
                <w:bottom w:val="none" w:sz="0" w:space="0" w:color="auto"/>
                <w:right w:val="none" w:sz="0" w:space="0" w:color="auto"/>
              </w:divBdr>
            </w:div>
            <w:div w:id="682972179">
              <w:marLeft w:val="0"/>
              <w:marRight w:val="0"/>
              <w:marTop w:val="0"/>
              <w:marBottom w:val="0"/>
              <w:divBdr>
                <w:top w:val="none" w:sz="0" w:space="0" w:color="auto"/>
                <w:left w:val="none" w:sz="0" w:space="0" w:color="auto"/>
                <w:bottom w:val="none" w:sz="0" w:space="0" w:color="auto"/>
                <w:right w:val="none" w:sz="0" w:space="0" w:color="auto"/>
              </w:divBdr>
            </w:div>
            <w:div w:id="1951277148">
              <w:marLeft w:val="0"/>
              <w:marRight w:val="0"/>
              <w:marTop w:val="0"/>
              <w:marBottom w:val="0"/>
              <w:divBdr>
                <w:top w:val="none" w:sz="0" w:space="0" w:color="auto"/>
                <w:left w:val="none" w:sz="0" w:space="0" w:color="auto"/>
                <w:bottom w:val="none" w:sz="0" w:space="0" w:color="auto"/>
                <w:right w:val="none" w:sz="0" w:space="0" w:color="auto"/>
              </w:divBdr>
            </w:div>
            <w:div w:id="2054647247">
              <w:marLeft w:val="0"/>
              <w:marRight w:val="0"/>
              <w:marTop w:val="0"/>
              <w:marBottom w:val="0"/>
              <w:divBdr>
                <w:top w:val="none" w:sz="0" w:space="0" w:color="auto"/>
                <w:left w:val="none" w:sz="0" w:space="0" w:color="auto"/>
                <w:bottom w:val="none" w:sz="0" w:space="0" w:color="auto"/>
                <w:right w:val="none" w:sz="0" w:space="0" w:color="auto"/>
              </w:divBdr>
            </w:div>
            <w:div w:id="1381635398">
              <w:marLeft w:val="0"/>
              <w:marRight w:val="0"/>
              <w:marTop w:val="0"/>
              <w:marBottom w:val="0"/>
              <w:divBdr>
                <w:top w:val="none" w:sz="0" w:space="0" w:color="auto"/>
                <w:left w:val="none" w:sz="0" w:space="0" w:color="auto"/>
                <w:bottom w:val="none" w:sz="0" w:space="0" w:color="auto"/>
                <w:right w:val="none" w:sz="0" w:space="0" w:color="auto"/>
              </w:divBdr>
            </w:div>
            <w:div w:id="674113012">
              <w:marLeft w:val="0"/>
              <w:marRight w:val="0"/>
              <w:marTop w:val="0"/>
              <w:marBottom w:val="0"/>
              <w:divBdr>
                <w:top w:val="none" w:sz="0" w:space="0" w:color="auto"/>
                <w:left w:val="none" w:sz="0" w:space="0" w:color="auto"/>
                <w:bottom w:val="none" w:sz="0" w:space="0" w:color="auto"/>
                <w:right w:val="none" w:sz="0" w:space="0" w:color="auto"/>
              </w:divBdr>
            </w:div>
            <w:div w:id="39132833">
              <w:marLeft w:val="0"/>
              <w:marRight w:val="0"/>
              <w:marTop w:val="0"/>
              <w:marBottom w:val="0"/>
              <w:divBdr>
                <w:top w:val="none" w:sz="0" w:space="0" w:color="auto"/>
                <w:left w:val="none" w:sz="0" w:space="0" w:color="auto"/>
                <w:bottom w:val="none" w:sz="0" w:space="0" w:color="auto"/>
                <w:right w:val="none" w:sz="0" w:space="0" w:color="auto"/>
              </w:divBdr>
            </w:div>
            <w:div w:id="197745371">
              <w:marLeft w:val="0"/>
              <w:marRight w:val="0"/>
              <w:marTop w:val="0"/>
              <w:marBottom w:val="0"/>
              <w:divBdr>
                <w:top w:val="none" w:sz="0" w:space="0" w:color="auto"/>
                <w:left w:val="none" w:sz="0" w:space="0" w:color="auto"/>
                <w:bottom w:val="none" w:sz="0" w:space="0" w:color="auto"/>
                <w:right w:val="none" w:sz="0" w:space="0" w:color="auto"/>
              </w:divBdr>
            </w:div>
            <w:div w:id="755247256">
              <w:marLeft w:val="0"/>
              <w:marRight w:val="0"/>
              <w:marTop w:val="0"/>
              <w:marBottom w:val="0"/>
              <w:divBdr>
                <w:top w:val="none" w:sz="0" w:space="0" w:color="auto"/>
                <w:left w:val="none" w:sz="0" w:space="0" w:color="auto"/>
                <w:bottom w:val="none" w:sz="0" w:space="0" w:color="auto"/>
                <w:right w:val="none" w:sz="0" w:space="0" w:color="auto"/>
              </w:divBdr>
            </w:div>
            <w:div w:id="1733505869">
              <w:marLeft w:val="0"/>
              <w:marRight w:val="0"/>
              <w:marTop w:val="0"/>
              <w:marBottom w:val="0"/>
              <w:divBdr>
                <w:top w:val="none" w:sz="0" w:space="0" w:color="auto"/>
                <w:left w:val="none" w:sz="0" w:space="0" w:color="auto"/>
                <w:bottom w:val="none" w:sz="0" w:space="0" w:color="auto"/>
                <w:right w:val="none" w:sz="0" w:space="0" w:color="auto"/>
              </w:divBdr>
            </w:div>
            <w:div w:id="747921030">
              <w:marLeft w:val="0"/>
              <w:marRight w:val="0"/>
              <w:marTop w:val="0"/>
              <w:marBottom w:val="0"/>
              <w:divBdr>
                <w:top w:val="none" w:sz="0" w:space="0" w:color="auto"/>
                <w:left w:val="none" w:sz="0" w:space="0" w:color="auto"/>
                <w:bottom w:val="none" w:sz="0" w:space="0" w:color="auto"/>
                <w:right w:val="none" w:sz="0" w:space="0" w:color="auto"/>
              </w:divBdr>
            </w:div>
            <w:div w:id="1351373768">
              <w:marLeft w:val="0"/>
              <w:marRight w:val="0"/>
              <w:marTop w:val="0"/>
              <w:marBottom w:val="0"/>
              <w:divBdr>
                <w:top w:val="none" w:sz="0" w:space="0" w:color="auto"/>
                <w:left w:val="none" w:sz="0" w:space="0" w:color="auto"/>
                <w:bottom w:val="none" w:sz="0" w:space="0" w:color="auto"/>
                <w:right w:val="none" w:sz="0" w:space="0" w:color="auto"/>
              </w:divBdr>
            </w:div>
            <w:div w:id="1110317060">
              <w:marLeft w:val="0"/>
              <w:marRight w:val="0"/>
              <w:marTop w:val="0"/>
              <w:marBottom w:val="0"/>
              <w:divBdr>
                <w:top w:val="none" w:sz="0" w:space="0" w:color="auto"/>
                <w:left w:val="none" w:sz="0" w:space="0" w:color="auto"/>
                <w:bottom w:val="none" w:sz="0" w:space="0" w:color="auto"/>
                <w:right w:val="none" w:sz="0" w:space="0" w:color="auto"/>
              </w:divBdr>
            </w:div>
            <w:div w:id="1448817109">
              <w:marLeft w:val="0"/>
              <w:marRight w:val="0"/>
              <w:marTop w:val="0"/>
              <w:marBottom w:val="0"/>
              <w:divBdr>
                <w:top w:val="none" w:sz="0" w:space="0" w:color="auto"/>
                <w:left w:val="none" w:sz="0" w:space="0" w:color="auto"/>
                <w:bottom w:val="none" w:sz="0" w:space="0" w:color="auto"/>
                <w:right w:val="none" w:sz="0" w:space="0" w:color="auto"/>
              </w:divBdr>
            </w:div>
            <w:div w:id="1618020445">
              <w:marLeft w:val="0"/>
              <w:marRight w:val="0"/>
              <w:marTop w:val="0"/>
              <w:marBottom w:val="0"/>
              <w:divBdr>
                <w:top w:val="none" w:sz="0" w:space="0" w:color="auto"/>
                <w:left w:val="none" w:sz="0" w:space="0" w:color="auto"/>
                <w:bottom w:val="none" w:sz="0" w:space="0" w:color="auto"/>
                <w:right w:val="none" w:sz="0" w:space="0" w:color="auto"/>
              </w:divBdr>
            </w:div>
            <w:div w:id="1579709596">
              <w:marLeft w:val="0"/>
              <w:marRight w:val="0"/>
              <w:marTop w:val="0"/>
              <w:marBottom w:val="0"/>
              <w:divBdr>
                <w:top w:val="none" w:sz="0" w:space="0" w:color="auto"/>
                <w:left w:val="none" w:sz="0" w:space="0" w:color="auto"/>
                <w:bottom w:val="none" w:sz="0" w:space="0" w:color="auto"/>
                <w:right w:val="none" w:sz="0" w:space="0" w:color="auto"/>
              </w:divBdr>
            </w:div>
            <w:div w:id="1109004231">
              <w:marLeft w:val="0"/>
              <w:marRight w:val="0"/>
              <w:marTop w:val="0"/>
              <w:marBottom w:val="0"/>
              <w:divBdr>
                <w:top w:val="none" w:sz="0" w:space="0" w:color="auto"/>
                <w:left w:val="none" w:sz="0" w:space="0" w:color="auto"/>
                <w:bottom w:val="none" w:sz="0" w:space="0" w:color="auto"/>
                <w:right w:val="none" w:sz="0" w:space="0" w:color="auto"/>
              </w:divBdr>
            </w:div>
            <w:div w:id="1082801118">
              <w:marLeft w:val="0"/>
              <w:marRight w:val="0"/>
              <w:marTop w:val="0"/>
              <w:marBottom w:val="0"/>
              <w:divBdr>
                <w:top w:val="none" w:sz="0" w:space="0" w:color="auto"/>
                <w:left w:val="none" w:sz="0" w:space="0" w:color="auto"/>
                <w:bottom w:val="none" w:sz="0" w:space="0" w:color="auto"/>
                <w:right w:val="none" w:sz="0" w:space="0" w:color="auto"/>
              </w:divBdr>
            </w:div>
            <w:div w:id="1005937721">
              <w:marLeft w:val="0"/>
              <w:marRight w:val="0"/>
              <w:marTop w:val="0"/>
              <w:marBottom w:val="0"/>
              <w:divBdr>
                <w:top w:val="none" w:sz="0" w:space="0" w:color="auto"/>
                <w:left w:val="none" w:sz="0" w:space="0" w:color="auto"/>
                <w:bottom w:val="none" w:sz="0" w:space="0" w:color="auto"/>
                <w:right w:val="none" w:sz="0" w:space="0" w:color="auto"/>
              </w:divBdr>
            </w:div>
            <w:div w:id="44061228">
              <w:marLeft w:val="0"/>
              <w:marRight w:val="0"/>
              <w:marTop w:val="0"/>
              <w:marBottom w:val="0"/>
              <w:divBdr>
                <w:top w:val="none" w:sz="0" w:space="0" w:color="auto"/>
                <w:left w:val="none" w:sz="0" w:space="0" w:color="auto"/>
                <w:bottom w:val="none" w:sz="0" w:space="0" w:color="auto"/>
                <w:right w:val="none" w:sz="0" w:space="0" w:color="auto"/>
              </w:divBdr>
            </w:div>
            <w:div w:id="10570100">
              <w:marLeft w:val="0"/>
              <w:marRight w:val="0"/>
              <w:marTop w:val="0"/>
              <w:marBottom w:val="0"/>
              <w:divBdr>
                <w:top w:val="none" w:sz="0" w:space="0" w:color="auto"/>
                <w:left w:val="none" w:sz="0" w:space="0" w:color="auto"/>
                <w:bottom w:val="none" w:sz="0" w:space="0" w:color="auto"/>
                <w:right w:val="none" w:sz="0" w:space="0" w:color="auto"/>
              </w:divBdr>
            </w:div>
            <w:div w:id="381713961">
              <w:marLeft w:val="0"/>
              <w:marRight w:val="0"/>
              <w:marTop w:val="0"/>
              <w:marBottom w:val="0"/>
              <w:divBdr>
                <w:top w:val="none" w:sz="0" w:space="0" w:color="auto"/>
                <w:left w:val="none" w:sz="0" w:space="0" w:color="auto"/>
                <w:bottom w:val="none" w:sz="0" w:space="0" w:color="auto"/>
                <w:right w:val="none" w:sz="0" w:space="0" w:color="auto"/>
              </w:divBdr>
            </w:div>
            <w:div w:id="475150777">
              <w:marLeft w:val="0"/>
              <w:marRight w:val="0"/>
              <w:marTop w:val="0"/>
              <w:marBottom w:val="0"/>
              <w:divBdr>
                <w:top w:val="none" w:sz="0" w:space="0" w:color="auto"/>
                <w:left w:val="none" w:sz="0" w:space="0" w:color="auto"/>
                <w:bottom w:val="none" w:sz="0" w:space="0" w:color="auto"/>
                <w:right w:val="none" w:sz="0" w:space="0" w:color="auto"/>
              </w:divBdr>
            </w:div>
            <w:div w:id="2075812203">
              <w:marLeft w:val="0"/>
              <w:marRight w:val="0"/>
              <w:marTop w:val="0"/>
              <w:marBottom w:val="0"/>
              <w:divBdr>
                <w:top w:val="none" w:sz="0" w:space="0" w:color="auto"/>
                <w:left w:val="none" w:sz="0" w:space="0" w:color="auto"/>
                <w:bottom w:val="none" w:sz="0" w:space="0" w:color="auto"/>
                <w:right w:val="none" w:sz="0" w:space="0" w:color="auto"/>
              </w:divBdr>
            </w:div>
            <w:div w:id="1674456803">
              <w:marLeft w:val="0"/>
              <w:marRight w:val="0"/>
              <w:marTop w:val="0"/>
              <w:marBottom w:val="0"/>
              <w:divBdr>
                <w:top w:val="none" w:sz="0" w:space="0" w:color="auto"/>
                <w:left w:val="none" w:sz="0" w:space="0" w:color="auto"/>
                <w:bottom w:val="none" w:sz="0" w:space="0" w:color="auto"/>
                <w:right w:val="none" w:sz="0" w:space="0" w:color="auto"/>
              </w:divBdr>
            </w:div>
            <w:div w:id="1298803334">
              <w:marLeft w:val="0"/>
              <w:marRight w:val="0"/>
              <w:marTop w:val="0"/>
              <w:marBottom w:val="0"/>
              <w:divBdr>
                <w:top w:val="none" w:sz="0" w:space="0" w:color="auto"/>
                <w:left w:val="none" w:sz="0" w:space="0" w:color="auto"/>
                <w:bottom w:val="none" w:sz="0" w:space="0" w:color="auto"/>
                <w:right w:val="none" w:sz="0" w:space="0" w:color="auto"/>
              </w:divBdr>
            </w:div>
            <w:div w:id="1579293379">
              <w:marLeft w:val="0"/>
              <w:marRight w:val="0"/>
              <w:marTop w:val="0"/>
              <w:marBottom w:val="0"/>
              <w:divBdr>
                <w:top w:val="none" w:sz="0" w:space="0" w:color="auto"/>
                <w:left w:val="none" w:sz="0" w:space="0" w:color="auto"/>
                <w:bottom w:val="none" w:sz="0" w:space="0" w:color="auto"/>
                <w:right w:val="none" w:sz="0" w:space="0" w:color="auto"/>
              </w:divBdr>
            </w:div>
            <w:div w:id="684013994">
              <w:marLeft w:val="0"/>
              <w:marRight w:val="0"/>
              <w:marTop w:val="0"/>
              <w:marBottom w:val="0"/>
              <w:divBdr>
                <w:top w:val="none" w:sz="0" w:space="0" w:color="auto"/>
                <w:left w:val="none" w:sz="0" w:space="0" w:color="auto"/>
                <w:bottom w:val="none" w:sz="0" w:space="0" w:color="auto"/>
                <w:right w:val="none" w:sz="0" w:space="0" w:color="auto"/>
              </w:divBdr>
            </w:div>
            <w:div w:id="1329014999">
              <w:marLeft w:val="0"/>
              <w:marRight w:val="0"/>
              <w:marTop w:val="0"/>
              <w:marBottom w:val="0"/>
              <w:divBdr>
                <w:top w:val="none" w:sz="0" w:space="0" w:color="auto"/>
                <w:left w:val="none" w:sz="0" w:space="0" w:color="auto"/>
                <w:bottom w:val="none" w:sz="0" w:space="0" w:color="auto"/>
                <w:right w:val="none" w:sz="0" w:space="0" w:color="auto"/>
              </w:divBdr>
            </w:div>
            <w:div w:id="1715423945">
              <w:marLeft w:val="0"/>
              <w:marRight w:val="0"/>
              <w:marTop w:val="0"/>
              <w:marBottom w:val="0"/>
              <w:divBdr>
                <w:top w:val="none" w:sz="0" w:space="0" w:color="auto"/>
                <w:left w:val="none" w:sz="0" w:space="0" w:color="auto"/>
                <w:bottom w:val="none" w:sz="0" w:space="0" w:color="auto"/>
                <w:right w:val="none" w:sz="0" w:space="0" w:color="auto"/>
              </w:divBdr>
            </w:div>
            <w:div w:id="351535708">
              <w:marLeft w:val="0"/>
              <w:marRight w:val="0"/>
              <w:marTop w:val="0"/>
              <w:marBottom w:val="0"/>
              <w:divBdr>
                <w:top w:val="none" w:sz="0" w:space="0" w:color="auto"/>
                <w:left w:val="none" w:sz="0" w:space="0" w:color="auto"/>
                <w:bottom w:val="none" w:sz="0" w:space="0" w:color="auto"/>
                <w:right w:val="none" w:sz="0" w:space="0" w:color="auto"/>
              </w:divBdr>
            </w:div>
            <w:div w:id="373845930">
              <w:marLeft w:val="0"/>
              <w:marRight w:val="0"/>
              <w:marTop w:val="0"/>
              <w:marBottom w:val="0"/>
              <w:divBdr>
                <w:top w:val="none" w:sz="0" w:space="0" w:color="auto"/>
                <w:left w:val="none" w:sz="0" w:space="0" w:color="auto"/>
                <w:bottom w:val="none" w:sz="0" w:space="0" w:color="auto"/>
                <w:right w:val="none" w:sz="0" w:space="0" w:color="auto"/>
              </w:divBdr>
            </w:div>
            <w:div w:id="2040544532">
              <w:marLeft w:val="0"/>
              <w:marRight w:val="0"/>
              <w:marTop w:val="0"/>
              <w:marBottom w:val="0"/>
              <w:divBdr>
                <w:top w:val="none" w:sz="0" w:space="0" w:color="auto"/>
                <w:left w:val="none" w:sz="0" w:space="0" w:color="auto"/>
                <w:bottom w:val="none" w:sz="0" w:space="0" w:color="auto"/>
                <w:right w:val="none" w:sz="0" w:space="0" w:color="auto"/>
              </w:divBdr>
            </w:div>
            <w:div w:id="1408067961">
              <w:marLeft w:val="0"/>
              <w:marRight w:val="0"/>
              <w:marTop w:val="0"/>
              <w:marBottom w:val="0"/>
              <w:divBdr>
                <w:top w:val="none" w:sz="0" w:space="0" w:color="auto"/>
                <w:left w:val="none" w:sz="0" w:space="0" w:color="auto"/>
                <w:bottom w:val="none" w:sz="0" w:space="0" w:color="auto"/>
                <w:right w:val="none" w:sz="0" w:space="0" w:color="auto"/>
              </w:divBdr>
            </w:div>
            <w:div w:id="1703163570">
              <w:marLeft w:val="0"/>
              <w:marRight w:val="0"/>
              <w:marTop w:val="0"/>
              <w:marBottom w:val="0"/>
              <w:divBdr>
                <w:top w:val="none" w:sz="0" w:space="0" w:color="auto"/>
                <w:left w:val="none" w:sz="0" w:space="0" w:color="auto"/>
                <w:bottom w:val="none" w:sz="0" w:space="0" w:color="auto"/>
                <w:right w:val="none" w:sz="0" w:space="0" w:color="auto"/>
              </w:divBdr>
            </w:div>
            <w:div w:id="1615214713">
              <w:marLeft w:val="0"/>
              <w:marRight w:val="0"/>
              <w:marTop w:val="0"/>
              <w:marBottom w:val="0"/>
              <w:divBdr>
                <w:top w:val="none" w:sz="0" w:space="0" w:color="auto"/>
                <w:left w:val="none" w:sz="0" w:space="0" w:color="auto"/>
                <w:bottom w:val="none" w:sz="0" w:space="0" w:color="auto"/>
                <w:right w:val="none" w:sz="0" w:space="0" w:color="auto"/>
              </w:divBdr>
            </w:div>
            <w:div w:id="59864827">
              <w:marLeft w:val="0"/>
              <w:marRight w:val="0"/>
              <w:marTop w:val="0"/>
              <w:marBottom w:val="0"/>
              <w:divBdr>
                <w:top w:val="none" w:sz="0" w:space="0" w:color="auto"/>
                <w:left w:val="none" w:sz="0" w:space="0" w:color="auto"/>
                <w:bottom w:val="none" w:sz="0" w:space="0" w:color="auto"/>
                <w:right w:val="none" w:sz="0" w:space="0" w:color="auto"/>
              </w:divBdr>
            </w:div>
            <w:div w:id="354117269">
              <w:marLeft w:val="0"/>
              <w:marRight w:val="0"/>
              <w:marTop w:val="0"/>
              <w:marBottom w:val="0"/>
              <w:divBdr>
                <w:top w:val="none" w:sz="0" w:space="0" w:color="auto"/>
                <w:left w:val="none" w:sz="0" w:space="0" w:color="auto"/>
                <w:bottom w:val="none" w:sz="0" w:space="0" w:color="auto"/>
                <w:right w:val="none" w:sz="0" w:space="0" w:color="auto"/>
              </w:divBdr>
            </w:div>
            <w:div w:id="2128154493">
              <w:marLeft w:val="0"/>
              <w:marRight w:val="0"/>
              <w:marTop w:val="0"/>
              <w:marBottom w:val="0"/>
              <w:divBdr>
                <w:top w:val="none" w:sz="0" w:space="0" w:color="auto"/>
                <w:left w:val="none" w:sz="0" w:space="0" w:color="auto"/>
                <w:bottom w:val="none" w:sz="0" w:space="0" w:color="auto"/>
                <w:right w:val="none" w:sz="0" w:space="0" w:color="auto"/>
              </w:divBdr>
            </w:div>
            <w:div w:id="1146170553">
              <w:marLeft w:val="0"/>
              <w:marRight w:val="0"/>
              <w:marTop w:val="0"/>
              <w:marBottom w:val="0"/>
              <w:divBdr>
                <w:top w:val="none" w:sz="0" w:space="0" w:color="auto"/>
                <w:left w:val="none" w:sz="0" w:space="0" w:color="auto"/>
                <w:bottom w:val="none" w:sz="0" w:space="0" w:color="auto"/>
                <w:right w:val="none" w:sz="0" w:space="0" w:color="auto"/>
              </w:divBdr>
            </w:div>
            <w:div w:id="1268076547">
              <w:marLeft w:val="0"/>
              <w:marRight w:val="0"/>
              <w:marTop w:val="0"/>
              <w:marBottom w:val="0"/>
              <w:divBdr>
                <w:top w:val="none" w:sz="0" w:space="0" w:color="auto"/>
                <w:left w:val="none" w:sz="0" w:space="0" w:color="auto"/>
                <w:bottom w:val="none" w:sz="0" w:space="0" w:color="auto"/>
                <w:right w:val="none" w:sz="0" w:space="0" w:color="auto"/>
              </w:divBdr>
            </w:div>
            <w:div w:id="896356878">
              <w:marLeft w:val="0"/>
              <w:marRight w:val="0"/>
              <w:marTop w:val="0"/>
              <w:marBottom w:val="0"/>
              <w:divBdr>
                <w:top w:val="none" w:sz="0" w:space="0" w:color="auto"/>
                <w:left w:val="none" w:sz="0" w:space="0" w:color="auto"/>
                <w:bottom w:val="none" w:sz="0" w:space="0" w:color="auto"/>
                <w:right w:val="none" w:sz="0" w:space="0" w:color="auto"/>
              </w:divBdr>
            </w:div>
            <w:div w:id="1953240895">
              <w:marLeft w:val="0"/>
              <w:marRight w:val="0"/>
              <w:marTop w:val="0"/>
              <w:marBottom w:val="0"/>
              <w:divBdr>
                <w:top w:val="none" w:sz="0" w:space="0" w:color="auto"/>
                <w:left w:val="none" w:sz="0" w:space="0" w:color="auto"/>
                <w:bottom w:val="none" w:sz="0" w:space="0" w:color="auto"/>
                <w:right w:val="none" w:sz="0" w:space="0" w:color="auto"/>
              </w:divBdr>
            </w:div>
            <w:div w:id="1289622440">
              <w:marLeft w:val="0"/>
              <w:marRight w:val="0"/>
              <w:marTop w:val="0"/>
              <w:marBottom w:val="0"/>
              <w:divBdr>
                <w:top w:val="none" w:sz="0" w:space="0" w:color="auto"/>
                <w:left w:val="none" w:sz="0" w:space="0" w:color="auto"/>
                <w:bottom w:val="none" w:sz="0" w:space="0" w:color="auto"/>
                <w:right w:val="none" w:sz="0" w:space="0" w:color="auto"/>
              </w:divBdr>
            </w:div>
            <w:div w:id="357313998">
              <w:marLeft w:val="0"/>
              <w:marRight w:val="0"/>
              <w:marTop w:val="0"/>
              <w:marBottom w:val="0"/>
              <w:divBdr>
                <w:top w:val="none" w:sz="0" w:space="0" w:color="auto"/>
                <w:left w:val="none" w:sz="0" w:space="0" w:color="auto"/>
                <w:bottom w:val="none" w:sz="0" w:space="0" w:color="auto"/>
                <w:right w:val="none" w:sz="0" w:space="0" w:color="auto"/>
              </w:divBdr>
            </w:div>
            <w:div w:id="1082684775">
              <w:marLeft w:val="0"/>
              <w:marRight w:val="0"/>
              <w:marTop w:val="0"/>
              <w:marBottom w:val="0"/>
              <w:divBdr>
                <w:top w:val="none" w:sz="0" w:space="0" w:color="auto"/>
                <w:left w:val="none" w:sz="0" w:space="0" w:color="auto"/>
                <w:bottom w:val="none" w:sz="0" w:space="0" w:color="auto"/>
                <w:right w:val="none" w:sz="0" w:space="0" w:color="auto"/>
              </w:divBdr>
            </w:div>
            <w:div w:id="515968065">
              <w:marLeft w:val="0"/>
              <w:marRight w:val="0"/>
              <w:marTop w:val="0"/>
              <w:marBottom w:val="0"/>
              <w:divBdr>
                <w:top w:val="none" w:sz="0" w:space="0" w:color="auto"/>
                <w:left w:val="none" w:sz="0" w:space="0" w:color="auto"/>
                <w:bottom w:val="none" w:sz="0" w:space="0" w:color="auto"/>
                <w:right w:val="none" w:sz="0" w:space="0" w:color="auto"/>
              </w:divBdr>
            </w:div>
            <w:div w:id="706879777">
              <w:marLeft w:val="0"/>
              <w:marRight w:val="0"/>
              <w:marTop w:val="0"/>
              <w:marBottom w:val="0"/>
              <w:divBdr>
                <w:top w:val="none" w:sz="0" w:space="0" w:color="auto"/>
                <w:left w:val="none" w:sz="0" w:space="0" w:color="auto"/>
                <w:bottom w:val="none" w:sz="0" w:space="0" w:color="auto"/>
                <w:right w:val="none" w:sz="0" w:space="0" w:color="auto"/>
              </w:divBdr>
            </w:div>
            <w:div w:id="42289533">
              <w:marLeft w:val="0"/>
              <w:marRight w:val="0"/>
              <w:marTop w:val="0"/>
              <w:marBottom w:val="0"/>
              <w:divBdr>
                <w:top w:val="none" w:sz="0" w:space="0" w:color="auto"/>
                <w:left w:val="none" w:sz="0" w:space="0" w:color="auto"/>
                <w:bottom w:val="none" w:sz="0" w:space="0" w:color="auto"/>
                <w:right w:val="none" w:sz="0" w:space="0" w:color="auto"/>
              </w:divBdr>
            </w:div>
            <w:div w:id="1858353046">
              <w:marLeft w:val="0"/>
              <w:marRight w:val="0"/>
              <w:marTop w:val="0"/>
              <w:marBottom w:val="0"/>
              <w:divBdr>
                <w:top w:val="none" w:sz="0" w:space="0" w:color="auto"/>
                <w:left w:val="none" w:sz="0" w:space="0" w:color="auto"/>
                <w:bottom w:val="none" w:sz="0" w:space="0" w:color="auto"/>
                <w:right w:val="none" w:sz="0" w:space="0" w:color="auto"/>
              </w:divBdr>
            </w:div>
            <w:div w:id="277295894">
              <w:marLeft w:val="0"/>
              <w:marRight w:val="0"/>
              <w:marTop w:val="0"/>
              <w:marBottom w:val="0"/>
              <w:divBdr>
                <w:top w:val="none" w:sz="0" w:space="0" w:color="auto"/>
                <w:left w:val="none" w:sz="0" w:space="0" w:color="auto"/>
                <w:bottom w:val="none" w:sz="0" w:space="0" w:color="auto"/>
                <w:right w:val="none" w:sz="0" w:space="0" w:color="auto"/>
              </w:divBdr>
            </w:div>
            <w:div w:id="1802578457">
              <w:marLeft w:val="0"/>
              <w:marRight w:val="0"/>
              <w:marTop w:val="0"/>
              <w:marBottom w:val="0"/>
              <w:divBdr>
                <w:top w:val="none" w:sz="0" w:space="0" w:color="auto"/>
                <w:left w:val="none" w:sz="0" w:space="0" w:color="auto"/>
                <w:bottom w:val="none" w:sz="0" w:space="0" w:color="auto"/>
                <w:right w:val="none" w:sz="0" w:space="0" w:color="auto"/>
              </w:divBdr>
            </w:div>
            <w:div w:id="440800132">
              <w:marLeft w:val="0"/>
              <w:marRight w:val="0"/>
              <w:marTop w:val="0"/>
              <w:marBottom w:val="0"/>
              <w:divBdr>
                <w:top w:val="none" w:sz="0" w:space="0" w:color="auto"/>
                <w:left w:val="none" w:sz="0" w:space="0" w:color="auto"/>
                <w:bottom w:val="none" w:sz="0" w:space="0" w:color="auto"/>
                <w:right w:val="none" w:sz="0" w:space="0" w:color="auto"/>
              </w:divBdr>
            </w:div>
            <w:div w:id="778332739">
              <w:marLeft w:val="0"/>
              <w:marRight w:val="0"/>
              <w:marTop w:val="0"/>
              <w:marBottom w:val="0"/>
              <w:divBdr>
                <w:top w:val="none" w:sz="0" w:space="0" w:color="auto"/>
                <w:left w:val="none" w:sz="0" w:space="0" w:color="auto"/>
                <w:bottom w:val="none" w:sz="0" w:space="0" w:color="auto"/>
                <w:right w:val="none" w:sz="0" w:space="0" w:color="auto"/>
              </w:divBdr>
            </w:div>
            <w:div w:id="1062564014">
              <w:marLeft w:val="0"/>
              <w:marRight w:val="0"/>
              <w:marTop w:val="0"/>
              <w:marBottom w:val="0"/>
              <w:divBdr>
                <w:top w:val="none" w:sz="0" w:space="0" w:color="auto"/>
                <w:left w:val="none" w:sz="0" w:space="0" w:color="auto"/>
                <w:bottom w:val="none" w:sz="0" w:space="0" w:color="auto"/>
                <w:right w:val="none" w:sz="0" w:space="0" w:color="auto"/>
              </w:divBdr>
            </w:div>
            <w:div w:id="1947734940">
              <w:marLeft w:val="0"/>
              <w:marRight w:val="0"/>
              <w:marTop w:val="0"/>
              <w:marBottom w:val="0"/>
              <w:divBdr>
                <w:top w:val="none" w:sz="0" w:space="0" w:color="auto"/>
                <w:left w:val="none" w:sz="0" w:space="0" w:color="auto"/>
                <w:bottom w:val="none" w:sz="0" w:space="0" w:color="auto"/>
                <w:right w:val="none" w:sz="0" w:space="0" w:color="auto"/>
              </w:divBdr>
            </w:div>
            <w:div w:id="1709719110">
              <w:marLeft w:val="0"/>
              <w:marRight w:val="0"/>
              <w:marTop w:val="0"/>
              <w:marBottom w:val="0"/>
              <w:divBdr>
                <w:top w:val="none" w:sz="0" w:space="0" w:color="auto"/>
                <w:left w:val="none" w:sz="0" w:space="0" w:color="auto"/>
                <w:bottom w:val="none" w:sz="0" w:space="0" w:color="auto"/>
                <w:right w:val="none" w:sz="0" w:space="0" w:color="auto"/>
              </w:divBdr>
            </w:div>
            <w:div w:id="260257915">
              <w:marLeft w:val="0"/>
              <w:marRight w:val="0"/>
              <w:marTop w:val="0"/>
              <w:marBottom w:val="0"/>
              <w:divBdr>
                <w:top w:val="none" w:sz="0" w:space="0" w:color="auto"/>
                <w:left w:val="none" w:sz="0" w:space="0" w:color="auto"/>
                <w:bottom w:val="none" w:sz="0" w:space="0" w:color="auto"/>
                <w:right w:val="none" w:sz="0" w:space="0" w:color="auto"/>
              </w:divBdr>
            </w:div>
            <w:div w:id="1465390858">
              <w:marLeft w:val="0"/>
              <w:marRight w:val="0"/>
              <w:marTop w:val="0"/>
              <w:marBottom w:val="0"/>
              <w:divBdr>
                <w:top w:val="none" w:sz="0" w:space="0" w:color="auto"/>
                <w:left w:val="none" w:sz="0" w:space="0" w:color="auto"/>
                <w:bottom w:val="none" w:sz="0" w:space="0" w:color="auto"/>
                <w:right w:val="none" w:sz="0" w:space="0" w:color="auto"/>
              </w:divBdr>
            </w:div>
            <w:div w:id="1848862669">
              <w:marLeft w:val="0"/>
              <w:marRight w:val="0"/>
              <w:marTop w:val="0"/>
              <w:marBottom w:val="0"/>
              <w:divBdr>
                <w:top w:val="none" w:sz="0" w:space="0" w:color="auto"/>
                <w:left w:val="none" w:sz="0" w:space="0" w:color="auto"/>
                <w:bottom w:val="none" w:sz="0" w:space="0" w:color="auto"/>
                <w:right w:val="none" w:sz="0" w:space="0" w:color="auto"/>
              </w:divBdr>
            </w:div>
            <w:div w:id="1280801280">
              <w:marLeft w:val="0"/>
              <w:marRight w:val="0"/>
              <w:marTop w:val="0"/>
              <w:marBottom w:val="0"/>
              <w:divBdr>
                <w:top w:val="none" w:sz="0" w:space="0" w:color="auto"/>
                <w:left w:val="none" w:sz="0" w:space="0" w:color="auto"/>
                <w:bottom w:val="none" w:sz="0" w:space="0" w:color="auto"/>
                <w:right w:val="none" w:sz="0" w:space="0" w:color="auto"/>
              </w:divBdr>
            </w:div>
            <w:div w:id="124474110">
              <w:marLeft w:val="0"/>
              <w:marRight w:val="0"/>
              <w:marTop w:val="0"/>
              <w:marBottom w:val="0"/>
              <w:divBdr>
                <w:top w:val="none" w:sz="0" w:space="0" w:color="auto"/>
                <w:left w:val="none" w:sz="0" w:space="0" w:color="auto"/>
                <w:bottom w:val="none" w:sz="0" w:space="0" w:color="auto"/>
                <w:right w:val="none" w:sz="0" w:space="0" w:color="auto"/>
              </w:divBdr>
            </w:div>
            <w:div w:id="1821573525">
              <w:marLeft w:val="0"/>
              <w:marRight w:val="0"/>
              <w:marTop w:val="0"/>
              <w:marBottom w:val="0"/>
              <w:divBdr>
                <w:top w:val="none" w:sz="0" w:space="0" w:color="auto"/>
                <w:left w:val="none" w:sz="0" w:space="0" w:color="auto"/>
                <w:bottom w:val="none" w:sz="0" w:space="0" w:color="auto"/>
                <w:right w:val="none" w:sz="0" w:space="0" w:color="auto"/>
              </w:divBdr>
            </w:div>
            <w:div w:id="1044404593">
              <w:marLeft w:val="0"/>
              <w:marRight w:val="0"/>
              <w:marTop w:val="0"/>
              <w:marBottom w:val="0"/>
              <w:divBdr>
                <w:top w:val="none" w:sz="0" w:space="0" w:color="auto"/>
                <w:left w:val="none" w:sz="0" w:space="0" w:color="auto"/>
                <w:bottom w:val="none" w:sz="0" w:space="0" w:color="auto"/>
                <w:right w:val="none" w:sz="0" w:space="0" w:color="auto"/>
              </w:divBdr>
            </w:div>
            <w:div w:id="1609116492">
              <w:marLeft w:val="0"/>
              <w:marRight w:val="0"/>
              <w:marTop w:val="0"/>
              <w:marBottom w:val="0"/>
              <w:divBdr>
                <w:top w:val="none" w:sz="0" w:space="0" w:color="auto"/>
                <w:left w:val="none" w:sz="0" w:space="0" w:color="auto"/>
                <w:bottom w:val="none" w:sz="0" w:space="0" w:color="auto"/>
                <w:right w:val="none" w:sz="0" w:space="0" w:color="auto"/>
              </w:divBdr>
            </w:div>
            <w:div w:id="111558080">
              <w:marLeft w:val="0"/>
              <w:marRight w:val="0"/>
              <w:marTop w:val="0"/>
              <w:marBottom w:val="0"/>
              <w:divBdr>
                <w:top w:val="none" w:sz="0" w:space="0" w:color="auto"/>
                <w:left w:val="none" w:sz="0" w:space="0" w:color="auto"/>
                <w:bottom w:val="none" w:sz="0" w:space="0" w:color="auto"/>
                <w:right w:val="none" w:sz="0" w:space="0" w:color="auto"/>
              </w:divBdr>
            </w:div>
            <w:div w:id="105663801">
              <w:marLeft w:val="0"/>
              <w:marRight w:val="0"/>
              <w:marTop w:val="0"/>
              <w:marBottom w:val="0"/>
              <w:divBdr>
                <w:top w:val="none" w:sz="0" w:space="0" w:color="auto"/>
                <w:left w:val="none" w:sz="0" w:space="0" w:color="auto"/>
                <w:bottom w:val="none" w:sz="0" w:space="0" w:color="auto"/>
                <w:right w:val="none" w:sz="0" w:space="0" w:color="auto"/>
              </w:divBdr>
            </w:div>
            <w:div w:id="831724132">
              <w:marLeft w:val="0"/>
              <w:marRight w:val="0"/>
              <w:marTop w:val="0"/>
              <w:marBottom w:val="0"/>
              <w:divBdr>
                <w:top w:val="none" w:sz="0" w:space="0" w:color="auto"/>
                <w:left w:val="none" w:sz="0" w:space="0" w:color="auto"/>
                <w:bottom w:val="none" w:sz="0" w:space="0" w:color="auto"/>
                <w:right w:val="none" w:sz="0" w:space="0" w:color="auto"/>
              </w:divBdr>
            </w:div>
            <w:div w:id="1942255787">
              <w:marLeft w:val="0"/>
              <w:marRight w:val="0"/>
              <w:marTop w:val="0"/>
              <w:marBottom w:val="0"/>
              <w:divBdr>
                <w:top w:val="none" w:sz="0" w:space="0" w:color="auto"/>
                <w:left w:val="none" w:sz="0" w:space="0" w:color="auto"/>
                <w:bottom w:val="none" w:sz="0" w:space="0" w:color="auto"/>
                <w:right w:val="none" w:sz="0" w:space="0" w:color="auto"/>
              </w:divBdr>
            </w:div>
            <w:div w:id="1830901006">
              <w:marLeft w:val="0"/>
              <w:marRight w:val="0"/>
              <w:marTop w:val="0"/>
              <w:marBottom w:val="0"/>
              <w:divBdr>
                <w:top w:val="none" w:sz="0" w:space="0" w:color="auto"/>
                <w:left w:val="none" w:sz="0" w:space="0" w:color="auto"/>
                <w:bottom w:val="none" w:sz="0" w:space="0" w:color="auto"/>
                <w:right w:val="none" w:sz="0" w:space="0" w:color="auto"/>
              </w:divBdr>
            </w:div>
            <w:div w:id="682165757">
              <w:marLeft w:val="0"/>
              <w:marRight w:val="0"/>
              <w:marTop w:val="0"/>
              <w:marBottom w:val="0"/>
              <w:divBdr>
                <w:top w:val="none" w:sz="0" w:space="0" w:color="auto"/>
                <w:left w:val="none" w:sz="0" w:space="0" w:color="auto"/>
                <w:bottom w:val="none" w:sz="0" w:space="0" w:color="auto"/>
                <w:right w:val="none" w:sz="0" w:space="0" w:color="auto"/>
              </w:divBdr>
            </w:div>
            <w:div w:id="1209805310">
              <w:marLeft w:val="0"/>
              <w:marRight w:val="0"/>
              <w:marTop w:val="0"/>
              <w:marBottom w:val="0"/>
              <w:divBdr>
                <w:top w:val="none" w:sz="0" w:space="0" w:color="auto"/>
                <w:left w:val="none" w:sz="0" w:space="0" w:color="auto"/>
                <w:bottom w:val="none" w:sz="0" w:space="0" w:color="auto"/>
                <w:right w:val="none" w:sz="0" w:space="0" w:color="auto"/>
              </w:divBdr>
            </w:div>
            <w:div w:id="28144959">
              <w:marLeft w:val="0"/>
              <w:marRight w:val="0"/>
              <w:marTop w:val="0"/>
              <w:marBottom w:val="0"/>
              <w:divBdr>
                <w:top w:val="none" w:sz="0" w:space="0" w:color="auto"/>
                <w:left w:val="none" w:sz="0" w:space="0" w:color="auto"/>
                <w:bottom w:val="none" w:sz="0" w:space="0" w:color="auto"/>
                <w:right w:val="none" w:sz="0" w:space="0" w:color="auto"/>
              </w:divBdr>
            </w:div>
            <w:div w:id="287706456">
              <w:marLeft w:val="0"/>
              <w:marRight w:val="0"/>
              <w:marTop w:val="0"/>
              <w:marBottom w:val="0"/>
              <w:divBdr>
                <w:top w:val="none" w:sz="0" w:space="0" w:color="auto"/>
                <w:left w:val="none" w:sz="0" w:space="0" w:color="auto"/>
                <w:bottom w:val="none" w:sz="0" w:space="0" w:color="auto"/>
                <w:right w:val="none" w:sz="0" w:space="0" w:color="auto"/>
              </w:divBdr>
            </w:div>
            <w:div w:id="2023706398">
              <w:marLeft w:val="0"/>
              <w:marRight w:val="0"/>
              <w:marTop w:val="0"/>
              <w:marBottom w:val="0"/>
              <w:divBdr>
                <w:top w:val="none" w:sz="0" w:space="0" w:color="auto"/>
                <w:left w:val="none" w:sz="0" w:space="0" w:color="auto"/>
                <w:bottom w:val="none" w:sz="0" w:space="0" w:color="auto"/>
                <w:right w:val="none" w:sz="0" w:space="0" w:color="auto"/>
              </w:divBdr>
            </w:div>
            <w:div w:id="1412628858">
              <w:marLeft w:val="0"/>
              <w:marRight w:val="0"/>
              <w:marTop w:val="0"/>
              <w:marBottom w:val="0"/>
              <w:divBdr>
                <w:top w:val="none" w:sz="0" w:space="0" w:color="auto"/>
                <w:left w:val="none" w:sz="0" w:space="0" w:color="auto"/>
                <w:bottom w:val="none" w:sz="0" w:space="0" w:color="auto"/>
                <w:right w:val="none" w:sz="0" w:space="0" w:color="auto"/>
              </w:divBdr>
            </w:div>
            <w:div w:id="681400202">
              <w:marLeft w:val="0"/>
              <w:marRight w:val="0"/>
              <w:marTop w:val="0"/>
              <w:marBottom w:val="0"/>
              <w:divBdr>
                <w:top w:val="none" w:sz="0" w:space="0" w:color="auto"/>
                <w:left w:val="none" w:sz="0" w:space="0" w:color="auto"/>
                <w:bottom w:val="none" w:sz="0" w:space="0" w:color="auto"/>
                <w:right w:val="none" w:sz="0" w:space="0" w:color="auto"/>
              </w:divBdr>
            </w:div>
            <w:div w:id="1565801019">
              <w:marLeft w:val="0"/>
              <w:marRight w:val="0"/>
              <w:marTop w:val="0"/>
              <w:marBottom w:val="0"/>
              <w:divBdr>
                <w:top w:val="none" w:sz="0" w:space="0" w:color="auto"/>
                <w:left w:val="none" w:sz="0" w:space="0" w:color="auto"/>
                <w:bottom w:val="none" w:sz="0" w:space="0" w:color="auto"/>
                <w:right w:val="none" w:sz="0" w:space="0" w:color="auto"/>
              </w:divBdr>
            </w:div>
            <w:div w:id="2018653925">
              <w:marLeft w:val="0"/>
              <w:marRight w:val="0"/>
              <w:marTop w:val="0"/>
              <w:marBottom w:val="0"/>
              <w:divBdr>
                <w:top w:val="none" w:sz="0" w:space="0" w:color="auto"/>
                <w:left w:val="none" w:sz="0" w:space="0" w:color="auto"/>
                <w:bottom w:val="none" w:sz="0" w:space="0" w:color="auto"/>
                <w:right w:val="none" w:sz="0" w:space="0" w:color="auto"/>
              </w:divBdr>
            </w:div>
            <w:div w:id="1997756786">
              <w:marLeft w:val="0"/>
              <w:marRight w:val="0"/>
              <w:marTop w:val="0"/>
              <w:marBottom w:val="0"/>
              <w:divBdr>
                <w:top w:val="none" w:sz="0" w:space="0" w:color="auto"/>
                <w:left w:val="none" w:sz="0" w:space="0" w:color="auto"/>
                <w:bottom w:val="none" w:sz="0" w:space="0" w:color="auto"/>
                <w:right w:val="none" w:sz="0" w:space="0" w:color="auto"/>
              </w:divBdr>
            </w:div>
            <w:div w:id="516434073">
              <w:marLeft w:val="0"/>
              <w:marRight w:val="0"/>
              <w:marTop w:val="0"/>
              <w:marBottom w:val="0"/>
              <w:divBdr>
                <w:top w:val="none" w:sz="0" w:space="0" w:color="auto"/>
                <w:left w:val="none" w:sz="0" w:space="0" w:color="auto"/>
                <w:bottom w:val="none" w:sz="0" w:space="0" w:color="auto"/>
                <w:right w:val="none" w:sz="0" w:space="0" w:color="auto"/>
              </w:divBdr>
            </w:div>
            <w:div w:id="1993754182">
              <w:marLeft w:val="0"/>
              <w:marRight w:val="0"/>
              <w:marTop w:val="0"/>
              <w:marBottom w:val="0"/>
              <w:divBdr>
                <w:top w:val="none" w:sz="0" w:space="0" w:color="auto"/>
                <w:left w:val="none" w:sz="0" w:space="0" w:color="auto"/>
                <w:bottom w:val="none" w:sz="0" w:space="0" w:color="auto"/>
                <w:right w:val="none" w:sz="0" w:space="0" w:color="auto"/>
              </w:divBdr>
            </w:div>
            <w:div w:id="211582302">
              <w:marLeft w:val="0"/>
              <w:marRight w:val="0"/>
              <w:marTop w:val="0"/>
              <w:marBottom w:val="0"/>
              <w:divBdr>
                <w:top w:val="none" w:sz="0" w:space="0" w:color="auto"/>
                <w:left w:val="none" w:sz="0" w:space="0" w:color="auto"/>
                <w:bottom w:val="none" w:sz="0" w:space="0" w:color="auto"/>
                <w:right w:val="none" w:sz="0" w:space="0" w:color="auto"/>
              </w:divBdr>
            </w:div>
            <w:div w:id="653530715">
              <w:marLeft w:val="0"/>
              <w:marRight w:val="0"/>
              <w:marTop w:val="0"/>
              <w:marBottom w:val="0"/>
              <w:divBdr>
                <w:top w:val="none" w:sz="0" w:space="0" w:color="auto"/>
                <w:left w:val="none" w:sz="0" w:space="0" w:color="auto"/>
                <w:bottom w:val="none" w:sz="0" w:space="0" w:color="auto"/>
                <w:right w:val="none" w:sz="0" w:space="0" w:color="auto"/>
              </w:divBdr>
            </w:div>
            <w:div w:id="492911698">
              <w:marLeft w:val="0"/>
              <w:marRight w:val="0"/>
              <w:marTop w:val="0"/>
              <w:marBottom w:val="0"/>
              <w:divBdr>
                <w:top w:val="none" w:sz="0" w:space="0" w:color="auto"/>
                <w:left w:val="none" w:sz="0" w:space="0" w:color="auto"/>
                <w:bottom w:val="none" w:sz="0" w:space="0" w:color="auto"/>
                <w:right w:val="none" w:sz="0" w:space="0" w:color="auto"/>
              </w:divBdr>
            </w:div>
            <w:div w:id="637075913">
              <w:marLeft w:val="0"/>
              <w:marRight w:val="0"/>
              <w:marTop w:val="0"/>
              <w:marBottom w:val="0"/>
              <w:divBdr>
                <w:top w:val="none" w:sz="0" w:space="0" w:color="auto"/>
                <w:left w:val="none" w:sz="0" w:space="0" w:color="auto"/>
                <w:bottom w:val="none" w:sz="0" w:space="0" w:color="auto"/>
                <w:right w:val="none" w:sz="0" w:space="0" w:color="auto"/>
              </w:divBdr>
            </w:div>
            <w:div w:id="245237629">
              <w:marLeft w:val="0"/>
              <w:marRight w:val="0"/>
              <w:marTop w:val="0"/>
              <w:marBottom w:val="0"/>
              <w:divBdr>
                <w:top w:val="none" w:sz="0" w:space="0" w:color="auto"/>
                <w:left w:val="none" w:sz="0" w:space="0" w:color="auto"/>
                <w:bottom w:val="none" w:sz="0" w:space="0" w:color="auto"/>
                <w:right w:val="none" w:sz="0" w:space="0" w:color="auto"/>
              </w:divBdr>
            </w:div>
            <w:div w:id="1439058774">
              <w:marLeft w:val="0"/>
              <w:marRight w:val="0"/>
              <w:marTop w:val="0"/>
              <w:marBottom w:val="0"/>
              <w:divBdr>
                <w:top w:val="none" w:sz="0" w:space="0" w:color="auto"/>
                <w:left w:val="none" w:sz="0" w:space="0" w:color="auto"/>
                <w:bottom w:val="none" w:sz="0" w:space="0" w:color="auto"/>
                <w:right w:val="none" w:sz="0" w:space="0" w:color="auto"/>
              </w:divBdr>
            </w:div>
            <w:div w:id="1318025959">
              <w:marLeft w:val="0"/>
              <w:marRight w:val="0"/>
              <w:marTop w:val="0"/>
              <w:marBottom w:val="0"/>
              <w:divBdr>
                <w:top w:val="none" w:sz="0" w:space="0" w:color="auto"/>
                <w:left w:val="none" w:sz="0" w:space="0" w:color="auto"/>
                <w:bottom w:val="none" w:sz="0" w:space="0" w:color="auto"/>
                <w:right w:val="none" w:sz="0" w:space="0" w:color="auto"/>
              </w:divBdr>
            </w:div>
            <w:div w:id="478885111">
              <w:marLeft w:val="0"/>
              <w:marRight w:val="0"/>
              <w:marTop w:val="0"/>
              <w:marBottom w:val="0"/>
              <w:divBdr>
                <w:top w:val="none" w:sz="0" w:space="0" w:color="auto"/>
                <w:left w:val="none" w:sz="0" w:space="0" w:color="auto"/>
                <w:bottom w:val="none" w:sz="0" w:space="0" w:color="auto"/>
                <w:right w:val="none" w:sz="0" w:space="0" w:color="auto"/>
              </w:divBdr>
            </w:div>
            <w:div w:id="25184226">
              <w:marLeft w:val="0"/>
              <w:marRight w:val="0"/>
              <w:marTop w:val="0"/>
              <w:marBottom w:val="0"/>
              <w:divBdr>
                <w:top w:val="none" w:sz="0" w:space="0" w:color="auto"/>
                <w:left w:val="none" w:sz="0" w:space="0" w:color="auto"/>
                <w:bottom w:val="none" w:sz="0" w:space="0" w:color="auto"/>
                <w:right w:val="none" w:sz="0" w:space="0" w:color="auto"/>
              </w:divBdr>
            </w:div>
            <w:div w:id="1217165142">
              <w:marLeft w:val="0"/>
              <w:marRight w:val="0"/>
              <w:marTop w:val="0"/>
              <w:marBottom w:val="0"/>
              <w:divBdr>
                <w:top w:val="none" w:sz="0" w:space="0" w:color="auto"/>
                <w:left w:val="none" w:sz="0" w:space="0" w:color="auto"/>
                <w:bottom w:val="none" w:sz="0" w:space="0" w:color="auto"/>
                <w:right w:val="none" w:sz="0" w:space="0" w:color="auto"/>
              </w:divBdr>
            </w:div>
            <w:div w:id="931812816">
              <w:marLeft w:val="0"/>
              <w:marRight w:val="0"/>
              <w:marTop w:val="0"/>
              <w:marBottom w:val="0"/>
              <w:divBdr>
                <w:top w:val="none" w:sz="0" w:space="0" w:color="auto"/>
                <w:left w:val="none" w:sz="0" w:space="0" w:color="auto"/>
                <w:bottom w:val="none" w:sz="0" w:space="0" w:color="auto"/>
                <w:right w:val="none" w:sz="0" w:space="0" w:color="auto"/>
              </w:divBdr>
            </w:div>
            <w:div w:id="1013334964">
              <w:marLeft w:val="0"/>
              <w:marRight w:val="0"/>
              <w:marTop w:val="0"/>
              <w:marBottom w:val="0"/>
              <w:divBdr>
                <w:top w:val="none" w:sz="0" w:space="0" w:color="auto"/>
                <w:left w:val="none" w:sz="0" w:space="0" w:color="auto"/>
                <w:bottom w:val="none" w:sz="0" w:space="0" w:color="auto"/>
                <w:right w:val="none" w:sz="0" w:space="0" w:color="auto"/>
              </w:divBdr>
            </w:div>
            <w:div w:id="1535534462">
              <w:marLeft w:val="0"/>
              <w:marRight w:val="0"/>
              <w:marTop w:val="0"/>
              <w:marBottom w:val="0"/>
              <w:divBdr>
                <w:top w:val="none" w:sz="0" w:space="0" w:color="auto"/>
                <w:left w:val="none" w:sz="0" w:space="0" w:color="auto"/>
                <w:bottom w:val="none" w:sz="0" w:space="0" w:color="auto"/>
                <w:right w:val="none" w:sz="0" w:space="0" w:color="auto"/>
              </w:divBdr>
            </w:div>
            <w:div w:id="720440197">
              <w:marLeft w:val="0"/>
              <w:marRight w:val="0"/>
              <w:marTop w:val="0"/>
              <w:marBottom w:val="0"/>
              <w:divBdr>
                <w:top w:val="none" w:sz="0" w:space="0" w:color="auto"/>
                <w:left w:val="none" w:sz="0" w:space="0" w:color="auto"/>
                <w:bottom w:val="none" w:sz="0" w:space="0" w:color="auto"/>
                <w:right w:val="none" w:sz="0" w:space="0" w:color="auto"/>
              </w:divBdr>
            </w:div>
            <w:div w:id="147600422">
              <w:marLeft w:val="0"/>
              <w:marRight w:val="0"/>
              <w:marTop w:val="0"/>
              <w:marBottom w:val="0"/>
              <w:divBdr>
                <w:top w:val="none" w:sz="0" w:space="0" w:color="auto"/>
                <w:left w:val="none" w:sz="0" w:space="0" w:color="auto"/>
                <w:bottom w:val="none" w:sz="0" w:space="0" w:color="auto"/>
                <w:right w:val="none" w:sz="0" w:space="0" w:color="auto"/>
              </w:divBdr>
            </w:div>
            <w:div w:id="487745323">
              <w:marLeft w:val="0"/>
              <w:marRight w:val="0"/>
              <w:marTop w:val="0"/>
              <w:marBottom w:val="0"/>
              <w:divBdr>
                <w:top w:val="none" w:sz="0" w:space="0" w:color="auto"/>
                <w:left w:val="none" w:sz="0" w:space="0" w:color="auto"/>
                <w:bottom w:val="none" w:sz="0" w:space="0" w:color="auto"/>
                <w:right w:val="none" w:sz="0" w:space="0" w:color="auto"/>
              </w:divBdr>
            </w:div>
            <w:div w:id="1948659722">
              <w:marLeft w:val="0"/>
              <w:marRight w:val="0"/>
              <w:marTop w:val="0"/>
              <w:marBottom w:val="0"/>
              <w:divBdr>
                <w:top w:val="none" w:sz="0" w:space="0" w:color="auto"/>
                <w:left w:val="none" w:sz="0" w:space="0" w:color="auto"/>
                <w:bottom w:val="none" w:sz="0" w:space="0" w:color="auto"/>
                <w:right w:val="none" w:sz="0" w:space="0" w:color="auto"/>
              </w:divBdr>
            </w:div>
            <w:div w:id="335545408">
              <w:marLeft w:val="0"/>
              <w:marRight w:val="0"/>
              <w:marTop w:val="0"/>
              <w:marBottom w:val="0"/>
              <w:divBdr>
                <w:top w:val="none" w:sz="0" w:space="0" w:color="auto"/>
                <w:left w:val="none" w:sz="0" w:space="0" w:color="auto"/>
                <w:bottom w:val="none" w:sz="0" w:space="0" w:color="auto"/>
                <w:right w:val="none" w:sz="0" w:space="0" w:color="auto"/>
              </w:divBdr>
            </w:div>
            <w:div w:id="443379915">
              <w:marLeft w:val="0"/>
              <w:marRight w:val="0"/>
              <w:marTop w:val="0"/>
              <w:marBottom w:val="0"/>
              <w:divBdr>
                <w:top w:val="none" w:sz="0" w:space="0" w:color="auto"/>
                <w:left w:val="none" w:sz="0" w:space="0" w:color="auto"/>
                <w:bottom w:val="none" w:sz="0" w:space="0" w:color="auto"/>
                <w:right w:val="none" w:sz="0" w:space="0" w:color="auto"/>
              </w:divBdr>
            </w:div>
            <w:div w:id="920725168">
              <w:marLeft w:val="0"/>
              <w:marRight w:val="0"/>
              <w:marTop w:val="0"/>
              <w:marBottom w:val="0"/>
              <w:divBdr>
                <w:top w:val="none" w:sz="0" w:space="0" w:color="auto"/>
                <w:left w:val="none" w:sz="0" w:space="0" w:color="auto"/>
                <w:bottom w:val="none" w:sz="0" w:space="0" w:color="auto"/>
                <w:right w:val="none" w:sz="0" w:space="0" w:color="auto"/>
              </w:divBdr>
            </w:div>
            <w:div w:id="1026521529">
              <w:marLeft w:val="0"/>
              <w:marRight w:val="0"/>
              <w:marTop w:val="0"/>
              <w:marBottom w:val="0"/>
              <w:divBdr>
                <w:top w:val="none" w:sz="0" w:space="0" w:color="auto"/>
                <w:left w:val="none" w:sz="0" w:space="0" w:color="auto"/>
                <w:bottom w:val="none" w:sz="0" w:space="0" w:color="auto"/>
                <w:right w:val="none" w:sz="0" w:space="0" w:color="auto"/>
              </w:divBdr>
            </w:div>
            <w:div w:id="1569539913">
              <w:marLeft w:val="0"/>
              <w:marRight w:val="0"/>
              <w:marTop w:val="0"/>
              <w:marBottom w:val="0"/>
              <w:divBdr>
                <w:top w:val="none" w:sz="0" w:space="0" w:color="auto"/>
                <w:left w:val="none" w:sz="0" w:space="0" w:color="auto"/>
                <w:bottom w:val="none" w:sz="0" w:space="0" w:color="auto"/>
                <w:right w:val="none" w:sz="0" w:space="0" w:color="auto"/>
              </w:divBdr>
            </w:div>
            <w:div w:id="1274050421">
              <w:marLeft w:val="0"/>
              <w:marRight w:val="0"/>
              <w:marTop w:val="0"/>
              <w:marBottom w:val="0"/>
              <w:divBdr>
                <w:top w:val="none" w:sz="0" w:space="0" w:color="auto"/>
                <w:left w:val="none" w:sz="0" w:space="0" w:color="auto"/>
                <w:bottom w:val="none" w:sz="0" w:space="0" w:color="auto"/>
                <w:right w:val="none" w:sz="0" w:space="0" w:color="auto"/>
              </w:divBdr>
            </w:div>
            <w:div w:id="1700622909">
              <w:marLeft w:val="0"/>
              <w:marRight w:val="0"/>
              <w:marTop w:val="0"/>
              <w:marBottom w:val="0"/>
              <w:divBdr>
                <w:top w:val="none" w:sz="0" w:space="0" w:color="auto"/>
                <w:left w:val="none" w:sz="0" w:space="0" w:color="auto"/>
                <w:bottom w:val="none" w:sz="0" w:space="0" w:color="auto"/>
                <w:right w:val="none" w:sz="0" w:space="0" w:color="auto"/>
              </w:divBdr>
            </w:div>
            <w:div w:id="1097091825">
              <w:marLeft w:val="0"/>
              <w:marRight w:val="0"/>
              <w:marTop w:val="0"/>
              <w:marBottom w:val="0"/>
              <w:divBdr>
                <w:top w:val="none" w:sz="0" w:space="0" w:color="auto"/>
                <w:left w:val="none" w:sz="0" w:space="0" w:color="auto"/>
                <w:bottom w:val="none" w:sz="0" w:space="0" w:color="auto"/>
                <w:right w:val="none" w:sz="0" w:space="0" w:color="auto"/>
              </w:divBdr>
            </w:div>
            <w:div w:id="647251407">
              <w:marLeft w:val="0"/>
              <w:marRight w:val="0"/>
              <w:marTop w:val="0"/>
              <w:marBottom w:val="0"/>
              <w:divBdr>
                <w:top w:val="none" w:sz="0" w:space="0" w:color="auto"/>
                <w:left w:val="none" w:sz="0" w:space="0" w:color="auto"/>
                <w:bottom w:val="none" w:sz="0" w:space="0" w:color="auto"/>
                <w:right w:val="none" w:sz="0" w:space="0" w:color="auto"/>
              </w:divBdr>
            </w:div>
            <w:div w:id="647396169">
              <w:marLeft w:val="0"/>
              <w:marRight w:val="0"/>
              <w:marTop w:val="0"/>
              <w:marBottom w:val="0"/>
              <w:divBdr>
                <w:top w:val="none" w:sz="0" w:space="0" w:color="auto"/>
                <w:left w:val="none" w:sz="0" w:space="0" w:color="auto"/>
                <w:bottom w:val="none" w:sz="0" w:space="0" w:color="auto"/>
                <w:right w:val="none" w:sz="0" w:space="0" w:color="auto"/>
              </w:divBdr>
            </w:div>
            <w:div w:id="1231579508">
              <w:marLeft w:val="0"/>
              <w:marRight w:val="0"/>
              <w:marTop w:val="0"/>
              <w:marBottom w:val="0"/>
              <w:divBdr>
                <w:top w:val="none" w:sz="0" w:space="0" w:color="auto"/>
                <w:left w:val="none" w:sz="0" w:space="0" w:color="auto"/>
                <w:bottom w:val="none" w:sz="0" w:space="0" w:color="auto"/>
                <w:right w:val="none" w:sz="0" w:space="0" w:color="auto"/>
              </w:divBdr>
            </w:div>
            <w:div w:id="950552904">
              <w:marLeft w:val="0"/>
              <w:marRight w:val="0"/>
              <w:marTop w:val="0"/>
              <w:marBottom w:val="0"/>
              <w:divBdr>
                <w:top w:val="none" w:sz="0" w:space="0" w:color="auto"/>
                <w:left w:val="none" w:sz="0" w:space="0" w:color="auto"/>
                <w:bottom w:val="none" w:sz="0" w:space="0" w:color="auto"/>
                <w:right w:val="none" w:sz="0" w:space="0" w:color="auto"/>
              </w:divBdr>
            </w:div>
            <w:div w:id="1579247154">
              <w:marLeft w:val="0"/>
              <w:marRight w:val="0"/>
              <w:marTop w:val="0"/>
              <w:marBottom w:val="0"/>
              <w:divBdr>
                <w:top w:val="none" w:sz="0" w:space="0" w:color="auto"/>
                <w:left w:val="none" w:sz="0" w:space="0" w:color="auto"/>
                <w:bottom w:val="none" w:sz="0" w:space="0" w:color="auto"/>
                <w:right w:val="none" w:sz="0" w:space="0" w:color="auto"/>
              </w:divBdr>
            </w:div>
            <w:div w:id="634606240">
              <w:marLeft w:val="0"/>
              <w:marRight w:val="0"/>
              <w:marTop w:val="0"/>
              <w:marBottom w:val="0"/>
              <w:divBdr>
                <w:top w:val="none" w:sz="0" w:space="0" w:color="auto"/>
                <w:left w:val="none" w:sz="0" w:space="0" w:color="auto"/>
                <w:bottom w:val="none" w:sz="0" w:space="0" w:color="auto"/>
                <w:right w:val="none" w:sz="0" w:space="0" w:color="auto"/>
              </w:divBdr>
            </w:div>
            <w:div w:id="1529904349">
              <w:marLeft w:val="0"/>
              <w:marRight w:val="0"/>
              <w:marTop w:val="0"/>
              <w:marBottom w:val="0"/>
              <w:divBdr>
                <w:top w:val="none" w:sz="0" w:space="0" w:color="auto"/>
                <w:left w:val="none" w:sz="0" w:space="0" w:color="auto"/>
                <w:bottom w:val="none" w:sz="0" w:space="0" w:color="auto"/>
                <w:right w:val="none" w:sz="0" w:space="0" w:color="auto"/>
              </w:divBdr>
            </w:div>
            <w:div w:id="1631396042">
              <w:marLeft w:val="0"/>
              <w:marRight w:val="0"/>
              <w:marTop w:val="0"/>
              <w:marBottom w:val="0"/>
              <w:divBdr>
                <w:top w:val="none" w:sz="0" w:space="0" w:color="auto"/>
                <w:left w:val="none" w:sz="0" w:space="0" w:color="auto"/>
                <w:bottom w:val="none" w:sz="0" w:space="0" w:color="auto"/>
                <w:right w:val="none" w:sz="0" w:space="0" w:color="auto"/>
              </w:divBdr>
            </w:div>
            <w:div w:id="1709529627">
              <w:marLeft w:val="0"/>
              <w:marRight w:val="0"/>
              <w:marTop w:val="0"/>
              <w:marBottom w:val="0"/>
              <w:divBdr>
                <w:top w:val="none" w:sz="0" w:space="0" w:color="auto"/>
                <w:left w:val="none" w:sz="0" w:space="0" w:color="auto"/>
                <w:bottom w:val="none" w:sz="0" w:space="0" w:color="auto"/>
                <w:right w:val="none" w:sz="0" w:space="0" w:color="auto"/>
              </w:divBdr>
            </w:div>
            <w:div w:id="1434008579">
              <w:marLeft w:val="0"/>
              <w:marRight w:val="0"/>
              <w:marTop w:val="0"/>
              <w:marBottom w:val="0"/>
              <w:divBdr>
                <w:top w:val="none" w:sz="0" w:space="0" w:color="auto"/>
                <w:left w:val="none" w:sz="0" w:space="0" w:color="auto"/>
                <w:bottom w:val="none" w:sz="0" w:space="0" w:color="auto"/>
                <w:right w:val="none" w:sz="0" w:space="0" w:color="auto"/>
              </w:divBdr>
            </w:div>
            <w:div w:id="1561095742">
              <w:marLeft w:val="0"/>
              <w:marRight w:val="0"/>
              <w:marTop w:val="0"/>
              <w:marBottom w:val="0"/>
              <w:divBdr>
                <w:top w:val="none" w:sz="0" w:space="0" w:color="auto"/>
                <w:left w:val="none" w:sz="0" w:space="0" w:color="auto"/>
                <w:bottom w:val="none" w:sz="0" w:space="0" w:color="auto"/>
                <w:right w:val="none" w:sz="0" w:space="0" w:color="auto"/>
              </w:divBdr>
            </w:div>
            <w:div w:id="2061054507">
              <w:marLeft w:val="0"/>
              <w:marRight w:val="0"/>
              <w:marTop w:val="0"/>
              <w:marBottom w:val="0"/>
              <w:divBdr>
                <w:top w:val="none" w:sz="0" w:space="0" w:color="auto"/>
                <w:left w:val="none" w:sz="0" w:space="0" w:color="auto"/>
                <w:bottom w:val="none" w:sz="0" w:space="0" w:color="auto"/>
                <w:right w:val="none" w:sz="0" w:space="0" w:color="auto"/>
              </w:divBdr>
            </w:div>
            <w:div w:id="1095520901">
              <w:marLeft w:val="0"/>
              <w:marRight w:val="0"/>
              <w:marTop w:val="0"/>
              <w:marBottom w:val="0"/>
              <w:divBdr>
                <w:top w:val="none" w:sz="0" w:space="0" w:color="auto"/>
                <w:left w:val="none" w:sz="0" w:space="0" w:color="auto"/>
                <w:bottom w:val="none" w:sz="0" w:space="0" w:color="auto"/>
                <w:right w:val="none" w:sz="0" w:space="0" w:color="auto"/>
              </w:divBdr>
            </w:div>
            <w:div w:id="1358386151">
              <w:marLeft w:val="0"/>
              <w:marRight w:val="0"/>
              <w:marTop w:val="0"/>
              <w:marBottom w:val="0"/>
              <w:divBdr>
                <w:top w:val="none" w:sz="0" w:space="0" w:color="auto"/>
                <w:left w:val="none" w:sz="0" w:space="0" w:color="auto"/>
                <w:bottom w:val="none" w:sz="0" w:space="0" w:color="auto"/>
                <w:right w:val="none" w:sz="0" w:space="0" w:color="auto"/>
              </w:divBdr>
            </w:div>
            <w:div w:id="1404060871">
              <w:marLeft w:val="0"/>
              <w:marRight w:val="0"/>
              <w:marTop w:val="0"/>
              <w:marBottom w:val="0"/>
              <w:divBdr>
                <w:top w:val="none" w:sz="0" w:space="0" w:color="auto"/>
                <w:left w:val="none" w:sz="0" w:space="0" w:color="auto"/>
                <w:bottom w:val="none" w:sz="0" w:space="0" w:color="auto"/>
                <w:right w:val="none" w:sz="0" w:space="0" w:color="auto"/>
              </w:divBdr>
            </w:div>
            <w:div w:id="287199406">
              <w:marLeft w:val="0"/>
              <w:marRight w:val="0"/>
              <w:marTop w:val="0"/>
              <w:marBottom w:val="0"/>
              <w:divBdr>
                <w:top w:val="none" w:sz="0" w:space="0" w:color="auto"/>
                <w:left w:val="none" w:sz="0" w:space="0" w:color="auto"/>
                <w:bottom w:val="none" w:sz="0" w:space="0" w:color="auto"/>
                <w:right w:val="none" w:sz="0" w:space="0" w:color="auto"/>
              </w:divBdr>
            </w:div>
            <w:div w:id="857698048">
              <w:marLeft w:val="0"/>
              <w:marRight w:val="0"/>
              <w:marTop w:val="0"/>
              <w:marBottom w:val="0"/>
              <w:divBdr>
                <w:top w:val="none" w:sz="0" w:space="0" w:color="auto"/>
                <w:left w:val="none" w:sz="0" w:space="0" w:color="auto"/>
                <w:bottom w:val="none" w:sz="0" w:space="0" w:color="auto"/>
                <w:right w:val="none" w:sz="0" w:space="0" w:color="auto"/>
              </w:divBdr>
            </w:div>
            <w:div w:id="256132040">
              <w:marLeft w:val="0"/>
              <w:marRight w:val="0"/>
              <w:marTop w:val="0"/>
              <w:marBottom w:val="0"/>
              <w:divBdr>
                <w:top w:val="none" w:sz="0" w:space="0" w:color="auto"/>
                <w:left w:val="none" w:sz="0" w:space="0" w:color="auto"/>
                <w:bottom w:val="none" w:sz="0" w:space="0" w:color="auto"/>
                <w:right w:val="none" w:sz="0" w:space="0" w:color="auto"/>
              </w:divBdr>
            </w:div>
            <w:div w:id="2111193539">
              <w:marLeft w:val="0"/>
              <w:marRight w:val="0"/>
              <w:marTop w:val="0"/>
              <w:marBottom w:val="0"/>
              <w:divBdr>
                <w:top w:val="none" w:sz="0" w:space="0" w:color="auto"/>
                <w:left w:val="none" w:sz="0" w:space="0" w:color="auto"/>
                <w:bottom w:val="none" w:sz="0" w:space="0" w:color="auto"/>
                <w:right w:val="none" w:sz="0" w:space="0" w:color="auto"/>
              </w:divBdr>
            </w:div>
            <w:div w:id="1772049050">
              <w:marLeft w:val="0"/>
              <w:marRight w:val="0"/>
              <w:marTop w:val="0"/>
              <w:marBottom w:val="0"/>
              <w:divBdr>
                <w:top w:val="none" w:sz="0" w:space="0" w:color="auto"/>
                <w:left w:val="none" w:sz="0" w:space="0" w:color="auto"/>
                <w:bottom w:val="none" w:sz="0" w:space="0" w:color="auto"/>
                <w:right w:val="none" w:sz="0" w:space="0" w:color="auto"/>
              </w:divBdr>
            </w:div>
            <w:div w:id="1943150650">
              <w:marLeft w:val="0"/>
              <w:marRight w:val="0"/>
              <w:marTop w:val="0"/>
              <w:marBottom w:val="0"/>
              <w:divBdr>
                <w:top w:val="none" w:sz="0" w:space="0" w:color="auto"/>
                <w:left w:val="none" w:sz="0" w:space="0" w:color="auto"/>
                <w:bottom w:val="none" w:sz="0" w:space="0" w:color="auto"/>
                <w:right w:val="none" w:sz="0" w:space="0" w:color="auto"/>
              </w:divBdr>
            </w:div>
            <w:div w:id="1918467810">
              <w:marLeft w:val="0"/>
              <w:marRight w:val="0"/>
              <w:marTop w:val="0"/>
              <w:marBottom w:val="0"/>
              <w:divBdr>
                <w:top w:val="none" w:sz="0" w:space="0" w:color="auto"/>
                <w:left w:val="none" w:sz="0" w:space="0" w:color="auto"/>
                <w:bottom w:val="none" w:sz="0" w:space="0" w:color="auto"/>
                <w:right w:val="none" w:sz="0" w:space="0" w:color="auto"/>
              </w:divBdr>
            </w:div>
            <w:div w:id="1239099328">
              <w:marLeft w:val="0"/>
              <w:marRight w:val="0"/>
              <w:marTop w:val="0"/>
              <w:marBottom w:val="0"/>
              <w:divBdr>
                <w:top w:val="none" w:sz="0" w:space="0" w:color="auto"/>
                <w:left w:val="none" w:sz="0" w:space="0" w:color="auto"/>
                <w:bottom w:val="none" w:sz="0" w:space="0" w:color="auto"/>
                <w:right w:val="none" w:sz="0" w:space="0" w:color="auto"/>
              </w:divBdr>
            </w:div>
            <w:div w:id="165873456">
              <w:marLeft w:val="0"/>
              <w:marRight w:val="0"/>
              <w:marTop w:val="0"/>
              <w:marBottom w:val="0"/>
              <w:divBdr>
                <w:top w:val="none" w:sz="0" w:space="0" w:color="auto"/>
                <w:left w:val="none" w:sz="0" w:space="0" w:color="auto"/>
                <w:bottom w:val="none" w:sz="0" w:space="0" w:color="auto"/>
                <w:right w:val="none" w:sz="0" w:space="0" w:color="auto"/>
              </w:divBdr>
            </w:div>
            <w:div w:id="1413504896">
              <w:marLeft w:val="0"/>
              <w:marRight w:val="0"/>
              <w:marTop w:val="0"/>
              <w:marBottom w:val="0"/>
              <w:divBdr>
                <w:top w:val="none" w:sz="0" w:space="0" w:color="auto"/>
                <w:left w:val="none" w:sz="0" w:space="0" w:color="auto"/>
                <w:bottom w:val="none" w:sz="0" w:space="0" w:color="auto"/>
                <w:right w:val="none" w:sz="0" w:space="0" w:color="auto"/>
              </w:divBdr>
            </w:div>
            <w:div w:id="1595943695">
              <w:marLeft w:val="0"/>
              <w:marRight w:val="0"/>
              <w:marTop w:val="0"/>
              <w:marBottom w:val="0"/>
              <w:divBdr>
                <w:top w:val="none" w:sz="0" w:space="0" w:color="auto"/>
                <w:left w:val="none" w:sz="0" w:space="0" w:color="auto"/>
                <w:bottom w:val="none" w:sz="0" w:space="0" w:color="auto"/>
                <w:right w:val="none" w:sz="0" w:space="0" w:color="auto"/>
              </w:divBdr>
            </w:div>
            <w:div w:id="12266897">
              <w:marLeft w:val="0"/>
              <w:marRight w:val="0"/>
              <w:marTop w:val="0"/>
              <w:marBottom w:val="0"/>
              <w:divBdr>
                <w:top w:val="none" w:sz="0" w:space="0" w:color="auto"/>
                <w:left w:val="none" w:sz="0" w:space="0" w:color="auto"/>
                <w:bottom w:val="none" w:sz="0" w:space="0" w:color="auto"/>
                <w:right w:val="none" w:sz="0" w:space="0" w:color="auto"/>
              </w:divBdr>
            </w:div>
            <w:div w:id="529413023">
              <w:marLeft w:val="0"/>
              <w:marRight w:val="0"/>
              <w:marTop w:val="0"/>
              <w:marBottom w:val="0"/>
              <w:divBdr>
                <w:top w:val="none" w:sz="0" w:space="0" w:color="auto"/>
                <w:left w:val="none" w:sz="0" w:space="0" w:color="auto"/>
                <w:bottom w:val="none" w:sz="0" w:space="0" w:color="auto"/>
                <w:right w:val="none" w:sz="0" w:space="0" w:color="auto"/>
              </w:divBdr>
            </w:div>
            <w:div w:id="1924679652">
              <w:marLeft w:val="0"/>
              <w:marRight w:val="0"/>
              <w:marTop w:val="0"/>
              <w:marBottom w:val="0"/>
              <w:divBdr>
                <w:top w:val="none" w:sz="0" w:space="0" w:color="auto"/>
                <w:left w:val="none" w:sz="0" w:space="0" w:color="auto"/>
                <w:bottom w:val="none" w:sz="0" w:space="0" w:color="auto"/>
                <w:right w:val="none" w:sz="0" w:space="0" w:color="auto"/>
              </w:divBdr>
            </w:div>
            <w:div w:id="527254927">
              <w:marLeft w:val="0"/>
              <w:marRight w:val="0"/>
              <w:marTop w:val="0"/>
              <w:marBottom w:val="0"/>
              <w:divBdr>
                <w:top w:val="none" w:sz="0" w:space="0" w:color="auto"/>
                <w:left w:val="none" w:sz="0" w:space="0" w:color="auto"/>
                <w:bottom w:val="none" w:sz="0" w:space="0" w:color="auto"/>
                <w:right w:val="none" w:sz="0" w:space="0" w:color="auto"/>
              </w:divBdr>
            </w:div>
            <w:div w:id="243492956">
              <w:marLeft w:val="0"/>
              <w:marRight w:val="0"/>
              <w:marTop w:val="0"/>
              <w:marBottom w:val="0"/>
              <w:divBdr>
                <w:top w:val="none" w:sz="0" w:space="0" w:color="auto"/>
                <w:left w:val="none" w:sz="0" w:space="0" w:color="auto"/>
                <w:bottom w:val="none" w:sz="0" w:space="0" w:color="auto"/>
                <w:right w:val="none" w:sz="0" w:space="0" w:color="auto"/>
              </w:divBdr>
            </w:div>
            <w:div w:id="770513467">
              <w:marLeft w:val="0"/>
              <w:marRight w:val="0"/>
              <w:marTop w:val="0"/>
              <w:marBottom w:val="0"/>
              <w:divBdr>
                <w:top w:val="none" w:sz="0" w:space="0" w:color="auto"/>
                <w:left w:val="none" w:sz="0" w:space="0" w:color="auto"/>
                <w:bottom w:val="none" w:sz="0" w:space="0" w:color="auto"/>
                <w:right w:val="none" w:sz="0" w:space="0" w:color="auto"/>
              </w:divBdr>
            </w:div>
            <w:div w:id="1691755472">
              <w:marLeft w:val="0"/>
              <w:marRight w:val="0"/>
              <w:marTop w:val="0"/>
              <w:marBottom w:val="0"/>
              <w:divBdr>
                <w:top w:val="none" w:sz="0" w:space="0" w:color="auto"/>
                <w:left w:val="none" w:sz="0" w:space="0" w:color="auto"/>
                <w:bottom w:val="none" w:sz="0" w:space="0" w:color="auto"/>
                <w:right w:val="none" w:sz="0" w:space="0" w:color="auto"/>
              </w:divBdr>
            </w:div>
            <w:div w:id="1752002069">
              <w:marLeft w:val="0"/>
              <w:marRight w:val="0"/>
              <w:marTop w:val="0"/>
              <w:marBottom w:val="0"/>
              <w:divBdr>
                <w:top w:val="none" w:sz="0" w:space="0" w:color="auto"/>
                <w:left w:val="none" w:sz="0" w:space="0" w:color="auto"/>
                <w:bottom w:val="none" w:sz="0" w:space="0" w:color="auto"/>
                <w:right w:val="none" w:sz="0" w:space="0" w:color="auto"/>
              </w:divBdr>
            </w:div>
            <w:div w:id="1243875182">
              <w:marLeft w:val="0"/>
              <w:marRight w:val="0"/>
              <w:marTop w:val="0"/>
              <w:marBottom w:val="0"/>
              <w:divBdr>
                <w:top w:val="none" w:sz="0" w:space="0" w:color="auto"/>
                <w:left w:val="none" w:sz="0" w:space="0" w:color="auto"/>
                <w:bottom w:val="none" w:sz="0" w:space="0" w:color="auto"/>
                <w:right w:val="none" w:sz="0" w:space="0" w:color="auto"/>
              </w:divBdr>
            </w:div>
            <w:div w:id="104925652">
              <w:marLeft w:val="0"/>
              <w:marRight w:val="0"/>
              <w:marTop w:val="0"/>
              <w:marBottom w:val="0"/>
              <w:divBdr>
                <w:top w:val="none" w:sz="0" w:space="0" w:color="auto"/>
                <w:left w:val="none" w:sz="0" w:space="0" w:color="auto"/>
                <w:bottom w:val="none" w:sz="0" w:space="0" w:color="auto"/>
                <w:right w:val="none" w:sz="0" w:space="0" w:color="auto"/>
              </w:divBdr>
            </w:div>
            <w:div w:id="472717035">
              <w:marLeft w:val="0"/>
              <w:marRight w:val="0"/>
              <w:marTop w:val="0"/>
              <w:marBottom w:val="0"/>
              <w:divBdr>
                <w:top w:val="none" w:sz="0" w:space="0" w:color="auto"/>
                <w:left w:val="none" w:sz="0" w:space="0" w:color="auto"/>
                <w:bottom w:val="none" w:sz="0" w:space="0" w:color="auto"/>
                <w:right w:val="none" w:sz="0" w:space="0" w:color="auto"/>
              </w:divBdr>
            </w:div>
            <w:div w:id="908421418">
              <w:marLeft w:val="0"/>
              <w:marRight w:val="0"/>
              <w:marTop w:val="0"/>
              <w:marBottom w:val="0"/>
              <w:divBdr>
                <w:top w:val="none" w:sz="0" w:space="0" w:color="auto"/>
                <w:left w:val="none" w:sz="0" w:space="0" w:color="auto"/>
                <w:bottom w:val="none" w:sz="0" w:space="0" w:color="auto"/>
                <w:right w:val="none" w:sz="0" w:space="0" w:color="auto"/>
              </w:divBdr>
            </w:div>
            <w:div w:id="581259837">
              <w:marLeft w:val="0"/>
              <w:marRight w:val="0"/>
              <w:marTop w:val="0"/>
              <w:marBottom w:val="0"/>
              <w:divBdr>
                <w:top w:val="none" w:sz="0" w:space="0" w:color="auto"/>
                <w:left w:val="none" w:sz="0" w:space="0" w:color="auto"/>
                <w:bottom w:val="none" w:sz="0" w:space="0" w:color="auto"/>
                <w:right w:val="none" w:sz="0" w:space="0" w:color="auto"/>
              </w:divBdr>
            </w:div>
            <w:div w:id="512379868">
              <w:marLeft w:val="0"/>
              <w:marRight w:val="0"/>
              <w:marTop w:val="0"/>
              <w:marBottom w:val="0"/>
              <w:divBdr>
                <w:top w:val="none" w:sz="0" w:space="0" w:color="auto"/>
                <w:left w:val="none" w:sz="0" w:space="0" w:color="auto"/>
                <w:bottom w:val="none" w:sz="0" w:space="0" w:color="auto"/>
                <w:right w:val="none" w:sz="0" w:space="0" w:color="auto"/>
              </w:divBdr>
            </w:div>
            <w:div w:id="1222906841">
              <w:marLeft w:val="0"/>
              <w:marRight w:val="0"/>
              <w:marTop w:val="0"/>
              <w:marBottom w:val="0"/>
              <w:divBdr>
                <w:top w:val="none" w:sz="0" w:space="0" w:color="auto"/>
                <w:left w:val="none" w:sz="0" w:space="0" w:color="auto"/>
                <w:bottom w:val="none" w:sz="0" w:space="0" w:color="auto"/>
                <w:right w:val="none" w:sz="0" w:space="0" w:color="auto"/>
              </w:divBdr>
            </w:div>
            <w:div w:id="95366892">
              <w:marLeft w:val="0"/>
              <w:marRight w:val="0"/>
              <w:marTop w:val="0"/>
              <w:marBottom w:val="0"/>
              <w:divBdr>
                <w:top w:val="none" w:sz="0" w:space="0" w:color="auto"/>
                <w:left w:val="none" w:sz="0" w:space="0" w:color="auto"/>
                <w:bottom w:val="none" w:sz="0" w:space="0" w:color="auto"/>
                <w:right w:val="none" w:sz="0" w:space="0" w:color="auto"/>
              </w:divBdr>
            </w:div>
            <w:div w:id="752820712">
              <w:marLeft w:val="0"/>
              <w:marRight w:val="0"/>
              <w:marTop w:val="0"/>
              <w:marBottom w:val="0"/>
              <w:divBdr>
                <w:top w:val="none" w:sz="0" w:space="0" w:color="auto"/>
                <w:left w:val="none" w:sz="0" w:space="0" w:color="auto"/>
                <w:bottom w:val="none" w:sz="0" w:space="0" w:color="auto"/>
                <w:right w:val="none" w:sz="0" w:space="0" w:color="auto"/>
              </w:divBdr>
            </w:div>
            <w:div w:id="1254895438">
              <w:marLeft w:val="0"/>
              <w:marRight w:val="0"/>
              <w:marTop w:val="0"/>
              <w:marBottom w:val="0"/>
              <w:divBdr>
                <w:top w:val="none" w:sz="0" w:space="0" w:color="auto"/>
                <w:left w:val="none" w:sz="0" w:space="0" w:color="auto"/>
                <w:bottom w:val="none" w:sz="0" w:space="0" w:color="auto"/>
                <w:right w:val="none" w:sz="0" w:space="0" w:color="auto"/>
              </w:divBdr>
            </w:div>
            <w:div w:id="1284069809">
              <w:marLeft w:val="0"/>
              <w:marRight w:val="0"/>
              <w:marTop w:val="0"/>
              <w:marBottom w:val="0"/>
              <w:divBdr>
                <w:top w:val="none" w:sz="0" w:space="0" w:color="auto"/>
                <w:left w:val="none" w:sz="0" w:space="0" w:color="auto"/>
                <w:bottom w:val="none" w:sz="0" w:space="0" w:color="auto"/>
                <w:right w:val="none" w:sz="0" w:space="0" w:color="auto"/>
              </w:divBdr>
            </w:div>
            <w:div w:id="48917710">
              <w:marLeft w:val="0"/>
              <w:marRight w:val="0"/>
              <w:marTop w:val="0"/>
              <w:marBottom w:val="0"/>
              <w:divBdr>
                <w:top w:val="none" w:sz="0" w:space="0" w:color="auto"/>
                <w:left w:val="none" w:sz="0" w:space="0" w:color="auto"/>
                <w:bottom w:val="none" w:sz="0" w:space="0" w:color="auto"/>
                <w:right w:val="none" w:sz="0" w:space="0" w:color="auto"/>
              </w:divBdr>
            </w:div>
            <w:div w:id="1150753870">
              <w:marLeft w:val="0"/>
              <w:marRight w:val="0"/>
              <w:marTop w:val="0"/>
              <w:marBottom w:val="0"/>
              <w:divBdr>
                <w:top w:val="none" w:sz="0" w:space="0" w:color="auto"/>
                <w:left w:val="none" w:sz="0" w:space="0" w:color="auto"/>
                <w:bottom w:val="none" w:sz="0" w:space="0" w:color="auto"/>
                <w:right w:val="none" w:sz="0" w:space="0" w:color="auto"/>
              </w:divBdr>
            </w:div>
            <w:div w:id="1799646644">
              <w:marLeft w:val="0"/>
              <w:marRight w:val="0"/>
              <w:marTop w:val="0"/>
              <w:marBottom w:val="0"/>
              <w:divBdr>
                <w:top w:val="none" w:sz="0" w:space="0" w:color="auto"/>
                <w:left w:val="none" w:sz="0" w:space="0" w:color="auto"/>
                <w:bottom w:val="none" w:sz="0" w:space="0" w:color="auto"/>
                <w:right w:val="none" w:sz="0" w:space="0" w:color="auto"/>
              </w:divBdr>
            </w:div>
            <w:div w:id="916288643">
              <w:marLeft w:val="0"/>
              <w:marRight w:val="0"/>
              <w:marTop w:val="0"/>
              <w:marBottom w:val="0"/>
              <w:divBdr>
                <w:top w:val="none" w:sz="0" w:space="0" w:color="auto"/>
                <w:left w:val="none" w:sz="0" w:space="0" w:color="auto"/>
                <w:bottom w:val="none" w:sz="0" w:space="0" w:color="auto"/>
                <w:right w:val="none" w:sz="0" w:space="0" w:color="auto"/>
              </w:divBdr>
            </w:div>
            <w:div w:id="1696954167">
              <w:marLeft w:val="0"/>
              <w:marRight w:val="0"/>
              <w:marTop w:val="0"/>
              <w:marBottom w:val="0"/>
              <w:divBdr>
                <w:top w:val="none" w:sz="0" w:space="0" w:color="auto"/>
                <w:left w:val="none" w:sz="0" w:space="0" w:color="auto"/>
                <w:bottom w:val="none" w:sz="0" w:space="0" w:color="auto"/>
                <w:right w:val="none" w:sz="0" w:space="0" w:color="auto"/>
              </w:divBdr>
            </w:div>
            <w:div w:id="811367423">
              <w:marLeft w:val="0"/>
              <w:marRight w:val="0"/>
              <w:marTop w:val="0"/>
              <w:marBottom w:val="0"/>
              <w:divBdr>
                <w:top w:val="none" w:sz="0" w:space="0" w:color="auto"/>
                <w:left w:val="none" w:sz="0" w:space="0" w:color="auto"/>
                <w:bottom w:val="none" w:sz="0" w:space="0" w:color="auto"/>
                <w:right w:val="none" w:sz="0" w:space="0" w:color="auto"/>
              </w:divBdr>
            </w:div>
            <w:div w:id="38676648">
              <w:marLeft w:val="0"/>
              <w:marRight w:val="0"/>
              <w:marTop w:val="0"/>
              <w:marBottom w:val="0"/>
              <w:divBdr>
                <w:top w:val="none" w:sz="0" w:space="0" w:color="auto"/>
                <w:left w:val="none" w:sz="0" w:space="0" w:color="auto"/>
                <w:bottom w:val="none" w:sz="0" w:space="0" w:color="auto"/>
                <w:right w:val="none" w:sz="0" w:space="0" w:color="auto"/>
              </w:divBdr>
            </w:div>
            <w:div w:id="1401171537">
              <w:marLeft w:val="0"/>
              <w:marRight w:val="0"/>
              <w:marTop w:val="0"/>
              <w:marBottom w:val="0"/>
              <w:divBdr>
                <w:top w:val="none" w:sz="0" w:space="0" w:color="auto"/>
                <w:left w:val="none" w:sz="0" w:space="0" w:color="auto"/>
                <w:bottom w:val="none" w:sz="0" w:space="0" w:color="auto"/>
                <w:right w:val="none" w:sz="0" w:space="0" w:color="auto"/>
              </w:divBdr>
            </w:div>
            <w:div w:id="1982464033">
              <w:marLeft w:val="0"/>
              <w:marRight w:val="0"/>
              <w:marTop w:val="0"/>
              <w:marBottom w:val="0"/>
              <w:divBdr>
                <w:top w:val="none" w:sz="0" w:space="0" w:color="auto"/>
                <w:left w:val="none" w:sz="0" w:space="0" w:color="auto"/>
                <w:bottom w:val="none" w:sz="0" w:space="0" w:color="auto"/>
                <w:right w:val="none" w:sz="0" w:space="0" w:color="auto"/>
              </w:divBdr>
            </w:div>
            <w:div w:id="1910266920">
              <w:marLeft w:val="0"/>
              <w:marRight w:val="0"/>
              <w:marTop w:val="0"/>
              <w:marBottom w:val="0"/>
              <w:divBdr>
                <w:top w:val="none" w:sz="0" w:space="0" w:color="auto"/>
                <w:left w:val="none" w:sz="0" w:space="0" w:color="auto"/>
                <w:bottom w:val="none" w:sz="0" w:space="0" w:color="auto"/>
                <w:right w:val="none" w:sz="0" w:space="0" w:color="auto"/>
              </w:divBdr>
            </w:div>
            <w:div w:id="16780979">
              <w:marLeft w:val="0"/>
              <w:marRight w:val="0"/>
              <w:marTop w:val="0"/>
              <w:marBottom w:val="0"/>
              <w:divBdr>
                <w:top w:val="none" w:sz="0" w:space="0" w:color="auto"/>
                <w:left w:val="none" w:sz="0" w:space="0" w:color="auto"/>
                <w:bottom w:val="none" w:sz="0" w:space="0" w:color="auto"/>
                <w:right w:val="none" w:sz="0" w:space="0" w:color="auto"/>
              </w:divBdr>
            </w:div>
            <w:div w:id="1853179206">
              <w:marLeft w:val="0"/>
              <w:marRight w:val="0"/>
              <w:marTop w:val="0"/>
              <w:marBottom w:val="0"/>
              <w:divBdr>
                <w:top w:val="none" w:sz="0" w:space="0" w:color="auto"/>
                <w:left w:val="none" w:sz="0" w:space="0" w:color="auto"/>
                <w:bottom w:val="none" w:sz="0" w:space="0" w:color="auto"/>
                <w:right w:val="none" w:sz="0" w:space="0" w:color="auto"/>
              </w:divBdr>
            </w:div>
            <w:div w:id="744111421">
              <w:marLeft w:val="0"/>
              <w:marRight w:val="0"/>
              <w:marTop w:val="0"/>
              <w:marBottom w:val="0"/>
              <w:divBdr>
                <w:top w:val="none" w:sz="0" w:space="0" w:color="auto"/>
                <w:left w:val="none" w:sz="0" w:space="0" w:color="auto"/>
                <w:bottom w:val="none" w:sz="0" w:space="0" w:color="auto"/>
                <w:right w:val="none" w:sz="0" w:space="0" w:color="auto"/>
              </w:divBdr>
            </w:div>
            <w:div w:id="1998993785">
              <w:marLeft w:val="0"/>
              <w:marRight w:val="0"/>
              <w:marTop w:val="0"/>
              <w:marBottom w:val="0"/>
              <w:divBdr>
                <w:top w:val="none" w:sz="0" w:space="0" w:color="auto"/>
                <w:left w:val="none" w:sz="0" w:space="0" w:color="auto"/>
                <w:bottom w:val="none" w:sz="0" w:space="0" w:color="auto"/>
                <w:right w:val="none" w:sz="0" w:space="0" w:color="auto"/>
              </w:divBdr>
            </w:div>
            <w:div w:id="2024936271">
              <w:marLeft w:val="0"/>
              <w:marRight w:val="0"/>
              <w:marTop w:val="0"/>
              <w:marBottom w:val="0"/>
              <w:divBdr>
                <w:top w:val="none" w:sz="0" w:space="0" w:color="auto"/>
                <w:left w:val="none" w:sz="0" w:space="0" w:color="auto"/>
                <w:bottom w:val="none" w:sz="0" w:space="0" w:color="auto"/>
                <w:right w:val="none" w:sz="0" w:space="0" w:color="auto"/>
              </w:divBdr>
            </w:div>
            <w:div w:id="1416629651">
              <w:marLeft w:val="0"/>
              <w:marRight w:val="0"/>
              <w:marTop w:val="0"/>
              <w:marBottom w:val="0"/>
              <w:divBdr>
                <w:top w:val="none" w:sz="0" w:space="0" w:color="auto"/>
                <w:left w:val="none" w:sz="0" w:space="0" w:color="auto"/>
                <w:bottom w:val="none" w:sz="0" w:space="0" w:color="auto"/>
                <w:right w:val="none" w:sz="0" w:space="0" w:color="auto"/>
              </w:divBdr>
            </w:div>
            <w:div w:id="1154224574">
              <w:marLeft w:val="0"/>
              <w:marRight w:val="0"/>
              <w:marTop w:val="0"/>
              <w:marBottom w:val="0"/>
              <w:divBdr>
                <w:top w:val="none" w:sz="0" w:space="0" w:color="auto"/>
                <w:left w:val="none" w:sz="0" w:space="0" w:color="auto"/>
                <w:bottom w:val="none" w:sz="0" w:space="0" w:color="auto"/>
                <w:right w:val="none" w:sz="0" w:space="0" w:color="auto"/>
              </w:divBdr>
            </w:div>
            <w:div w:id="1059551132">
              <w:marLeft w:val="0"/>
              <w:marRight w:val="0"/>
              <w:marTop w:val="0"/>
              <w:marBottom w:val="0"/>
              <w:divBdr>
                <w:top w:val="none" w:sz="0" w:space="0" w:color="auto"/>
                <w:left w:val="none" w:sz="0" w:space="0" w:color="auto"/>
                <w:bottom w:val="none" w:sz="0" w:space="0" w:color="auto"/>
                <w:right w:val="none" w:sz="0" w:space="0" w:color="auto"/>
              </w:divBdr>
            </w:div>
            <w:div w:id="1433016826">
              <w:marLeft w:val="0"/>
              <w:marRight w:val="0"/>
              <w:marTop w:val="0"/>
              <w:marBottom w:val="0"/>
              <w:divBdr>
                <w:top w:val="none" w:sz="0" w:space="0" w:color="auto"/>
                <w:left w:val="none" w:sz="0" w:space="0" w:color="auto"/>
                <w:bottom w:val="none" w:sz="0" w:space="0" w:color="auto"/>
                <w:right w:val="none" w:sz="0" w:space="0" w:color="auto"/>
              </w:divBdr>
            </w:div>
            <w:div w:id="680862746">
              <w:marLeft w:val="0"/>
              <w:marRight w:val="0"/>
              <w:marTop w:val="0"/>
              <w:marBottom w:val="0"/>
              <w:divBdr>
                <w:top w:val="none" w:sz="0" w:space="0" w:color="auto"/>
                <w:left w:val="none" w:sz="0" w:space="0" w:color="auto"/>
                <w:bottom w:val="none" w:sz="0" w:space="0" w:color="auto"/>
                <w:right w:val="none" w:sz="0" w:space="0" w:color="auto"/>
              </w:divBdr>
            </w:div>
            <w:div w:id="331563662">
              <w:marLeft w:val="0"/>
              <w:marRight w:val="0"/>
              <w:marTop w:val="0"/>
              <w:marBottom w:val="0"/>
              <w:divBdr>
                <w:top w:val="none" w:sz="0" w:space="0" w:color="auto"/>
                <w:left w:val="none" w:sz="0" w:space="0" w:color="auto"/>
                <w:bottom w:val="none" w:sz="0" w:space="0" w:color="auto"/>
                <w:right w:val="none" w:sz="0" w:space="0" w:color="auto"/>
              </w:divBdr>
            </w:div>
            <w:div w:id="1476996164">
              <w:marLeft w:val="0"/>
              <w:marRight w:val="0"/>
              <w:marTop w:val="0"/>
              <w:marBottom w:val="0"/>
              <w:divBdr>
                <w:top w:val="none" w:sz="0" w:space="0" w:color="auto"/>
                <w:left w:val="none" w:sz="0" w:space="0" w:color="auto"/>
                <w:bottom w:val="none" w:sz="0" w:space="0" w:color="auto"/>
                <w:right w:val="none" w:sz="0" w:space="0" w:color="auto"/>
              </w:divBdr>
            </w:div>
            <w:div w:id="1096562056">
              <w:marLeft w:val="0"/>
              <w:marRight w:val="0"/>
              <w:marTop w:val="0"/>
              <w:marBottom w:val="0"/>
              <w:divBdr>
                <w:top w:val="none" w:sz="0" w:space="0" w:color="auto"/>
                <w:left w:val="none" w:sz="0" w:space="0" w:color="auto"/>
                <w:bottom w:val="none" w:sz="0" w:space="0" w:color="auto"/>
                <w:right w:val="none" w:sz="0" w:space="0" w:color="auto"/>
              </w:divBdr>
            </w:div>
            <w:div w:id="1256287036">
              <w:marLeft w:val="0"/>
              <w:marRight w:val="0"/>
              <w:marTop w:val="0"/>
              <w:marBottom w:val="0"/>
              <w:divBdr>
                <w:top w:val="none" w:sz="0" w:space="0" w:color="auto"/>
                <w:left w:val="none" w:sz="0" w:space="0" w:color="auto"/>
                <w:bottom w:val="none" w:sz="0" w:space="0" w:color="auto"/>
                <w:right w:val="none" w:sz="0" w:space="0" w:color="auto"/>
              </w:divBdr>
            </w:div>
            <w:div w:id="2022506679">
              <w:marLeft w:val="0"/>
              <w:marRight w:val="0"/>
              <w:marTop w:val="0"/>
              <w:marBottom w:val="0"/>
              <w:divBdr>
                <w:top w:val="none" w:sz="0" w:space="0" w:color="auto"/>
                <w:left w:val="none" w:sz="0" w:space="0" w:color="auto"/>
                <w:bottom w:val="none" w:sz="0" w:space="0" w:color="auto"/>
                <w:right w:val="none" w:sz="0" w:space="0" w:color="auto"/>
              </w:divBdr>
            </w:div>
            <w:div w:id="1668752425">
              <w:marLeft w:val="0"/>
              <w:marRight w:val="0"/>
              <w:marTop w:val="0"/>
              <w:marBottom w:val="0"/>
              <w:divBdr>
                <w:top w:val="none" w:sz="0" w:space="0" w:color="auto"/>
                <w:left w:val="none" w:sz="0" w:space="0" w:color="auto"/>
                <w:bottom w:val="none" w:sz="0" w:space="0" w:color="auto"/>
                <w:right w:val="none" w:sz="0" w:space="0" w:color="auto"/>
              </w:divBdr>
            </w:div>
            <w:div w:id="1079253250">
              <w:marLeft w:val="0"/>
              <w:marRight w:val="0"/>
              <w:marTop w:val="0"/>
              <w:marBottom w:val="0"/>
              <w:divBdr>
                <w:top w:val="none" w:sz="0" w:space="0" w:color="auto"/>
                <w:left w:val="none" w:sz="0" w:space="0" w:color="auto"/>
                <w:bottom w:val="none" w:sz="0" w:space="0" w:color="auto"/>
                <w:right w:val="none" w:sz="0" w:space="0" w:color="auto"/>
              </w:divBdr>
            </w:div>
            <w:div w:id="2036616014">
              <w:marLeft w:val="0"/>
              <w:marRight w:val="0"/>
              <w:marTop w:val="0"/>
              <w:marBottom w:val="0"/>
              <w:divBdr>
                <w:top w:val="none" w:sz="0" w:space="0" w:color="auto"/>
                <w:left w:val="none" w:sz="0" w:space="0" w:color="auto"/>
                <w:bottom w:val="none" w:sz="0" w:space="0" w:color="auto"/>
                <w:right w:val="none" w:sz="0" w:space="0" w:color="auto"/>
              </w:divBdr>
            </w:div>
            <w:div w:id="235241439">
              <w:marLeft w:val="0"/>
              <w:marRight w:val="0"/>
              <w:marTop w:val="0"/>
              <w:marBottom w:val="0"/>
              <w:divBdr>
                <w:top w:val="none" w:sz="0" w:space="0" w:color="auto"/>
                <w:left w:val="none" w:sz="0" w:space="0" w:color="auto"/>
                <w:bottom w:val="none" w:sz="0" w:space="0" w:color="auto"/>
                <w:right w:val="none" w:sz="0" w:space="0" w:color="auto"/>
              </w:divBdr>
            </w:div>
            <w:div w:id="857619773">
              <w:marLeft w:val="0"/>
              <w:marRight w:val="0"/>
              <w:marTop w:val="0"/>
              <w:marBottom w:val="0"/>
              <w:divBdr>
                <w:top w:val="none" w:sz="0" w:space="0" w:color="auto"/>
                <w:left w:val="none" w:sz="0" w:space="0" w:color="auto"/>
                <w:bottom w:val="none" w:sz="0" w:space="0" w:color="auto"/>
                <w:right w:val="none" w:sz="0" w:space="0" w:color="auto"/>
              </w:divBdr>
            </w:div>
            <w:div w:id="1670131710">
              <w:marLeft w:val="0"/>
              <w:marRight w:val="0"/>
              <w:marTop w:val="0"/>
              <w:marBottom w:val="0"/>
              <w:divBdr>
                <w:top w:val="none" w:sz="0" w:space="0" w:color="auto"/>
                <w:left w:val="none" w:sz="0" w:space="0" w:color="auto"/>
                <w:bottom w:val="none" w:sz="0" w:space="0" w:color="auto"/>
                <w:right w:val="none" w:sz="0" w:space="0" w:color="auto"/>
              </w:divBdr>
            </w:div>
            <w:div w:id="1205101931">
              <w:marLeft w:val="0"/>
              <w:marRight w:val="0"/>
              <w:marTop w:val="0"/>
              <w:marBottom w:val="0"/>
              <w:divBdr>
                <w:top w:val="none" w:sz="0" w:space="0" w:color="auto"/>
                <w:left w:val="none" w:sz="0" w:space="0" w:color="auto"/>
                <w:bottom w:val="none" w:sz="0" w:space="0" w:color="auto"/>
                <w:right w:val="none" w:sz="0" w:space="0" w:color="auto"/>
              </w:divBdr>
            </w:div>
            <w:div w:id="1917593324">
              <w:marLeft w:val="0"/>
              <w:marRight w:val="0"/>
              <w:marTop w:val="0"/>
              <w:marBottom w:val="0"/>
              <w:divBdr>
                <w:top w:val="none" w:sz="0" w:space="0" w:color="auto"/>
                <w:left w:val="none" w:sz="0" w:space="0" w:color="auto"/>
                <w:bottom w:val="none" w:sz="0" w:space="0" w:color="auto"/>
                <w:right w:val="none" w:sz="0" w:space="0" w:color="auto"/>
              </w:divBdr>
            </w:div>
            <w:div w:id="1317487638">
              <w:marLeft w:val="0"/>
              <w:marRight w:val="0"/>
              <w:marTop w:val="0"/>
              <w:marBottom w:val="0"/>
              <w:divBdr>
                <w:top w:val="none" w:sz="0" w:space="0" w:color="auto"/>
                <w:left w:val="none" w:sz="0" w:space="0" w:color="auto"/>
                <w:bottom w:val="none" w:sz="0" w:space="0" w:color="auto"/>
                <w:right w:val="none" w:sz="0" w:space="0" w:color="auto"/>
              </w:divBdr>
            </w:div>
            <w:div w:id="524945276">
              <w:marLeft w:val="0"/>
              <w:marRight w:val="0"/>
              <w:marTop w:val="0"/>
              <w:marBottom w:val="0"/>
              <w:divBdr>
                <w:top w:val="none" w:sz="0" w:space="0" w:color="auto"/>
                <w:left w:val="none" w:sz="0" w:space="0" w:color="auto"/>
                <w:bottom w:val="none" w:sz="0" w:space="0" w:color="auto"/>
                <w:right w:val="none" w:sz="0" w:space="0" w:color="auto"/>
              </w:divBdr>
            </w:div>
            <w:div w:id="908657332">
              <w:marLeft w:val="0"/>
              <w:marRight w:val="0"/>
              <w:marTop w:val="0"/>
              <w:marBottom w:val="0"/>
              <w:divBdr>
                <w:top w:val="none" w:sz="0" w:space="0" w:color="auto"/>
                <w:left w:val="none" w:sz="0" w:space="0" w:color="auto"/>
                <w:bottom w:val="none" w:sz="0" w:space="0" w:color="auto"/>
                <w:right w:val="none" w:sz="0" w:space="0" w:color="auto"/>
              </w:divBdr>
            </w:div>
            <w:div w:id="1069620062">
              <w:marLeft w:val="0"/>
              <w:marRight w:val="0"/>
              <w:marTop w:val="0"/>
              <w:marBottom w:val="0"/>
              <w:divBdr>
                <w:top w:val="none" w:sz="0" w:space="0" w:color="auto"/>
                <w:left w:val="none" w:sz="0" w:space="0" w:color="auto"/>
                <w:bottom w:val="none" w:sz="0" w:space="0" w:color="auto"/>
                <w:right w:val="none" w:sz="0" w:space="0" w:color="auto"/>
              </w:divBdr>
            </w:div>
            <w:div w:id="2080980677">
              <w:marLeft w:val="0"/>
              <w:marRight w:val="0"/>
              <w:marTop w:val="0"/>
              <w:marBottom w:val="0"/>
              <w:divBdr>
                <w:top w:val="none" w:sz="0" w:space="0" w:color="auto"/>
                <w:left w:val="none" w:sz="0" w:space="0" w:color="auto"/>
                <w:bottom w:val="none" w:sz="0" w:space="0" w:color="auto"/>
                <w:right w:val="none" w:sz="0" w:space="0" w:color="auto"/>
              </w:divBdr>
            </w:div>
            <w:div w:id="544411622">
              <w:marLeft w:val="0"/>
              <w:marRight w:val="0"/>
              <w:marTop w:val="0"/>
              <w:marBottom w:val="0"/>
              <w:divBdr>
                <w:top w:val="none" w:sz="0" w:space="0" w:color="auto"/>
                <w:left w:val="none" w:sz="0" w:space="0" w:color="auto"/>
                <w:bottom w:val="none" w:sz="0" w:space="0" w:color="auto"/>
                <w:right w:val="none" w:sz="0" w:space="0" w:color="auto"/>
              </w:divBdr>
            </w:div>
            <w:div w:id="1972203026">
              <w:marLeft w:val="0"/>
              <w:marRight w:val="0"/>
              <w:marTop w:val="0"/>
              <w:marBottom w:val="0"/>
              <w:divBdr>
                <w:top w:val="none" w:sz="0" w:space="0" w:color="auto"/>
                <w:left w:val="none" w:sz="0" w:space="0" w:color="auto"/>
                <w:bottom w:val="none" w:sz="0" w:space="0" w:color="auto"/>
                <w:right w:val="none" w:sz="0" w:space="0" w:color="auto"/>
              </w:divBdr>
            </w:div>
            <w:div w:id="1621839081">
              <w:marLeft w:val="0"/>
              <w:marRight w:val="0"/>
              <w:marTop w:val="0"/>
              <w:marBottom w:val="0"/>
              <w:divBdr>
                <w:top w:val="none" w:sz="0" w:space="0" w:color="auto"/>
                <w:left w:val="none" w:sz="0" w:space="0" w:color="auto"/>
                <w:bottom w:val="none" w:sz="0" w:space="0" w:color="auto"/>
                <w:right w:val="none" w:sz="0" w:space="0" w:color="auto"/>
              </w:divBdr>
            </w:div>
            <w:div w:id="607932257">
              <w:marLeft w:val="0"/>
              <w:marRight w:val="0"/>
              <w:marTop w:val="0"/>
              <w:marBottom w:val="0"/>
              <w:divBdr>
                <w:top w:val="none" w:sz="0" w:space="0" w:color="auto"/>
                <w:left w:val="none" w:sz="0" w:space="0" w:color="auto"/>
                <w:bottom w:val="none" w:sz="0" w:space="0" w:color="auto"/>
                <w:right w:val="none" w:sz="0" w:space="0" w:color="auto"/>
              </w:divBdr>
            </w:div>
            <w:div w:id="1649287567">
              <w:marLeft w:val="0"/>
              <w:marRight w:val="0"/>
              <w:marTop w:val="0"/>
              <w:marBottom w:val="0"/>
              <w:divBdr>
                <w:top w:val="none" w:sz="0" w:space="0" w:color="auto"/>
                <w:left w:val="none" w:sz="0" w:space="0" w:color="auto"/>
                <w:bottom w:val="none" w:sz="0" w:space="0" w:color="auto"/>
                <w:right w:val="none" w:sz="0" w:space="0" w:color="auto"/>
              </w:divBdr>
            </w:div>
            <w:div w:id="1909533548">
              <w:marLeft w:val="0"/>
              <w:marRight w:val="0"/>
              <w:marTop w:val="0"/>
              <w:marBottom w:val="0"/>
              <w:divBdr>
                <w:top w:val="none" w:sz="0" w:space="0" w:color="auto"/>
                <w:left w:val="none" w:sz="0" w:space="0" w:color="auto"/>
                <w:bottom w:val="none" w:sz="0" w:space="0" w:color="auto"/>
                <w:right w:val="none" w:sz="0" w:space="0" w:color="auto"/>
              </w:divBdr>
            </w:div>
            <w:div w:id="1915044599">
              <w:marLeft w:val="0"/>
              <w:marRight w:val="0"/>
              <w:marTop w:val="0"/>
              <w:marBottom w:val="0"/>
              <w:divBdr>
                <w:top w:val="none" w:sz="0" w:space="0" w:color="auto"/>
                <w:left w:val="none" w:sz="0" w:space="0" w:color="auto"/>
                <w:bottom w:val="none" w:sz="0" w:space="0" w:color="auto"/>
                <w:right w:val="none" w:sz="0" w:space="0" w:color="auto"/>
              </w:divBdr>
            </w:div>
            <w:div w:id="438067083">
              <w:marLeft w:val="0"/>
              <w:marRight w:val="0"/>
              <w:marTop w:val="0"/>
              <w:marBottom w:val="0"/>
              <w:divBdr>
                <w:top w:val="none" w:sz="0" w:space="0" w:color="auto"/>
                <w:left w:val="none" w:sz="0" w:space="0" w:color="auto"/>
                <w:bottom w:val="none" w:sz="0" w:space="0" w:color="auto"/>
                <w:right w:val="none" w:sz="0" w:space="0" w:color="auto"/>
              </w:divBdr>
            </w:div>
            <w:div w:id="2127850268">
              <w:marLeft w:val="0"/>
              <w:marRight w:val="0"/>
              <w:marTop w:val="0"/>
              <w:marBottom w:val="0"/>
              <w:divBdr>
                <w:top w:val="none" w:sz="0" w:space="0" w:color="auto"/>
                <w:left w:val="none" w:sz="0" w:space="0" w:color="auto"/>
                <w:bottom w:val="none" w:sz="0" w:space="0" w:color="auto"/>
                <w:right w:val="none" w:sz="0" w:space="0" w:color="auto"/>
              </w:divBdr>
            </w:div>
            <w:div w:id="1209950033">
              <w:marLeft w:val="0"/>
              <w:marRight w:val="0"/>
              <w:marTop w:val="0"/>
              <w:marBottom w:val="0"/>
              <w:divBdr>
                <w:top w:val="none" w:sz="0" w:space="0" w:color="auto"/>
                <w:left w:val="none" w:sz="0" w:space="0" w:color="auto"/>
                <w:bottom w:val="none" w:sz="0" w:space="0" w:color="auto"/>
                <w:right w:val="none" w:sz="0" w:space="0" w:color="auto"/>
              </w:divBdr>
            </w:div>
            <w:div w:id="1394112761">
              <w:marLeft w:val="0"/>
              <w:marRight w:val="0"/>
              <w:marTop w:val="0"/>
              <w:marBottom w:val="0"/>
              <w:divBdr>
                <w:top w:val="none" w:sz="0" w:space="0" w:color="auto"/>
                <w:left w:val="none" w:sz="0" w:space="0" w:color="auto"/>
                <w:bottom w:val="none" w:sz="0" w:space="0" w:color="auto"/>
                <w:right w:val="none" w:sz="0" w:space="0" w:color="auto"/>
              </w:divBdr>
            </w:div>
            <w:div w:id="470755222">
              <w:marLeft w:val="0"/>
              <w:marRight w:val="0"/>
              <w:marTop w:val="0"/>
              <w:marBottom w:val="0"/>
              <w:divBdr>
                <w:top w:val="none" w:sz="0" w:space="0" w:color="auto"/>
                <w:left w:val="none" w:sz="0" w:space="0" w:color="auto"/>
                <w:bottom w:val="none" w:sz="0" w:space="0" w:color="auto"/>
                <w:right w:val="none" w:sz="0" w:space="0" w:color="auto"/>
              </w:divBdr>
            </w:div>
            <w:div w:id="837498387">
              <w:marLeft w:val="0"/>
              <w:marRight w:val="0"/>
              <w:marTop w:val="0"/>
              <w:marBottom w:val="0"/>
              <w:divBdr>
                <w:top w:val="none" w:sz="0" w:space="0" w:color="auto"/>
                <w:left w:val="none" w:sz="0" w:space="0" w:color="auto"/>
                <w:bottom w:val="none" w:sz="0" w:space="0" w:color="auto"/>
                <w:right w:val="none" w:sz="0" w:space="0" w:color="auto"/>
              </w:divBdr>
            </w:div>
            <w:div w:id="201528242">
              <w:marLeft w:val="0"/>
              <w:marRight w:val="0"/>
              <w:marTop w:val="0"/>
              <w:marBottom w:val="0"/>
              <w:divBdr>
                <w:top w:val="none" w:sz="0" w:space="0" w:color="auto"/>
                <w:left w:val="none" w:sz="0" w:space="0" w:color="auto"/>
                <w:bottom w:val="none" w:sz="0" w:space="0" w:color="auto"/>
                <w:right w:val="none" w:sz="0" w:space="0" w:color="auto"/>
              </w:divBdr>
            </w:div>
            <w:div w:id="691804548">
              <w:marLeft w:val="0"/>
              <w:marRight w:val="0"/>
              <w:marTop w:val="0"/>
              <w:marBottom w:val="0"/>
              <w:divBdr>
                <w:top w:val="none" w:sz="0" w:space="0" w:color="auto"/>
                <w:left w:val="none" w:sz="0" w:space="0" w:color="auto"/>
                <w:bottom w:val="none" w:sz="0" w:space="0" w:color="auto"/>
                <w:right w:val="none" w:sz="0" w:space="0" w:color="auto"/>
              </w:divBdr>
            </w:div>
            <w:div w:id="1733037002">
              <w:marLeft w:val="0"/>
              <w:marRight w:val="0"/>
              <w:marTop w:val="0"/>
              <w:marBottom w:val="0"/>
              <w:divBdr>
                <w:top w:val="none" w:sz="0" w:space="0" w:color="auto"/>
                <w:left w:val="none" w:sz="0" w:space="0" w:color="auto"/>
                <w:bottom w:val="none" w:sz="0" w:space="0" w:color="auto"/>
                <w:right w:val="none" w:sz="0" w:space="0" w:color="auto"/>
              </w:divBdr>
            </w:div>
            <w:div w:id="13014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736741">
      <w:bodyDiv w:val="1"/>
      <w:marLeft w:val="0"/>
      <w:marRight w:val="0"/>
      <w:marTop w:val="0"/>
      <w:marBottom w:val="0"/>
      <w:divBdr>
        <w:top w:val="none" w:sz="0" w:space="0" w:color="auto"/>
        <w:left w:val="none" w:sz="0" w:space="0" w:color="auto"/>
        <w:bottom w:val="none" w:sz="0" w:space="0" w:color="auto"/>
        <w:right w:val="none" w:sz="0" w:space="0" w:color="auto"/>
      </w:divBdr>
    </w:div>
    <w:div w:id="1389305550">
      <w:bodyDiv w:val="1"/>
      <w:marLeft w:val="0"/>
      <w:marRight w:val="0"/>
      <w:marTop w:val="0"/>
      <w:marBottom w:val="0"/>
      <w:divBdr>
        <w:top w:val="none" w:sz="0" w:space="0" w:color="auto"/>
        <w:left w:val="none" w:sz="0" w:space="0" w:color="auto"/>
        <w:bottom w:val="none" w:sz="0" w:space="0" w:color="auto"/>
        <w:right w:val="none" w:sz="0" w:space="0" w:color="auto"/>
      </w:divBdr>
    </w:div>
    <w:div w:id="1402674090">
      <w:bodyDiv w:val="1"/>
      <w:marLeft w:val="0"/>
      <w:marRight w:val="0"/>
      <w:marTop w:val="0"/>
      <w:marBottom w:val="0"/>
      <w:divBdr>
        <w:top w:val="none" w:sz="0" w:space="0" w:color="auto"/>
        <w:left w:val="none" w:sz="0" w:space="0" w:color="auto"/>
        <w:bottom w:val="none" w:sz="0" w:space="0" w:color="auto"/>
        <w:right w:val="none" w:sz="0" w:space="0" w:color="auto"/>
      </w:divBdr>
    </w:div>
    <w:div w:id="1521696195">
      <w:bodyDiv w:val="1"/>
      <w:marLeft w:val="0"/>
      <w:marRight w:val="0"/>
      <w:marTop w:val="0"/>
      <w:marBottom w:val="0"/>
      <w:divBdr>
        <w:top w:val="none" w:sz="0" w:space="0" w:color="auto"/>
        <w:left w:val="none" w:sz="0" w:space="0" w:color="auto"/>
        <w:bottom w:val="none" w:sz="0" w:space="0" w:color="auto"/>
        <w:right w:val="none" w:sz="0" w:space="0" w:color="auto"/>
      </w:divBdr>
    </w:div>
    <w:div w:id="1535262992">
      <w:bodyDiv w:val="1"/>
      <w:marLeft w:val="0"/>
      <w:marRight w:val="0"/>
      <w:marTop w:val="0"/>
      <w:marBottom w:val="0"/>
      <w:divBdr>
        <w:top w:val="none" w:sz="0" w:space="0" w:color="auto"/>
        <w:left w:val="none" w:sz="0" w:space="0" w:color="auto"/>
        <w:bottom w:val="none" w:sz="0" w:space="0" w:color="auto"/>
        <w:right w:val="none" w:sz="0" w:space="0" w:color="auto"/>
      </w:divBdr>
    </w:div>
    <w:div w:id="1540702559">
      <w:bodyDiv w:val="1"/>
      <w:marLeft w:val="0"/>
      <w:marRight w:val="0"/>
      <w:marTop w:val="0"/>
      <w:marBottom w:val="0"/>
      <w:divBdr>
        <w:top w:val="none" w:sz="0" w:space="0" w:color="auto"/>
        <w:left w:val="none" w:sz="0" w:space="0" w:color="auto"/>
        <w:bottom w:val="none" w:sz="0" w:space="0" w:color="auto"/>
        <w:right w:val="none" w:sz="0" w:space="0" w:color="auto"/>
      </w:divBdr>
    </w:div>
    <w:div w:id="1544904092">
      <w:bodyDiv w:val="1"/>
      <w:marLeft w:val="0"/>
      <w:marRight w:val="0"/>
      <w:marTop w:val="0"/>
      <w:marBottom w:val="0"/>
      <w:divBdr>
        <w:top w:val="none" w:sz="0" w:space="0" w:color="auto"/>
        <w:left w:val="none" w:sz="0" w:space="0" w:color="auto"/>
        <w:bottom w:val="none" w:sz="0" w:space="0" w:color="auto"/>
        <w:right w:val="none" w:sz="0" w:space="0" w:color="auto"/>
      </w:divBdr>
    </w:div>
    <w:div w:id="1577940121">
      <w:bodyDiv w:val="1"/>
      <w:marLeft w:val="0"/>
      <w:marRight w:val="0"/>
      <w:marTop w:val="0"/>
      <w:marBottom w:val="0"/>
      <w:divBdr>
        <w:top w:val="none" w:sz="0" w:space="0" w:color="auto"/>
        <w:left w:val="none" w:sz="0" w:space="0" w:color="auto"/>
        <w:bottom w:val="none" w:sz="0" w:space="0" w:color="auto"/>
        <w:right w:val="none" w:sz="0" w:space="0" w:color="auto"/>
      </w:divBdr>
    </w:div>
    <w:div w:id="1629049791">
      <w:bodyDiv w:val="1"/>
      <w:marLeft w:val="0"/>
      <w:marRight w:val="0"/>
      <w:marTop w:val="0"/>
      <w:marBottom w:val="0"/>
      <w:divBdr>
        <w:top w:val="none" w:sz="0" w:space="0" w:color="auto"/>
        <w:left w:val="none" w:sz="0" w:space="0" w:color="auto"/>
        <w:bottom w:val="none" w:sz="0" w:space="0" w:color="auto"/>
        <w:right w:val="none" w:sz="0" w:space="0" w:color="auto"/>
      </w:divBdr>
    </w:div>
    <w:div w:id="1683313362">
      <w:bodyDiv w:val="1"/>
      <w:marLeft w:val="0"/>
      <w:marRight w:val="0"/>
      <w:marTop w:val="0"/>
      <w:marBottom w:val="0"/>
      <w:divBdr>
        <w:top w:val="none" w:sz="0" w:space="0" w:color="auto"/>
        <w:left w:val="none" w:sz="0" w:space="0" w:color="auto"/>
        <w:bottom w:val="none" w:sz="0" w:space="0" w:color="auto"/>
        <w:right w:val="none" w:sz="0" w:space="0" w:color="auto"/>
      </w:divBdr>
    </w:div>
    <w:div w:id="1696342851">
      <w:bodyDiv w:val="1"/>
      <w:marLeft w:val="0"/>
      <w:marRight w:val="0"/>
      <w:marTop w:val="0"/>
      <w:marBottom w:val="0"/>
      <w:divBdr>
        <w:top w:val="none" w:sz="0" w:space="0" w:color="auto"/>
        <w:left w:val="none" w:sz="0" w:space="0" w:color="auto"/>
        <w:bottom w:val="none" w:sz="0" w:space="0" w:color="auto"/>
        <w:right w:val="none" w:sz="0" w:space="0" w:color="auto"/>
      </w:divBdr>
    </w:div>
    <w:div w:id="1699315282">
      <w:bodyDiv w:val="1"/>
      <w:marLeft w:val="0"/>
      <w:marRight w:val="0"/>
      <w:marTop w:val="0"/>
      <w:marBottom w:val="0"/>
      <w:divBdr>
        <w:top w:val="none" w:sz="0" w:space="0" w:color="auto"/>
        <w:left w:val="none" w:sz="0" w:space="0" w:color="auto"/>
        <w:bottom w:val="none" w:sz="0" w:space="0" w:color="auto"/>
        <w:right w:val="none" w:sz="0" w:space="0" w:color="auto"/>
      </w:divBdr>
    </w:div>
    <w:div w:id="1731731705">
      <w:bodyDiv w:val="1"/>
      <w:marLeft w:val="0"/>
      <w:marRight w:val="0"/>
      <w:marTop w:val="0"/>
      <w:marBottom w:val="0"/>
      <w:divBdr>
        <w:top w:val="none" w:sz="0" w:space="0" w:color="auto"/>
        <w:left w:val="none" w:sz="0" w:space="0" w:color="auto"/>
        <w:bottom w:val="none" w:sz="0" w:space="0" w:color="auto"/>
        <w:right w:val="none" w:sz="0" w:space="0" w:color="auto"/>
      </w:divBdr>
    </w:div>
    <w:div w:id="1811940421">
      <w:bodyDiv w:val="1"/>
      <w:marLeft w:val="0"/>
      <w:marRight w:val="0"/>
      <w:marTop w:val="0"/>
      <w:marBottom w:val="0"/>
      <w:divBdr>
        <w:top w:val="none" w:sz="0" w:space="0" w:color="auto"/>
        <w:left w:val="none" w:sz="0" w:space="0" w:color="auto"/>
        <w:bottom w:val="none" w:sz="0" w:space="0" w:color="auto"/>
        <w:right w:val="none" w:sz="0" w:space="0" w:color="auto"/>
      </w:divBdr>
    </w:div>
    <w:div w:id="1828980822">
      <w:bodyDiv w:val="1"/>
      <w:marLeft w:val="0"/>
      <w:marRight w:val="0"/>
      <w:marTop w:val="0"/>
      <w:marBottom w:val="0"/>
      <w:divBdr>
        <w:top w:val="none" w:sz="0" w:space="0" w:color="auto"/>
        <w:left w:val="none" w:sz="0" w:space="0" w:color="auto"/>
        <w:bottom w:val="none" w:sz="0" w:space="0" w:color="auto"/>
        <w:right w:val="none" w:sz="0" w:space="0" w:color="auto"/>
      </w:divBdr>
    </w:div>
    <w:div w:id="1838230718">
      <w:bodyDiv w:val="1"/>
      <w:marLeft w:val="0"/>
      <w:marRight w:val="0"/>
      <w:marTop w:val="0"/>
      <w:marBottom w:val="0"/>
      <w:divBdr>
        <w:top w:val="none" w:sz="0" w:space="0" w:color="auto"/>
        <w:left w:val="none" w:sz="0" w:space="0" w:color="auto"/>
        <w:bottom w:val="none" w:sz="0" w:space="0" w:color="auto"/>
        <w:right w:val="none" w:sz="0" w:space="0" w:color="auto"/>
      </w:divBdr>
    </w:div>
    <w:div w:id="1842426388">
      <w:bodyDiv w:val="1"/>
      <w:marLeft w:val="0"/>
      <w:marRight w:val="0"/>
      <w:marTop w:val="0"/>
      <w:marBottom w:val="0"/>
      <w:divBdr>
        <w:top w:val="none" w:sz="0" w:space="0" w:color="auto"/>
        <w:left w:val="none" w:sz="0" w:space="0" w:color="auto"/>
        <w:bottom w:val="none" w:sz="0" w:space="0" w:color="auto"/>
        <w:right w:val="none" w:sz="0" w:space="0" w:color="auto"/>
      </w:divBdr>
    </w:div>
    <w:div w:id="1865703146">
      <w:bodyDiv w:val="1"/>
      <w:marLeft w:val="0"/>
      <w:marRight w:val="0"/>
      <w:marTop w:val="0"/>
      <w:marBottom w:val="0"/>
      <w:divBdr>
        <w:top w:val="none" w:sz="0" w:space="0" w:color="auto"/>
        <w:left w:val="none" w:sz="0" w:space="0" w:color="auto"/>
        <w:bottom w:val="none" w:sz="0" w:space="0" w:color="auto"/>
        <w:right w:val="none" w:sz="0" w:space="0" w:color="auto"/>
      </w:divBdr>
    </w:div>
    <w:div w:id="1875072912">
      <w:bodyDiv w:val="1"/>
      <w:marLeft w:val="0"/>
      <w:marRight w:val="0"/>
      <w:marTop w:val="0"/>
      <w:marBottom w:val="0"/>
      <w:divBdr>
        <w:top w:val="none" w:sz="0" w:space="0" w:color="auto"/>
        <w:left w:val="none" w:sz="0" w:space="0" w:color="auto"/>
        <w:bottom w:val="none" w:sz="0" w:space="0" w:color="auto"/>
        <w:right w:val="none" w:sz="0" w:space="0" w:color="auto"/>
      </w:divBdr>
      <w:divsChild>
        <w:div w:id="1140533187">
          <w:marLeft w:val="0"/>
          <w:marRight w:val="0"/>
          <w:marTop w:val="0"/>
          <w:marBottom w:val="0"/>
          <w:divBdr>
            <w:top w:val="none" w:sz="0" w:space="0" w:color="auto"/>
            <w:left w:val="none" w:sz="0" w:space="0" w:color="auto"/>
            <w:bottom w:val="none" w:sz="0" w:space="0" w:color="auto"/>
            <w:right w:val="none" w:sz="0" w:space="0" w:color="auto"/>
          </w:divBdr>
          <w:divsChild>
            <w:div w:id="70171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932378">
      <w:bodyDiv w:val="1"/>
      <w:marLeft w:val="0"/>
      <w:marRight w:val="0"/>
      <w:marTop w:val="0"/>
      <w:marBottom w:val="0"/>
      <w:divBdr>
        <w:top w:val="none" w:sz="0" w:space="0" w:color="auto"/>
        <w:left w:val="none" w:sz="0" w:space="0" w:color="auto"/>
        <w:bottom w:val="none" w:sz="0" w:space="0" w:color="auto"/>
        <w:right w:val="none" w:sz="0" w:space="0" w:color="auto"/>
      </w:divBdr>
    </w:div>
    <w:div w:id="1884632238">
      <w:bodyDiv w:val="1"/>
      <w:marLeft w:val="0"/>
      <w:marRight w:val="0"/>
      <w:marTop w:val="0"/>
      <w:marBottom w:val="0"/>
      <w:divBdr>
        <w:top w:val="none" w:sz="0" w:space="0" w:color="auto"/>
        <w:left w:val="none" w:sz="0" w:space="0" w:color="auto"/>
        <w:bottom w:val="none" w:sz="0" w:space="0" w:color="auto"/>
        <w:right w:val="none" w:sz="0" w:space="0" w:color="auto"/>
      </w:divBdr>
    </w:div>
    <w:div w:id="1947761918">
      <w:bodyDiv w:val="1"/>
      <w:marLeft w:val="0"/>
      <w:marRight w:val="0"/>
      <w:marTop w:val="0"/>
      <w:marBottom w:val="0"/>
      <w:divBdr>
        <w:top w:val="none" w:sz="0" w:space="0" w:color="auto"/>
        <w:left w:val="none" w:sz="0" w:space="0" w:color="auto"/>
        <w:bottom w:val="none" w:sz="0" w:space="0" w:color="auto"/>
        <w:right w:val="none" w:sz="0" w:space="0" w:color="auto"/>
      </w:divBdr>
    </w:div>
    <w:div w:id="2014335649">
      <w:bodyDiv w:val="1"/>
      <w:marLeft w:val="0"/>
      <w:marRight w:val="0"/>
      <w:marTop w:val="0"/>
      <w:marBottom w:val="0"/>
      <w:divBdr>
        <w:top w:val="none" w:sz="0" w:space="0" w:color="auto"/>
        <w:left w:val="none" w:sz="0" w:space="0" w:color="auto"/>
        <w:bottom w:val="none" w:sz="0" w:space="0" w:color="auto"/>
        <w:right w:val="none" w:sz="0" w:space="0" w:color="auto"/>
      </w:divBdr>
    </w:div>
    <w:div w:id="2042972984">
      <w:bodyDiv w:val="1"/>
      <w:marLeft w:val="0"/>
      <w:marRight w:val="0"/>
      <w:marTop w:val="0"/>
      <w:marBottom w:val="0"/>
      <w:divBdr>
        <w:top w:val="none" w:sz="0" w:space="0" w:color="auto"/>
        <w:left w:val="none" w:sz="0" w:space="0" w:color="auto"/>
        <w:bottom w:val="none" w:sz="0" w:space="0" w:color="auto"/>
        <w:right w:val="none" w:sz="0" w:space="0" w:color="auto"/>
      </w:divBdr>
    </w:div>
    <w:div w:id="2079092718">
      <w:bodyDiv w:val="1"/>
      <w:marLeft w:val="0"/>
      <w:marRight w:val="0"/>
      <w:marTop w:val="0"/>
      <w:marBottom w:val="0"/>
      <w:divBdr>
        <w:top w:val="none" w:sz="0" w:space="0" w:color="auto"/>
        <w:left w:val="none" w:sz="0" w:space="0" w:color="auto"/>
        <w:bottom w:val="none" w:sz="0" w:space="0" w:color="auto"/>
        <w:right w:val="none" w:sz="0" w:space="0" w:color="auto"/>
      </w:divBdr>
      <w:divsChild>
        <w:div w:id="601768477">
          <w:marLeft w:val="0"/>
          <w:marRight w:val="0"/>
          <w:marTop w:val="0"/>
          <w:marBottom w:val="0"/>
          <w:divBdr>
            <w:top w:val="none" w:sz="0" w:space="0" w:color="auto"/>
            <w:left w:val="none" w:sz="0" w:space="0" w:color="auto"/>
            <w:bottom w:val="none" w:sz="0" w:space="0" w:color="auto"/>
            <w:right w:val="none" w:sz="0" w:space="0" w:color="auto"/>
          </w:divBdr>
          <w:divsChild>
            <w:div w:id="111917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30594">
      <w:bodyDiv w:val="1"/>
      <w:marLeft w:val="0"/>
      <w:marRight w:val="0"/>
      <w:marTop w:val="0"/>
      <w:marBottom w:val="0"/>
      <w:divBdr>
        <w:top w:val="none" w:sz="0" w:space="0" w:color="auto"/>
        <w:left w:val="none" w:sz="0" w:space="0" w:color="auto"/>
        <w:bottom w:val="none" w:sz="0" w:space="0" w:color="auto"/>
        <w:right w:val="none" w:sz="0" w:space="0" w:color="auto"/>
      </w:divBdr>
    </w:div>
    <w:div w:id="2132438078">
      <w:bodyDiv w:val="1"/>
      <w:marLeft w:val="0"/>
      <w:marRight w:val="0"/>
      <w:marTop w:val="0"/>
      <w:marBottom w:val="0"/>
      <w:divBdr>
        <w:top w:val="none" w:sz="0" w:space="0" w:color="auto"/>
        <w:left w:val="none" w:sz="0" w:space="0" w:color="auto"/>
        <w:bottom w:val="none" w:sz="0" w:space="0" w:color="auto"/>
        <w:right w:val="none" w:sz="0" w:space="0" w:color="auto"/>
      </w:divBdr>
      <w:divsChild>
        <w:div w:id="556547937">
          <w:marLeft w:val="0"/>
          <w:marRight w:val="0"/>
          <w:marTop w:val="0"/>
          <w:marBottom w:val="0"/>
          <w:divBdr>
            <w:top w:val="none" w:sz="0" w:space="0" w:color="auto"/>
            <w:left w:val="none" w:sz="0" w:space="0" w:color="auto"/>
            <w:bottom w:val="none" w:sz="0" w:space="0" w:color="auto"/>
            <w:right w:val="none" w:sz="0" w:space="0" w:color="auto"/>
          </w:divBdr>
          <w:divsChild>
            <w:div w:id="23312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634919">
      <w:bodyDiv w:val="1"/>
      <w:marLeft w:val="0"/>
      <w:marRight w:val="0"/>
      <w:marTop w:val="0"/>
      <w:marBottom w:val="0"/>
      <w:divBdr>
        <w:top w:val="none" w:sz="0" w:space="0" w:color="auto"/>
        <w:left w:val="none" w:sz="0" w:space="0" w:color="auto"/>
        <w:bottom w:val="none" w:sz="0" w:space="0" w:color="auto"/>
        <w:right w:val="none" w:sz="0" w:space="0" w:color="auto"/>
      </w:divBdr>
    </w:div>
    <w:div w:id="2141068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7CC34-1399-4B94-BB92-121096B3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92</Pages>
  <Words>51323</Words>
  <Characters>399294</Characters>
  <Application>Microsoft Office Word</Application>
  <DocSecurity>0</DocSecurity>
  <Lines>28521</Lines>
  <Paragraphs>26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son Krisanto</dc:creator>
  <cp:keywords/>
  <dc:description/>
  <cp:lastModifiedBy>Nelson Krisanto</cp:lastModifiedBy>
  <cp:revision>318</cp:revision>
  <cp:lastPrinted>2024-07-26T22:15:00Z</cp:lastPrinted>
  <dcterms:created xsi:type="dcterms:W3CDTF">2024-07-19T09:05:00Z</dcterms:created>
  <dcterms:modified xsi:type="dcterms:W3CDTF">2024-07-26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8962f15-3e5b-44da-87ab-2bf1fa3fbff4</vt:lpwstr>
  </property>
  <property fmtid="{D5CDD505-2E9C-101B-9397-08002B2CF9AE}" pid="3" name="ZOTERO_PREF_1">
    <vt:lpwstr>&lt;data data-version="3" zotero-version="6.0.36"&gt;&lt;session id="SVcbSFop"/&gt;&lt;style id="http://www.zotero.org/styles/harvard-cite-them-right" hasBibliography="1" bibliographyStyleHasBeenSet="1"/&gt;&lt;prefs&gt;&lt;pref name="fieldType" value="Field"/&gt;&lt;/prefs&gt;&lt;/data&gt;</vt:lpwstr>
  </property>
</Properties>
</file>